
<file path=[Content_Types].xml><?xml version="1.0" encoding="utf-8"?>
<Types xmlns="http://schemas.openxmlformats.org/package/2006/content-types">
  <Default Extension="jfif" ContentType="image/jpeg"/>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9C3512" w14:textId="77777777" w:rsidR="006A6891" w:rsidRDefault="006A6891" w:rsidP="006A6891">
      <w:pPr>
        <w:pStyle w:val="--18"/>
      </w:pPr>
      <w:bookmarkStart w:id="0" w:name="_Hlk179122090"/>
      <w:bookmarkEnd w:id="0"/>
      <w:r>
        <w:t>國立陽明交通大學</w:t>
      </w:r>
    </w:p>
    <w:p w14:paraId="38ACCD87" w14:textId="46927F69" w:rsidR="006A6891" w:rsidRDefault="00BB6768" w:rsidP="006A6891">
      <w:pPr>
        <w:pStyle w:val="--18"/>
      </w:pPr>
      <w:r>
        <w:t>網路</w:t>
      </w:r>
      <w:r w:rsidR="006A6891">
        <w:t>工程研究所</w:t>
      </w:r>
    </w:p>
    <w:p w14:paraId="585593A6" w14:textId="77777777" w:rsidR="006A6891" w:rsidRDefault="006A6891" w:rsidP="006A6891">
      <w:pPr>
        <w:pStyle w:val="--18"/>
      </w:pPr>
      <w:r>
        <w:t>碩士論文</w:t>
      </w:r>
    </w:p>
    <w:p w14:paraId="660E3ED0" w14:textId="77777777" w:rsidR="006A6891" w:rsidRDefault="006A6891" w:rsidP="006A6891">
      <w:pPr>
        <w:pStyle w:val="--18"/>
      </w:pPr>
    </w:p>
    <w:p w14:paraId="4B8CA6E6" w14:textId="00E68EC2" w:rsidR="006A6891" w:rsidRDefault="00BB6768" w:rsidP="006A6891">
      <w:pPr>
        <w:pStyle w:val="--14"/>
      </w:pPr>
      <w:r>
        <w:t xml:space="preserve">Institute of Network </w:t>
      </w:r>
      <w:r w:rsidR="006A6891">
        <w:t>Engineering</w:t>
      </w:r>
    </w:p>
    <w:p w14:paraId="6DEBB0A0" w14:textId="77777777" w:rsidR="006A6891" w:rsidRDefault="006A6891" w:rsidP="006A6891">
      <w:pPr>
        <w:pStyle w:val="--16"/>
      </w:pPr>
      <w:r>
        <w:t>National Yang Ming Chiao Tung University</w:t>
      </w:r>
    </w:p>
    <w:p w14:paraId="05E3D99F" w14:textId="77777777" w:rsidR="006A6891" w:rsidRDefault="006A6891" w:rsidP="006A6891">
      <w:pPr>
        <w:pStyle w:val="--16"/>
      </w:pPr>
      <w:r>
        <w:t>Master Thesis</w:t>
      </w:r>
    </w:p>
    <w:p w14:paraId="11206708" w14:textId="77777777" w:rsidR="006A6891" w:rsidRDefault="006A6891" w:rsidP="006A6891">
      <w:pPr>
        <w:pStyle w:val="--16"/>
      </w:pPr>
    </w:p>
    <w:p w14:paraId="231D4F36" w14:textId="5E2FA229" w:rsidR="006A6891" w:rsidRDefault="00BB6768" w:rsidP="006A6891">
      <w:pPr>
        <w:pStyle w:val="--18"/>
        <w:rPr>
          <w:rFonts w:ascii="標楷體" w:hAnsi="標楷體"/>
          <w:color w:val="000000" w:themeColor="text1"/>
          <w:kern w:val="0"/>
          <w:position w:val="5"/>
        </w:rPr>
      </w:pPr>
      <w:r>
        <w:t>系統層級神經網路後門攻擊之模擬平台</w:t>
      </w:r>
    </w:p>
    <w:p w14:paraId="36749206" w14:textId="7109385D" w:rsidR="006A6891" w:rsidRDefault="00BB6768" w:rsidP="006A6891">
      <w:pPr>
        <w:pStyle w:val="--18"/>
      </w:pPr>
      <w:bookmarkStart w:id="1" w:name="_Hlk143697930"/>
      <w:r>
        <w:t>An Emulation Platform for System-level Neural Network Backdoor Attack</w:t>
      </w:r>
    </w:p>
    <w:bookmarkEnd w:id="1"/>
    <w:p w14:paraId="3112CDFE" w14:textId="77777777" w:rsidR="006A6891" w:rsidRPr="00887DA1" w:rsidRDefault="006A6891" w:rsidP="5268C89A">
      <w:pPr>
        <w:pStyle w:val="--18"/>
        <w:jc w:val="both"/>
        <w:rPr>
          <w:rFonts w:ascii="標楷體" w:eastAsia="新細明體" w:hAnsi="標楷體"/>
          <w:sz w:val="40"/>
          <w:szCs w:val="40"/>
        </w:rPr>
      </w:pPr>
    </w:p>
    <w:p w14:paraId="39754CA2" w14:textId="572CA6FA" w:rsidR="006A6891" w:rsidRDefault="006A6891" w:rsidP="006A6891">
      <w:pPr>
        <w:pStyle w:val="--18"/>
      </w:pPr>
      <w:r>
        <w:t>研究生：</w:t>
      </w:r>
      <w:r w:rsidR="00BB6768">
        <w:t>謝旻紜</w:t>
      </w:r>
      <w:r>
        <w:t>（</w:t>
      </w:r>
      <w:r w:rsidR="00BB6768">
        <w:t>Hsieh</w:t>
      </w:r>
      <w:r>
        <w:t xml:space="preserve">, </w:t>
      </w:r>
      <w:r w:rsidR="00BB6768">
        <w:t>Min</w:t>
      </w:r>
      <w:r>
        <w:t>-Y</w:t>
      </w:r>
      <w:r w:rsidR="00BB6768">
        <w:t>un</w:t>
      </w:r>
      <w:r>
        <w:t>）</w:t>
      </w:r>
    </w:p>
    <w:p w14:paraId="6409C801" w14:textId="77777777" w:rsidR="006A6891" w:rsidRDefault="006A6891" w:rsidP="006A6891">
      <w:pPr>
        <w:pStyle w:val="--18"/>
      </w:pPr>
      <w:r>
        <w:t>指導教授：吳育松（</w:t>
      </w:r>
      <w:r>
        <w:t>Wu, Yu-Sung</w:t>
      </w:r>
      <w:r>
        <w:t>）</w:t>
      </w:r>
    </w:p>
    <w:p w14:paraId="664AB071" w14:textId="77777777" w:rsidR="006A6891" w:rsidRDefault="006A6891" w:rsidP="006A6891">
      <w:pPr>
        <w:pStyle w:val="--18"/>
      </w:pPr>
    </w:p>
    <w:p w14:paraId="5A5FD656" w14:textId="77777777" w:rsidR="006A6891" w:rsidRPr="00300375" w:rsidRDefault="006A6891" w:rsidP="006A6891">
      <w:pPr>
        <w:pStyle w:val="--18"/>
      </w:pPr>
    </w:p>
    <w:p w14:paraId="29AE81AD" w14:textId="0799B8A7" w:rsidR="006A6891" w:rsidRPr="00887DA1" w:rsidRDefault="006A6891" w:rsidP="006A6891">
      <w:pPr>
        <w:pStyle w:val="--18"/>
      </w:pPr>
      <w:r>
        <w:t>中華民國一一</w:t>
      </w:r>
      <w:r w:rsidR="00BB6768">
        <w:t>三</w:t>
      </w:r>
      <w:r>
        <w:t>年</w:t>
      </w:r>
      <w:r w:rsidR="00BB6768">
        <w:t>十</w:t>
      </w:r>
      <w:r>
        <w:t>月</w:t>
      </w:r>
    </w:p>
    <w:p w14:paraId="26B19AEC" w14:textId="5E292B19" w:rsidR="006A6891" w:rsidRPr="00E14D51" w:rsidRDefault="00BB6768" w:rsidP="006A6891">
      <w:pPr>
        <w:pStyle w:val="afff0"/>
        <w:spacing w:before="284" w:line="360" w:lineRule="auto"/>
        <w:jc w:val="center"/>
        <w:rPr>
          <w:color w:val="000000" w:themeColor="text1"/>
          <w:sz w:val="36"/>
          <w:szCs w:val="36"/>
          <w:lang w:eastAsia="zh-TW"/>
        </w:rPr>
        <w:sectPr w:rsidR="006A6891" w:rsidRPr="00E14D51" w:rsidSect="00E14D51">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701" w:header="720" w:footer="720" w:gutter="0"/>
          <w:pgNumType w:fmt="lowerRoman" w:start="1"/>
          <w:cols w:space="720"/>
          <w:titlePg/>
          <w:docGrid w:type="lines" w:linePitch="360"/>
        </w:sectPr>
      </w:pPr>
      <w:r>
        <w:rPr>
          <w:color w:val="000000" w:themeColor="text1"/>
          <w:sz w:val="36"/>
          <w:szCs w:val="36"/>
          <w:lang w:eastAsia="zh-TW"/>
        </w:rPr>
        <w:t>October</w:t>
      </w:r>
      <w:r w:rsidR="006A6891" w:rsidRPr="648CB195">
        <w:rPr>
          <w:color w:val="000000" w:themeColor="text1"/>
          <w:sz w:val="36"/>
          <w:szCs w:val="36"/>
          <w:lang w:eastAsia="zh-TW"/>
        </w:rPr>
        <w:t xml:space="preserve"> 20</w:t>
      </w:r>
      <w:r>
        <w:rPr>
          <w:color w:val="000000" w:themeColor="text1"/>
          <w:sz w:val="36"/>
          <w:szCs w:val="36"/>
          <w:lang w:eastAsia="zh-TW"/>
        </w:rPr>
        <w:t>24</w:t>
      </w:r>
    </w:p>
    <w:p w14:paraId="069117BF" w14:textId="647F0B28" w:rsidR="006A6891" w:rsidRDefault="00BB6768" w:rsidP="006A6891">
      <w:pPr>
        <w:pStyle w:val="--18"/>
        <w:rPr>
          <w:rFonts w:ascii="標楷體" w:hAnsi="標楷體"/>
          <w:color w:val="000000" w:themeColor="text1"/>
          <w:kern w:val="0"/>
          <w:position w:val="5"/>
        </w:rPr>
      </w:pPr>
      <w:r>
        <w:lastRenderedPageBreak/>
        <w:t>系統層級神經網路後門攻擊之模擬平台</w:t>
      </w:r>
    </w:p>
    <w:p w14:paraId="07489CDC" w14:textId="02147048" w:rsidR="006A6891" w:rsidRPr="00F972EB" w:rsidRDefault="00BB6768" w:rsidP="006A6891">
      <w:pPr>
        <w:pStyle w:val="18-1"/>
        <w:spacing w:line="520" w:lineRule="exact"/>
        <w:rPr>
          <w:rFonts w:eastAsia="Times New Roman"/>
          <w:kern w:val="0"/>
          <w:lang w:eastAsia="en-US"/>
        </w:rPr>
      </w:pPr>
      <w:r>
        <w:t>An Emulation Platform for System-level Neural Network Backdoor Attack</w:t>
      </w:r>
    </w:p>
    <w:p w14:paraId="07B64651" w14:textId="77777777" w:rsidR="006A6891" w:rsidRPr="00887DA1" w:rsidRDefault="006A6891" w:rsidP="006A6891">
      <w:pPr>
        <w:pStyle w:val="afff0"/>
        <w:spacing w:before="11"/>
        <w:rPr>
          <w:rFonts w:ascii="標楷體" w:eastAsia="新細明體" w:hAnsi="標楷體"/>
          <w:color w:val="000000" w:themeColor="text1"/>
          <w:sz w:val="26"/>
          <w:szCs w:val="26"/>
          <w:lang w:eastAsia="zh-TW"/>
        </w:rPr>
      </w:pPr>
    </w:p>
    <w:tbl>
      <w:tblPr>
        <w:tblW w:w="7628" w:type="dxa"/>
        <w:jc w:val="center"/>
        <w:tblCellMar>
          <w:left w:w="10" w:type="dxa"/>
          <w:right w:w="10" w:type="dxa"/>
        </w:tblCellMar>
        <w:tblLook w:val="04A0" w:firstRow="1" w:lastRow="0" w:firstColumn="1" w:lastColumn="0" w:noHBand="0" w:noVBand="1"/>
      </w:tblPr>
      <w:tblGrid>
        <w:gridCol w:w="3973"/>
        <w:gridCol w:w="3655"/>
      </w:tblGrid>
      <w:tr w:rsidR="006A6891" w:rsidRPr="00887DA1" w14:paraId="29E37987" w14:textId="77777777" w:rsidTr="006A6891">
        <w:trPr>
          <w:trHeight w:val="747"/>
          <w:jc w:val="center"/>
        </w:trPr>
        <w:tc>
          <w:tcPr>
            <w:tcW w:w="3973" w:type="dxa"/>
            <w:shd w:val="clear" w:color="auto" w:fill="auto"/>
            <w:tcMar>
              <w:top w:w="0" w:type="dxa"/>
              <w:left w:w="108" w:type="dxa"/>
              <w:bottom w:w="0" w:type="dxa"/>
              <w:right w:w="108" w:type="dxa"/>
            </w:tcMar>
          </w:tcPr>
          <w:p w14:paraId="76B45336" w14:textId="12E957E6" w:rsidR="006A6891" w:rsidRPr="005404EE" w:rsidRDefault="006A6891" w:rsidP="006A6891">
            <w:pPr>
              <w:spacing w:line="400" w:lineRule="exact"/>
              <w:jc w:val="left"/>
              <w:rPr>
                <w:rFonts w:cs="標楷體"/>
                <w:color w:val="000000" w:themeColor="text1"/>
                <w:sz w:val="28"/>
                <w:szCs w:val="28"/>
              </w:rPr>
            </w:pPr>
            <w:r w:rsidRPr="005404EE">
              <w:rPr>
                <w:rFonts w:cs="標楷體"/>
                <w:color w:val="000000" w:themeColor="text1"/>
                <w:sz w:val="28"/>
                <w:szCs w:val="28"/>
              </w:rPr>
              <w:t>研</w:t>
            </w:r>
            <w:r w:rsidRPr="005404EE">
              <w:rPr>
                <w:rFonts w:cs="標楷體"/>
                <w:color w:val="000000" w:themeColor="text1"/>
                <w:sz w:val="28"/>
                <w:szCs w:val="28"/>
              </w:rPr>
              <w:t xml:space="preserve"> </w:t>
            </w:r>
            <w:r w:rsidRPr="005404EE">
              <w:rPr>
                <w:rFonts w:cs="標楷體"/>
                <w:color w:val="000000" w:themeColor="text1"/>
                <w:sz w:val="28"/>
                <w:szCs w:val="28"/>
              </w:rPr>
              <w:t>究</w:t>
            </w:r>
            <w:r w:rsidRPr="005404EE">
              <w:rPr>
                <w:rFonts w:cs="標楷體"/>
                <w:color w:val="000000" w:themeColor="text1"/>
                <w:sz w:val="28"/>
                <w:szCs w:val="28"/>
              </w:rPr>
              <w:t xml:space="preserve"> </w:t>
            </w:r>
            <w:r w:rsidRPr="005404EE">
              <w:rPr>
                <w:rFonts w:cs="標楷體"/>
                <w:color w:val="000000" w:themeColor="text1"/>
                <w:sz w:val="28"/>
                <w:szCs w:val="28"/>
              </w:rPr>
              <w:t>生：</w:t>
            </w:r>
            <w:r w:rsidR="00BB6768">
              <w:rPr>
                <w:rFonts w:cs="標楷體" w:hint="eastAsia"/>
                <w:color w:val="000000" w:themeColor="text1"/>
                <w:sz w:val="28"/>
                <w:szCs w:val="28"/>
              </w:rPr>
              <w:t>謝旻紜</w:t>
            </w:r>
          </w:p>
          <w:p w14:paraId="7EE92AE3" w14:textId="13F8A741" w:rsidR="006A6891" w:rsidRPr="005404EE" w:rsidRDefault="006A6891" w:rsidP="006A6891">
            <w:pPr>
              <w:spacing w:line="400" w:lineRule="exact"/>
              <w:jc w:val="left"/>
              <w:rPr>
                <w:rFonts w:cs="標楷體"/>
                <w:color w:val="000000" w:themeColor="text1"/>
                <w:sz w:val="28"/>
                <w:szCs w:val="28"/>
              </w:rPr>
            </w:pPr>
            <w:r w:rsidRPr="005404EE">
              <w:rPr>
                <w:rFonts w:cs="標楷體"/>
                <w:color w:val="000000" w:themeColor="text1"/>
                <w:sz w:val="28"/>
                <w:szCs w:val="28"/>
              </w:rPr>
              <w:t>指導教授：</w:t>
            </w:r>
            <w:r w:rsidRPr="005404EE">
              <w:rPr>
                <w:rFonts w:cs="標楷體" w:hint="eastAsia"/>
                <w:color w:val="000000" w:themeColor="text1"/>
                <w:sz w:val="28"/>
                <w:szCs w:val="28"/>
              </w:rPr>
              <w:t>吳育松</w:t>
            </w:r>
            <w:r w:rsidRPr="005404EE">
              <w:rPr>
                <w:rFonts w:cs="標楷體" w:hint="eastAsia"/>
                <w:color w:val="000000" w:themeColor="text1"/>
                <w:sz w:val="28"/>
                <w:szCs w:val="28"/>
              </w:rPr>
              <w:t xml:space="preserve"> </w:t>
            </w:r>
            <w:r w:rsidRPr="005404EE">
              <w:rPr>
                <w:rFonts w:cs="標楷體" w:hint="eastAsia"/>
                <w:color w:val="000000" w:themeColor="text1"/>
                <w:sz w:val="28"/>
                <w:szCs w:val="28"/>
              </w:rPr>
              <w:t>教授</w:t>
            </w:r>
          </w:p>
        </w:tc>
        <w:tc>
          <w:tcPr>
            <w:tcW w:w="3655" w:type="dxa"/>
            <w:shd w:val="clear" w:color="auto" w:fill="auto"/>
            <w:tcMar>
              <w:top w:w="0" w:type="dxa"/>
              <w:left w:w="108" w:type="dxa"/>
              <w:bottom w:w="0" w:type="dxa"/>
              <w:right w:w="108" w:type="dxa"/>
            </w:tcMar>
          </w:tcPr>
          <w:p w14:paraId="521F3270" w14:textId="6F5A3C49" w:rsidR="006A6891" w:rsidRPr="005404EE" w:rsidRDefault="006A6891" w:rsidP="006A6891">
            <w:pPr>
              <w:spacing w:line="400" w:lineRule="exact"/>
              <w:jc w:val="left"/>
              <w:rPr>
                <w:rFonts w:cs="標楷體"/>
                <w:color w:val="000000" w:themeColor="text1"/>
                <w:sz w:val="28"/>
                <w:szCs w:val="28"/>
              </w:rPr>
            </w:pPr>
            <w:r w:rsidRPr="005404EE">
              <w:rPr>
                <w:rFonts w:cs="標楷體"/>
                <w:color w:val="000000" w:themeColor="text1"/>
                <w:sz w:val="28"/>
                <w:szCs w:val="28"/>
              </w:rPr>
              <w:t>Student</w:t>
            </w:r>
            <w:r w:rsidRPr="005404EE">
              <w:rPr>
                <w:rFonts w:cs="標楷體"/>
                <w:color w:val="000000" w:themeColor="text1"/>
                <w:sz w:val="28"/>
                <w:szCs w:val="28"/>
              </w:rPr>
              <w:t>：</w:t>
            </w:r>
            <w:r w:rsidR="00BB6768">
              <w:rPr>
                <w:rFonts w:cs="標楷體" w:hint="eastAsia"/>
                <w:color w:val="000000" w:themeColor="text1"/>
                <w:sz w:val="28"/>
                <w:szCs w:val="28"/>
              </w:rPr>
              <w:t>M</w:t>
            </w:r>
            <w:r w:rsidR="00BB6768">
              <w:rPr>
                <w:rFonts w:cs="標楷體"/>
                <w:color w:val="000000" w:themeColor="text1"/>
                <w:sz w:val="28"/>
                <w:szCs w:val="28"/>
              </w:rPr>
              <w:t>in</w:t>
            </w:r>
            <w:r w:rsidRPr="005404EE">
              <w:rPr>
                <w:rFonts w:cs="標楷體"/>
                <w:color w:val="000000" w:themeColor="text1"/>
                <w:sz w:val="28"/>
                <w:szCs w:val="28"/>
              </w:rPr>
              <w:t>-</w:t>
            </w:r>
            <w:r>
              <w:rPr>
                <w:rFonts w:cs="標楷體"/>
                <w:color w:val="000000" w:themeColor="text1"/>
                <w:sz w:val="28"/>
                <w:szCs w:val="28"/>
              </w:rPr>
              <w:t>Yu</w:t>
            </w:r>
            <w:r w:rsidR="00BB6768">
              <w:rPr>
                <w:rFonts w:cs="標楷體"/>
                <w:color w:val="000000" w:themeColor="text1"/>
                <w:sz w:val="28"/>
                <w:szCs w:val="28"/>
              </w:rPr>
              <w:t>n</w:t>
            </w:r>
            <w:r w:rsidRPr="005404EE">
              <w:rPr>
                <w:rFonts w:cs="標楷體"/>
                <w:color w:val="000000" w:themeColor="text1"/>
                <w:sz w:val="28"/>
                <w:szCs w:val="28"/>
              </w:rPr>
              <w:t xml:space="preserve"> </w:t>
            </w:r>
            <w:r w:rsidR="00BB6768">
              <w:rPr>
                <w:rFonts w:cs="標楷體"/>
                <w:color w:val="000000" w:themeColor="text1"/>
                <w:sz w:val="28"/>
                <w:szCs w:val="28"/>
              </w:rPr>
              <w:t>Hsieh</w:t>
            </w:r>
          </w:p>
          <w:p w14:paraId="11DEC2CA" w14:textId="12BC6D92" w:rsidR="006A6891" w:rsidRPr="005404EE" w:rsidRDefault="006A6891" w:rsidP="006A6891">
            <w:pPr>
              <w:spacing w:line="400" w:lineRule="exact"/>
              <w:jc w:val="left"/>
              <w:rPr>
                <w:rFonts w:cs="標楷體"/>
                <w:color w:val="000000" w:themeColor="text1"/>
                <w:sz w:val="28"/>
                <w:szCs w:val="28"/>
              </w:rPr>
            </w:pPr>
            <w:r w:rsidRPr="005404EE">
              <w:rPr>
                <w:rFonts w:cs="標楷體"/>
                <w:color w:val="000000" w:themeColor="text1"/>
                <w:sz w:val="28"/>
                <w:szCs w:val="28"/>
              </w:rPr>
              <w:t>Advisor</w:t>
            </w:r>
            <w:r w:rsidRPr="005404EE">
              <w:rPr>
                <w:rFonts w:cs="標楷體"/>
                <w:color w:val="000000" w:themeColor="text1"/>
                <w:sz w:val="28"/>
                <w:szCs w:val="28"/>
              </w:rPr>
              <w:t>：</w:t>
            </w:r>
            <w:r w:rsidRPr="005404EE">
              <w:rPr>
                <w:rFonts w:cs="標楷體"/>
                <w:color w:val="000000" w:themeColor="text1"/>
                <w:sz w:val="28"/>
                <w:szCs w:val="28"/>
              </w:rPr>
              <w:t>Prof. Yu-Sung Wu</w:t>
            </w:r>
          </w:p>
        </w:tc>
      </w:tr>
    </w:tbl>
    <w:p w14:paraId="16BA0816" w14:textId="77777777" w:rsidR="006A6891" w:rsidRDefault="006A6891" w:rsidP="006A6891">
      <w:pPr>
        <w:widowControl/>
        <w:spacing w:line="240" w:lineRule="auto"/>
        <w:jc w:val="left"/>
        <w:rPr>
          <w:sz w:val="36"/>
          <w:szCs w:val="36"/>
        </w:rPr>
      </w:pPr>
    </w:p>
    <w:p w14:paraId="79D4F7E0" w14:textId="77777777" w:rsidR="006A6891" w:rsidRDefault="006A6891" w:rsidP="006A6891">
      <w:pPr>
        <w:widowControl/>
        <w:spacing w:line="240" w:lineRule="auto"/>
        <w:jc w:val="left"/>
        <w:rPr>
          <w:sz w:val="36"/>
          <w:szCs w:val="36"/>
        </w:rPr>
      </w:pPr>
    </w:p>
    <w:p w14:paraId="7A363BF1" w14:textId="72A5697A" w:rsidR="006A6891" w:rsidRPr="00740B01" w:rsidRDefault="006A6891" w:rsidP="006A6891">
      <w:pPr>
        <w:spacing w:line="240" w:lineRule="auto"/>
        <w:jc w:val="center"/>
        <w:rPr>
          <w:color w:val="000000" w:themeColor="text1"/>
          <w:sz w:val="28"/>
          <w:szCs w:val="28"/>
        </w:rPr>
      </w:pPr>
      <w:r w:rsidRPr="00740B01">
        <w:rPr>
          <w:color w:val="000000" w:themeColor="text1"/>
          <w:sz w:val="28"/>
          <w:szCs w:val="28"/>
        </w:rPr>
        <w:t>國立陽明交通大學</w:t>
      </w:r>
    </w:p>
    <w:p w14:paraId="0DA6783A" w14:textId="15B8F5C0" w:rsidR="006A6891" w:rsidRPr="00740B01" w:rsidRDefault="00BB6768" w:rsidP="006A6891">
      <w:pPr>
        <w:spacing w:line="240" w:lineRule="auto"/>
        <w:jc w:val="center"/>
        <w:rPr>
          <w:color w:val="000000" w:themeColor="text1"/>
          <w:sz w:val="28"/>
          <w:szCs w:val="28"/>
        </w:rPr>
      </w:pPr>
      <w:r>
        <w:rPr>
          <w:rFonts w:hint="eastAsia"/>
          <w:color w:val="000000" w:themeColor="text1"/>
          <w:sz w:val="28"/>
          <w:szCs w:val="28"/>
        </w:rPr>
        <w:t>網路</w:t>
      </w:r>
      <w:r w:rsidR="006A6891" w:rsidRPr="00740B01">
        <w:rPr>
          <w:color w:val="000000" w:themeColor="text1"/>
          <w:sz w:val="28"/>
          <w:szCs w:val="28"/>
        </w:rPr>
        <w:t>工程研究所</w:t>
      </w:r>
    </w:p>
    <w:p w14:paraId="465EFD4C" w14:textId="77777777" w:rsidR="006A6891" w:rsidRPr="00740B01" w:rsidRDefault="006A6891" w:rsidP="006A6891">
      <w:pPr>
        <w:spacing w:line="240" w:lineRule="auto"/>
        <w:jc w:val="center"/>
        <w:rPr>
          <w:color w:val="000000" w:themeColor="text1"/>
          <w:sz w:val="28"/>
          <w:szCs w:val="28"/>
        </w:rPr>
      </w:pPr>
      <w:r w:rsidRPr="00740B01">
        <w:rPr>
          <w:color w:val="000000" w:themeColor="text1"/>
          <w:sz w:val="28"/>
          <w:szCs w:val="28"/>
        </w:rPr>
        <w:t>碩士論文</w:t>
      </w:r>
    </w:p>
    <w:p w14:paraId="4528173D" w14:textId="77777777" w:rsidR="006A6891" w:rsidRDefault="006A6891" w:rsidP="006A6891">
      <w:pPr>
        <w:widowControl/>
        <w:spacing w:line="240" w:lineRule="auto"/>
        <w:jc w:val="left"/>
        <w:rPr>
          <w:sz w:val="36"/>
          <w:szCs w:val="36"/>
        </w:rPr>
      </w:pPr>
    </w:p>
    <w:p w14:paraId="2E1055B4" w14:textId="77777777" w:rsidR="006A6891" w:rsidRDefault="006A6891" w:rsidP="006A6891">
      <w:pPr>
        <w:widowControl/>
        <w:spacing w:line="240" w:lineRule="auto"/>
        <w:jc w:val="left"/>
        <w:rPr>
          <w:sz w:val="36"/>
          <w:szCs w:val="36"/>
        </w:rPr>
      </w:pPr>
    </w:p>
    <w:p w14:paraId="43B4AC5D" w14:textId="77777777" w:rsidR="006A6891" w:rsidRPr="00887DA1" w:rsidRDefault="006A6891" w:rsidP="006A6891">
      <w:pPr>
        <w:pStyle w:val="--14"/>
        <w:spacing w:line="240" w:lineRule="auto"/>
      </w:pPr>
      <w:r w:rsidRPr="00887DA1">
        <w:t>A Thesis</w:t>
      </w:r>
    </w:p>
    <w:p w14:paraId="05453AB0" w14:textId="2C1E90AE" w:rsidR="006A6891" w:rsidRPr="00887DA1" w:rsidRDefault="006A6891" w:rsidP="006A6891">
      <w:pPr>
        <w:pStyle w:val="--14"/>
        <w:spacing w:line="240" w:lineRule="auto"/>
      </w:pPr>
      <w:r w:rsidRPr="00887DA1">
        <w:t xml:space="preserve">Submitted to </w:t>
      </w:r>
      <w:r w:rsidR="00BB6768">
        <w:t xml:space="preserve">Institute </w:t>
      </w:r>
      <w:r w:rsidRPr="00887DA1">
        <w:t>of Network Engineering</w:t>
      </w:r>
    </w:p>
    <w:p w14:paraId="4BE92FAE" w14:textId="77777777" w:rsidR="006A6891" w:rsidRPr="00887DA1" w:rsidRDefault="006A6891" w:rsidP="006A6891">
      <w:pPr>
        <w:spacing w:line="240" w:lineRule="auto"/>
        <w:jc w:val="center"/>
        <w:rPr>
          <w:color w:val="000000" w:themeColor="text1"/>
        </w:rPr>
      </w:pPr>
      <w:r w:rsidRPr="0C9A6B97">
        <w:rPr>
          <w:color w:val="000000" w:themeColor="text1"/>
          <w:sz w:val="28"/>
          <w:szCs w:val="28"/>
        </w:rPr>
        <w:t xml:space="preserve">College of </w:t>
      </w:r>
      <w:r w:rsidRPr="00887DA1">
        <w:rPr>
          <w:color w:val="000000" w:themeColor="text1"/>
          <w:sz w:val="28"/>
          <w:szCs w:val="28"/>
        </w:rPr>
        <w:t>Computer Science</w:t>
      </w:r>
    </w:p>
    <w:p w14:paraId="4BD6F376" w14:textId="77777777" w:rsidR="006A6891" w:rsidRPr="00887DA1" w:rsidRDefault="006A6891" w:rsidP="006A6891">
      <w:pPr>
        <w:spacing w:line="240" w:lineRule="auto"/>
        <w:jc w:val="center"/>
        <w:rPr>
          <w:color w:val="000000" w:themeColor="text1"/>
        </w:rPr>
      </w:pPr>
      <w:r w:rsidRPr="0C9A6B97">
        <w:rPr>
          <w:color w:val="000000" w:themeColor="text1"/>
          <w:sz w:val="28"/>
          <w:szCs w:val="28"/>
        </w:rPr>
        <w:t>National Yang Ming Chiao Tung University</w:t>
      </w:r>
    </w:p>
    <w:p w14:paraId="1046DA20" w14:textId="167685B1" w:rsidR="006A6891" w:rsidRPr="00887DA1" w:rsidRDefault="006A6891" w:rsidP="006A6891">
      <w:pPr>
        <w:spacing w:line="240" w:lineRule="auto"/>
        <w:jc w:val="center"/>
        <w:rPr>
          <w:color w:val="000000" w:themeColor="text1"/>
          <w:sz w:val="28"/>
          <w:szCs w:val="28"/>
        </w:rPr>
      </w:pPr>
      <w:r w:rsidRPr="0C9A6B97">
        <w:rPr>
          <w:color w:val="000000" w:themeColor="text1"/>
          <w:sz w:val="28"/>
          <w:szCs w:val="28"/>
        </w:rPr>
        <w:t>in Partial Fulfillment of the Requirements</w:t>
      </w:r>
    </w:p>
    <w:p w14:paraId="092AB274" w14:textId="77777777" w:rsidR="006A6891" w:rsidRPr="00887DA1" w:rsidRDefault="006A6891" w:rsidP="006A6891">
      <w:pPr>
        <w:spacing w:line="240" w:lineRule="auto"/>
        <w:jc w:val="center"/>
        <w:rPr>
          <w:color w:val="000000" w:themeColor="text1"/>
        </w:rPr>
      </w:pPr>
      <w:r w:rsidRPr="0C9A6B97">
        <w:rPr>
          <w:color w:val="000000" w:themeColor="text1"/>
          <w:sz w:val="28"/>
          <w:szCs w:val="28"/>
        </w:rPr>
        <w:t>for the Degree of</w:t>
      </w:r>
    </w:p>
    <w:p w14:paraId="460CC1CA" w14:textId="31B52874" w:rsidR="006A6891" w:rsidRDefault="006A6891" w:rsidP="006A6891">
      <w:pPr>
        <w:spacing w:line="240" w:lineRule="auto"/>
        <w:jc w:val="center"/>
        <w:rPr>
          <w:color w:val="000000" w:themeColor="text1"/>
          <w:sz w:val="28"/>
          <w:szCs w:val="28"/>
        </w:rPr>
      </w:pPr>
      <w:r w:rsidRPr="348AF055">
        <w:rPr>
          <w:color w:val="000000" w:themeColor="text1"/>
          <w:sz w:val="28"/>
          <w:szCs w:val="28"/>
        </w:rPr>
        <w:t>Master</w:t>
      </w:r>
      <w:r w:rsidR="00BB6768" w:rsidRPr="348AF055">
        <w:rPr>
          <w:rFonts w:hint="eastAsia"/>
          <w:color w:val="000000" w:themeColor="text1"/>
          <w:spacing w:val="69"/>
          <w:sz w:val="28"/>
          <w:szCs w:val="28"/>
        </w:rPr>
        <w:t xml:space="preserve"> </w:t>
      </w:r>
      <w:r w:rsidRPr="348AF055">
        <w:rPr>
          <w:color w:val="000000" w:themeColor="text1"/>
          <w:sz w:val="28"/>
          <w:szCs w:val="28"/>
        </w:rPr>
        <w:t xml:space="preserve">of Science in </w:t>
      </w:r>
      <w:r w:rsidR="00BB6768" w:rsidRPr="348AF055">
        <w:rPr>
          <w:rFonts w:hint="eastAsia"/>
          <w:color w:val="000000" w:themeColor="text1"/>
          <w:sz w:val="28"/>
          <w:szCs w:val="28"/>
        </w:rPr>
        <w:t>Ne</w:t>
      </w:r>
      <w:r w:rsidR="00BB6768" w:rsidRPr="348AF055">
        <w:rPr>
          <w:color w:val="000000" w:themeColor="text1"/>
          <w:sz w:val="28"/>
          <w:szCs w:val="28"/>
        </w:rPr>
        <w:t>twork</w:t>
      </w:r>
      <w:r>
        <w:t xml:space="preserve"> </w:t>
      </w:r>
      <w:r w:rsidRPr="009845EF">
        <w:rPr>
          <w:sz w:val="28"/>
          <w:szCs w:val="24"/>
        </w:rPr>
        <w:t>Engineering</w:t>
      </w:r>
    </w:p>
    <w:p w14:paraId="72733E51" w14:textId="77777777" w:rsidR="006A6891" w:rsidRDefault="006A6891" w:rsidP="006A6891">
      <w:pPr>
        <w:spacing w:line="240" w:lineRule="auto"/>
        <w:jc w:val="center"/>
        <w:rPr>
          <w:color w:val="000000" w:themeColor="text1"/>
        </w:rPr>
      </w:pPr>
    </w:p>
    <w:p w14:paraId="4A2AA4C2" w14:textId="77777777" w:rsidR="006A6891" w:rsidRDefault="006A6891" w:rsidP="006A6891">
      <w:pPr>
        <w:spacing w:line="240" w:lineRule="auto"/>
        <w:jc w:val="center"/>
        <w:rPr>
          <w:color w:val="000000" w:themeColor="text1"/>
        </w:rPr>
      </w:pPr>
    </w:p>
    <w:p w14:paraId="60FF7FB7" w14:textId="77777777" w:rsidR="006A6891" w:rsidRDefault="006A6891" w:rsidP="006A6891">
      <w:pPr>
        <w:spacing w:line="240" w:lineRule="auto"/>
        <w:jc w:val="center"/>
        <w:rPr>
          <w:color w:val="000000" w:themeColor="text1"/>
        </w:rPr>
      </w:pPr>
    </w:p>
    <w:p w14:paraId="44D37622" w14:textId="77777777" w:rsidR="006A6891" w:rsidRPr="00736695" w:rsidRDefault="006A6891" w:rsidP="006A6891">
      <w:pPr>
        <w:spacing w:line="240" w:lineRule="auto"/>
        <w:jc w:val="center"/>
        <w:rPr>
          <w:color w:val="000000" w:themeColor="text1"/>
        </w:rPr>
      </w:pPr>
    </w:p>
    <w:p w14:paraId="7F67CA58" w14:textId="00628B67" w:rsidR="006A6891" w:rsidRPr="00887DA1" w:rsidRDefault="00BB6768" w:rsidP="006A6891">
      <w:pPr>
        <w:spacing w:line="240" w:lineRule="auto"/>
        <w:jc w:val="center"/>
        <w:rPr>
          <w:rFonts w:cs="標楷體"/>
          <w:color w:val="000000" w:themeColor="text1"/>
          <w:sz w:val="28"/>
          <w:szCs w:val="28"/>
        </w:rPr>
      </w:pPr>
      <w:r>
        <w:rPr>
          <w:rFonts w:cs="標楷體"/>
          <w:color w:val="000000" w:themeColor="text1"/>
          <w:sz w:val="28"/>
          <w:szCs w:val="28"/>
        </w:rPr>
        <w:t>Octo</w:t>
      </w:r>
      <w:r w:rsidR="006A6891" w:rsidRPr="00EF4ABA">
        <w:rPr>
          <w:rFonts w:cs="標楷體"/>
          <w:color w:val="000000" w:themeColor="text1"/>
          <w:sz w:val="28"/>
          <w:szCs w:val="28"/>
        </w:rPr>
        <w:t>ber 202</w:t>
      </w:r>
      <w:r>
        <w:rPr>
          <w:rFonts w:cs="標楷體"/>
          <w:color w:val="000000" w:themeColor="text1"/>
          <w:sz w:val="28"/>
          <w:szCs w:val="28"/>
        </w:rPr>
        <w:t>4</w:t>
      </w:r>
    </w:p>
    <w:p w14:paraId="4BCA838F" w14:textId="77777777" w:rsidR="006A6891" w:rsidRPr="00887DA1" w:rsidRDefault="006A6891" w:rsidP="006A6891">
      <w:pPr>
        <w:spacing w:line="240" w:lineRule="auto"/>
        <w:jc w:val="center"/>
        <w:rPr>
          <w:color w:val="000000" w:themeColor="text1"/>
          <w:sz w:val="28"/>
          <w:szCs w:val="28"/>
        </w:rPr>
      </w:pPr>
      <w:r w:rsidRPr="0C9A6B97">
        <w:rPr>
          <w:color w:val="000000" w:themeColor="text1"/>
          <w:sz w:val="28"/>
          <w:szCs w:val="28"/>
        </w:rPr>
        <w:t>Taiwan, Republic of China</w:t>
      </w:r>
    </w:p>
    <w:p w14:paraId="3325ECE0" w14:textId="77777777" w:rsidR="006A6891" w:rsidRPr="00887DA1" w:rsidRDefault="006A6891" w:rsidP="006A6891">
      <w:pPr>
        <w:pStyle w:val="afff0"/>
        <w:spacing w:before="8"/>
        <w:rPr>
          <w:color w:val="000000" w:themeColor="text1"/>
          <w:sz w:val="26"/>
          <w:szCs w:val="26"/>
          <w:lang w:eastAsia="zh-TW"/>
        </w:rPr>
      </w:pPr>
    </w:p>
    <w:p w14:paraId="50FD24BE" w14:textId="13164AE8" w:rsidR="006A6891" w:rsidRDefault="006A6891" w:rsidP="006A6891">
      <w:pPr>
        <w:spacing w:after="284" w:line="240" w:lineRule="auto"/>
        <w:jc w:val="center"/>
        <w:rPr>
          <w:rFonts w:ascii="標楷體" w:hAnsi="標楷體"/>
          <w:color w:val="000000" w:themeColor="text1"/>
          <w:sz w:val="36"/>
          <w:szCs w:val="36"/>
        </w:rPr>
      </w:pPr>
      <w:r w:rsidRPr="0C9A6B97">
        <w:rPr>
          <w:rFonts w:ascii="標楷體" w:hAnsi="標楷體"/>
          <w:color w:val="000000" w:themeColor="text1"/>
          <w:sz w:val="28"/>
          <w:szCs w:val="28"/>
        </w:rPr>
        <w:t xml:space="preserve">中華民國 </w:t>
      </w:r>
      <w:r w:rsidRPr="0C9A6B97">
        <w:rPr>
          <w:rFonts w:ascii="標楷體" w:hAnsi="標楷體" w:hint="eastAsia"/>
          <w:color w:val="000000" w:themeColor="text1"/>
          <w:sz w:val="36"/>
          <w:szCs w:val="36"/>
        </w:rPr>
        <w:t>一一</w:t>
      </w:r>
      <w:r w:rsidR="00BB6768" w:rsidRPr="0C9A6B97">
        <w:rPr>
          <w:rFonts w:ascii="標楷體" w:hAnsi="標楷體" w:hint="eastAsia"/>
          <w:color w:val="000000" w:themeColor="text1"/>
          <w:sz w:val="36"/>
          <w:szCs w:val="36"/>
        </w:rPr>
        <w:t>三</w:t>
      </w:r>
      <w:r w:rsidRPr="0C9A6B97">
        <w:rPr>
          <w:rFonts w:ascii="標楷體" w:hAnsi="標楷體" w:hint="eastAsia"/>
          <w:color w:val="000000" w:themeColor="text1"/>
          <w:sz w:val="36"/>
          <w:szCs w:val="36"/>
        </w:rPr>
        <w:t>年</w:t>
      </w:r>
      <w:r w:rsidR="00BB6768" w:rsidRPr="0C9A6B97">
        <w:rPr>
          <w:rFonts w:ascii="標楷體" w:hAnsi="標楷體" w:hint="eastAsia"/>
          <w:color w:val="000000" w:themeColor="text1"/>
          <w:sz w:val="36"/>
          <w:szCs w:val="36"/>
        </w:rPr>
        <w:t>十</w:t>
      </w:r>
      <w:r w:rsidRPr="0C9A6B97">
        <w:rPr>
          <w:rFonts w:ascii="標楷體" w:hAnsi="標楷體" w:hint="eastAsia"/>
          <w:color w:val="000000" w:themeColor="text1"/>
          <w:sz w:val="36"/>
          <w:szCs w:val="36"/>
        </w:rPr>
        <w:t>月</w:t>
      </w:r>
    </w:p>
    <w:p w14:paraId="70814BAA" w14:textId="2876EA38" w:rsidR="006A6891" w:rsidRDefault="006A6891" w:rsidP="006A6891">
      <w:pPr>
        <w:spacing w:after="284" w:line="240" w:lineRule="auto"/>
        <w:jc w:val="center"/>
        <w:rPr>
          <w:rFonts w:ascii="標楷體" w:hAnsi="標楷體"/>
          <w:color w:val="000000" w:themeColor="text1"/>
          <w:sz w:val="36"/>
          <w:szCs w:val="36"/>
        </w:rPr>
        <w:sectPr w:rsidR="006A6891" w:rsidSect="00E14D51">
          <w:pgSz w:w="11906" w:h="16838"/>
          <w:pgMar w:top="1418" w:right="1418" w:bottom="1418" w:left="1701" w:header="720" w:footer="720" w:gutter="0"/>
          <w:pgNumType w:fmt="lowerRoman" w:start="1"/>
          <w:cols w:space="720"/>
          <w:titlePg/>
          <w:docGrid w:type="lines" w:linePitch="360"/>
        </w:sectPr>
      </w:pPr>
    </w:p>
    <w:p w14:paraId="050524B1" w14:textId="77777777" w:rsidR="00BC3EF6" w:rsidRDefault="00BC3EF6" w:rsidP="00BC3EF6">
      <w:pPr>
        <w:pStyle w:val="--18"/>
        <w:rPr>
          <w:rFonts w:ascii="標楷體" w:hAnsi="標楷體"/>
          <w:color w:val="000000" w:themeColor="text1"/>
          <w:kern w:val="0"/>
          <w:position w:val="5"/>
        </w:rPr>
      </w:pPr>
      <w:r>
        <w:lastRenderedPageBreak/>
        <w:t>系統層級神經網路後門攻擊之模擬平台</w:t>
      </w:r>
    </w:p>
    <w:p w14:paraId="65F8E062" w14:textId="77777777" w:rsidR="00BC3EF6" w:rsidRPr="00887DA1" w:rsidRDefault="00BC3EF6" w:rsidP="00BC3EF6">
      <w:pPr>
        <w:pStyle w:val="afff0"/>
        <w:spacing w:before="11"/>
        <w:rPr>
          <w:rFonts w:ascii="標楷體" w:eastAsia="新細明體" w:hAnsi="標楷體"/>
          <w:color w:val="000000" w:themeColor="text1"/>
          <w:sz w:val="26"/>
          <w:szCs w:val="26"/>
          <w:lang w:eastAsia="zh-TW"/>
        </w:rPr>
      </w:pPr>
    </w:p>
    <w:tbl>
      <w:tblPr>
        <w:tblW w:w="7628" w:type="dxa"/>
        <w:jc w:val="center"/>
        <w:tblCellMar>
          <w:left w:w="10" w:type="dxa"/>
          <w:right w:w="10" w:type="dxa"/>
        </w:tblCellMar>
        <w:tblLook w:val="04A0" w:firstRow="1" w:lastRow="0" w:firstColumn="1" w:lastColumn="0" w:noHBand="0" w:noVBand="1"/>
      </w:tblPr>
      <w:tblGrid>
        <w:gridCol w:w="3973"/>
        <w:gridCol w:w="3655"/>
      </w:tblGrid>
      <w:tr w:rsidR="00BC3EF6" w:rsidRPr="00BC3EF6" w14:paraId="0A6E32E5" w14:textId="77777777" w:rsidTr="0065293C">
        <w:trPr>
          <w:trHeight w:val="747"/>
          <w:jc w:val="center"/>
        </w:trPr>
        <w:tc>
          <w:tcPr>
            <w:tcW w:w="3973" w:type="dxa"/>
            <w:shd w:val="clear" w:color="auto" w:fill="auto"/>
            <w:tcMar>
              <w:top w:w="0" w:type="dxa"/>
              <w:left w:w="108" w:type="dxa"/>
              <w:bottom w:w="0" w:type="dxa"/>
              <w:right w:w="108" w:type="dxa"/>
            </w:tcMar>
          </w:tcPr>
          <w:p w14:paraId="79A9754C" w14:textId="1261A383" w:rsidR="00BC3EF6" w:rsidRPr="005404EE" w:rsidRDefault="00BC3EF6" w:rsidP="00BC3EF6">
            <w:pPr>
              <w:spacing w:line="400" w:lineRule="exact"/>
              <w:jc w:val="left"/>
              <w:rPr>
                <w:rFonts w:cs="標楷體"/>
                <w:color w:val="000000" w:themeColor="text1"/>
                <w:sz w:val="28"/>
                <w:szCs w:val="28"/>
              </w:rPr>
            </w:pPr>
            <w:r>
              <w:rPr>
                <w:rFonts w:cs="標楷體" w:hint="eastAsia"/>
                <w:color w:val="000000" w:themeColor="text1"/>
                <w:sz w:val="28"/>
                <w:szCs w:val="28"/>
              </w:rPr>
              <w:t xml:space="preserve">     </w:t>
            </w:r>
            <w:r w:rsidRPr="005404EE">
              <w:rPr>
                <w:rFonts w:cs="標楷體"/>
                <w:color w:val="000000" w:themeColor="text1"/>
                <w:sz w:val="28"/>
                <w:szCs w:val="28"/>
              </w:rPr>
              <w:t>研究生：</w:t>
            </w:r>
            <w:r>
              <w:rPr>
                <w:rFonts w:cs="標楷體" w:hint="eastAsia"/>
                <w:color w:val="000000" w:themeColor="text1"/>
                <w:sz w:val="28"/>
                <w:szCs w:val="28"/>
              </w:rPr>
              <w:t>謝旻紜</w:t>
            </w:r>
          </w:p>
        </w:tc>
        <w:tc>
          <w:tcPr>
            <w:tcW w:w="3655" w:type="dxa"/>
            <w:shd w:val="clear" w:color="auto" w:fill="auto"/>
            <w:tcMar>
              <w:top w:w="0" w:type="dxa"/>
              <w:left w:w="108" w:type="dxa"/>
              <w:bottom w:w="0" w:type="dxa"/>
              <w:right w:w="108" w:type="dxa"/>
            </w:tcMar>
          </w:tcPr>
          <w:p w14:paraId="7A64DC8E" w14:textId="4E10FF27" w:rsidR="00BC3EF6" w:rsidRPr="005404EE" w:rsidRDefault="00BC3EF6" w:rsidP="0065293C">
            <w:pPr>
              <w:spacing w:line="400" w:lineRule="exact"/>
              <w:jc w:val="left"/>
              <w:rPr>
                <w:rFonts w:cs="標楷體"/>
                <w:color w:val="000000" w:themeColor="text1"/>
                <w:sz w:val="28"/>
                <w:szCs w:val="28"/>
              </w:rPr>
            </w:pPr>
            <w:r w:rsidRPr="005404EE">
              <w:rPr>
                <w:rFonts w:cs="標楷體"/>
                <w:color w:val="000000" w:themeColor="text1"/>
                <w:sz w:val="28"/>
                <w:szCs w:val="28"/>
              </w:rPr>
              <w:t>指導教授：</w:t>
            </w:r>
            <w:r w:rsidRPr="005404EE">
              <w:rPr>
                <w:rFonts w:cs="標楷體" w:hint="eastAsia"/>
                <w:color w:val="000000" w:themeColor="text1"/>
                <w:sz w:val="28"/>
                <w:szCs w:val="28"/>
              </w:rPr>
              <w:t>吳育松</w:t>
            </w:r>
            <w:r w:rsidRPr="005404EE">
              <w:rPr>
                <w:rFonts w:cs="標楷體" w:hint="eastAsia"/>
                <w:color w:val="000000" w:themeColor="text1"/>
                <w:sz w:val="28"/>
                <w:szCs w:val="28"/>
              </w:rPr>
              <w:t xml:space="preserve"> </w:t>
            </w:r>
            <w:r w:rsidRPr="005404EE">
              <w:rPr>
                <w:rFonts w:cs="標楷體" w:hint="eastAsia"/>
                <w:color w:val="000000" w:themeColor="text1"/>
                <w:sz w:val="28"/>
                <w:szCs w:val="28"/>
              </w:rPr>
              <w:t>教授</w:t>
            </w:r>
          </w:p>
        </w:tc>
      </w:tr>
    </w:tbl>
    <w:p w14:paraId="40A31FAF" w14:textId="4FE0A744" w:rsidR="00BC3EF6" w:rsidRPr="00BC3EF6" w:rsidRDefault="00BC3EF6" w:rsidP="00BC3EF6">
      <w:pPr>
        <w:widowControl/>
        <w:spacing w:line="240" w:lineRule="auto"/>
        <w:jc w:val="center"/>
        <w:rPr>
          <w:sz w:val="36"/>
          <w:szCs w:val="36"/>
        </w:rPr>
      </w:pPr>
      <w:r>
        <w:rPr>
          <w:rFonts w:cs="標楷體" w:hint="eastAsia"/>
          <w:color w:val="000000" w:themeColor="text1"/>
          <w:sz w:val="28"/>
          <w:szCs w:val="28"/>
        </w:rPr>
        <w:t>國立陽明交通大學網路工程所</w:t>
      </w:r>
    </w:p>
    <w:p w14:paraId="09BBE6E2" w14:textId="08DDEE20" w:rsidR="006A6891" w:rsidRDefault="006A6891" w:rsidP="006A6891">
      <w:pPr>
        <w:pStyle w:val="ac"/>
      </w:pPr>
      <w:bookmarkStart w:id="2" w:name="_Toc180611750"/>
      <w:r w:rsidRPr="001662A2">
        <w:rPr>
          <w:rFonts w:hint="eastAsia"/>
        </w:rPr>
        <w:t>摘要</w:t>
      </w:r>
      <w:bookmarkEnd w:id="2"/>
    </w:p>
    <w:p w14:paraId="22FC0B33" w14:textId="4C755BCD" w:rsidR="003C7B89" w:rsidRDefault="003C7B89" w:rsidP="003C7B89">
      <w:pPr>
        <w:ind w:firstLine="480"/>
      </w:pPr>
      <w:bookmarkStart w:id="3" w:name="_Hlk180518327"/>
      <w:r w:rsidRPr="0058414B">
        <w:t>隨著</w:t>
      </w:r>
      <w:r>
        <w:rPr>
          <w:rFonts w:hint="eastAsia"/>
        </w:rPr>
        <w:t>人工智慧</w:t>
      </w:r>
      <w:r w:rsidRPr="0058414B">
        <w:t>和機器學習技術的快速發展，神經網</w:t>
      </w:r>
      <w:r w:rsidR="00576C9F">
        <w:rPr>
          <w:rFonts w:hint="eastAsia"/>
        </w:rPr>
        <w:t>路</w:t>
      </w:r>
      <w:r w:rsidRPr="0058414B">
        <w:t>在圖像識別、自然語言處理、自動駕駛等領域中</w:t>
      </w:r>
      <w:r>
        <w:rPr>
          <w:rFonts w:hint="eastAsia"/>
        </w:rPr>
        <w:t>的</w:t>
      </w:r>
      <w:r w:rsidRPr="0058414B">
        <w:t>應用日益廣泛</w:t>
      </w:r>
      <w:r>
        <w:rPr>
          <w:rFonts w:hint="eastAsia"/>
        </w:rPr>
        <w:t>。然而，這些技術的</w:t>
      </w:r>
      <w:r w:rsidRPr="0058414B">
        <w:t>安全性面臨嚴峻</w:t>
      </w:r>
      <w:r>
        <w:rPr>
          <w:rFonts w:hint="eastAsia"/>
        </w:rPr>
        <w:t>的</w:t>
      </w:r>
      <w:r w:rsidRPr="0058414B">
        <w:t>挑戰，其中一個</w:t>
      </w:r>
      <w:r w:rsidR="005E4367">
        <w:rPr>
          <w:rFonts w:hint="eastAsia"/>
        </w:rPr>
        <w:t>巨大</w:t>
      </w:r>
      <w:r w:rsidRPr="0058414B">
        <w:t>威脅就是後門攻擊（</w:t>
      </w:r>
      <w:r w:rsidRPr="0058414B">
        <w:t>Backdoor Attack</w:t>
      </w:r>
      <w:r w:rsidRPr="0058414B">
        <w:t>）。後門攻擊</w:t>
      </w:r>
      <w:r w:rsidR="00E01982">
        <w:rPr>
          <w:rFonts w:hint="eastAsia"/>
        </w:rPr>
        <w:t>透</w:t>
      </w:r>
      <w:r w:rsidRPr="0058414B">
        <w:rPr>
          <w:rFonts w:hint="eastAsia"/>
        </w:rPr>
        <w:t>過</w:t>
      </w:r>
      <w:r w:rsidRPr="0058414B">
        <w:t>在訓練數據中植入特定觸發模式的惡意樣本，</w:t>
      </w:r>
      <w:r>
        <w:rPr>
          <w:rFonts w:hint="eastAsia"/>
        </w:rPr>
        <w:t>導致</w:t>
      </w:r>
      <w:r w:rsidRPr="0058414B">
        <w:t>神經網</w:t>
      </w:r>
      <w:r w:rsidR="00576C9F">
        <w:rPr>
          <w:rFonts w:hint="eastAsia"/>
        </w:rPr>
        <w:t>路</w:t>
      </w:r>
      <w:r w:rsidRPr="0058414B">
        <w:t>在特定條件下產生錯誤輸出。</w:t>
      </w:r>
    </w:p>
    <w:p w14:paraId="3A4656EE" w14:textId="2114BCE4" w:rsidR="003C7B89" w:rsidRDefault="003C7B89" w:rsidP="003C7B89">
      <w:pPr>
        <w:ind w:firstLine="480"/>
      </w:pPr>
      <w:r>
        <w:rPr>
          <w:rFonts w:hint="eastAsia"/>
        </w:rPr>
        <w:t>目前，關於神經網路後門攻擊的</w:t>
      </w:r>
      <w:r w:rsidRPr="0058414B">
        <w:t>研究</w:t>
      </w:r>
      <w:r>
        <w:rPr>
          <w:rFonts w:hint="eastAsia"/>
        </w:rPr>
        <w:t>主要集中</w:t>
      </w:r>
      <w:r w:rsidRPr="0058414B">
        <w:t>在數位</w:t>
      </w:r>
      <w:r>
        <w:rPr>
          <w:rFonts w:hint="eastAsia"/>
        </w:rPr>
        <w:t>層面</w:t>
      </w:r>
      <w:r w:rsidRPr="0058414B">
        <w:t>，</w:t>
      </w:r>
      <w:r>
        <w:rPr>
          <w:rFonts w:hint="eastAsia"/>
        </w:rPr>
        <w:t>並未針對實體環境應用中有全面性的討論。</w:t>
      </w:r>
      <w:r w:rsidRPr="0058414B">
        <w:t>本研究旨在利用</w:t>
      </w:r>
      <w:r w:rsidRPr="0058414B">
        <w:t>CARLA</w:t>
      </w:r>
      <w:r w:rsidRPr="0058414B">
        <w:t>自動駕駛模擬平台，搭建高擬真度的虛擬環境，</w:t>
      </w:r>
      <w:r>
        <w:rPr>
          <w:rFonts w:hint="eastAsia"/>
        </w:rPr>
        <w:t>以重複驗證</w:t>
      </w:r>
      <w:r w:rsidRPr="0058414B">
        <w:t>神經網</w:t>
      </w:r>
      <w:r w:rsidR="00576C9F">
        <w:rPr>
          <w:rFonts w:hint="eastAsia"/>
        </w:rPr>
        <w:t>路</w:t>
      </w:r>
      <w:r w:rsidRPr="0058414B">
        <w:t>後門攻擊在實體場景中的效果</w:t>
      </w:r>
      <w:r>
        <w:rPr>
          <w:rFonts w:hint="eastAsia"/>
        </w:rPr>
        <w:t>。此外，我們將進一步分析在不同天氣情況下，實體環境因素對於神經網路後門攻擊的影響</w:t>
      </w:r>
      <w:r w:rsidRPr="0058414B">
        <w:t>。</w:t>
      </w:r>
    </w:p>
    <w:p w14:paraId="77EA3A98" w14:textId="646E2023" w:rsidR="00221292" w:rsidRPr="00221292" w:rsidRDefault="00221292" w:rsidP="00221292">
      <w:pPr>
        <w:ind w:firstLine="425"/>
        <w:rPr>
          <w:rFonts w:cs="新細明體"/>
          <w:kern w:val="0"/>
          <w:szCs w:val="24"/>
        </w:rPr>
      </w:pPr>
      <w:r>
        <w:rPr>
          <w:rFonts w:hint="eastAsia"/>
        </w:rPr>
        <w:t>本研究經實驗發現</w:t>
      </w:r>
      <w:r w:rsidRPr="00E87479">
        <w:rPr>
          <w:rFonts w:cs="新細明體"/>
          <w:kern w:val="0"/>
          <w:szCs w:val="24"/>
        </w:rPr>
        <w:t>，環境因素對後門攻擊的成功率有顯影響。特別是在陰天且下雨等惡劣天氣條件下，攻擊成功率</w:t>
      </w:r>
      <w:r w:rsidR="009845EF">
        <w:rPr>
          <w:rFonts w:cs="新細明體" w:hint="eastAsia"/>
          <w:kern w:val="0"/>
          <w:szCs w:val="24"/>
        </w:rPr>
        <w:t>大幅</w:t>
      </w:r>
      <w:r w:rsidRPr="00E87479">
        <w:rPr>
          <w:rFonts w:cs="新細明體"/>
          <w:kern w:val="0"/>
          <w:szCs w:val="24"/>
        </w:rPr>
        <w:t>下降。</w:t>
      </w:r>
    </w:p>
    <w:p w14:paraId="3781B32A" w14:textId="004FA4D7" w:rsidR="003C7B89" w:rsidRPr="0058414B" w:rsidRDefault="003C7B89" w:rsidP="003C7B89">
      <w:pPr>
        <w:ind w:firstLine="480"/>
      </w:pPr>
      <w:r>
        <w:rPr>
          <w:rFonts w:hint="eastAsia"/>
        </w:rPr>
        <w:t>關鍵字</w:t>
      </w:r>
      <w:r>
        <w:rPr>
          <w:rFonts w:hint="eastAsia"/>
        </w:rPr>
        <w:t>:</w:t>
      </w:r>
      <w:r w:rsidRPr="00E07B63">
        <w:t xml:space="preserve"> </w:t>
      </w:r>
      <w:r>
        <w:t>人工智慧</w:t>
      </w:r>
      <w:r>
        <w:rPr>
          <w:rFonts w:hint="eastAsia"/>
        </w:rPr>
        <w:t>、神經網路、深度學習、後門攻擊、實體環境</w:t>
      </w:r>
    </w:p>
    <w:bookmarkEnd w:id="3"/>
    <w:p w14:paraId="4F5F2681" w14:textId="6E649F64" w:rsidR="00493FED" w:rsidRPr="0004667B" w:rsidRDefault="00493FED" w:rsidP="00493FED"/>
    <w:p w14:paraId="3621491E" w14:textId="77777777" w:rsidR="00BC3EF6" w:rsidRDefault="006A6891" w:rsidP="006A6891">
      <w:pPr>
        <w:pStyle w:val="ac"/>
      </w:pPr>
      <w:r>
        <w:br w:type="page"/>
      </w:r>
    </w:p>
    <w:p w14:paraId="2B9DD116" w14:textId="77777777" w:rsidR="00BC3EF6" w:rsidRPr="00F972EB" w:rsidRDefault="00BC3EF6" w:rsidP="00BC3EF6">
      <w:pPr>
        <w:pStyle w:val="18-1"/>
        <w:spacing w:line="520" w:lineRule="exact"/>
        <w:rPr>
          <w:rFonts w:eastAsia="Times New Roman"/>
          <w:kern w:val="0"/>
          <w:lang w:eastAsia="en-US"/>
        </w:rPr>
      </w:pPr>
      <w:r>
        <w:lastRenderedPageBreak/>
        <w:t>An Emulation Platform for System-level Neural Network Backdoor Attack</w:t>
      </w:r>
    </w:p>
    <w:p w14:paraId="606B0D49" w14:textId="77777777" w:rsidR="00BC3EF6" w:rsidRPr="00887DA1" w:rsidRDefault="00BC3EF6" w:rsidP="00BC3EF6">
      <w:pPr>
        <w:pStyle w:val="afff0"/>
        <w:spacing w:before="11"/>
        <w:rPr>
          <w:rFonts w:ascii="標楷體" w:eastAsia="新細明體" w:hAnsi="標楷體"/>
          <w:color w:val="000000" w:themeColor="text1"/>
          <w:sz w:val="26"/>
          <w:szCs w:val="26"/>
          <w:lang w:eastAsia="zh-TW"/>
        </w:rPr>
      </w:pPr>
    </w:p>
    <w:tbl>
      <w:tblPr>
        <w:tblW w:w="7628" w:type="dxa"/>
        <w:jc w:val="center"/>
        <w:tblCellMar>
          <w:left w:w="10" w:type="dxa"/>
          <w:right w:w="10" w:type="dxa"/>
        </w:tblCellMar>
        <w:tblLook w:val="04A0" w:firstRow="1" w:lastRow="0" w:firstColumn="1" w:lastColumn="0" w:noHBand="0" w:noVBand="1"/>
      </w:tblPr>
      <w:tblGrid>
        <w:gridCol w:w="3973"/>
        <w:gridCol w:w="3655"/>
      </w:tblGrid>
      <w:tr w:rsidR="00BC3EF6" w:rsidRPr="00887DA1" w14:paraId="368D38F0" w14:textId="77777777" w:rsidTr="0065293C">
        <w:trPr>
          <w:trHeight w:val="747"/>
          <w:jc w:val="center"/>
        </w:trPr>
        <w:tc>
          <w:tcPr>
            <w:tcW w:w="3973" w:type="dxa"/>
            <w:shd w:val="clear" w:color="auto" w:fill="auto"/>
            <w:tcMar>
              <w:top w:w="0" w:type="dxa"/>
              <w:left w:w="108" w:type="dxa"/>
              <w:bottom w:w="0" w:type="dxa"/>
              <w:right w:w="108" w:type="dxa"/>
            </w:tcMar>
          </w:tcPr>
          <w:p w14:paraId="45BD9510" w14:textId="77777777" w:rsidR="00BC3EF6" w:rsidRPr="005404EE" w:rsidRDefault="00BC3EF6" w:rsidP="00BC3EF6">
            <w:pPr>
              <w:spacing w:line="400" w:lineRule="exact"/>
              <w:jc w:val="left"/>
              <w:rPr>
                <w:rFonts w:cs="標楷體"/>
                <w:color w:val="000000" w:themeColor="text1"/>
                <w:sz w:val="28"/>
                <w:szCs w:val="28"/>
              </w:rPr>
            </w:pPr>
            <w:r w:rsidRPr="005404EE">
              <w:rPr>
                <w:rFonts w:cs="標楷體"/>
                <w:color w:val="000000" w:themeColor="text1"/>
                <w:sz w:val="28"/>
                <w:szCs w:val="28"/>
              </w:rPr>
              <w:t>Student</w:t>
            </w:r>
            <w:r w:rsidRPr="005404EE">
              <w:rPr>
                <w:rFonts w:cs="標楷體"/>
                <w:color w:val="000000" w:themeColor="text1"/>
                <w:sz w:val="28"/>
                <w:szCs w:val="28"/>
              </w:rPr>
              <w:t>：</w:t>
            </w:r>
            <w:r>
              <w:rPr>
                <w:rFonts w:cs="標楷體" w:hint="eastAsia"/>
                <w:color w:val="000000" w:themeColor="text1"/>
                <w:sz w:val="28"/>
                <w:szCs w:val="28"/>
              </w:rPr>
              <w:t>M</w:t>
            </w:r>
            <w:r>
              <w:rPr>
                <w:rFonts w:cs="標楷體"/>
                <w:color w:val="000000" w:themeColor="text1"/>
                <w:sz w:val="28"/>
                <w:szCs w:val="28"/>
              </w:rPr>
              <w:t>in</w:t>
            </w:r>
            <w:r w:rsidRPr="005404EE">
              <w:rPr>
                <w:rFonts w:cs="標楷體"/>
                <w:color w:val="000000" w:themeColor="text1"/>
                <w:sz w:val="28"/>
                <w:szCs w:val="28"/>
              </w:rPr>
              <w:t>-</w:t>
            </w:r>
            <w:r>
              <w:rPr>
                <w:rFonts w:cs="標楷體"/>
                <w:color w:val="000000" w:themeColor="text1"/>
                <w:sz w:val="28"/>
                <w:szCs w:val="28"/>
              </w:rPr>
              <w:t>Yun</w:t>
            </w:r>
            <w:r w:rsidRPr="005404EE">
              <w:rPr>
                <w:rFonts w:cs="標楷體"/>
                <w:color w:val="000000" w:themeColor="text1"/>
                <w:sz w:val="28"/>
                <w:szCs w:val="28"/>
              </w:rPr>
              <w:t xml:space="preserve"> </w:t>
            </w:r>
            <w:r>
              <w:rPr>
                <w:rFonts w:cs="標楷體"/>
                <w:color w:val="000000" w:themeColor="text1"/>
                <w:sz w:val="28"/>
                <w:szCs w:val="28"/>
              </w:rPr>
              <w:t>Hsieh</w:t>
            </w:r>
          </w:p>
          <w:p w14:paraId="6C5DFB33" w14:textId="62CE1744" w:rsidR="00BC3EF6" w:rsidRPr="005404EE" w:rsidRDefault="00BC3EF6" w:rsidP="00BC3EF6">
            <w:pPr>
              <w:spacing w:line="400" w:lineRule="exact"/>
              <w:jc w:val="left"/>
              <w:rPr>
                <w:rFonts w:cs="標楷體"/>
                <w:color w:val="000000" w:themeColor="text1"/>
                <w:sz w:val="28"/>
                <w:szCs w:val="28"/>
              </w:rPr>
            </w:pPr>
          </w:p>
        </w:tc>
        <w:tc>
          <w:tcPr>
            <w:tcW w:w="3655" w:type="dxa"/>
            <w:shd w:val="clear" w:color="auto" w:fill="auto"/>
            <w:tcMar>
              <w:top w:w="0" w:type="dxa"/>
              <w:left w:w="108" w:type="dxa"/>
              <w:bottom w:w="0" w:type="dxa"/>
              <w:right w:w="108" w:type="dxa"/>
            </w:tcMar>
          </w:tcPr>
          <w:p w14:paraId="3EF42070" w14:textId="77777777" w:rsidR="00BC3EF6" w:rsidRPr="005404EE" w:rsidRDefault="00BC3EF6" w:rsidP="0065293C">
            <w:pPr>
              <w:spacing w:line="400" w:lineRule="exact"/>
              <w:jc w:val="left"/>
              <w:rPr>
                <w:rFonts w:cs="標楷體"/>
                <w:color w:val="000000" w:themeColor="text1"/>
                <w:sz w:val="28"/>
                <w:szCs w:val="28"/>
              </w:rPr>
            </w:pPr>
            <w:r w:rsidRPr="005404EE">
              <w:rPr>
                <w:rFonts w:cs="標楷體"/>
                <w:color w:val="000000" w:themeColor="text1"/>
                <w:sz w:val="28"/>
                <w:szCs w:val="28"/>
              </w:rPr>
              <w:t>Advisor</w:t>
            </w:r>
            <w:r w:rsidRPr="005404EE">
              <w:rPr>
                <w:rFonts w:cs="標楷體"/>
                <w:color w:val="000000" w:themeColor="text1"/>
                <w:sz w:val="28"/>
                <w:szCs w:val="28"/>
              </w:rPr>
              <w:t>：</w:t>
            </w:r>
            <w:r w:rsidRPr="005404EE">
              <w:rPr>
                <w:rFonts w:cs="標楷體"/>
                <w:color w:val="000000" w:themeColor="text1"/>
                <w:sz w:val="28"/>
                <w:szCs w:val="28"/>
              </w:rPr>
              <w:t>Prof. Yu-Sung Wu</w:t>
            </w:r>
          </w:p>
        </w:tc>
      </w:tr>
    </w:tbl>
    <w:p w14:paraId="7F07F357" w14:textId="77777777" w:rsidR="0027689D" w:rsidRDefault="00BC3EF6" w:rsidP="0027689D">
      <w:pPr>
        <w:pStyle w:val="--14"/>
        <w:spacing w:line="240" w:lineRule="auto"/>
      </w:pPr>
      <w:r>
        <w:t xml:space="preserve">Institute </w:t>
      </w:r>
      <w:r w:rsidRPr="00887DA1">
        <w:t>of Network Engineering</w:t>
      </w:r>
    </w:p>
    <w:p w14:paraId="0A48F2F8" w14:textId="62B2C3A1" w:rsidR="00BC3EF6" w:rsidRPr="00BC3EF6" w:rsidRDefault="00BC3EF6" w:rsidP="0027689D">
      <w:pPr>
        <w:pStyle w:val="--14"/>
        <w:spacing w:line="240" w:lineRule="auto"/>
      </w:pPr>
      <w:r w:rsidRPr="0C9A6B97">
        <w:rPr>
          <w:color w:val="000000" w:themeColor="text1"/>
          <w:szCs w:val="28"/>
        </w:rPr>
        <w:t>National Yang Ming Chiao Tung University</w:t>
      </w:r>
      <w:r>
        <w:t xml:space="preserve"> </w:t>
      </w:r>
    </w:p>
    <w:p w14:paraId="09B109C1" w14:textId="15B8F482" w:rsidR="006A6891" w:rsidRDefault="006A6891" w:rsidP="006A6891">
      <w:pPr>
        <w:pStyle w:val="ac"/>
      </w:pPr>
      <w:bookmarkStart w:id="4" w:name="_Toc180611751"/>
      <w:r>
        <w:rPr>
          <w:rFonts w:hint="eastAsia"/>
        </w:rPr>
        <w:t>A</w:t>
      </w:r>
      <w:r>
        <w:t>bstract</w:t>
      </w:r>
      <w:bookmarkEnd w:id="4"/>
    </w:p>
    <w:p w14:paraId="65DE70D6" w14:textId="18B101B9" w:rsidR="003C7B89" w:rsidRPr="003C7B89" w:rsidRDefault="00CC217C" w:rsidP="003C7B89">
      <w:r w:rsidRPr="003C7B89">
        <w:tab/>
      </w:r>
      <w:r w:rsidR="003C7B89" w:rsidRPr="003C7B89">
        <w:t xml:space="preserve">With the rapid development of artificial intelligence and machine learning technologies, neural networks are increasingly applied in fields such as image recognition, natural language processing, and autonomous driving. However, the security of these technologies faces significant challenges, one of which is the threat of </w:t>
      </w:r>
      <w:r w:rsidR="003D069D">
        <w:t>n</w:t>
      </w:r>
      <w:r w:rsidR="003C7B89" w:rsidRPr="003C7B89">
        <w:t xml:space="preserve">eural </w:t>
      </w:r>
      <w:r w:rsidR="003D069D">
        <w:t>n</w:t>
      </w:r>
      <w:r w:rsidR="003C7B89" w:rsidRPr="003C7B89">
        <w:t xml:space="preserve">etwork </w:t>
      </w:r>
      <w:r w:rsidR="003D069D">
        <w:t>b</w:t>
      </w:r>
      <w:r w:rsidR="003C7B89" w:rsidRPr="003C7B89">
        <w:t xml:space="preserve">ackdoor </w:t>
      </w:r>
      <w:r w:rsidR="003D069D">
        <w:t>a</w:t>
      </w:r>
      <w:r w:rsidR="003C7B89" w:rsidRPr="003C7B89">
        <w:t>ttacks. These attacks involve embedding malicious samples with specific trigger patterns into training data, causing neural networks to produce erroneous outputs under certain conditions.</w:t>
      </w:r>
    </w:p>
    <w:p w14:paraId="040126F8" w14:textId="32CDE1C4" w:rsidR="00CC217C" w:rsidRDefault="003C7B89" w:rsidP="003C7B89">
      <w:pPr>
        <w:ind w:firstLine="480"/>
      </w:pPr>
      <w:r w:rsidRPr="003C7B89">
        <w:t>Currently, research</w:t>
      </w:r>
      <w:r w:rsidR="003D069D">
        <w:t>es</w:t>
      </w:r>
      <w:r w:rsidRPr="003C7B89">
        <w:t xml:space="preserve"> on neural network backdoor attacks primarily focus on digital environments, lacking comprehensive analysis regarding applications in physical settings. This study aims to utilize the CARLA autonomous driving simulation platform</w:t>
      </w:r>
      <w:r>
        <w:fldChar w:fldCharType="begin"/>
      </w:r>
      <w:r w:rsidR="006362A7">
        <w:instrText xml:space="preserve"> ADDIN EN.CITE &lt;EndNote&gt;&lt;Cite&gt;&lt;Author&gt;Dosovitskiy&lt;/Author&gt;&lt;Year&gt;2017&lt;/Year&gt;&lt;RecNum&gt;13&lt;/RecNum&gt;&lt;DisplayText&gt;[1]&lt;/DisplayText&gt;&lt;record&gt;&lt;rec-number&gt;13&lt;/rec-number&gt;&lt;foreign-keys&gt;&lt;key app="EN" db-id="p20xpfp9fdde26etxw4xpvwpz9aexprxrfs2" timestamp="1729080805"&gt;13&lt;/key&gt;&lt;/foreign-keys&gt;&lt;ref-type name="Conference Proceedings"&gt;10&lt;/ref-type&gt;&lt;contributors&gt;&lt;authors&gt;&lt;author&gt;Dosovitskiy, Alexey&lt;/author&gt;&lt;author&gt;Ros, German&lt;/author&gt;&lt;author&gt;Codevilla, Felipe&lt;/author&gt;&lt;author&gt;Lopez, Antonio&lt;/author&gt;&lt;author&gt;Koltun, Vladlen&lt;/author&gt;&lt;/authors&gt;&lt;/contributors&gt;&lt;titles&gt;&lt;title&gt;CARLA: An open urban driving simulator&lt;/title&gt;&lt;secondary-title&gt;Conference on robot learning&lt;/secondary-title&gt;&lt;/titles&gt;&lt;pages&gt;1-16&lt;/pages&gt;&lt;dates&gt;&lt;year&gt;2017&lt;/year&gt;&lt;/dates&gt;&lt;publisher&gt;PMLR&lt;/publisher&gt;&lt;isbn&gt;2640-3498&lt;/isbn&gt;&lt;urls&gt;&lt;/urls&gt;&lt;/record&gt;&lt;/Cite&gt;&lt;/EndNote&gt;</w:instrText>
      </w:r>
      <w:r>
        <w:fldChar w:fldCharType="separate"/>
      </w:r>
      <w:r w:rsidR="006362A7">
        <w:rPr>
          <w:noProof/>
        </w:rPr>
        <w:t>[</w:t>
      </w:r>
      <w:hyperlink w:anchor="_ENREF_1" w:tooltip="Dosovitskiy, 2017 #13" w:history="1">
        <w:r w:rsidR="00FB7A1D">
          <w:rPr>
            <w:noProof/>
          </w:rPr>
          <w:t>1</w:t>
        </w:r>
      </w:hyperlink>
      <w:r w:rsidR="006362A7">
        <w:rPr>
          <w:noProof/>
        </w:rPr>
        <w:t>]</w:t>
      </w:r>
      <w:r>
        <w:fldChar w:fldCharType="end"/>
      </w:r>
      <w:r w:rsidRPr="003C7B89">
        <w:t xml:space="preserve"> to establish a highly realistic virtual environment for repeatedly verifying the effects of neural network backdoor attacks in physical </w:t>
      </w:r>
      <w:r>
        <w:t>environments</w:t>
      </w:r>
      <w:r w:rsidRPr="003C7B89">
        <w:t xml:space="preserve">. Furthermore, we </w:t>
      </w:r>
      <w:r>
        <w:t>also</w:t>
      </w:r>
      <w:r w:rsidRPr="003C7B89">
        <w:t xml:space="preserve"> analyze how various weather conditions affect the effectiveness of these attacks in real-world applications.</w:t>
      </w:r>
    </w:p>
    <w:p w14:paraId="361F3965" w14:textId="586328E1" w:rsidR="0077754A" w:rsidRPr="003C7B89" w:rsidRDefault="0077754A" w:rsidP="003C7B89">
      <w:pPr>
        <w:ind w:firstLine="480"/>
      </w:pPr>
      <w:r>
        <w:rPr>
          <w:rFonts w:hint="eastAsia"/>
        </w:rPr>
        <w:t>Ex</w:t>
      </w:r>
      <w:r>
        <w:t>periments show that environmental factors have a significant impact on the success rate of backdoor attacks. In particular, under adverse weather conditions such as cloudy and rainy weather, the attack success rate significantly decreases.</w:t>
      </w:r>
    </w:p>
    <w:p w14:paraId="3B40A0C8" w14:textId="48D786D5" w:rsidR="00CC217C" w:rsidRPr="00CC217C" w:rsidRDefault="00CC217C" w:rsidP="003C7B89">
      <w:pPr>
        <w:ind w:firstLine="480"/>
      </w:pPr>
      <w:r w:rsidRPr="00CC217C">
        <w:t>Keywords:</w:t>
      </w:r>
      <w:r w:rsidR="003C7B89" w:rsidRPr="003C7B89">
        <w:t xml:space="preserve"> </w:t>
      </w:r>
      <w:r w:rsidR="003C7B89">
        <w:t>Artificial Intelligence,</w:t>
      </w:r>
      <w:r w:rsidRPr="00CC217C">
        <w:t xml:space="preserve"> </w:t>
      </w:r>
      <w:r>
        <w:t>N</w:t>
      </w:r>
      <w:r w:rsidRPr="00CC217C">
        <w:t xml:space="preserve">eural </w:t>
      </w:r>
      <w:r>
        <w:t>N</w:t>
      </w:r>
      <w:r w:rsidRPr="00CC217C">
        <w:t xml:space="preserve">etworks, </w:t>
      </w:r>
      <w:r w:rsidR="003C7B89">
        <w:t xml:space="preserve">Deep </w:t>
      </w:r>
      <w:r>
        <w:t>L</w:t>
      </w:r>
      <w:r w:rsidRPr="00CC217C">
        <w:t xml:space="preserve">earning, </w:t>
      </w:r>
      <w:r>
        <w:t>B</w:t>
      </w:r>
      <w:r w:rsidRPr="00CC217C">
        <w:t xml:space="preserve">ackdoor </w:t>
      </w:r>
      <w:r>
        <w:t>A</w:t>
      </w:r>
      <w:r w:rsidRPr="00CC217C">
        <w:t xml:space="preserve">ttack, </w:t>
      </w:r>
      <w:r>
        <w:rPr>
          <w:rFonts w:hint="eastAsia"/>
        </w:rPr>
        <w:t>Ph</w:t>
      </w:r>
      <w:r>
        <w:t>ysical</w:t>
      </w:r>
      <w:r w:rsidRPr="00CC217C">
        <w:t xml:space="preserve"> </w:t>
      </w:r>
      <w:r>
        <w:t>E</w:t>
      </w:r>
      <w:r w:rsidRPr="00CC217C">
        <w:t>nvironments</w:t>
      </w:r>
      <w:r w:rsidR="00E07B63">
        <w:rPr>
          <w:rFonts w:hint="eastAsia"/>
        </w:rPr>
        <w:t>,</w:t>
      </w:r>
      <w:r w:rsidR="00E07B63">
        <w:t xml:space="preserve"> CARLA</w:t>
      </w:r>
    </w:p>
    <w:p w14:paraId="7388E31C" w14:textId="750422A8" w:rsidR="00CC217C" w:rsidRDefault="00CC217C" w:rsidP="00CC217C"/>
    <w:p w14:paraId="3AB28FB3" w14:textId="77777777" w:rsidR="0066760A" w:rsidRPr="00CC217C" w:rsidRDefault="0066760A" w:rsidP="00CC217C"/>
    <w:p w14:paraId="26405E68" w14:textId="6459AD8E" w:rsidR="006D3122" w:rsidRPr="0066760A" w:rsidRDefault="006A6891" w:rsidP="0066760A">
      <w:pPr>
        <w:pStyle w:val="ac"/>
      </w:pPr>
      <w:bookmarkStart w:id="5" w:name="_Toc180611752"/>
      <w:r>
        <w:rPr>
          <w:rFonts w:hint="eastAsia"/>
        </w:rPr>
        <w:lastRenderedPageBreak/>
        <w:t>目錄</w:t>
      </w:r>
      <w:bookmarkEnd w:id="5"/>
    </w:p>
    <w:p w14:paraId="6C289949" w14:textId="681DABCB" w:rsidR="0066760A" w:rsidRDefault="006A6891">
      <w:pPr>
        <w:pStyle w:val="11"/>
        <w:tabs>
          <w:tab w:val="right" w:leader="dot" w:pos="8777"/>
        </w:tabs>
        <w:rPr>
          <w:rFonts w:asciiTheme="minorHAnsi" w:eastAsiaTheme="minorEastAsia" w:hAnsiTheme="minorHAnsi" w:cstheme="minorBidi"/>
          <w:noProof/>
        </w:rPr>
      </w:pPr>
      <w:r>
        <w:fldChar w:fldCharType="begin"/>
      </w:r>
      <w:r>
        <w:instrText xml:space="preserve"> </w:instrText>
      </w:r>
      <w:r>
        <w:rPr>
          <w:rFonts w:hint="eastAsia"/>
        </w:rPr>
        <w:instrText>TOC \o "1-3" \h \z \u</w:instrText>
      </w:r>
      <w:r>
        <w:instrText xml:space="preserve"> </w:instrText>
      </w:r>
      <w:r>
        <w:fldChar w:fldCharType="separate"/>
      </w:r>
      <w:hyperlink w:anchor="_Toc180611750" w:history="1">
        <w:r w:rsidR="0066760A" w:rsidRPr="004E088C">
          <w:rPr>
            <w:rStyle w:val="ae"/>
            <w:rFonts w:hint="eastAsia"/>
            <w:noProof/>
          </w:rPr>
          <w:t>摘要</w:t>
        </w:r>
        <w:r w:rsidR="0066760A">
          <w:rPr>
            <w:noProof/>
            <w:webHidden/>
          </w:rPr>
          <w:tab/>
        </w:r>
        <w:r w:rsidR="0066760A">
          <w:rPr>
            <w:noProof/>
            <w:webHidden/>
          </w:rPr>
          <w:fldChar w:fldCharType="begin"/>
        </w:r>
        <w:r w:rsidR="0066760A">
          <w:rPr>
            <w:noProof/>
            <w:webHidden/>
          </w:rPr>
          <w:instrText xml:space="preserve"> PAGEREF _Toc180611750 \h </w:instrText>
        </w:r>
        <w:r w:rsidR="0066760A">
          <w:rPr>
            <w:noProof/>
            <w:webHidden/>
          </w:rPr>
        </w:r>
        <w:r w:rsidR="0066760A">
          <w:rPr>
            <w:noProof/>
            <w:webHidden/>
          </w:rPr>
          <w:fldChar w:fldCharType="separate"/>
        </w:r>
        <w:r w:rsidR="002B5C88">
          <w:rPr>
            <w:noProof/>
            <w:webHidden/>
          </w:rPr>
          <w:t>i</w:t>
        </w:r>
        <w:r w:rsidR="0066760A">
          <w:rPr>
            <w:noProof/>
            <w:webHidden/>
          </w:rPr>
          <w:fldChar w:fldCharType="end"/>
        </w:r>
      </w:hyperlink>
    </w:p>
    <w:p w14:paraId="6C8D699F" w14:textId="2945B4E5" w:rsidR="0066760A" w:rsidRDefault="0066760A">
      <w:pPr>
        <w:pStyle w:val="11"/>
        <w:tabs>
          <w:tab w:val="right" w:leader="dot" w:pos="8777"/>
        </w:tabs>
        <w:rPr>
          <w:rFonts w:asciiTheme="minorHAnsi" w:eastAsiaTheme="minorEastAsia" w:hAnsiTheme="minorHAnsi" w:cstheme="minorBidi"/>
          <w:noProof/>
        </w:rPr>
      </w:pPr>
      <w:hyperlink w:anchor="_Toc180611751" w:history="1">
        <w:r w:rsidRPr="004E088C">
          <w:rPr>
            <w:rStyle w:val="ae"/>
            <w:noProof/>
          </w:rPr>
          <w:t>Abstract</w:t>
        </w:r>
        <w:r>
          <w:rPr>
            <w:noProof/>
            <w:webHidden/>
          </w:rPr>
          <w:tab/>
        </w:r>
        <w:r>
          <w:rPr>
            <w:noProof/>
            <w:webHidden/>
          </w:rPr>
          <w:fldChar w:fldCharType="begin"/>
        </w:r>
        <w:r>
          <w:rPr>
            <w:noProof/>
            <w:webHidden/>
          </w:rPr>
          <w:instrText xml:space="preserve"> PAGEREF _Toc180611751 \h </w:instrText>
        </w:r>
        <w:r>
          <w:rPr>
            <w:noProof/>
            <w:webHidden/>
          </w:rPr>
        </w:r>
        <w:r>
          <w:rPr>
            <w:noProof/>
            <w:webHidden/>
          </w:rPr>
          <w:fldChar w:fldCharType="separate"/>
        </w:r>
        <w:r w:rsidR="002B5C88">
          <w:rPr>
            <w:noProof/>
            <w:webHidden/>
          </w:rPr>
          <w:t>ii</w:t>
        </w:r>
        <w:r>
          <w:rPr>
            <w:noProof/>
            <w:webHidden/>
          </w:rPr>
          <w:fldChar w:fldCharType="end"/>
        </w:r>
      </w:hyperlink>
    </w:p>
    <w:p w14:paraId="0819EC61" w14:textId="22B89408" w:rsidR="0066760A" w:rsidRDefault="0066760A">
      <w:pPr>
        <w:pStyle w:val="11"/>
        <w:tabs>
          <w:tab w:val="right" w:leader="dot" w:pos="8777"/>
        </w:tabs>
        <w:rPr>
          <w:rFonts w:asciiTheme="minorHAnsi" w:eastAsiaTheme="minorEastAsia" w:hAnsiTheme="minorHAnsi" w:cstheme="minorBidi"/>
          <w:noProof/>
        </w:rPr>
      </w:pPr>
      <w:hyperlink w:anchor="_Toc180611752" w:history="1">
        <w:r w:rsidRPr="004E088C">
          <w:rPr>
            <w:rStyle w:val="ae"/>
            <w:rFonts w:hint="eastAsia"/>
            <w:noProof/>
          </w:rPr>
          <w:t>目錄</w:t>
        </w:r>
        <w:r>
          <w:rPr>
            <w:noProof/>
            <w:webHidden/>
          </w:rPr>
          <w:tab/>
        </w:r>
        <w:r>
          <w:rPr>
            <w:noProof/>
            <w:webHidden/>
          </w:rPr>
          <w:fldChar w:fldCharType="begin"/>
        </w:r>
        <w:r>
          <w:rPr>
            <w:noProof/>
            <w:webHidden/>
          </w:rPr>
          <w:instrText xml:space="preserve"> PAGEREF _Toc180611752 \h </w:instrText>
        </w:r>
        <w:r>
          <w:rPr>
            <w:noProof/>
            <w:webHidden/>
          </w:rPr>
        </w:r>
        <w:r>
          <w:rPr>
            <w:noProof/>
            <w:webHidden/>
          </w:rPr>
          <w:fldChar w:fldCharType="separate"/>
        </w:r>
        <w:r w:rsidR="002B5C88">
          <w:rPr>
            <w:noProof/>
            <w:webHidden/>
          </w:rPr>
          <w:t>iii</w:t>
        </w:r>
        <w:r>
          <w:rPr>
            <w:noProof/>
            <w:webHidden/>
          </w:rPr>
          <w:fldChar w:fldCharType="end"/>
        </w:r>
      </w:hyperlink>
    </w:p>
    <w:p w14:paraId="658E0334" w14:textId="771419E3" w:rsidR="0066760A" w:rsidRDefault="0066760A">
      <w:pPr>
        <w:pStyle w:val="11"/>
        <w:tabs>
          <w:tab w:val="right" w:leader="dot" w:pos="8777"/>
        </w:tabs>
        <w:rPr>
          <w:rFonts w:asciiTheme="minorHAnsi" w:eastAsiaTheme="minorEastAsia" w:hAnsiTheme="minorHAnsi" w:cstheme="minorBidi"/>
          <w:noProof/>
        </w:rPr>
      </w:pPr>
      <w:hyperlink w:anchor="_Toc180611753" w:history="1">
        <w:r w:rsidRPr="004E088C">
          <w:rPr>
            <w:rStyle w:val="ae"/>
            <w:rFonts w:hint="eastAsia"/>
            <w:noProof/>
          </w:rPr>
          <w:t>圖目錄</w:t>
        </w:r>
        <w:r>
          <w:rPr>
            <w:noProof/>
            <w:webHidden/>
          </w:rPr>
          <w:tab/>
        </w:r>
        <w:r>
          <w:rPr>
            <w:noProof/>
            <w:webHidden/>
          </w:rPr>
          <w:fldChar w:fldCharType="begin"/>
        </w:r>
        <w:r>
          <w:rPr>
            <w:noProof/>
            <w:webHidden/>
          </w:rPr>
          <w:instrText xml:space="preserve"> PAGEREF _Toc180611753 \h </w:instrText>
        </w:r>
        <w:r>
          <w:rPr>
            <w:noProof/>
            <w:webHidden/>
          </w:rPr>
        </w:r>
        <w:r>
          <w:rPr>
            <w:noProof/>
            <w:webHidden/>
          </w:rPr>
          <w:fldChar w:fldCharType="separate"/>
        </w:r>
        <w:r w:rsidR="002B5C88">
          <w:rPr>
            <w:noProof/>
            <w:webHidden/>
          </w:rPr>
          <w:t>v</w:t>
        </w:r>
        <w:r>
          <w:rPr>
            <w:noProof/>
            <w:webHidden/>
          </w:rPr>
          <w:fldChar w:fldCharType="end"/>
        </w:r>
      </w:hyperlink>
    </w:p>
    <w:p w14:paraId="141DC40D" w14:textId="6FD66079" w:rsidR="0066760A" w:rsidRDefault="0066760A">
      <w:pPr>
        <w:pStyle w:val="11"/>
        <w:tabs>
          <w:tab w:val="right" w:leader="dot" w:pos="8777"/>
        </w:tabs>
        <w:rPr>
          <w:rFonts w:asciiTheme="minorHAnsi" w:eastAsiaTheme="minorEastAsia" w:hAnsiTheme="minorHAnsi" w:cstheme="minorBidi"/>
          <w:noProof/>
        </w:rPr>
      </w:pPr>
      <w:hyperlink w:anchor="_Toc180611754" w:history="1">
        <w:r w:rsidRPr="004E088C">
          <w:rPr>
            <w:rStyle w:val="ae"/>
            <w:rFonts w:hint="eastAsia"/>
            <w:noProof/>
          </w:rPr>
          <w:t>表目錄</w:t>
        </w:r>
        <w:r>
          <w:rPr>
            <w:noProof/>
            <w:webHidden/>
          </w:rPr>
          <w:tab/>
        </w:r>
        <w:r>
          <w:rPr>
            <w:noProof/>
            <w:webHidden/>
          </w:rPr>
          <w:fldChar w:fldCharType="begin"/>
        </w:r>
        <w:r>
          <w:rPr>
            <w:noProof/>
            <w:webHidden/>
          </w:rPr>
          <w:instrText xml:space="preserve"> PAGEREF _Toc180611754 \h </w:instrText>
        </w:r>
        <w:r>
          <w:rPr>
            <w:noProof/>
            <w:webHidden/>
          </w:rPr>
        </w:r>
        <w:r>
          <w:rPr>
            <w:noProof/>
            <w:webHidden/>
          </w:rPr>
          <w:fldChar w:fldCharType="separate"/>
        </w:r>
        <w:r w:rsidR="002B5C88">
          <w:rPr>
            <w:noProof/>
            <w:webHidden/>
          </w:rPr>
          <w:t>vii</w:t>
        </w:r>
        <w:r>
          <w:rPr>
            <w:noProof/>
            <w:webHidden/>
          </w:rPr>
          <w:fldChar w:fldCharType="end"/>
        </w:r>
      </w:hyperlink>
    </w:p>
    <w:p w14:paraId="54F6D840" w14:textId="4566B5AF" w:rsidR="0066760A" w:rsidRDefault="0066760A">
      <w:pPr>
        <w:pStyle w:val="11"/>
        <w:tabs>
          <w:tab w:val="left" w:pos="480"/>
          <w:tab w:val="right" w:leader="dot" w:pos="8777"/>
        </w:tabs>
        <w:rPr>
          <w:rFonts w:asciiTheme="minorHAnsi" w:eastAsiaTheme="minorEastAsia" w:hAnsiTheme="minorHAnsi" w:cstheme="minorBidi"/>
          <w:noProof/>
        </w:rPr>
      </w:pPr>
      <w:hyperlink w:anchor="_Toc180611755" w:history="1">
        <w:r w:rsidRPr="004E088C">
          <w:rPr>
            <w:rStyle w:val="ae"/>
            <w:noProof/>
          </w:rPr>
          <w:t>1.</w:t>
        </w:r>
        <w:r>
          <w:rPr>
            <w:rFonts w:asciiTheme="minorHAnsi" w:eastAsiaTheme="minorEastAsia" w:hAnsiTheme="minorHAnsi" w:cstheme="minorBidi"/>
            <w:noProof/>
          </w:rPr>
          <w:tab/>
        </w:r>
        <w:r w:rsidRPr="004E088C">
          <w:rPr>
            <w:rStyle w:val="ae"/>
            <w:rFonts w:hint="eastAsia"/>
            <w:noProof/>
          </w:rPr>
          <w:t>緒論</w:t>
        </w:r>
        <w:r>
          <w:rPr>
            <w:noProof/>
            <w:webHidden/>
          </w:rPr>
          <w:tab/>
        </w:r>
        <w:r>
          <w:rPr>
            <w:noProof/>
            <w:webHidden/>
          </w:rPr>
          <w:fldChar w:fldCharType="begin"/>
        </w:r>
        <w:r>
          <w:rPr>
            <w:noProof/>
            <w:webHidden/>
          </w:rPr>
          <w:instrText xml:space="preserve"> PAGEREF _Toc180611755 \h </w:instrText>
        </w:r>
        <w:r>
          <w:rPr>
            <w:noProof/>
            <w:webHidden/>
          </w:rPr>
        </w:r>
        <w:r>
          <w:rPr>
            <w:noProof/>
            <w:webHidden/>
          </w:rPr>
          <w:fldChar w:fldCharType="separate"/>
        </w:r>
        <w:r w:rsidR="002B5C88">
          <w:rPr>
            <w:noProof/>
            <w:webHidden/>
          </w:rPr>
          <w:t>1</w:t>
        </w:r>
        <w:r>
          <w:rPr>
            <w:noProof/>
            <w:webHidden/>
          </w:rPr>
          <w:fldChar w:fldCharType="end"/>
        </w:r>
      </w:hyperlink>
    </w:p>
    <w:p w14:paraId="1CD2EB90" w14:textId="205A6436" w:rsidR="0066760A" w:rsidRDefault="0066760A">
      <w:pPr>
        <w:pStyle w:val="11"/>
        <w:tabs>
          <w:tab w:val="left" w:pos="480"/>
          <w:tab w:val="right" w:leader="dot" w:pos="8777"/>
        </w:tabs>
        <w:rPr>
          <w:rFonts w:asciiTheme="minorHAnsi" w:eastAsiaTheme="minorEastAsia" w:hAnsiTheme="minorHAnsi" w:cstheme="minorBidi"/>
          <w:noProof/>
        </w:rPr>
      </w:pPr>
      <w:hyperlink w:anchor="_Toc180611756" w:history="1">
        <w:r w:rsidRPr="004E088C">
          <w:rPr>
            <w:rStyle w:val="ae"/>
            <w:noProof/>
          </w:rPr>
          <w:t>2.</w:t>
        </w:r>
        <w:r>
          <w:rPr>
            <w:rFonts w:asciiTheme="minorHAnsi" w:eastAsiaTheme="minorEastAsia" w:hAnsiTheme="minorHAnsi" w:cstheme="minorBidi"/>
            <w:noProof/>
          </w:rPr>
          <w:tab/>
        </w:r>
        <w:r w:rsidRPr="004E088C">
          <w:rPr>
            <w:rStyle w:val="ae"/>
            <w:rFonts w:hint="eastAsia"/>
            <w:noProof/>
          </w:rPr>
          <w:t>背景</w:t>
        </w:r>
        <w:r>
          <w:rPr>
            <w:noProof/>
            <w:webHidden/>
          </w:rPr>
          <w:tab/>
        </w:r>
        <w:r>
          <w:rPr>
            <w:noProof/>
            <w:webHidden/>
          </w:rPr>
          <w:fldChar w:fldCharType="begin"/>
        </w:r>
        <w:r>
          <w:rPr>
            <w:noProof/>
            <w:webHidden/>
          </w:rPr>
          <w:instrText xml:space="preserve"> PAGEREF _Toc180611756 \h </w:instrText>
        </w:r>
        <w:r>
          <w:rPr>
            <w:noProof/>
            <w:webHidden/>
          </w:rPr>
        </w:r>
        <w:r>
          <w:rPr>
            <w:noProof/>
            <w:webHidden/>
          </w:rPr>
          <w:fldChar w:fldCharType="separate"/>
        </w:r>
        <w:r w:rsidR="002B5C88">
          <w:rPr>
            <w:noProof/>
            <w:webHidden/>
          </w:rPr>
          <w:t>2</w:t>
        </w:r>
        <w:r>
          <w:rPr>
            <w:noProof/>
            <w:webHidden/>
          </w:rPr>
          <w:fldChar w:fldCharType="end"/>
        </w:r>
      </w:hyperlink>
    </w:p>
    <w:p w14:paraId="62A3C4C2" w14:textId="466D0ED0" w:rsidR="0066760A" w:rsidRDefault="0066760A">
      <w:pPr>
        <w:pStyle w:val="21"/>
        <w:tabs>
          <w:tab w:val="left" w:pos="1200"/>
          <w:tab w:val="right" w:leader="dot" w:pos="8777"/>
        </w:tabs>
        <w:rPr>
          <w:rFonts w:asciiTheme="minorHAnsi" w:eastAsiaTheme="minorEastAsia" w:hAnsiTheme="minorHAnsi" w:cstheme="minorBidi"/>
          <w:noProof/>
        </w:rPr>
      </w:pPr>
      <w:hyperlink w:anchor="_Toc180611757" w:history="1">
        <w:r w:rsidRPr="004E088C">
          <w:rPr>
            <w:rStyle w:val="ae"/>
            <w:noProof/>
          </w:rPr>
          <w:t>2.1.</w:t>
        </w:r>
        <w:r>
          <w:rPr>
            <w:rFonts w:asciiTheme="minorHAnsi" w:eastAsiaTheme="minorEastAsia" w:hAnsiTheme="minorHAnsi" w:cstheme="minorBidi"/>
            <w:noProof/>
          </w:rPr>
          <w:tab/>
        </w:r>
        <w:r w:rsidRPr="004E088C">
          <w:rPr>
            <w:rStyle w:val="ae"/>
            <w:rFonts w:hint="eastAsia"/>
            <w:noProof/>
          </w:rPr>
          <w:t>神經網路的基本概念</w:t>
        </w:r>
        <w:r>
          <w:rPr>
            <w:noProof/>
            <w:webHidden/>
          </w:rPr>
          <w:tab/>
        </w:r>
        <w:r>
          <w:rPr>
            <w:noProof/>
            <w:webHidden/>
          </w:rPr>
          <w:fldChar w:fldCharType="begin"/>
        </w:r>
        <w:r>
          <w:rPr>
            <w:noProof/>
            <w:webHidden/>
          </w:rPr>
          <w:instrText xml:space="preserve"> PAGEREF _Toc180611757 \h </w:instrText>
        </w:r>
        <w:r>
          <w:rPr>
            <w:noProof/>
            <w:webHidden/>
          </w:rPr>
        </w:r>
        <w:r>
          <w:rPr>
            <w:noProof/>
            <w:webHidden/>
          </w:rPr>
          <w:fldChar w:fldCharType="separate"/>
        </w:r>
        <w:r w:rsidR="002B5C88">
          <w:rPr>
            <w:noProof/>
            <w:webHidden/>
          </w:rPr>
          <w:t>2</w:t>
        </w:r>
        <w:r>
          <w:rPr>
            <w:noProof/>
            <w:webHidden/>
          </w:rPr>
          <w:fldChar w:fldCharType="end"/>
        </w:r>
      </w:hyperlink>
    </w:p>
    <w:p w14:paraId="3FC03153" w14:textId="44C824D7" w:rsidR="0066760A" w:rsidRDefault="0066760A">
      <w:pPr>
        <w:pStyle w:val="21"/>
        <w:tabs>
          <w:tab w:val="left" w:pos="1200"/>
          <w:tab w:val="right" w:leader="dot" w:pos="8777"/>
        </w:tabs>
        <w:rPr>
          <w:rFonts w:asciiTheme="minorHAnsi" w:eastAsiaTheme="minorEastAsia" w:hAnsiTheme="minorHAnsi" w:cstheme="minorBidi"/>
          <w:noProof/>
        </w:rPr>
      </w:pPr>
      <w:hyperlink w:anchor="_Toc180611758" w:history="1">
        <w:r w:rsidRPr="004E088C">
          <w:rPr>
            <w:rStyle w:val="ae"/>
            <w:noProof/>
          </w:rPr>
          <w:t>2.2.</w:t>
        </w:r>
        <w:r>
          <w:rPr>
            <w:rFonts w:asciiTheme="minorHAnsi" w:eastAsiaTheme="minorEastAsia" w:hAnsiTheme="minorHAnsi" w:cstheme="minorBidi"/>
            <w:noProof/>
          </w:rPr>
          <w:tab/>
        </w:r>
        <w:r w:rsidRPr="004E088C">
          <w:rPr>
            <w:rStyle w:val="ae"/>
            <w:rFonts w:hint="eastAsia"/>
            <w:noProof/>
          </w:rPr>
          <w:t>神經網路攻擊</w:t>
        </w:r>
        <w:r>
          <w:rPr>
            <w:noProof/>
            <w:webHidden/>
          </w:rPr>
          <w:tab/>
        </w:r>
        <w:r>
          <w:rPr>
            <w:noProof/>
            <w:webHidden/>
          </w:rPr>
          <w:fldChar w:fldCharType="begin"/>
        </w:r>
        <w:r>
          <w:rPr>
            <w:noProof/>
            <w:webHidden/>
          </w:rPr>
          <w:instrText xml:space="preserve"> PAGEREF _Toc180611758 \h </w:instrText>
        </w:r>
        <w:r>
          <w:rPr>
            <w:noProof/>
            <w:webHidden/>
          </w:rPr>
        </w:r>
        <w:r>
          <w:rPr>
            <w:noProof/>
            <w:webHidden/>
          </w:rPr>
          <w:fldChar w:fldCharType="separate"/>
        </w:r>
        <w:r w:rsidR="002B5C88">
          <w:rPr>
            <w:noProof/>
            <w:webHidden/>
          </w:rPr>
          <w:t>2</w:t>
        </w:r>
        <w:r>
          <w:rPr>
            <w:noProof/>
            <w:webHidden/>
          </w:rPr>
          <w:fldChar w:fldCharType="end"/>
        </w:r>
      </w:hyperlink>
    </w:p>
    <w:p w14:paraId="4B3117BE" w14:textId="48C07E41" w:rsidR="0066760A" w:rsidRDefault="0066760A">
      <w:pPr>
        <w:pStyle w:val="21"/>
        <w:tabs>
          <w:tab w:val="left" w:pos="1200"/>
          <w:tab w:val="right" w:leader="dot" w:pos="8777"/>
        </w:tabs>
        <w:rPr>
          <w:rFonts w:asciiTheme="minorHAnsi" w:eastAsiaTheme="minorEastAsia" w:hAnsiTheme="minorHAnsi" w:cstheme="minorBidi"/>
          <w:noProof/>
        </w:rPr>
      </w:pPr>
      <w:hyperlink w:anchor="_Toc180611759" w:history="1">
        <w:r w:rsidRPr="004E088C">
          <w:rPr>
            <w:rStyle w:val="ae"/>
            <w:noProof/>
          </w:rPr>
          <w:t>2.3.</w:t>
        </w:r>
        <w:r>
          <w:rPr>
            <w:rFonts w:asciiTheme="minorHAnsi" w:eastAsiaTheme="minorEastAsia" w:hAnsiTheme="minorHAnsi" w:cstheme="minorBidi"/>
            <w:noProof/>
          </w:rPr>
          <w:tab/>
        </w:r>
        <w:r w:rsidRPr="004E088C">
          <w:rPr>
            <w:rStyle w:val="ae"/>
            <w:rFonts w:hint="eastAsia"/>
            <w:noProof/>
          </w:rPr>
          <w:t>神經網路後門攻擊</w:t>
        </w:r>
        <w:r>
          <w:rPr>
            <w:noProof/>
            <w:webHidden/>
          </w:rPr>
          <w:tab/>
        </w:r>
        <w:r>
          <w:rPr>
            <w:noProof/>
            <w:webHidden/>
          </w:rPr>
          <w:fldChar w:fldCharType="begin"/>
        </w:r>
        <w:r>
          <w:rPr>
            <w:noProof/>
            <w:webHidden/>
          </w:rPr>
          <w:instrText xml:space="preserve"> PAGEREF _Toc180611759 \h </w:instrText>
        </w:r>
        <w:r>
          <w:rPr>
            <w:noProof/>
            <w:webHidden/>
          </w:rPr>
        </w:r>
        <w:r>
          <w:rPr>
            <w:noProof/>
            <w:webHidden/>
          </w:rPr>
          <w:fldChar w:fldCharType="separate"/>
        </w:r>
        <w:r w:rsidR="002B5C88">
          <w:rPr>
            <w:noProof/>
            <w:webHidden/>
          </w:rPr>
          <w:t>3</w:t>
        </w:r>
        <w:r>
          <w:rPr>
            <w:noProof/>
            <w:webHidden/>
          </w:rPr>
          <w:fldChar w:fldCharType="end"/>
        </w:r>
      </w:hyperlink>
    </w:p>
    <w:p w14:paraId="35689EA7" w14:textId="08DDB439" w:rsidR="0066760A" w:rsidRDefault="0066760A">
      <w:pPr>
        <w:pStyle w:val="11"/>
        <w:tabs>
          <w:tab w:val="left" w:pos="480"/>
          <w:tab w:val="right" w:leader="dot" w:pos="8777"/>
        </w:tabs>
        <w:rPr>
          <w:rFonts w:asciiTheme="minorHAnsi" w:eastAsiaTheme="minorEastAsia" w:hAnsiTheme="minorHAnsi" w:cstheme="minorBidi"/>
          <w:noProof/>
        </w:rPr>
      </w:pPr>
      <w:hyperlink w:anchor="_Toc180611760" w:history="1">
        <w:r w:rsidRPr="004E088C">
          <w:rPr>
            <w:rStyle w:val="ae"/>
            <w:noProof/>
          </w:rPr>
          <w:t>3.</w:t>
        </w:r>
        <w:r>
          <w:rPr>
            <w:rFonts w:asciiTheme="minorHAnsi" w:eastAsiaTheme="minorEastAsia" w:hAnsiTheme="minorHAnsi" w:cstheme="minorBidi"/>
            <w:noProof/>
          </w:rPr>
          <w:tab/>
        </w:r>
        <w:r w:rsidRPr="004E088C">
          <w:rPr>
            <w:rStyle w:val="ae"/>
            <w:rFonts w:hint="eastAsia"/>
            <w:noProof/>
          </w:rPr>
          <w:t>研究目的</w:t>
        </w:r>
        <w:r>
          <w:rPr>
            <w:noProof/>
            <w:webHidden/>
          </w:rPr>
          <w:tab/>
        </w:r>
        <w:r>
          <w:rPr>
            <w:noProof/>
            <w:webHidden/>
          </w:rPr>
          <w:fldChar w:fldCharType="begin"/>
        </w:r>
        <w:r>
          <w:rPr>
            <w:noProof/>
            <w:webHidden/>
          </w:rPr>
          <w:instrText xml:space="preserve"> PAGEREF _Toc180611760 \h </w:instrText>
        </w:r>
        <w:r>
          <w:rPr>
            <w:noProof/>
            <w:webHidden/>
          </w:rPr>
        </w:r>
        <w:r>
          <w:rPr>
            <w:noProof/>
            <w:webHidden/>
          </w:rPr>
          <w:fldChar w:fldCharType="separate"/>
        </w:r>
        <w:r w:rsidR="002B5C88">
          <w:rPr>
            <w:noProof/>
            <w:webHidden/>
          </w:rPr>
          <w:t>4</w:t>
        </w:r>
        <w:r>
          <w:rPr>
            <w:noProof/>
            <w:webHidden/>
          </w:rPr>
          <w:fldChar w:fldCharType="end"/>
        </w:r>
      </w:hyperlink>
    </w:p>
    <w:p w14:paraId="099B4337" w14:textId="0B70FA2B" w:rsidR="0066760A" w:rsidRDefault="0066760A">
      <w:pPr>
        <w:pStyle w:val="11"/>
        <w:tabs>
          <w:tab w:val="left" w:pos="480"/>
          <w:tab w:val="right" w:leader="dot" w:pos="8777"/>
        </w:tabs>
        <w:rPr>
          <w:rFonts w:asciiTheme="minorHAnsi" w:eastAsiaTheme="minorEastAsia" w:hAnsiTheme="minorHAnsi" w:cstheme="minorBidi"/>
          <w:noProof/>
        </w:rPr>
      </w:pPr>
      <w:hyperlink w:anchor="_Toc180611761" w:history="1">
        <w:r w:rsidRPr="004E088C">
          <w:rPr>
            <w:rStyle w:val="ae"/>
            <w:noProof/>
          </w:rPr>
          <w:t>4.</w:t>
        </w:r>
        <w:r>
          <w:rPr>
            <w:rFonts w:asciiTheme="minorHAnsi" w:eastAsiaTheme="minorEastAsia" w:hAnsiTheme="minorHAnsi" w:cstheme="minorBidi"/>
            <w:noProof/>
          </w:rPr>
          <w:tab/>
        </w:r>
        <w:r w:rsidRPr="004E088C">
          <w:rPr>
            <w:rStyle w:val="ae"/>
            <w:rFonts w:hint="eastAsia"/>
            <w:noProof/>
          </w:rPr>
          <w:t>系統架構</w:t>
        </w:r>
        <w:r>
          <w:rPr>
            <w:noProof/>
            <w:webHidden/>
          </w:rPr>
          <w:tab/>
        </w:r>
        <w:r>
          <w:rPr>
            <w:noProof/>
            <w:webHidden/>
          </w:rPr>
          <w:fldChar w:fldCharType="begin"/>
        </w:r>
        <w:r>
          <w:rPr>
            <w:noProof/>
            <w:webHidden/>
          </w:rPr>
          <w:instrText xml:space="preserve"> PAGEREF _Toc180611761 \h </w:instrText>
        </w:r>
        <w:r>
          <w:rPr>
            <w:noProof/>
            <w:webHidden/>
          </w:rPr>
        </w:r>
        <w:r>
          <w:rPr>
            <w:noProof/>
            <w:webHidden/>
          </w:rPr>
          <w:fldChar w:fldCharType="separate"/>
        </w:r>
        <w:r w:rsidR="002B5C88">
          <w:rPr>
            <w:noProof/>
            <w:webHidden/>
          </w:rPr>
          <w:t>5</w:t>
        </w:r>
        <w:r>
          <w:rPr>
            <w:noProof/>
            <w:webHidden/>
          </w:rPr>
          <w:fldChar w:fldCharType="end"/>
        </w:r>
      </w:hyperlink>
    </w:p>
    <w:p w14:paraId="246E4097" w14:textId="34365B55" w:rsidR="0066760A" w:rsidRDefault="0066760A">
      <w:pPr>
        <w:pStyle w:val="21"/>
        <w:tabs>
          <w:tab w:val="left" w:pos="1200"/>
          <w:tab w:val="right" w:leader="dot" w:pos="8777"/>
        </w:tabs>
        <w:rPr>
          <w:rFonts w:asciiTheme="minorHAnsi" w:eastAsiaTheme="minorEastAsia" w:hAnsiTheme="minorHAnsi" w:cstheme="minorBidi"/>
          <w:noProof/>
        </w:rPr>
      </w:pPr>
      <w:hyperlink w:anchor="_Toc180611762" w:history="1">
        <w:r w:rsidRPr="004E088C">
          <w:rPr>
            <w:rStyle w:val="ae"/>
            <w:noProof/>
          </w:rPr>
          <w:t>4.1.</w:t>
        </w:r>
        <w:r>
          <w:rPr>
            <w:rFonts w:asciiTheme="minorHAnsi" w:eastAsiaTheme="minorEastAsia" w:hAnsiTheme="minorHAnsi" w:cstheme="minorBidi"/>
            <w:noProof/>
          </w:rPr>
          <w:tab/>
        </w:r>
        <w:r w:rsidRPr="004E088C">
          <w:rPr>
            <w:rStyle w:val="ae"/>
            <w:rFonts w:hint="eastAsia"/>
            <w:noProof/>
          </w:rPr>
          <w:t>自駕車模擬平台</w:t>
        </w:r>
        <w:r>
          <w:rPr>
            <w:noProof/>
            <w:webHidden/>
          </w:rPr>
          <w:tab/>
        </w:r>
        <w:r>
          <w:rPr>
            <w:noProof/>
            <w:webHidden/>
          </w:rPr>
          <w:fldChar w:fldCharType="begin"/>
        </w:r>
        <w:r>
          <w:rPr>
            <w:noProof/>
            <w:webHidden/>
          </w:rPr>
          <w:instrText xml:space="preserve"> PAGEREF _Toc180611762 \h </w:instrText>
        </w:r>
        <w:r>
          <w:rPr>
            <w:noProof/>
            <w:webHidden/>
          </w:rPr>
        </w:r>
        <w:r>
          <w:rPr>
            <w:noProof/>
            <w:webHidden/>
          </w:rPr>
          <w:fldChar w:fldCharType="separate"/>
        </w:r>
        <w:r w:rsidR="002B5C88">
          <w:rPr>
            <w:noProof/>
            <w:webHidden/>
          </w:rPr>
          <w:t>5</w:t>
        </w:r>
        <w:r>
          <w:rPr>
            <w:noProof/>
            <w:webHidden/>
          </w:rPr>
          <w:fldChar w:fldCharType="end"/>
        </w:r>
      </w:hyperlink>
    </w:p>
    <w:p w14:paraId="34B0AFC2" w14:textId="40D160D7" w:rsidR="0066760A" w:rsidRDefault="0066760A">
      <w:pPr>
        <w:pStyle w:val="31"/>
        <w:tabs>
          <w:tab w:val="left" w:pos="1920"/>
          <w:tab w:val="right" w:leader="dot" w:pos="8777"/>
        </w:tabs>
        <w:rPr>
          <w:rFonts w:asciiTheme="minorHAnsi" w:eastAsiaTheme="minorEastAsia" w:hAnsiTheme="minorHAnsi" w:cstheme="minorBidi"/>
          <w:noProof/>
        </w:rPr>
      </w:pPr>
      <w:hyperlink w:anchor="_Toc180611763" w:history="1">
        <w:r w:rsidRPr="004E088C">
          <w:rPr>
            <w:rStyle w:val="ae"/>
            <w:noProof/>
          </w:rPr>
          <w:t>4.1.1.</w:t>
        </w:r>
        <w:r>
          <w:rPr>
            <w:rFonts w:asciiTheme="minorHAnsi" w:eastAsiaTheme="minorEastAsia" w:hAnsiTheme="minorHAnsi" w:cstheme="minorBidi"/>
            <w:noProof/>
          </w:rPr>
          <w:tab/>
        </w:r>
        <w:r w:rsidRPr="004E088C">
          <w:rPr>
            <w:rStyle w:val="ae"/>
            <w:noProof/>
          </w:rPr>
          <w:t>CAELA[1]</w:t>
        </w:r>
        <w:r>
          <w:rPr>
            <w:noProof/>
            <w:webHidden/>
          </w:rPr>
          <w:tab/>
        </w:r>
        <w:r>
          <w:rPr>
            <w:noProof/>
            <w:webHidden/>
          </w:rPr>
          <w:fldChar w:fldCharType="begin"/>
        </w:r>
        <w:r>
          <w:rPr>
            <w:noProof/>
            <w:webHidden/>
          </w:rPr>
          <w:instrText xml:space="preserve"> PAGEREF _Toc180611763 \h </w:instrText>
        </w:r>
        <w:r>
          <w:rPr>
            <w:noProof/>
            <w:webHidden/>
          </w:rPr>
        </w:r>
        <w:r>
          <w:rPr>
            <w:noProof/>
            <w:webHidden/>
          </w:rPr>
          <w:fldChar w:fldCharType="separate"/>
        </w:r>
        <w:r w:rsidR="002B5C88">
          <w:rPr>
            <w:noProof/>
            <w:webHidden/>
          </w:rPr>
          <w:t>5</w:t>
        </w:r>
        <w:r>
          <w:rPr>
            <w:noProof/>
            <w:webHidden/>
          </w:rPr>
          <w:fldChar w:fldCharType="end"/>
        </w:r>
      </w:hyperlink>
    </w:p>
    <w:p w14:paraId="79536337" w14:textId="43354444" w:rsidR="0066760A" w:rsidRDefault="0066760A">
      <w:pPr>
        <w:pStyle w:val="31"/>
        <w:tabs>
          <w:tab w:val="left" w:pos="1920"/>
          <w:tab w:val="right" w:leader="dot" w:pos="8777"/>
        </w:tabs>
        <w:rPr>
          <w:rFonts w:asciiTheme="minorHAnsi" w:eastAsiaTheme="minorEastAsia" w:hAnsiTheme="minorHAnsi" w:cstheme="minorBidi"/>
          <w:noProof/>
        </w:rPr>
      </w:pPr>
      <w:hyperlink w:anchor="_Toc180611764" w:history="1">
        <w:r w:rsidRPr="004E088C">
          <w:rPr>
            <w:rStyle w:val="ae"/>
            <w:noProof/>
          </w:rPr>
          <w:t>4.1.2.</w:t>
        </w:r>
        <w:r>
          <w:rPr>
            <w:rFonts w:asciiTheme="minorHAnsi" w:eastAsiaTheme="minorEastAsia" w:hAnsiTheme="minorHAnsi" w:cstheme="minorBidi"/>
            <w:noProof/>
          </w:rPr>
          <w:tab/>
        </w:r>
        <w:r w:rsidRPr="004E088C">
          <w:rPr>
            <w:rStyle w:val="ae"/>
            <w:noProof/>
          </w:rPr>
          <w:t>Unreal Engine [6]</w:t>
        </w:r>
        <w:r>
          <w:rPr>
            <w:noProof/>
            <w:webHidden/>
          </w:rPr>
          <w:tab/>
        </w:r>
        <w:r>
          <w:rPr>
            <w:noProof/>
            <w:webHidden/>
          </w:rPr>
          <w:fldChar w:fldCharType="begin"/>
        </w:r>
        <w:r>
          <w:rPr>
            <w:noProof/>
            <w:webHidden/>
          </w:rPr>
          <w:instrText xml:space="preserve"> PAGEREF _Toc180611764 \h </w:instrText>
        </w:r>
        <w:r>
          <w:rPr>
            <w:noProof/>
            <w:webHidden/>
          </w:rPr>
        </w:r>
        <w:r>
          <w:rPr>
            <w:noProof/>
            <w:webHidden/>
          </w:rPr>
          <w:fldChar w:fldCharType="separate"/>
        </w:r>
        <w:r w:rsidR="002B5C88">
          <w:rPr>
            <w:noProof/>
            <w:webHidden/>
          </w:rPr>
          <w:t>6</w:t>
        </w:r>
        <w:r>
          <w:rPr>
            <w:noProof/>
            <w:webHidden/>
          </w:rPr>
          <w:fldChar w:fldCharType="end"/>
        </w:r>
      </w:hyperlink>
    </w:p>
    <w:p w14:paraId="0F122899" w14:textId="3438F2B1" w:rsidR="0066760A" w:rsidRDefault="0066760A">
      <w:pPr>
        <w:pStyle w:val="31"/>
        <w:tabs>
          <w:tab w:val="left" w:pos="1920"/>
          <w:tab w:val="right" w:leader="dot" w:pos="8777"/>
        </w:tabs>
        <w:rPr>
          <w:rFonts w:asciiTheme="minorHAnsi" w:eastAsiaTheme="minorEastAsia" w:hAnsiTheme="minorHAnsi" w:cstheme="minorBidi"/>
          <w:noProof/>
        </w:rPr>
      </w:pPr>
      <w:hyperlink w:anchor="_Toc180611765" w:history="1">
        <w:r w:rsidRPr="004E088C">
          <w:rPr>
            <w:rStyle w:val="ae"/>
            <w:noProof/>
          </w:rPr>
          <w:t>4.1.3.</w:t>
        </w:r>
        <w:r>
          <w:rPr>
            <w:rFonts w:asciiTheme="minorHAnsi" w:eastAsiaTheme="minorEastAsia" w:hAnsiTheme="minorHAnsi" w:cstheme="minorBidi"/>
            <w:noProof/>
          </w:rPr>
          <w:tab/>
        </w:r>
        <w:r w:rsidRPr="004E088C">
          <w:rPr>
            <w:rStyle w:val="ae"/>
            <w:noProof/>
          </w:rPr>
          <w:t>Pygame [7]</w:t>
        </w:r>
        <w:r>
          <w:rPr>
            <w:noProof/>
            <w:webHidden/>
          </w:rPr>
          <w:tab/>
        </w:r>
        <w:r>
          <w:rPr>
            <w:noProof/>
            <w:webHidden/>
          </w:rPr>
          <w:fldChar w:fldCharType="begin"/>
        </w:r>
        <w:r>
          <w:rPr>
            <w:noProof/>
            <w:webHidden/>
          </w:rPr>
          <w:instrText xml:space="preserve"> PAGEREF _Toc180611765 \h </w:instrText>
        </w:r>
        <w:r>
          <w:rPr>
            <w:noProof/>
            <w:webHidden/>
          </w:rPr>
        </w:r>
        <w:r>
          <w:rPr>
            <w:noProof/>
            <w:webHidden/>
          </w:rPr>
          <w:fldChar w:fldCharType="separate"/>
        </w:r>
        <w:r w:rsidR="002B5C88">
          <w:rPr>
            <w:noProof/>
            <w:webHidden/>
          </w:rPr>
          <w:t>6</w:t>
        </w:r>
        <w:r>
          <w:rPr>
            <w:noProof/>
            <w:webHidden/>
          </w:rPr>
          <w:fldChar w:fldCharType="end"/>
        </w:r>
      </w:hyperlink>
    </w:p>
    <w:p w14:paraId="46AC338C" w14:textId="69032421" w:rsidR="0066760A" w:rsidRDefault="0066760A">
      <w:pPr>
        <w:pStyle w:val="31"/>
        <w:tabs>
          <w:tab w:val="left" w:pos="1920"/>
          <w:tab w:val="right" w:leader="dot" w:pos="8777"/>
        </w:tabs>
        <w:rPr>
          <w:rFonts w:asciiTheme="minorHAnsi" w:eastAsiaTheme="minorEastAsia" w:hAnsiTheme="minorHAnsi" w:cstheme="minorBidi"/>
          <w:noProof/>
        </w:rPr>
      </w:pPr>
      <w:hyperlink w:anchor="_Toc180611766" w:history="1">
        <w:r w:rsidRPr="004E088C">
          <w:rPr>
            <w:rStyle w:val="ae"/>
            <w:noProof/>
          </w:rPr>
          <w:t>4.1.4.</w:t>
        </w:r>
        <w:r>
          <w:rPr>
            <w:rFonts w:asciiTheme="minorHAnsi" w:eastAsiaTheme="minorEastAsia" w:hAnsiTheme="minorHAnsi" w:cstheme="minorBidi"/>
            <w:noProof/>
          </w:rPr>
          <w:tab/>
        </w:r>
        <w:r w:rsidRPr="004E088C">
          <w:rPr>
            <w:rStyle w:val="ae"/>
            <w:noProof/>
          </w:rPr>
          <w:t>Autopilot Mode</w:t>
        </w:r>
        <w:r>
          <w:rPr>
            <w:noProof/>
            <w:webHidden/>
          </w:rPr>
          <w:tab/>
        </w:r>
        <w:r>
          <w:rPr>
            <w:noProof/>
            <w:webHidden/>
          </w:rPr>
          <w:fldChar w:fldCharType="begin"/>
        </w:r>
        <w:r>
          <w:rPr>
            <w:noProof/>
            <w:webHidden/>
          </w:rPr>
          <w:instrText xml:space="preserve"> PAGEREF _Toc180611766 \h </w:instrText>
        </w:r>
        <w:r>
          <w:rPr>
            <w:noProof/>
            <w:webHidden/>
          </w:rPr>
        </w:r>
        <w:r>
          <w:rPr>
            <w:noProof/>
            <w:webHidden/>
          </w:rPr>
          <w:fldChar w:fldCharType="separate"/>
        </w:r>
        <w:r w:rsidR="002B5C88">
          <w:rPr>
            <w:noProof/>
            <w:webHidden/>
          </w:rPr>
          <w:t>6</w:t>
        </w:r>
        <w:r>
          <w:rPr>
            <w:noProof/>
            <w:webHidden/>
          </w:rPr>
          <w:fldChar w:fldCharType="end"/>
        </w:r>
      </w:hyperlink>
    </w:p>
    <w:p w14:paraId="57426404" w14:textId="385A3C76" w:rsidR="0066760A" w:rsidRDefault="0066760A">
      <w:pPr>
        <w:pStyle w:val="21"/>
        <w:tabs>
          <w:tab w:val="left" w:pos="1200"/>
          <w:tab w:val="right" w:leader="dot" w:pos="8777"/>
        </w:tabs>
        <w:rPr>
          <w:rFonts w:asciiTheme="minorHAnsi" w:eastAsiaTheme="minorEastAsia" w:hAnsiTheme="minorHAnsi" w:cstheme="minorBidi"/>
          <w:noProof/>
        </w:rPr>
      </w:pPr>
      <w:hyperlink w:anchor="_Toc180611767" w:history="1">
        <w:r w:rsidRPr="004E088C">
          <w:rPr>
            <w:rStyle w:val="ae"/>
            <w:noProof/>
          </w:rPr>
          <w:t>4.2.</w:t>
        </w:r>
        <w:r>
          <w:rPr>
            <w:rFonts w:asciiTheme="minorHAnsi" w:eastAsiaTheme="minorEastAsia" w:hAnsiTheme="minorHAnsi" w:cstheme="minorBidi"/>
            <w:noProof/>
          </w:rPr>
          <w:tab/>
        </w:r>
        <w:r w:rsidRPr="004E088C">
          <w:rPr>
            <w:rStyle w:val="ae"/>
            <w:rFonts w:hint="eastAsia"/>
            <w:noProof/>
          </w:rPr>
          <w:t>神經網路後門攻擊實施</w:t>
        </w:r>
        <w:r>
          <w:rPr>
            <w:noProof/>
            <w:webHidden/>
          </w:rPr>
          <w:tab/>
        </w:r>
        <w:r>
          <w:rPr>
            <w:noProof/>
            <w:webHidden/>
          </w:rPr>
          <w:fldChar w:fldCharType="begin"/>
        </w:r>
        <w:r>
          <w:rPr>
            <w:noProof/>
            <w:webHidden/>
          </w:rPr>
          <w:instrText xml:space="preserve"> PAGEREF _Toc180611767 \h </w:instrText>
        </w:r>
        <w:r>
          <w:rPr>
            <w:noProof/>
            <w:webHidden/>
          </w:rPr>
        </w:r>
        <w:r>
          <w:rPr>
            <w:noProof/>
            <w:webHidden/>
          </w:rPr>
          <w:fldChar w:fldCharType="separate"/>
        </w:r>
        <w:r w:rsidR="002B5C88">
          <w:rPr>
            <w:noProof/>
            <w:webHidden/>
          </w:rPr>
          <w:t>7</w:t>
        </w:r>
        <w:r>
          <w:rPr>
            <w:noProof/>
            <w:webHidden/>
          </w:rPr>
          <w:fldChar w:fldCharType="end"/>
        </w:r>
      </w:hyperlink>
    </w:p>
    <w:p w14:paraId="2903C559" w14:textId="1CEB0892" w:rsidR="0066760A" w:rsidRDefault="0066760A">
      <w:pPr>
        <w:pStyle w:val="21"/>
        <w:tabs>
          <w:tab w:val="left" w:pos="1200"/>
          <w:tab w:val="right" w:leader="dot" w:pos="8777"/>
        </w:tabs>
        <w:rPr>
          <w:rFonts w:asciiTheme="minorHAnsi" w:eastAsiaTheme="minorEastAsia" w:hAnsiTheme="minorHAnsi" w:cstheme="minorBidi"/>
          <w:noProof/>
        </w:rPr>
      </w:pPr>
      <w:hyperlink w:anchor="_Toc180611768" w:history="1">
        <w:r w:rsidRPr="004E088C">
          <w:rPr>
            <w:rStyle w:val="ae"/>
            <w:noProof/>
          </w:rPr>
          <w:t>4.3.</w:t>
        </w:r>
        <w:r>
          <w:rPr>
            <w:rFonts w:asciiTheme="minorHAnsi" w:eastAsiaTheme="minorEastAsia" w:hAnsiTheme="minorHAnsi" w:cstheme="minorBidi"/>
            <w:noProof/>
          </w:rPr>
          <w:tab/>
        </w:r>
        <w:r w:rsidRPr="004E088C">
          <w:rPr>
            <w:rStyle w:val="ae"/>
            <w:noProof/>
          </w:rPr>
          <w:t>Dataset</w:t>
        </w:r>
        <w:r>
          <w:rPr>
            <w:noProof/>
            <w:webHidden/>
          </w:rPr>
          <w:tab/>
        </w:r>
        <w:r>
          <w:rPr>
            <w:noProof/>
            <w:webHidden/>
          </w:rPr>
          <w:fldChar w:fldCharType="begin"/>
        </w:r>
        <w:r>
          <w:rPr>
            <w:noProof/>
            <w:webHidden/>
          </w:rPr>
          <w:instrText xml:space="preserve"> PAGEREF _Toc180611768 \h </w:instrText>
        </w:r>
        <w:r>
          <w:rPr>
            <w:noProof/>
            <w:webHidden/>
          </w:rPr>
        </w:r>
        <w:r>
          <w:rPr>
            <w:noProof/>
            <w:webHidden/>
          </w:rPr>
          <w:fldChar w:fldCharType="separate"/>
        </w:r>
        <w:r w:rsidR="002B5C88">
          <w:rPr>
            <w:noProof/>
            <w:webHidden/>
          </w:rPr>
          <w:t>8</w:t>
        </w:r>
        <w:r>
          <w:rPr>
            <w:noProof/>
            <w:webHidden/>
          </w:rPr>
          <w:fldChar w:fldCharType="end"/>
        </w:r>
      </w:hyperlink>
    </w:p>
    <w:p w14:paraId="10B69D49" w14:textId="4978ACDE" w:rsidR="0066760A" w:rsidRDefault="0066760A">
      <w:pPr>
        <w:pStyle w:val="21"/>
        <w:tabs>
          <w:tab w:val="left" w:pos="1200"/>
          <w:tab w:val="right" w:leader="dot" w:pos="8777"/>
        </w:tabs>
        <w:rPr>
          <w:rFonts w:asciiTheme="minorHAnsi" w:eastAsiaTheme="minorEastAsia" w:hAnsiTheme="minorHAnsi" w:cstheme="minorBidi"/>
          <w:noProof/>
        </w:rPr>
      </w:pPr>
      <w:hyperlink w:anchor="_Toc180611769" w:history="1">
        <w:r w:rsidRPr="004E088C">
          <w:rPr>
            <w:rStyle w:val="ae"/>
            <w:noProof/>
          </w:rPr>
          <w:t>4.4.</w:t>
        </w:r>
        <w:r>
          <w:rPr>
            <w:rFonts w:asciiTheme="minorHAnsi" w:eastAsiaTheme="minorEastAsia" w:hAnsiTheme="minorHAnsi" w:cstheme="minorBidi"/>
            <w:noProof/>
          </w:rPr>
          <w:tab/>
        </w:r>
        <w:r w:rsidRPr="004E088C">
          <w:rPr>
            <w:rStyle w:val="ae"/>
            <w:noProof/>
          </w:rPr>
          <w:t>YOLO</w:t>
        </w:r>
        <w:r w:rsidRPr="004E088C">
          <w:rPr>
            <w:rStyle w:val="ae"/>
            <w:rFonts w:hint="eastAsia"/>
            <w:noProof/>
          </w:rPr>
          <w:t>（</w:t>
        </w:r>
        <w:r w:rsidRPr="004E088C">
          <w:rPr>
            <w:rStyle w:val="ae"/>
            <w:noProof/>
          </w:rPr>
          <w:t>You Only Look Once</w:t>
        </w:r>
        <w:r w:rsidRPr="004E088C">
          <w:rPr>
            <w:rStyle w:val="ae"/>
            <w:rFonts w:hint="eastAsia"/>
            <w:noProof/>
          </w:rPr>
          <w:t>）</w:t>
        </w:r>
        <w:r w:rsidRPr="004E088C">
          <w:rPr>
            <w:rStyle w:val="ae"/>
            <w:noProof/>
          </w:rPr>
          <w:t>[9]</w:t>
        </w:r>
        <w:r>
          <w:rPr>
            <w:noProof/>
            <w:webHidden/>
          </w:rPr>
          <w:tab/>
        </w:r>
        <w:r>
          <w:rPr>
            <w:noProof/>
            <w:webHidden/>
          </w:rPr>
          <w:fldChar w:fldCharType="begin"/>
        </w:r>
        <w:r>
          <w:rPr>
            <w:noProof/>
            <w:webHidden/>
          </w:rPr>
          <w:instrText xml:space="preserve"> PAGEREF _Toc180611769 \h </w:instrText>
        </w:r>
        <w:r>
          <w:rPr>
            <w:noProof/>
            <w:webHidden/>
          </w:rPr>
        </w:r>
        <w:r>
          <w:rPr>
            <w:noProof/>
            <w:webHidden/>
          </w:rPr>
          <w:fldChar w:fldCharType="separate"/>
        </w:r>
        <w:r w:rsidR="002B5C88">
          <w:rPr>
            <w:noProof/>
            <w:webHidden/>
          </w:rPr>
          <w:t>10</w:t>
        </w:r>
        <w:r>
          <w:rPr>
            <w:noProof/>
            <w:webHidden/>
          </w:rPr>
          <w:fldChar w:fldCharType="end"/>
        </w:r>
      </w:hyperlink>
    </w:p>
    <w:p w14:paraId="48BCA49A" w14:textId="6E1AFE90" w:rsidR="0066760A" w:rsidRDefault="0066760A">
      <w:pPr>
        <w:pStyle w:val="11"/>
        <w:tabs>
          <w:tab w:val="left" w:pos="480"/>
          <w:tab w:val="right" w:leader="dot" w:pos="8777"/>
        </w:tabs>
        <w:rPr>
          <w:rFonts w:asciiTheme="minorHAnsi" w:eastAsiaTheme="minorEastAsia" w:hAnsiTheme="minorHAnsi" w:cstheme="minorBidi"/>
          <w:noProof/>
        </w:rPr>
      </w:pPr>
      <w:hyperlink w:anchor="_Toc180611770" w:history="1">
        <w:r w:rsidRPr="004E088C">
          <w:rPr>
            <w:rStyle w:val="ae"/>
            <w:noProof/>
          </w:rPr>
          <w:t>5.</w:t>
        </w:r>
        <w:r>
          <w:rPr>
            <w:rFonts w:asciiTheme="minorHAnsi" w:eastAsiaTheme="minorEastAsia" w:hAnsiTheme="minorHAnsi" w:cstheme="minorBidi"/>
            <w:noProof/>
          </w:rPr>
          <w:tab/>
        </w:r>
        <w:r w:rsidRPr="004E088C">
          <w:rPr>
            <w:rStyle w:val="ae"/>
            <w:rFonts w:hint="eastAsia"/>
            <w:noProof/>
          </w:rPr>
          <w:t>實作細節</w:t>
        </w:r>
        <w:r>
          <w:rPr>
            <w:noProof/>
            <w:webHidden/>
          </w:rPr>
          <w:tab/>
        </w:r>
        <w:r>
          <w:rPr>
            <w:noProof/>
            <w:webHidden/>
          </w:rPr>
          <w:fldChar w:fldCharType="begin"/>
        </w:r>
        <w:r>
          <w:rPr>
            <w:noProof/>
            <w:webHidden/>
          </w:rPr>
          <w:instrText xml:space="preserve"> PAGEREF _Toc180611770 \h </w:instrText>
        </w:r>
        <w:r>
          <w:rPr>
            <w:noProof/>
            <w:webHidden/>
          </w:rPr>
        </w:r>
        <w:r>
          <w:rPr>
            <w:noProof/>
            <w:webHidden/>
          </w:rPr>
          <w:fldChar w:fldCharType="separate"/>
        </w:r>
        <w:r w:rsidR="002B5C88">
          <w:rPr>
            <w:noProof/>
            <w:webHidden/>
          </w:rPr>
          <w:t>11</w:t>
        </w:r>
        <w:r>
          <w:rPr>
            <w:noProof/>
            <w:webHidden/>
          </w:rPr>
          <w:fldChar w:fldCharType="end"/>
        </w:r>
      </w:hyperlink>
    </w:p>
    <w:p w14:paraId="080392CC" w14:textId="78D628ED" w:rsidR="0066760A" w:rsidRDefault="0066760A">
      <w:pPr>
        <w:pStyle w:val="21"/>
        <w:tabs>
          <w:tab w:val="left" w:pos="1200"/>
          <w:tab w:val="right" w:leader="dot" w:pos="8777"/>
        </w:tabs>
        <w:rPr>
          <w:rFonts w:asciiTheme="minorHAnsi" w:eastAsiaTheme="minorEastAsia" w:hAnsiTheme="minorHAnsi" w:cstheme="minorBidi"/>
          <w:noProof/>
        </w:rPr>
      </w:pPr>
      <w:hyperlink w:anchor="_Toc180611771" w:history="1">
        <w:r w:rsidRPr="004E088C">
          <w:rPr>
            <w:rStyle w:val="ae"/>
            <w:noProof/>
          </w:rPr>
          <w:t>5.1.</w:t>
        </w:r>
        <w:r>
          <w:rPr>
            <w:rFonts w:asciiTheme="minorHAnsi" w:eastAsiaTheme="minorEastAsia" w:hAnsiTheme="minorHAnsi" w:cstheme="minorBidi"/>
            <w:noProof/>
          </w:rPr>
          <w:tab/>
        </w:r>
        <w:r w:rsidRPr="004E088C">
          <w:rPr>
            <w:rStyle w:val="ae"/>
            <w:rFonts w:hint="eastAsia"/>
            <w:noProof/>
          </w:rPr>
          <w:t>訓練資料預處理</w:t>
        </w:r>
        <w:r>
          <w:rPr>
            <w:noProof/>
            <w:webHidden/>
          </w:rPr>
          <w:tab/>
        </w:r>
        <w:r>
          <w:rPr>
            <w:noProof/>
            <w:webHidden/>
          </w:rPr>
          <w:fldChar w:fldCharType="begin"/>
        </w:r>
        <w:r>
          <w:rPr>
            <w:noProof/>
            <w:webHidden/>
          </w:rPr>
          <w:instrText xml:space="preserve"> PAGEREF _Toc180611771 \h </w:instrText>
        </w:r>
        <w:r>
          <w:rPr>
            <w:noProof/>
            <w:webHidden/>
          </w:rPr>
        </w:r>
        <w:r>
          <w:rPr>
            <w:noProof/>
            <w:webHidden/>
          </w:rPr>
          <w:fldChar w:fldCharType="separate"/>
        </w:r>
        <w:r w:rsidR="002B5C88">
          <w:rPr>
            <w:noProof/>
            <w:webHidden/>
          </w:rPr>
          <w:t>11</w:t>
        </w:r>
        <w:r>
          <w:rPr>
            <w:noProof/>
            <w:webHidden/>
          </w:rPr>
          <w:fldChar w:fldCharType="end"/>
        </w:r>
      </w:hyperlink>
    </w:p>
    <w:p w14:paraId="0C235056" w14:textId="7FD03C3D" w:rsidR="0066760A" w:rsidRDefault="0066760A">
      <w:pPr>
        <w:pStyle w:val="21"/>
        <w:tabs>
          <w:tab w:val="left" w:pos="1200"/>
          <w:tab w:val="right" w:leader="dot" w:pos="8777"/>
        </w:tabs>
        <w:rPr>
          <w:rFonts w:asciiTheme="minorHAnsi" w:eastAsiaTheme="minorEastAsia" w:hAnsiTheme="minorHAnsi" w:cstheme="minorBidi"/>
          <w:noProof/>
        </w:rPr>
      </w:pPr>
      <w:hyperlink w:anchor="_Toc180611772" w:history="1">
        <w:r w:rsidRPr="004E088C">
          <w:rPr>
            <w:rStyle w:val="ae"/>
            <w:noProof/>
          </w:rPr>
          <w:t>5.2.</w:t>
        </w:r>
        <w:r>
          <w:rPr>
            <w:rFonts w:asciiTheme="minorHAnsi" w:eastAsiaTheme="minorEastAsia" w:hAnsiTheme="minorHAnsi" w:cstheme="minorBidi"/>
            <w:noProof/>
          </w:rPr>
          <w:tab/>
        </w:r>
        <w:r w:rsidRPr="004E088C">
          <w:rPr>
            <w:rStyle w:val="ae"/>
            <w:noProof/>
          </w:rPr>
          <w:t>Poisoning Training Data</w:t>
        </w:r>
        <w:r>
          <w:rPr>
            <w:noProof/>
            <w:webHidden/>
          </w:rPr>
          <w:tab/>
        </w:r>
        <w:r>
          <w:rPr>
            <w:noProof/>
            <w:webHidden/>
          </w:rPr>
          <w:fldChar w:fldCharType="begin"/>
        </w:r>
        <w:r>
          <w:rPr>
            <w:noProof/>
            <w:webHidden/>
          </w:rPr>
          <w:instrText xml:space="preserve"> PAGEREF _Toc180611772 \h </w:instrText>
        </w:r>
        <w:r>
          <w:rPr>
            <w:noProof/>
            <w:webHidden/>
          </w:rPr>
        </w:r>
        <w:r>
          <w:rPr>
            <w:noProof/>
            <w:webHidden/>
          </w:rPr>
          <w:fldChar w:fldCharType="separate"/>
        </w:r>
        <w:r w:rsidR="002B5C88">
          <w:rPr>
            <w:noProof/>
            <w:webHidden/>
          </w:rPr>
          <w:t>12</w:t>
        </w:r>
        <w:r>
          <w:rPr>
            <w:noProof/>
            <w:webHidden/>
          </w:rPr>
          <w:fldChar w:fldCharType="end"/>
        </w:r>
      </w:hyperlink>
    </w:p>
    <w:p w14:paraId="41CDBDDF" w14:textId="1884F7E0" w:rsidR="0066760A" w:rsidRDefault="0066760A">
      <w:pPr>
        <w:pStyle w:val="21"/>
        <w:tabs>
          <w:tab w:val="left" w:pos="1200"/>
          <w:tab w:val="right" w:leader="dot" w:pos="8777"/>
        </w:tabs>
        <w:rPr>
          <w:rFonts w:asciiTheme="minorHAnsi" w:eastAsiaTheme="minorEastAsia" w:hAnsiTheme="minorHAnsi" w:cstheme="minorBidi"/>
          <w:noProof/>
        </w:rPr>
      </w:pPr>
      <w:hyperlink w:anchor="_Toc180611773" w:history="1">
        <w:r w:rsidRPr="004E088C">
          <w:rPr>
            <w:rStyle w:val="ae"/>
            <w:noProof/>
          </w:rPr>
          <w:t>5.3.</w:t>
        </w:r>
        <w:r>
          <w:rPr>
            <w:rFonts w:asciiTheme="minorHAnsi" w:eastAsiaTheme="minorEastAsia" w:hAnsiTheme="minorHAnsi" w:cstheme="minorBidi"/>
            <w:noProof/>
          </w:rPr>
          <w:tab/>
        </w:r>
        <w:r w:rsidRPr="004E088C">
          <w:rPr>
            <w:rStyle w:val="ae"/>
            <w:rFonts w:hint="eastAsia"/>
            <w:noProof/>
          </w:rPr>
          <w:t>天氣改變</w:t>
        </w:r>
        <w:r>
          <w:rPr>
            <w:noProof/>
            <w:webHidden/>
          </w:rPr>
          <w:tab/>
        </w:r>
        <w:r>
          <w:rPr>
            <w:noProof/>
            <w:webHidden/>
          </w:rPr>
          <w:fldChar w:fldCharType="begin"/>
        </w:r>
        <w:r>
          <w:rPr>
            <w:noProof/>
            <w:webHidden/>
          </w:rPr>
          <w:instrText xml:space="preserve"> PAGEREF _Toc180611773 \h </w:instrText>
        </w:r>
        <w:r>
          <w:rPr>
            <w:noProof/>
            <w:webHidden/>
          </w:rPr>
        </w:r>
        <w:r>
          <w:rPr>
            <w:noProof/>
            <w:webHidden/>
          </w:rPr>
          <w:fldChar w:fldCharType="separate"/>
        </w:r>
        <w:r w:rsidR="002B5C88">
          <w:rPr>
            <w:noProof/>
            <w:webHidden/>
          </w:rPr>
          <w:t>14</w:t>
        </w:r>
        <w:r>
          <w:rPr>
            <w:noProof/>
            <w:webHidden/>
          </w:rPr>
          <w:fldChar w:fldCharType="end"/>
        </w:r>
      </w:hyperlink>
    </w:p>
    <w:p w14:paraId="0CF9EA8F" w14:textId="0CB2A16C" w:rsidR="0066760A" w:rsidRDefault="0066760A">
      <w:pPr>
        <w:pStyle w:val="21"/>
        <w:tabs>
          <w:tab w:val="left" w:pos="1200"/>
          <w:tab w:val="right" w:leader="dot" w:pos="8777"/>
        </w:tabs>
        <w:rPr>
          <w:rFonts w:asciiTheme="minorHAnsi" w:eastAsiaTheme="minorEastAsia" w:hAnsiTheme="minorHAnsi" w:cstheme="minorBidi"/>
          <w:noProof/>
        </w:rPr>
      </w:pPr>
      <w:hyperlink w:anchor="_Toc180611774" w:history="1">
        <w:r w:rsidRPr="004E088C">
          <w:rPr>
            <w:rStyle w:val="ae"/>
            <w:noProof/>
          </w:rPr>
          <w:t>5.4.</w:t>
        </w:r>
        <w:r>
          <w:rPr>
            <w:rFonts w:asciiTheme="minorHAnsi" w:eastAsiaTheme="minorEastAsia" w:hAnsiTheme="minorHAnsi" w:cstheme="minorBidi"/>
            <w:noProof/>
          </w:rPr>
          <w:tab/>
        </w:r>
        <w:r w:rsidRPr="004E088C">
          <w:rPr>
            <w:rStyle w:val="ae"/>
            <w:rFonts w:hint="eastAsia"/>
            <w:noProof/>
          </w:rPr>
          <w:t>汽車相機視角配置</w:t>
        </w:r>
        <w:r>
          <w:rPr>
            <w:noProof/>
            <w:webHidden/>
          </w:rPr>
          <w:tab/>
        </w:r>
        <w:r>
          <w:rPr>
            <w:noProof/>
            <w:webHidden/>
          </w:rPr>
          <w:fldChar w:fldCharType="begin"/>
        </w:r>
        <w:r>
          <w:rPr>
            <w:noProof/>
            <w:webHidden/>
          </w:rPr>
          <w:instrText xml:space="preserve"> PAGEREF _Toc180611774 \h </w:instrText>
        </w:r>
        <w:r>
          <w:rPr>
            <w:noProof/>
            <w:webHidden/>
          </w:rPr>
        </w:r>
        <w:r>
          <w:rPr>
            <w:noProof/>
            <w:webHidden/>
          </w:rPr>
          <w:fldChar w:fldCharType="separate"/>
        </w:r>
        <w:r w:rsidR="002B5C88">
          <w:rPr>
            <w:noProof/>
            <w:webHidden/>
          </w:rPr>
          <w:t>15</w:t>
        </w:r>
        <w:r>
          <w:rPr>
            <w:noProof/>
            <w:webHidden/>
          </w:rPr>
          <w:fldChar w:fldCharType="end"/>
        </w:r>
      </w:hyperlink>
    </w:p>
    <w:p w14:paraId="6AA81B8E" w14:textId="37E7C86D" w:rsidR="0066760A" w:rsidRDefault="0066760A">
      <w:pPr>
        <w:pStyle w:val="21"/>
        <w:tabs>
          <w:tab w:val="left" w:pos="1200"/>
          <w:tab w:val="right" w:leader="dot" w:pos="8777"/>
        </w:tabs>
        <w:rPr>
          <w:rFonts w:asciiTheme="minorHAnsi" w:eastAsiaTheme="minorEastAsia" w:hAnsiTheme="minorHAnsi" w:cstheme="minorBidi"/>
          <w:noProof/>
        </w:rPr>
      </w:pPr>
      <w:hyperlink w:anchor="_Toc180611775" w:history="1">
        <w:r w:rsidRPr="004E088C">
          <w:rPr>
            <w:rStyle w:val="ae"/>
            <w:noProof/>
          </w:rPr>
          <w:t>5.5.</w:t>
        </w:r>
        <w:r>
          <w:rPr>
            <w:rFonts w:asciiTheme="minorHAnsi" w:eastAsiaTheme="minorEastAsia" w:hAnsiTheme="minorHAnsi" w:cstheme="minorBidi"/>
            <w:noProof/>
          </w:rPr>
          <w:tab/>
        </w:r>
        <w:r w:rsidRPr="004E088C">
          <w:rPr>
            <w:rStyle w:val="ae"/>
            <w:rFonts w:hint="eastAsia"/>
            <w:noProof/>
          </w:rPr>
          <w:t>路牌製作</w:t>
        </w:r>
        <w:r>
          <w:rPr>
            <w:noProof/>
            <w:webHidden/>
          </w:rPr>
          <w:tab/>
        </w:r>
        <w:r>
          <w:rPr>
            <w:noProof/>
            <w:webHidden/>
          </w:rPr>
          <w:fldChar w:fldCharType="begin"/>
        </w:r>
        <w:r>
          <w:rPr>
            <w:noProof/>
            <w:webHidden/>
          </w:rPr>
          <w:instrText xml:space="preserve"> PAGEREF _Toc180611775 \h </w:instrText>
        </w:r>
        <w:r>
          <w:rPr>
            <w:noProof/>
            <w:webHidden/>
          </w:rPr>
        </w:r>
        <w:r>
          <w:rPr>
            <w:noProof/>
            <w:webHidden/>
          </w:rPr>
          <w:fldChar w:fldCharType="separate"/>
        </w:r>
        <w:r w:rsidR="002B5C88">
          <w:rPr>
            <w:noProof/>
            <w:webHidden/>
          </w:rPr>
          <w:t>16</w:t>
        </w:r>
        <w:r>
          <w:rPr>
            <w:noProof/>
            <w:webHidden/>
          </w:rPr>
          <w:fldChar w:fldCharType="end"/>
        </w:r>
      </w:hyperlink>
    </w:p>
    <w:p w14:paraId="4E360BD9" w14:textId="03CEC6F4" w:rsidR="0066760A" w:rsidRDefault="0066760A">
      <w:pPr>
        <w:pStyle w:val="21"/>
        <w:tabs>
          <w:tab w:val="left" w:pos="1200"/>
          <w:tab w:val="right" w:leader="dot" w:pos="8777"/>
        </w:tabs>
        <w:rPr>
          <w:rFonts w:asciiTheme="minorHAnsi" w:eastAsiaTheme="minorEastAsia" w:hAnsiTheme="minorHAnsi" w:cstheme="minorBidi"/>
          <w:noProof/>
        </w:rPr>
      </w:pPr>
      <w:hyperlink w:anchor="_Toc180611776" w:history="1">
        <w:r w:rsidRPr="004E088C">
          <w:rPr>
            <w:rStyle w:val="ae"/>
            <w:noProof/>
          </w:rPr>
          <w:t>5.6.</w:t>
        </w:r>
        <w:r>
          <w:rPr>
            <w:rFonts w:asciiTheme="minorHAnsi" w:eastAsiaTheme="minorEastAsia" w:hAnsiTheme="minorHAnsi" w:cstheme="minorBidi"/>
            <w:noProof/>
          </w:rPr>
          <w:tab/>
        </w:r>
        <w:r w:rsidRPr="004E088C">
          <w:rPr>
            <w:rStyle w:val="ae"/>
            <w:rFonts w:hint="eastAsia"/>
            <w:noProof/>
          </w:rPr>
          <w:t>模型架構</w:t>
        </w:r>
        <w:r>
          <w:rPr>
            <w:noProof/>
            <w:webHidden/>
          </w:rPr>
          <w:tab/>
        </w:r>
        <w:r>
          <w:rPr>
            <w:noProof/>
            <w:webHidden/>
          </w:rPr>
          <w:fldChar w:fldCharType="begin"/>
        </w:r>
        <w:r>
          <w:rPr>
            <w:noProof/>
            <w:webHidden/>
          </w:rPr>
          <w:instrText xml:space="preserve"> PAGEREF _Toc180611776 \h </w:instrText>
        </w:r>
        <w:r>
          <w:rPr>
            <w:noProof/>
            <w:webHidden/>
          </w:rPr>
        </w:r>
        <w:r>
          <w:rPr>
            <w:noProof/>
            <w:webHidden/>
          </w:rPr>
          <w:fldChar w:fldCharType="separate"/>
        </w:r>
        <w:r w:rsidR="002B5C88">
          <w:rPr>
            <w:noProof/>
            <w:webHidden/>
          </w:rPr>
          <w:t>17</w:t>
        </w:r>
        <w:r>
          <w:rPr>
            <w:noProof/>
            <w:webHidden/>
          </w:rPr>
          <w:fldChar w:fldCharType="end"/>
        </w:r>
      </w:hyperlink>
    </w:p>
    <w:p w14:paraId="0A7167F1" w14:textId="29465537" w:rsidR="0066760A" w:rsidRDefault="0066760A">
      <w:pPr>
        <w:pStyle w:val="21"/>
        <w:tabs>
          <w:tab w:val="left" w:pos="1200"/>
          <w:tab w:val="right" w:leader="dot" w:pos="8777"/>
        </w:tabs>
        <w:rPr>
          <w:rFonts w:asciiTheme="minorHAnsi" w:eastAsiaTheme="minorEastAsia" w:hAnsiTheme="minorHAnsi" w:cstheme="minorBidi"/>
          <w:noProof/>
        </w:rPr>
      </w:pPr>
      <w:hyperlink w:anchor="_Toc180611777" w:history="1">
        <w:r w:rsidRPr="004E088C">
          <w:rPr>
            <w:rStyle w:val="ae"/>
            <w:noProof/>
          </w:rPr>
          <w:t>5.7.</w:t>
        </w:r>
        <w:r>
          <w:rPr>
            <w:rFonts w:asciiTheme="minorHAnsi" w:eastAsiaTheme="minorEastAsia" w:hAnsiTheme="minorHAnsi" w:cstheme="minorBidi"/>
            <w:noProof/>
          </w:rPr>
          <w:tab/>
        </w:r>
        <w:r w:rsidRPr="004E088C">
          <w:rPr>
            <w:rStyle w:val="ae"/>
            <w:rFonts w:hint="eastAsia"/>
            <w:noProof/>
          </w:rPr>
          <w:t>實驗設置</w:t>
        </w:r>
        <w:r>
          <w:rPr>
            <w:noProof/>
            <w:webHidden/>
          </w:rPr>
          <w:tab/>
        </w:r>
        <w:r>
          <w:rPr>
            <w:noProof/>
            <w:webHidden/>
          </w:rPr>
          <w:fldChar w:fldCharType="begin"/>
        </w:r>
        <w:r>
          <w:rPr>
            <w:noProof/>
            <w:webHidden/>
          </w:rPr>
          <w:instrText xml:space="preserve"> PAGEREF _Toc180611777 \h </w:instrText>
        </w:r>
        <w:r>
          <w:rPr>
            <w:noProof/>
            <w:webHidden/>
          </w:rPr>
        </w:r>
        <w:r>
          <w:rPr>
            <w:noProof/>
            <w:webHidden/>
          </w:rPr>
          <w:fldChar w:fldCharType="separate"/>
        </w:r>
        <w:r w:rsidR="002B5C88">
          <w:rPr>
            <w:noProof/>
            <w:webHidden/>
          </w:rPr>
          <w:t>18</w:t>
        </w:r>
        <w:r>
          <w:rPr>
            <w:noProof/>
            <w:webHidden/>
          </w:rPr>
          <w:fldChar w:fldCharType="end"/>
        </w:r>
      </w:hyperlink>
    </w:p>
    <w:p w14:paraId="3BAD2F70" w14:textId="4E261C6A" w:rsidR="0066760A" w:rsidRDefault="0066760A">
      <w:pPr>
        <w:pStyle w:val="11"/>
        <w:tabs>
          <w:tab w:val="left" w:pos="480"/>
          <w:tab w:val="right" w:leader="dot" w:pos="8777"/>
        </w:tabs>
        <w:rPr>
          <w:rFonts w:asciiTheme="minorHAnsi" w:eastAsiaTheme="minorEastAsia" w:hAnsiTheme="minorHAnsi" w:cstheme="minorBidi"/>
          <w:noProof/>
        </w:rPr>
      </w:pPr>
      <w:hyperlink w:anchor="_Toc180611778" w:history="1">
        <w:r w:rsidRPr="004E088C">
          <w:rPr>
            <w:rStyle w:val="ae"/>
            <w:noProof/>
          </w:rPr>
          <w:t>6.</w:t>
        </w:r>
        <w:r>
          <w:rPr>
            <w:rFonts w:asciiTheme="minorHAnsi" w:eastAsiaTheme="minorEastAsia" w:hAnsiTheme="minorHAnsi" w:cstheme="minorBidi"/>
            <w:noProof/>
          </w:rPr>
          <w:tab/>
        </w:r>
        <w:r w:rsidRPr="004E088C">
          <w:rPr>
            <w:rStyle w:val="ae"/>
            <w:rFonts w:hint="eastAsia"/>
            <w:noProof/>
          </w:rPr>
          <w:t>實驗結果</w:t>
        </w:r>
        <w:r>
          <w:rPr>
            <w:noProof/>
            <w:webHidden/>
          </w:rPr>
          <w:tab/>
        </w:r>
        <w:r>
          <w:rPr>
            <w:noProof/>
            <w:webHidden/>
          </w:rPr>
          <w:fldChar w:fldCharType="begin"/>
        </w:r>
        <w:r>
          <w:rPr>
            <w:noProof/>
            <w:webHidden/>
          </w:rPr>
          <w:instrText xml:space="preserve"> PAGEREF _Toc180611778 \h </w:instrText>
        </w:r>
        <w:r>
          <w:rPr>
            <w:noProof/>
            <w:webHidden/>
          </w:rPr>
        </w:r>
        <w:r>
          <w:rPr>
            <w:noProof/>
            <w:webHidden/>
          </w:rPr>
          <w:fldChar w:fldCharType="separate"/>
        </w:r>
        <w:r w:rsidR="002B5C88">
          <w:rPr>
            <w:noProof/>
            <w:webHidden/>
          </w:rPr>
          <w:t>19</w:t>
        </w:r>
        <w:r>
          <w:rPr>
            <w:noProof/>
            <w:webHidden/>
          </w:rPr>
          <w:fldChar w:fldCharType="end"/>
        </w:r>
      </w:hyperlink>
    </w:p>
    <w:p w14:paraId="7E01BFF0" w14:textId="1E298C0E" w:rsidR="0066760A" w:rsidRDefault="0066760A">
      <w:pPr>
        <w:pStyle w:val="21"/>
        <w:tabs>
          <w:tab w:val="left" w:pos="1200"/>
          <w:tab w:val="right" w:leader="dot" w:pos="8777"/>
        </w:tabs>
        <w:rPr>
          <w:rFonts w:asciiTheme="minorHAnsi" w:eastAsiaTheme="minorEastAsia" w:hAnsiTheme="minorHAnsi" w:cstheme="minorBidi"/>
          <w:noProof/>
        </w:rPr>
      </w:pPr>
      <w:hyperlink w:anchor="_Toc180611779" w:history="1">
        <w:r w:rsidRPr="004E088C">
          <w:rPr>
            <w:rStyle w:val="ae"/>
            <w:noProof/>
          </w:rPr>
          <w:t>6.1.</w:t>
        </w:r>
        <w:r>
          <w:rPr>
            <w:rFonts w:asciiTheme="minorHAnsi" w:eastAsiaTheme="minorEastAsia" w:hAnsiTheme="minorHAnsi" w:cstheme="minorBidi"/>
            <w:noProof/>
          </w:rPr>
          <w:tab/>
        </w:r>
        <w:r w:rsidRPr="004E088C">
          <w:rPr>
            <w:rStyle w:val="ae"/>
            <w:rFonts w:hint="eastAsia"/>
            <w:noProof/>
          </w:rPr>
          <w:t>後門攻擊於路牌辨識模型</w:t>
        </w:r>
        <w:r>
          <w:rPr>
            <w:noProof/>
            <w:webHidden/>
          </w:rPr>
          <w:tab/>
        </w:r>
        <w:r>
          <w:rPr>
            <w:noProof/>
            <w:webHidden/>
          </w:rPr>
          <w:fldChar w:fldCharType="begin"/>
        </w:r>
        <w:r>
          <w:rPr>
            <w:noProof/>
            <w:webHidden/>
          </w:rPr>
          <w:instrText xml:space="preserve"> PAGEREF _Toc180611779 \h </w:instrText>
        </w:r>
        <w:r>
          <w:rPr>
            <w:noProof/>
            <w:webHidden/>
          </w:rPr>
        </w:r>
        <w:r>
          <w:rPr>
            <w:noProof/>
            <w:webHidden/>
          </w:rPr>
          <w:fldChar w:fldCharType="separate"/>
        </w:r>
        <w:r w:rsidR="002B5C88">
          <w:rPr>
            <w:noProof/>
            <w:webHidden/>
          </w:rPr>
          <w:t>19</w:t>
        </w:r>
        <w:r>
          <w:rPr>
            <w:noProof/>
            <w:webHidden/>
          </w:rPr>
          <w:fldChar w:fldCharType="end"/>
        </w:r>
      </w:hyperlink>
    </w:p>
    <w:p w14:paraId="242D5BBE" w14:textId="717D65B4" w:rsidR="0066760A" w:rsidRDefault="0066760A">
      <w:pPr>
        <w:pStyle w:val="21"/>
        <w:tabs>
          <w:tab w:val="left" w:pos="1200"/>
          <w:tab w:val="right" w:leader="dot" w:pos="8777"/>
        </w:tabs>
        <w:rPr>
          <w:rFonts w:asciiTheme="minorHAnsi" w:eastAsiaTheme="minorEastAsia" w:hAnsiTheme="minorHAnsi" w:cstheme="minorBidi"/>
          <w:noProof/>
        </w:rPr>
      </w:pPr>
      <w:hyperlink w:anchor="_Toc180611780" w:history="1">
        <w:r w:rsidRPr="004E088C">
          <w:rPr>
            <w:rStyle w:val="ae"/>
            <w:noProof/>
          </w:rPr>
          <w:t>6.2.</w:t>
        </w:r>
        <w:r>
          <w:rPr>
            <w:rFonts w:asciiTheme="minorHAnsi" w:eastAsiaTheme="minorEastAsia" w:hAnsiTheme="minorHAnsi" w:cstheme="minorBidi"/>
            <w:noProof/>
          </w:rPr>
          <w:tab/>
        </w:r>
        <w:r w:rsidRPr="004E088C">
          <w:rPr>
            <w:rStyle w:val="ae"/>
            <w:rFonts w:hint="eastAsia"/>
            <w:noProof/>
          </w:rPr>
          <w:t>後門攻擊模型</w:t>
        </w:r>
        <w:r>
          <w:rPr>
            <w:noProof/>
            <w:webHidden/>
          </w:rPr>
          <w:tab/>
        </w:r>
        <w:r>
          <w:rPr>
            <w:noProof/>
            <w:webHidden/>
          </w:rPr>
          <w:fldChar w:fldCharType="begin"/>
        </w:r>
        <w:r>
          <w:rPr>
            <w:noProof/>
            <w:webHidden/>
          </w:rPr>
          <w:instrText xml:space="preserve"> PAGEREF _Toc180611780 \h </w:instrText>
        </w:r>
        <w:r>
          <w:rPr>
            <w:noProof/>
            <w:webHidden/>
          </w:rPr>
        </w:r>
        <w:r>
          <w:rPr>
            <w:noProof/>
            <w:webHidden/>
          </w:rPr>
          <w:fldChar w:fldCharType="separate"/>
        </w:r>
        <w:r w:rsidR="002B5C88">
          <w:rPr>
            <w:noProof/>
            <w:webHidden/>
          </w:rPr>
          <w:t>19</w:t>
        </w:r>
        <w:r>
          <w:rPr>
            <w:noProof/>
            <w:webHidden/>
          </w:rPr>
          <w:fldChar w:fldCharType="end"/>
        </w:r>
      </w:hyperlink>
    </w:p>
    <w:p w14:paraId="7B253DBE" w14:textId="724B1376" w:rsidR="0066760A" w:rsidRDefault="0066760A">
      <w:pPr>
        <w:pStyle w:val="21"/>
        <w:tabs>
          <w:tab w:val="left" w:pos="1200"/>
          <w:tab w:val="right" w:leader="dot" w:pos="8777"/>
        </w:tabs>
        <w:rPr>
          <w:rFonts w:asciiTheme="minorHAnsi" w:eastAsiaTheme="minorEastAsia" w:hAnsiTheme="minorHAnsi" w:cstheme="minorBidi"/>
          <w:noProof/>
        </w:rPr>
      </w:pPr>
      <w:hyperlink w:anchor="_Toc180611781" w:history="1">
        <w:r w:rsidRPr="004E088C">
          <w:rPr>
            <w:rStyle w:val="ae"/>
            <w:noProof/>
          </w:rPr>
          <w:t>6.3.</w:t>
        </w:r>
        <w:r>
          <w:rPr>
            <w:rFonts w:asciiTheme="minorHAnsi" w:eastAsiaTheme="minorEastAsia" w:hAnsiTheme="minorHAnsi" w:cstheme="minorBidi"/>
            <w:noProof/>
          </w:rPr>
          <w:tab/>
        </w:r>
        <w:r w:rsidRPr="004E088C">
          <w:rPr>
            <w:rStyle w:val="ae"/>
            <w:rFonts w:hint="eastAsia"/>
            <w:noProof/>
          </w:rPr>
          <w:t>後門攻擊應用於模擬平台</w:t>
        </w:r>
        <w:r>
          <w:rPr>
            <w:noProof/>
            <w:webHidden/>
          </w:rPr>
          <w:tab/>
        </w:r>
        <w:r>
          <w:rPr>
            <w:noProof/>
            <w:webHidden/>
          </w:rPr>
          <w:fldChar w:fldCharType="begin"/>
        </w:r>
        <w:r>
          <w:rPr>
            <w:noProof/>
            <w:webHidden/>
          </w:rPr>
          <w:instrText xml:space="preserve"> PAGEREF _Toc180611781 \h </w:instrText>
        </w:r>
        <w:r>
          <w:rPr>
            <w:noProof/>
            <w:webHidden/>
          </w:rPr>
        </w:r>
        <w:r>
          <w:rPr>
            <w:noProof/>
            <w:webHidden/>
          </w:rPr>
          <w:fldChar w:fldCharType="separate"/>
        </w:r>
        <w:r w:rsidR="002B5C88">
          <w:rPr>
            <w:noProof/>
            <w:webHidden/>
          </w:rPr>
          <w:t>23</w:t>
        </w:r>
        <w:r>
          <w:rPr>
            <w:noProof/>
            <w:webHidden/>
          </w:rPr>
          <w:fldChar w:fldCharType="end"/>
        </w:r>
      </w:hyperlink>
    </w:p>
    <w:p w14:paraId="5EBEAB4A" w14:textId="59D1C62A" w:rsidR="0066760A" w:rsidRDefault="0066760A">
      <w:pPr>
        <w:pStyle w:val="31"/>
        <w:tabs>
          <w:tab w:val="left" w:pos="1920"/>
          <w:tab w:val="right" w:leader="dot" w:pos="8777"/>
        </w:tabs>
        <w:rPr>
          <w:rFonts w:asciiTheme="minorHAnsi" w:eastAsiaTheme="minorEastAsia" w:hAnsiTheme="minorHAnsi" w:cstheme="minorBidi"/>
          <w:noProof/>
        </w:rPr>
      </w:pPr>
      <w:hyperlink w:anchor="_Toc180611782" w:history="1">
        <w:r w:rsidRPr="004E088C">
          <w:rPr>
            <w:rStyle w:val="ae"/>
            <w:noProof/>
          </w:rPr>
          <w:t>6.3.1.</w:t>
        </w:r>
        <w:r>
          <w:rPr>
            <w:rFonts w:asciiTheme="minorHAnsi" w:eastAsiaTheme="minorEastAsia" w:hAnsiTheme="minorHAnsi" w:cstheme="minorBidi"/>
            <w:noProof/>
          </w:rPr>
          <w:tab/>
        </w:r>
        <w:r w:rsidRPr="004E088C">
          <w:rPr>
            <w:rStyle w:val="ae"/>
            <w:rFonts w:hint="eastAsia"/>
            <w:noProof/>
          </w:rPr>
          <w:t>正面視角</w:t>
        </w:r>
        <w:r>
          <w:rPr>
            <w:noProof/>
            <w:webHidden/>
          </w:rPr>
          <w:tab/>
        </w:r>
        <w:r>
          <w:rPr>
            <w:noProof/>
            <w:webHidden/>
          </w:rPr>
          <w:fldChar w:fldCharType="begin"/>
        </w:r>
        <w:r>
          <w:rPr>
            <w:noProof/>
            <w:webHidden/>
          </w:rPr>
          <w:instrText xml:space="preserve"> PAGEREF _Toc180611782 \h </w:instrText>
        </w:r>
        <w:r>
          <w:rPr>
            <w:noProof/>
            <w:webHidden/>
          </w:rPr>
        </w:r>
        <w:r>
          <w:rPr>
            <w:noProof/>
            <w:webHidden/>
          </w:rPr>
          <w:fldChar w:fldCharType="separate"/>
        </w:r>
        <w:r w:rsidR="002B5C88">
          <w:rPr>
            <w:noProof/>
            <w:webHidden/>
          </w:rPr>
          <w:t>23</w:t>
        </w:r>
        <w:r>
          <w:rPr>
            <w:noProof/>
            <w:webHidden/>
          </w:rPr>
          <w:fldChar w:fldCharType="end"/>
        </w:r>
      </w:hyperlink>
    </w:p>
    <w:p w14:paraId="53BE2D18" w14:textId="69A73DC2" w:rsidR="0066760A" w:rsidRDefault="0066760A">
      <w:pPr>
        <w:pStyle w:val="31"/>
        <w:tabs>
          <w:tab w:val="left" w:pos="1920"/>
          <w:tab w:val="right" w:leader="dot" w:pos="8777"/>
        </w:tabs>
        <w:rPr>
          <w:rFonts w:asciiTheme="minorHAnsi" w:eastAsiaTheme="minorEastAsia" w:hAnsiTheme="minorHAnsi" w:cstheme="minorBidi"/>
          <w:noProof/>
        </w:rPr>
      </w:pPr>
      <w:hyperlink w:anchor="_Toc180611783" w:history="1">
        <w:r w:rsidRPr="004E088C">
          <w:rPr>
            <w:rStyle w:val="ae"/>
            <w:noProof/>
          </w:rPr>
          <w:t>6.3.2.</w:t>
        </w:r>
        <w:r>
          <w:rPr>
            <w:rFonts w:asciiTheme="minorHAnsi" w:eastAsiaTheme="minorEastAsia" w:hAnsiTheme="minorHAnsi" w:cstheme="minorBidi"/>
            <w:noProof/>
          </w:rPr>
          <w:tab/>
        </w:r>
        <w:r w:rsidRPr="004E088C">
          <w:rPr>
            <w:rStyle w:val="ae"/>
            <w:noProof/>
          </w:rPr>
          <w:t>45</w:t>
        </w:r>
        <w:r w:rsidRPr="004E088C">
          <w:rPr>
            <w:rStyle w:val="ae"/>
            <w:rFonts w:hint="eastAsia"/>
            <w:noProof/>
          </w:rPr>
          <w:t>度視角</w:t>
        </w:r>
        <w:r>
          <w:rPr>
            <w:noProof/>
            <w:webHidden/>
          </w:rPr>
          <w:tab/>
        </w:r>
        <w:r>
          <w:rPr>
            <w:noProof/>
            <w:webHidden/>
          </w:rPr>
          <w:fldChar w:fldCharType="begin"/>
        </w:r>
        <w:r>
          <w:rPr>
            <w:noProof/>
            <w:webHidden/>
          </w:rPr>
          <w:instrText xml:space="preserve"> PAGEREF _Toc180611783 \h </w:instrText>
        </w:r>
        <w:r>
          <w:rPr>
            <w:noProof/>
            <w:webHidden/>
          </w:rPr>
        </w:r>
        <w:r>
          <w:rPr>
            <w:noProof/>
            <w:webHidden/>
          </w:rPr>
          <w:fldChar w:fldCharType="separate"/>
        </w:r>
        <w:r w:rsidR="002B5C88">
          <w:rPr>
            <w:noProof/>
            <w:webHidden/>
          </w:rPr>
          <w:t>24</w:t>
        </w:r>
        <w:r>
          <w:rPr>
            <w:noProof/>
            <w:webHidden/>
          </w:rPr>
          <w:fldChar w:fldCharType="end"/>
        </w:r>
      </w:hyperlink>
    </w:p>
    <w:p w14:paraId="41D4CB2F" w14:textId="23FB1BD9" w:rsidR="0066760A" w:rsidRDefault="0066760A">
      <w:pPr>
        <w:pStyle w:val="31"/>
        <w:tabs>
          <w:tab w:val="left" w:pos="1920"/>
          <w:tab w:val="right" w:leader="dot" w:pos="8777"/>
        </w:tabs>
        <w:rPr>
          <w:rFonts w:asciiTheme="minorHAnsi" w:eastAsiaTheme="minorEastAsia" w:hAnsiTheme="minorHAnsi" w:cstheme="minorBidi"/>
          <w:noProof/>
        </w:rPr>
      </w:pPr>
      <w:hyperlink w:anchor="_Toc180611784" w:history="1">
        <w:r w:rsidRPr="004E088C">
          <w:rPr>
            <w:rStyle w:val="ae"/>
            <w:noProof/>
          </w:rPr>
          <w:t>6.3.3.</w:t>
        </w:r>
        <w:r>
          <w:rPr>
            <w:rFonts w:asciiTheme="minorHAnsi" w:eastAsiaTheme="minorEastAsia" w:hAnsiTheme="minorHAnsi" w:cstheme="minorBidi"/>
            <w:noProof/>
          </w:rPr>
          <w:tab/>
        </w:r>
        <w:r w:rsidRPr="004E088C">
          <w:rPr>
            <w:rStyle w:val="ae"/>
            <w:rFonts w:hint="eastAsia"/>
            <w:noProof/>
          </w:rPr>
          <w:t>晴天</w:t>
        </w:r>
        <w:r>
          <w:rPr>
            <w:noProof/>
            <w:webHidden/>
          </w:rPr>
          <w:tab/>
        </w:r>
        <w:r>
          <w:rPr>
            <w:noProof/>
            <w:webHidden/>
          </w:rPr>
          <w:fldChar w:fldCharType="begin"/>
        </w:r>
        <w:r>
          <w:rPr>
            <w:noProof/>
            <w:webHidden/>
          </w:rPr>
          <w:instrText xml:space="preserve"> PAGEREF _Toc180611784 \h </w:instrText>
        </w:r>
        <w:r>
          <w:rPr>
            <w:noProof/>
            <w:webHidden/>
          </w:rPr>
        </w:r>
        <w:r>
          <w:rPr>
            <w:noProof/>
            <w:webHidden/>
          </w:rPr>
          <w:fldChar w:fldCharType="separate"/>
        </w:r>
        <w:r w:rsidR="002B5C88">
          <w:rPr>
            <w:noProof/>
            <w:webHidden/>
          </w:rPr>
          <w:t>26</w:t>
        </w:r>
        <w:r>
          <w:rPr>
            <w:noProof/>
            <w:webHidden/>
          </w:rPr>
          <w:fldChar w:fldCharType="end"/>
        </w:r>
      </w:hyperlink>
    </w:p>
    <w:p w14:paraId="1B839F45" w14:textId="79F88757" w:rsidR="0066760A" w:rsidRDefault="0066760A">
      <w:pPr>
        <w:pStyle w:val="31"/>
        <w:tabs>
          <w:tab w:val="left" w:pos="1920"/>
          <w:tab w:val="right" w:leader="dot" w:pos="8777"/>
        </w:tabs>
        <w:rPr>
          <w:rFonts w:asciiTheme="minorHAnsi" w:eastAsiaTheme="minorEastAsia" w:hAnsiTheme="minorHAnsi" w:cstheme="minorBidi"/>
          <w:noProof/>
        </w:rPr>
      </w:pPr>
      <w:hyperlink w:anchor="_Toc180611785" w:history="1">
        <w:r w:rsidRPr="004E088C">
          <w:rPr>
            <w:rStyle w:val="ae"/>
            <w:noProof/>
          </w:rPr>
          <w:t>6.3.4.</w:t>
        </w:r>
        <w:r>
          <w:rPr>
            <w:rFonts w:asciiTheme="minorHAnsi" w:eastAsiaTheme="minorEastAsia" w:hAnsiTheme="minorHAnsi" w:cstheme="minorBidi"/>
            <w:noProof/>
          </w:rPr>
          <w:tab/>
        </w:r>
        <w:r w:rsidRPr="004E088C">
          <w:rPr>
            <w:rStyle w:val="ae"/>
            <w:rFonts w:hint="eastAsia"/>
            <w:noProof/>
          </w:rPr>
          <w:t>白</w:t>
        </w:r>
        <w:r w:rsidRPr="004E088C">
          <w:rPr>
            <w:rStyle w:val="ae"/>
            <w:rFonts w:hint="eastAsia"/>
            <w:noProof/>
          </w:rPr>
          <w:t>天</w:t>
        </w:r>
        <w:r w:rsidRPr="004E088C">
          <w:rPr>
            <w:rStyle w:val="ae"/>
            <w:rFonts w:hint="eastAsia"/>
            <w:noProof/>
          </w:rPr>
          <w:t>下雨</w:t>
        </w:r>
        <w:r>
          <w:rPr>
            <w:noProof/>
            <w:webHidden/>
          </w:rPr>
          <w:tab/>
        </w:r>
        <w:r>
          <w:rPr>
            <w:noProof/>
            <w:webHidden/>
          </w:rPr>
          <w:fldChar w:fldCharType="begin"/>
        </w:r>
        <w:r>
          <w:rPr>
            <w:noProof/>
            <w:webHidden/>
          </w:rPr>
          <w:instrText xml:space="preserve"> PAGEREF _Toc180611785 \h </w:instrText>
        </w:r>
        <w:r>
          <w:rPr>
            <w:noProof/>
            <w:webHidden/>
          </w:rPr>
        </w:r>
        <w:r>
          <w:rPr>
            <w:noProof/>
            <w:webHidden/>
          </w:rPr>
          <w:fldChar w:fldCharType="separate"/>
        </w:r>
        <w:r w:rsidR="002B5C88">
          <w:rPr>
            <w:noProof/>
            <w:webHidden/>
          </w:rPr>
          <w:t>28</w:t>
        </w:r>
        <w:r>
          <w:rPr>
            <w:noProof/>
            <w:webHidden/>
          </w:rPr>
          <w:fldChar w:fldCharType="end"/>
        </w:r>
      </w:hyperlink>
    </w:p>
    <w:p w14:paraId="2381E1B3" w14:textId="49C41AF2" w:rsidR="0066760A" w:rsidRDefault="0066760A">
      <w:pPr>
        <w:pStyle w:val="31"/>
        <w:tabs>
          <w:tab w:val="left" w:pos="1920"/>
          <w:tab w:val="right" w:leader="dot" w:pos="8777"/>
        </w:tabs>
        <w:rPr>
          <w:rFonts w:asciiTheme="minorHAnsi" w:eastAsiaTheme="minorEastAsia" w:hAnsiTheme="minorHAnsi" w:cstheme="minorBidi"/>
          <w:noProof/>
        </w:rPr>
      </w:pPr>
      <w:hyperlink w:anchor="_Toc180611786" w:history="1">
        <w:r w:rsidRPr="004E088C">
          <w:rPr>
            <w:rStyle w:val="ae"/>
            <w:noProof/>
          </w:rPr>
          <w:t>6.3.5.</w:t>
        </w:r>
        <w:r>
          <w:rPr>
            <w:rFonts w:asciiTheme="minorHAnsi" w:eastAsiaTheme="minorEastAsia" w:hAnsiTheme="minorHAnsi" w:cstheme="minorBidi"/>
            <w:noProof/>
          </w:rPr>
          <w:tab/>
        </w:r>
        <w:r w:rsidRPr="004E088C">
          <w:rPr>
            <w:rStyle w:val="ae"/>
            <w:rFonts w:hint="eastAsia"/>
            <w:noProof/>
          </w:rPr>
          <w:t>陰天</w:t>
        </w:r>
        <w:r>
          <w:rPr>
            <w:noProof/>
            <w:webHidden/>
          </w:rPr>
          <w:tab/>
        </w:r>
        <w:r>
          <w:rPr>
            <w:noProof/>
            <w:webHidden/>
          </w:rPr>
          <w:fldChar w:fldCharType="begin"/>
        </w:r>
        <w:r>
          <w:rPr>
            <w:noProof/>
            <w:webHidden/>
          </w:rPr>
          <w:instrText xml:space="preserve"> PAGEREF _Toc180611786 \h </w:instrText>
        </w:r>
        <w:r>
          <w:rPr>
            <w:noProof/>
            <w:webHidden/>
          </w:rPr>
        </w:r>
        <w:r>
          <w:rPr>
            <w:noProof/>
            <w:webHidden/>
          </w:rPr>
          <w:fldChar w:fldCharType="separate"/>
        </w:r>
        <w:r w:rsidR="002B5C88">
          <w:rPr>
            <w:noProof/>
            <w:webHidden/>
          </w:rPr>
          <w:t>30</w:t>
        </w:r>
        <w:r>
          <w:rPr>
            <w:noProof/>
            <w:webHidden/>
          </w:rPr>
          <w:fldChar w:fldCharType="end"/>
        </w:r>
      </w:hyperlink>
    </w:p>
    <w:p w14:paraId="48BC5C61" w14:textId="5F73C588" w:rsidR="0066760A" w:rsidRDefault="0066760A">
      <w:pPr>
        <w:pStyle w:val="31"/>
        <w:tabs>
          <w:tab w:val="left" w:pos="1920"/>
          <w:tab w:val="right" w:leader="dot" w:pos="8777"/>
        </w:tabs>
        <w:rPr>
          <w:rFonts w:asciiTheme="minorHAnsi" w:eastAsiaTheme="minorEastAsia" w:hAnsiTheme="minorHAnsi" w:cstheme="minorBidi"/>
          <w:noProof/>
        </w:rPr>
      </w:pPr>
      <w:hyperlink w:anchor="_Toc180611787" w:history="1">
        <w:r w:rsidRPr="004E088C">
          <w:rPr>
            <w:rStyle w:val="ae"/>
            <w:noProof/>
          </w:rPr>
          <w:t>6.3.6.</w:t>
        </w:r>
        <w:r>
          <w:rPr>
            <w:rFonts w:asciiTheme="minorHAnsi" w:eastAsiaTheme="minorEastAsia" w:hAnsiTheme="minorHAnsi" w:cstheme="minorBidi"/>
            <w:noProof/>
          </w:rPr>
          <w:tab/>
        </w:r>
        <w:r w:rsidRPr="004E088C">
          <w:rPr>
            <w:rStyle w:val="ae"/>
            <w:rFonts w:hint="eastAsia"/>
            <w:noProof/>
          </w:rPr>
          <w:t>陰天下雨</w:t>
        </w:r>
        <w:r>
          <w:rPr>
            <w:noProof/>
            <w:webHidden/>
          </w:rPr>
          <w:tab/>
        </w:r>
        <w:r>
          <w:rPr>
            <w:noProof/>
            <w:webHidden/>
          </w:rPr>
          <w:fldChar w:fldCharType="begin"/>
        </w:r>
        <w:r>
          <w:rPr>
            <w:noProof/>
            <w:webHidden/>
          </w:rPr>
          <w:instrText xml:space="preserve"> PAGEREF _Toc180611787 \h </w:instrText>
        </w:r>
        <w:r>
          <w:rPr>
            <w:noProof/>
            <w:webHidden/>
          </w:rPr>
        </w:r>
        <w:r>
          <w:rPr>
            <w:noProof/>
            <w:webHidden/>
          </w:rPr>
          <w:fldChar w:fldCharType="separate"/>
        </w:r>
        <w:r w:rsidR="002B5C88">
          <w:rPr>
            <w:noProof/>
            <w:webHidden/>
          </w:rPr>
          <w:t>31</w:t>
        </w:r>
        <w:r>
          <w:rPr>
            <w:noProof/>
            <w:webHidden/>
          </w:rPr>
          <w:fldChar w:fldCharType="end"/>
        </w:r>
      </w:hyperlink>
    </w:p>
    <w:p w14:paraId="7D30D298" w14:textId="4DF32B03" w:rsidR="0066760A" w:rsidRDefault="0066760A">
      <w:pPr>
        <w:pStyle w:val="11"/>
        <w:tabs>
          <w:tab w:val="left" w:pos="480"/>
          <w:tab w:val="right" w:leader="dot" w:pos="8777"/>
        </w:tabs>
        <w:rPr>
          <w:rFonts w:asciiTheme="minorHAnsi" w:eastAsiaTheme="minorEastAsia" w:hAnsiTheme="minorHAnsi" w:cstheme="minorBidi"/>
          <w:noProof/>
        </w:rPr>
      </w:pPr>
      <w:hyperlink w:anchor="_Toc180611788" w:history="1">
        <w:r w:rsidRPr="004E088C">
          <w:rPr>
            <w:rStyle w:val="ae"/>
            <w:noProof/>
          </w:rPr>
          <w:t>7.</w:t>
        </w:r>
        <w:r>
          <w:rPr>
            <w:rFonts w:asciiTheme="minorHAnsi" w:eastAsiaTheme="minorEastAsia" w:hAnsiTheme="minorHAnsi" w:cstheme="minorBidi"/>
            <w:noProof/>
          </w:rPr>
          <w:tab/>
        </w:r>
        <w:r w:rsidRPr="004E088C">
          <w:rPr>
            <w:rStyle w:val="ae"/>
            <w:rFonts w:hint="eastAsia"/>
            <w:noProof/>
          </w:rPr>
          <w:t>相關研究</w:t>
        </w:r>
        <w:r>
          <w:rPr>
            <w:noProof/>
            <w:webHidden/>
          </w:rPr>
          <w:tab/>
        </w:r>
        <w:r>
          <w:rPr>
            <w:noProof/>
            <w:webHidden/>
          </w:rPr>
          <w:fldChar w:fldCharType="begin"/>
        </w:r>
        <w:r>
          <w:rPr>
            <w:noProof/>
            <w:webHidden/>
          </w:rPr>
          <w:instrText xml:space="preserve"> PAGEREF _Toc180611788 \h </w:instrText>
        </w:r>
        <w:r>
          <w:rPr>
            <w:noProof/>
            <w:webHidden/>
          </w:rPr>
        </w:r>
        <w:r>
          <w:rPr>
            <w:noProof/>
            <w:webHidden/>
          </w:rPr>
          <w:fldChar w:fldCharType="separate"/>
        </w:r>
        <w:r w:rsidR="002B5C88">
          <w:rPr>
            <w:noProof/>
            <w:webHidden/>
          </w:rPr>
          <w:t>34</w:t>
        </w:r>
        <w:r>
          <w:rPr>
            <w:noProof/>
            <w:webHidden/>
          </w:rPr>
          <w:fldChar w:fldCharType="end"/>
        </w:r>
      </w:hyperlink>
    </w:p>
    <w:p w14:paraId="550C1DDC" w14:textId="3A5A3FB7" w:rsidR="0066760A" w:rsidRDefault="0066760A">
      <w:pPr>
        <w:pStyle w:val="21"/>
        <w:tabs>
          <w:tab w:val="left" w:pos="1200"/>
          <w:tab w:val="right" w:leader="dot" w:pos="8777"/>
        </w:tabs>
        <w:rPr>
          <w:rFonts w:asciiTheme="minorHAnsi" w:eastAsiaTheme="minorEastAsia" w:hAnsiTheme="minorHAnsi" w:cstheme="minorBidi"/>
          <w:noProof/>
        </w:rPr>
      </w:pPr>
      <w:hyperlink w:anchor="_Toc180611789" w:history="1">
        <w:r w:rsidRPr="004E088C">
          <w:rPr>
            <w:rStyle w:val="ae"/>
            <w:noProof/>
          </w:rPr>
          <w:t>7.1.</w:t>
        </w:r>
        <w:r>
          <w:rPr>
            <w:rFonts w:asciiTheme="minorHAnsi" w:eastAsiaTheme="minorEastAsia" w:hAnsiTheme="minorHAnsi" w:cstheme="minorBidi"/>
            <w:noProof/>
          </w:rPr>
          <w:tab/>
        </w:r>
        <w:r w:rsidRPr="004E088C">
          <w:rPr>
            <w:rStyle w:val="ae"/>
            <w:rFonts w:hint="eastAsia"/>
            <w:noProof/>
          </w:rPr>
          <w:t>神經網路後門攻擊</w:t>
        </w:r>
        <w:r>
          <w:rPr>
            <w:noProof/>
            <w:webHidden/>
          </w:rPr>
          <w:tab/>
        </w:r>
        <w:r>
          <w:rPr>
            <w:noProof/>
            <w:webHidden/>
          </w:rPr>
          <w:fldChar w:fldCharType="begin"/>
        </w:r>
        <w:r>
          <w:rPr>
            <w:noProof/>
            <w:webHidden/>
          </w:rPr>
          <w:instrText xml:space="preserve"> PAGEREF _Toc180611789 \h </w:instrText>
        </w:r>
        <w:r>
          <w:rPr>
            <w:noProof/>
            <w:webHidden/>
          </w:rPr>
        </w:r>
        <w:r>
          <w:rPr>
            <w:noProof/>
            <w:webHidden/>
          </w:rPr>
          <w:fldChar w:fldCharType="separate"/>
        </w:r>
        <w:r w:rsidR="002B5C88">
          <w:rPr>
            <w:noProof/>
            <w:webHidden/>
          </w:rPr>
          <w:t>34</w:t>
        </w:r>
        <w:r>
          <w:rPr>
            <w:noProof/>
            <w:webHidden/>
          </w:rPr>
          <w:fldChar w:fldCharType="end"/>
        </w:r>
      </w:hyperlink>
    </w:p>
    <w:p w14:paraId="4CE25883" w14:textId="66B9323C" w:rsidR="0066760A" w:rsidRDefault="0066760A">
      <w:pPr>
        <w:pStyle w:val="21"/>
        <w:tabs>
          <w:tab w:val="left" w:pos="1200"/>
          <w:tab w:val="right" w:leader="dot" w:pos="8777"/>
        </w:tabs>
        <w:rPr>
          <w:rFonts w:asciiTheme="minorHAnsi" w:eastAsiaTheme="minorEastAsia" w:hAnsiTheme="minorHAnsi" w:cstheme="minorBidi"/>
          <w:noProof/>
        </w:rPr>
      </w:pPr>
      <w:hyperlink w:anchor="_Toc180611790" w:history="1">
        <w:r w:rsidRPr="004E088C">
          <w:rPr>
            <w:rStyle w:val="ae"/>
            <w:noProof/>
          </w:rPr>
          <w:t>7.2.</w:t>
        </w:r>
        <w:r>
          <w:rPr>
            <w:rFonts w:asciiTheme="minorHAnsi" w:eastAsiaTheme="minorEastAsia" w:hAnsiTheme="minorHAnsi" w:cstheme="minorBidi"/>
            <w:noProof/>
          </w:rPr>
          <w:tab/>
        </w:r>
        <w:r w:rsidRPr="004E088C">
          <w:rPr>
            <w:rStyle w:val="ae"/>
            <w:rFonts w:hint="eastAsia"/>
            <w:noProof/>
          </w:rPr>
          <w:t>後門攻擊實體環境</w:t>
        </w:r>
        <w:r>
          <w:rPr>
            <w:noProof/>
            <w:webHidden/>
          </w:rPr>
          <w:tab/>
        </w:r>
        <w:r>
          <w:rPr>
            <w:noProof/>
            <w:webHidden/>
          </w:rPr>
          <w:fldChar w:fldCharType="begin"/>
        </w:r>
        <w:r>
          <w:rPr>
            <w:noProof/>
            <w:webHidden/>
          </w:rPr>
          <w:instrText xml:space="preserve"> PAGEREF _Toc180611790 \h </w:instrText>
        </w:r>
        <w:r>
          <w:rPr>
            <w:noProof/>
            <w:webHidden/>
          </w:rPr>
        </w:r>
        <w:r>
          <w:rPr>
            <w:noProof/>
            <w:webHidden/>
          </w:rPr>
          <w:fldChar w:fldCharType="separate"/>
        </w:r>
        <w:r w:rsidR="002B5C88">
          <w:rPr>
            <w:noProof/>
            <w:webHidden/>
          </w:rPr>
          <w:t>34</w:t>
        </w:r>
        <w:r>
          <w:rPr>
            <w:noProof/>
            <w:webHidden/>
          </w:rPr>
          <w:fldChar w:fldCharType="end"/>
        </w:r>
      </w:hyperlink>
    </w:p>
    <w:p w14:paraId="226A8065" w14:textId="604D9081" w:rsidR="0066760A" w:rsidRDefault="0066760A">
      <w:pPr>
        <w:pStyle w:val="21"/>
        <w:tabs>
          <w:tab w:val="left" w:pos="1200"/>
          <w:tab w:val="right" w:leader="dot" w:pos="8777"/>
        </w:tabs>
        <w:rPr>
          <w:rFonts w:asciiTheme="minorHAnsi" w:eastAsiaTheme="minorEastAsia" w:hAnsiTheme="minorHAnsi" w:cstheme="minorBidi"/>
          <w:noProof/>
        </w:rPr>
      </w:pPr>
      <w:hyperlink w:anchor="_Toc180611791" w:history="1">
        <w:r w:rsidRPr="004E088C">
          <w:rPr>
            <w:rStyle w:val="ae"/>
            <w:noProof/>
          </w:rPr>
          <w:t>7.3.</w:t>
        </w:r>
        <w:r>
          <w:rPr>
            <w:rFonts w:asciiTheme="minorHAnsi" w:eastAsiaTheme="minorEastAsia" w:hAnsiTheme="minorHAnsi" w:cstheme="minorBidi"/>
            <w:noProof/>
          </w:rPr>
          <w:tab/>
        </w:r>
        <w:r w:rsidRPr="004E088C">
          <w:rPr>
            <w:rStyle w:val="ae"/>
            <w:rFonts w:hint="eastAsia"/>
            <w:noProof/>
          </w:rPr>
          <w:t>後門攻擊防禦</w:t>
        </w:r>
        <w:r>
          <w:rPr>
            <w:noProof/>
            <w:webHidden/>
          </w:rPr>
          <w:tab/>
        </w:r>
        <w:r>
          <w:rPr>
            <w:noProof/>
            <w:webHidden/>
          </w:rPr>
          <w:fldChar w:fldCharType="begin"/>
        </w:r>
        <w:r>
          <w:rPr>
            <w:noProof/>
            <w:webHidden/>
          </w:rPr>
          <w:instrText xml:space="preserve"> PAGEREF _Toc180611791 \h </w:instrText>
        </w:r>
        <w:r>
          <w:rPr>
            <w:noProof/>
            <w:webHidden/>
          </w:rPr>
        </w:r>
        <w:r>
          <w:rPr>
            <w:noProof/>
            <w:webHidden/>
          </w:rPr>
          <w:fldChar w:fldCharType="separate"/>
        </w:r>
        <w:r w:rsidR="002B5C88">
          <w:rPr>
            <w:noProof/>
            <w:webHidden/>
          </w:rPr>
          <w:t>34</w:t>
        </w:r>
        <w:r>
          <w:rPr>
            <w:noProof/>
            <w:webHidden/>
          </w:rPr>
          <w:fldChar w:fldCharType="end"/>
        </w:r>
      </w:hyperlink>
    </w:p>
    <w:p w14:paraId="6ACC5E42" w14:textId="0FF62DA1" w:rsidR="0066760A" w:rsidRDefault="0066760A">
      <w:pPr>
        <w:pStyle w:val="11"/>
        <w:tabs>
          <w:tab w:val="left" w:pos="480"/>
          <w:tab w:val="right" w:leader="dot" w:pos="8777"/>
        </w:tabs>
        <w:rPr>
          <w:rFonts w:asciiTheme="minorHAnsi" w:eastAsiaTheme="minorEastAsia" w:hAnsiTheme="minorHAnsi" w:cstheme="minorBidi"/>
          <w:noProof/>
        </w:rPr>
      </w:pPr>
      <w:hyperlink w:anchor="_Toc180611792" w:history="1">
        <w:r w:rsidRPr="004E088C">
          <w:rPr>
            <w:rStyle w:val="ae"/>
            <w:noProof/>
          </w:rPr>
          <w:t>8.</w:t>
        </w:r>
        <w:r>
          <w:rPr>
            <w:rFonts w:asciiTheme="minorHAnsi" w:eastAsiaTheme="minorEastAsia" w:hAnsiTheme="minorHAnsi" w:cstheme="minorBidi"/>
            <w:noProof/>
          </w:rPr>
          <w:tab/>
        </w:r>
        <w:r w:rsidRPr="004E088C">
          <w:rPr>
            <w:rStyle w:val="ae"/>
            <w:rFonts w:hint="eastAsia"/>
            <w:noProof/>
          </w:rPr>
          <w:t>未來研究方向</w:t>
        </w:r>
        <w:r>
          <w:rPr>
            <w:noProof/>
            <w:webHidden/>
          </w:rPr>
          <w:tab/>
        </w:r>
        <w:r>
          <w:rPr>
            <w:noProof/>
            <w:webHidden/>
          </w:rPr>
          <w:fldChar w:fldCharType="begin"/>
        </w:r>
        <w:r>
          <w:rPr>
            <w:noProof/>
            <w:webHidden/>
          </w:rPr>
          <w:instrText xml:space="preserve"> PAGEREF _Toc180611792 \h </w:instrText>
        </w:r>
        <w:r>
          <w:rPr>
            <w:noProof/>
            <w:webHidden/>
          </w:rPr>
        </w:r>
        <w:r>
          <w:rPr>
            <w:noProof/>
            <w:webHidden/>
          </w:rPr>
          <w:fldChar w:fldCharType="separate"/>
        </w:r>
        <w:r w:rsidR="002B5C88">
          <w:rPr>
            <w:noProof/>
            <w:webHidden/>
          </w:rPr>
          <w:t>36</w:t>
        </w:r>
        <w:r>
          <w:rPr>
            <w:noProof/>
            <w:webHidden/>
          </w:rPr>
          <w:fldChar w:fldCharType="end"/>
        </w:r>
      </w:hyperlink>
    </w:p>
    <w:p w14:paraId="3D48F354" w14:textId="4C972CAC" w:rsidR="0066760A" w:rsidRDefault="0066760A">
      <w:pPr>
        <w:pStyle w:val="11"/>
        <w:tabs>
          <w:tab w:val="left" w:pos="480"/>
          <w:tab w:val="right" w:leader="dot" w:pos="8777"/>
        </w:tabs>
        <w:rPr>
          <w:rFonts w:asciiTheme="minorHAnsi" w:eastAsiaTheme="minorEastAsia" w:hAnsiTheme="minorHAnsi" w:cstheme="minorBidi"/>
          <w:noProof/>
        </w:rPr>
      </w:pPr>
      <w:hyperlink w:anchor="_Toc180611793" w:history="1">
        <w:r w:rsidRPr="004E088C">
          <w:rPr>
            <w:rStyle w:val="ae"/>
            <w:noProof/>
          </w:rPr>
          <w:t>9.</w:t>
        </w:r>
        <w:r>
          <w:rPr>
            <w:rFonts w:asciiTheme="minorHAnsi" w:eastAsiaTheme="minorEastAsia" w:hAnsiTheme="minorHAnsi" w:cstheme="minorBidi"/>
            <w:noProof/>
          </w:rPr>
          <w:tab/>
        </w:r>
        <w:r w:rsidRPr="004E088C">
          <w:rPr>
            <w:rStyle w:val="ae"/>
            <w:rFonts w:hint="eastAsia"/>
            <w:noProof/>
          </w:rPr>
          <w:t>結論</w:t>
        </w:r>
        <w:r>
          <w:rPr>
            <w:noProof/>
            <w:webHidden/>
          </w:rPr>
          <w:tab/>
        </w:r>
        <w:r>
          <w:rPr>
            <w:noProof/>
            <w:webHidden/>
          </w:rPr>
          <w:fldChar w:fldCharType="begin"/>
        </w:r>
        <w:r>
          <w:rPr>
            <w:noProof/>
            <w:webHidden/>
          </w:rPr>
          <w:instrText xml:space="preserve"> PAGEREF _Toc180611793 \h </w:instrText>
        </w:r>
        <w:r>
          <w:rPr>
            <w:noProof/>
            <w:webHidden/>
          </w:rPr>
        </w:r>
        <w:r>
          <w:rPr>
            <w:noProof/>
            <w:webHidden/>
          </w:rPr>
          <w:fldChar w:fldCharType="separate"/>
        </w:r>
        <w:r w:rsidR="002B5C88">
          <w:rPr>
            <w:noProof/>
            <w:webHidden/>
          </w:rPr>
          <w:t>37</w:t>
        </w:r>
        <w:r>
          <w:rPr>
            <w:noProof/>
            <w:webHidden/>
          </w:rPr>
          <w:fldChar w:fldCharType="end"/>
        </w:r>
      </w:hyperlink>
    </w:p>
    <w:p w14:paraId="32AB9FFA" w14:textId="0C0A31F7" w:rsidR="0066760A" w:rsidRDefault="0066760A">
      <w:pPr>
        <w:pStyle w:val="11"/>
        <w:tabs>
          <w:tab w:val="left" w:pos="960"/>
          <w:tab w:val="right" w:leader="dot" w:pos="8777"/>
        </w:tabs>
        <w:rPr>
          <w:rFonts w:asciiTheme="minorHAnsi" w:eastAsiaTheme="minorEastAsia" w:hAnsiTheme="minorHAnsi" w:cstheme="minorBidi"/>
          <w:noProof/>
        </w:rPr>
      </w:pPr>
      <w:hyperlink w:anchor="_Toc180611794" w:history="1">
        <w:r w:rsidRPr="004E088C">
          <w:rPr>
            <w:rStyle w:val="ae"/>
            <w:noProof/>
          </w:rPr>
          <w:t>10.</w:t>
        </w:r>
        <w:r>
          <w:rPr>
            <w:rFonts w:asciiTheme="minorHAnsi" w:eastAsiaTheme="minorEastAsia" w:hAnsiTheme="minorHAnsi" w:cstheme="minorBidi"/>
            <w:noProof/>
          </w:rPr>
          <w:tab/>
        </w:r>
        <w:r w:rsidRPr="004E088C">
          <w:rPr>
            <w:rStyle w:val="ae"/>
            <w:rFonts w:hint="eastAsia"/>
            <w:noProof/>
          </w:rPr>
          <w:t>參考文獻</w:t>
        </w:r>
        <w:r>
          <w:rPr>
            <w:noProof/>
            <w:webHidden/>
          </w:rPr>
          <w:tab/>
        </w:r>
        <w:r>
          <w:rPr>
            <w:noProof/>
            <w:webHidden/>
          </w:rPr>
          <w:fldChar w:fldCharType="begin"/>
        </w:r>
        <w:r>
          <w:rPr>
            <w:noProof/>
            <w:webHidden/>
          </w:rPr>
          <w:instrText xml:space="preserve"> PAGEREF _Toc180611794 \h </w:instrText>
        </w:r>
        <w:r>
          <w:rPr>
            <w:noProof/>
            <w:webHidden/>
          </w:rPr>
        </w:r>
        <w:r>
          <w:rPr>
            <w:noProof/>
            <w:webHidden/>
          </w:rPr>
          <w:fldChar w:fldCharType="separate"/>
        </w:r>
        <w:r w:rsidR="002B5C88">
          <w:rPr>
            <w:noProof/>
            <w:webHidden/>
          </w:rPr>
          <w:t>38</w:t>
        </w:r>
        <w:r>
          <w:rPr>
            <w:noProof/>
            <w:webHidden/>
          </w:rPr>
          <w:fldChar w:fldCharType="end"/>
        </w:r>
      </w:hyperlink>
    </w:p>
    <w:p w14:paraId="7EAA726D" w14:textId="175327BF" w:rsidR="006A6891" w:rsidRPr="00AF4A0D" w:rsidRDefault="006A6891" w:rsidP="006A6891">
      <w:pPr>
        <w:ind w:firstLine="480"/>
      </w:pPr>
      <w:r>
        <w:fldChar w:fldCharType="end"/>
      </w:r>
      <w:r>
        <w:br w:type="page"/>
      </w:r>
    </w:p>
    <w:p w14:paraId="0E711CE7" w14:textId="273CFCB8" w:rsidR="00D06CB3" w:rsidRDefault="006A6891" w:rsidP="00281787">
      <w:pPr>
        <w:pStyle w:val="ac"/>
      </w:pPr>
      <w:bookmarkStart w:id="6" w:name="_Toc180611753"/>
      <w:r>
        <w:rPr>
          <w:rFonts w:hint="eastAsia"/>
        </w:rPr>
        <w:lastRenderedPageBreak/>
        <w:t>圖目錄</w:t>
      </w:r>
      <w:bookmarkEnd w:id="6"/>
    </w:p>
    <w:p w14:paraId="3B8AE0C2" w14:textId="2F772225" w:rsidR="0066760A" w:rsidRDefault="00281787">
      <w:pPr>
        <w:pStyle w:val="af9"/>
        <w:tabs>
          <w:tab w:val="right" w:leader="dot" w:pos="8777"/>
        </w:tabs>
        <w:rPr>
          <w:rFonts w:asciiTheme="minorHAnsi" w:eastAsiaTheme="minorEastAsia" w:hAnsiTheme="minorHAnsi" w:cstheme="minorBid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80611795" w:history="1">
        <w:r w:rsidR="0066760A" w:rsidRPr="00AF44A8">
          <w:rPr>
            <w:rStyle w:val="ae"/>
            <w:rFonts w:hint="eastAsia"/>
            <w:noProof/>
          </w:rPr>
          <w:t>圖</w:t>
        </w:r>
        <w:r w:rsidR="0066760A" w:rsidRPr="00AF44A8">
          <w:rPr>
            <w:rStyle w:val="ae"/>
            <w:noProof/>
          </w:rPr>
          <w:t xml:space="preserve"> 1. </w:t>
        </w:r>
        <w:r w:rsidR="0066760A" w:rsidRPr="00AF44A8">
          <w:rPr>
            <w:rStyle w:val="ae"/>
            <w:rFonts w:hint="eastAsia"/>
            <w:noProof/>
          </w:rPr>
          <w:t>系統架構</w:t>
        </w:r>
        <w:r w:rsidR="0066760A">
          <w:rPr>
            <w:noProof/>
            <w:webHidden/>
          </w:rPr>
          <w:tab/>
        </w:r>
        <w:r w:rsidR="0066760A">
          <w:rPr>
            <w:noProof/>
            <w:webHidden/>
          </w:rPr>
          <w:fldChar w:fldCharType="begin"/>
        </w:r>
        <w:r w:rsidR="0066760A">
          <w:rPr>
            <w:noProof/>
            <w:webHidden/>
          </w:rPr>
          <w:instrText xml:space="preserve"> PAGEREF _Toc180611795 \h </w:instrText>
        </w:r>
        <w:r w:rsidR="0066760A">
          <w:rPr>
            <w:noProof/>
            <w:webHidden/>
          </w:rPr>
        </w:r>
        <w:r w:rsidR="0066760A">
          <w:rPr>
            <w:noProof/>
            <w:webHidden/>
          </w:rPr>
          <w:fldChar w:fldCharType="separate"/>
        </w:r>
        <w:r w:rsidR="002B5C88">
          <w:rPr>
            <w:noProof/>
            <w:webHidden/>
          </w:rPr>
          <w:t>5</w:t>
        </w:r>
        <w:r w:rsidR="0066760A">
          <w:rPr>
            <w:noProof/>
            <w:webHidden/>
          </w:rPr>
          <w:fldChar w:fldCharType="end"/>
        </w:r>
      </w:hyperlink>
    </w:p>
    <w:p w14:paraId="59DD4B57" w14:textId="41B0071B" w:rsidR="0066760A" w:rsidRDefault="0066760A">
      <w:pPr>
        <w:pStyle w:val="af9"/>
        <w:tabs>
          <w:tab w:val="right" w:leader="dot" w:pos="8777"/>
        </w:tabs>
        <w:rPr>
          <w:rFonts w:asciiTheme="minorHAnsi" w:eastAsiaTheme="minorEastAsia" w:hAnsiTheme="minorHAnsi" w:cstheme="minorBidi"/>
          <w:noProof/>
        </w:rPr>
      </w:pPr>
      <w:hyperlink w:anchor="_Toc180611796" w:history="1">
        <w:r w:rsidRPr="00AF44A8">
          <w:rPr>
            <w:rStyle w:val="ae"/>
            <w:rFonts w:hint="eastAsia"/>
            <w:noProof/>
          </w:rPr>
          <w:t>圖</w:t>
        </w:r>
        <w:r w:rsidRPr="00AF44A8">
          <w:rPr>
            <w:rStyle w:val="ae"/>
            <w:noProof/>
          </w:rPr>
          <w:t xml:space="preserve"> 2. CARLA </w:t>
        </w:r>
        <w:r w:rsidRPr="00AF44A8">
          <w:rPr>
            <w:rStyle w:val="ae"/>
            <w:rFonts w:hint="eastAsia"/>
            <w:noProof/>
          </w:rPr>
          <w:t>模擬器街道圖</w:t>
        </w:r>
        <w:r>
          <w:rPr>
            <w:noProof/>
            <w:webHidden/>
          </w:rPr>
          <w:tab/>
        </w:r>
        <w:r>
          <w:rPr>
            <w:noProof/>
            <w:webHidden/>
          </w:rPr>
          <w:fldChar w:fldCharType="begin"/>
        </w:r>
        <w:r>
          <w:rPr>
            <w:noProof/>
            <w:webHidden/>
          </w:rPr>
          <w:instrText xml:space="preserve"> PAGEREF _Toc180611796 \h </w:instrText>
        </w:r>
        <w:r>
          <w:rPr>
            <w:noProof/>
            <w:webHidden/>
          </w:rPr>
        </w:r>
        <w:r>
          <w:rPr>
            <w:noProof/>
            <w:webHidden/>
          </w:rPr>
          <w:fldChar w:fldCharType="separate"/>
        </w:r>
        <w:r w:rsidR="002B5C88">
          <w:rPr>
            <w:noProof/>
            <w:webHidden/>
          </w:rPr>
          <w:t>6</w:t>
        </w:r>
        <w:r>
          <w:rPr>
            <w:noProof/>
            <w:webHidden/>
          </w:rPr>
          <w:fldChar w:fldCharType="end"/>
        </w:r>
      </w:hyperlink>
    </w:p>
    <w:p w14:paraId="19A032C8" w14:textId="32DE2B08" w:rsidR="0066760A" w:rsidRDefault="0066760A">
      <w:pPr>
        <w:pStyle w:val="af9"/>
        <w:tabs>
          <w:tab w:val="right" w:leader="dot" w:pos="8777"/>
        </w:tabs>
        <w:rPr>
          <w:rFonts w:asciiTheme="minorHAnsi" w:eastAsiaTheme="minorEastAsia" w:hAnsiTheme="minorHAnsi" w:cstheme="minorBidi"/>
          <w:noProof/>
        </w:rPr>
      </w:pPr>
      <w:hyperlink w:anchor="_Toc180611797" w:history="1">
        <w:r w:rsidRPr="00AF44A8">
          <w:rPr>
            <w:rStyle w:val="ae"/>
            <w:rFonts w:hint="eastAsia"/>
            <w:noProof/>
          </w:rPr>
          <w:t>圖</w:t>
        </w:r>
        <w:r w:rsidRPr="00AF44A8">
          <w:rPr>
            <w:rStyle w:val="ae"/>
            <w:noProof/>
          </w:rPr>
          <w:t xml:space="preserve"> 3. BadNet Attack</w:t>
        </w:r>
        <w:r w:rsidRPr="00AF44A8">
          <w:rPr>
            <w:rStyle w:val="ae"/>
            <w:rFonts w:hint="eastAsia"/>
            <w:noProof/>
          </w:rPr>
          <w:t>流程圖</w:t>
        </w:r>
        <w:r>
          <w:rPr>
            <w:noProof/>
            <w:webHidden/>
          </w:rPr>
          <w:tab/>
        </w:r>
        <w:r>
          <w:rPr>
            <w:noProof/>
            <w:webHidden/>
          </w:rPr>
          <w:fldChar w:fldCharType="begin"/>
        </w:r>
        <w:r>
          <w:rPr>
            <w:noProof/>
            <w:webHidden/>
          </w:rPr>
          <w:instrText xml:space="preserve"> PAGEREF _Toc180611797 \h </w:instrText>
        </w:r>
        <w:r>
          <w:rPr>
            <w:noProof/>
            <w:webHidden/>
          </w:rPr>
        </w:r>
        <w:r>
          <w:rPr>
            <w:noProof/>
            <w:webHidden/>
          </w:rPr>
          <w:fldChar w:fldCharType="separate"/>
        </w:r>
        <w:r w:rsidR="002B5C88">
          <w:rPr>
            <w:noProof/>
            <w:webHidden/>
          </w:rPr>
          <w:t>7</w:t>
        </w:r>
        <w:r>
          <w:rPr>
            <w:noProof/>
            <w:webHidden/>
          </w:rPr>
          <w:fldChar w:fldCharType="end"/>
        </w:r>
      </w:hyperlink>
    </w:p>
    <w:p w14:paraId="31C8E4E5" w14:textId="0D6630A7" w:rsidR="0066760A" w:rsidRDefault="0066760A">
      <w:pPr>
        <w:pStyle w:val="af9"/>
        <w:tabs>
          <w:tab w:val="right" w:leader="dot" w:pos="8777"/>
        </w:tabs>
        <w:rPr>
          <w:rFonts w:asciiTheme="minorHAnsi" w:eastAsiaTheme="minorEastAsia" w:hAnsiTheme="minorHAnsi" w:cstheme="minorBidi"/>
          <w:noProof/>
        </w:rPr>
      </w:pPr>
      <w:hyperlink w:anchor="_Toc180611798" w:history="1">
        <w:r w:rsidRPr="00AF44A8">
          <w:rPr>
            <w:rStyle w:val="ae"/>
            <w:rFonts w:hint="eastAsia"/>
            <w:noProof/>
          </w:rPr>
          <w:t>圖</w:t>
        </w:r>
        <w:r w:rsidRPr="00AF44A8">
          <w:rPr>
            <w:rStyle w:val="ae"/>
            <w:noProof/>
          </w:rPr>
          <w:t xml:space="preserve"> 4. </w:t>
        </w:r>
        <w:r w:rsidRPr="00AF44A8">
          <w:rPr>
            <w:rStyle w:val="ae"/>
            <w:rFonts w:hint="eastAsia"/>
            <w:noProof/>
          </w:rPr>
          <w:t>神經網路後門攻擊流程圖</w:t>
        </w:r>
        <w:r>
          <w:rPr>
            <w:noProof/>
            <w:webHidden/>
          </w:rPr>
          <w:tab/>
        </w:r>
        <w:r>
          <w:rPr>
            <w:noProof/>
            <w:webHidden/>
          </w:rPr>
          <w:fldChar w:fldCharType="begin"/>
        </w:r>
        <w:r>
          <w:rPr>
            <w:noProof/>
            <w:webHidden/>
          </w:rPr>
          <w:instrText xml:space="preserve"> PAGEREF _Toc180611798 \h </w:instrText>
        </w:r>
        <w:r>
          <w:rPr>
            <w:noProof/>
            <w:webHidden/>
          </w:rPr>
        </w:r>
        <w:r>
          <w:rPr>
            <w:noProof/>
            <w:webHidden/>
          </w:rPr>
          <w:fldChar w:fldCharType="separate"/>
        </w:r>
        <w:r w:rsidR="002B5C88">
          <w:rPr>
            <w:noProof/>
            <w:webHidden/>
          </w:rPr>
          <w:t>8</w:t>
        </w:r>
        <w:r>
          <w:rPr>
            <w:noProof/>
            <w:webHidden/>
          </w:rPr>
          <w:fldChar w:fldCharType="end"/>
        </w:r>
      </w:hyperlink>
    </w:p>
    <w:p w14:paraId="0301EE8D" w14:textId="5864DB3B" w:rsidR="0066760A" w:rsidRDefault="0066760A">
      <w:pPr>
        <w:pStyle w:val="af9"/>
        <w:tabs>
          <w:tab w:val="right" w:leader="dot" w:pos="8777"/>
        </w:tabs>
        <w:rPr>
          <w:rFonts w:asciiTheme="minorHAnsi" w:eastAsiaTheme="minorEastAsia" w:hAnsiTheme="minorHAnsi" w:cstheme="minorBidi"/>
          <w:noProof/>
        </w:rPr>
      </w:pPr>
      <w:hyperlink w:anchor="_Toc180611799" w:history="1">
        <w:r w:rsidRPr="00AF44A8">
          <w:rPr>
            <w:rStyle w:val="ae"/>
            <w:rFonts w:hint="eastAsia"/>
            <w:noProof/>
          </w:rPr>
          <w:t>圖</w:t>
        </w:r>
        <w:r w:rsidRPr="00AF44A8">
          <w:rPr>
            <w:rStyle w:val="ae"/>
            <w:noProof/>
          </w:rPr>
          <w:t xml:space="preserve"> 5. CARLA</w:t>
        </w:r>
        <w:r w:rsidRPr="00AF44A8">
          <w:rPr>
            <w:rStyle w:val="ae"/>
            <w:rFonts w:hint="eastAsia"/>
            <w:noProof/>
          </w:rPr>
          <w:t>模擬器中</w:t>
        </w:r>
        <w:r w:rsidRPr="00AF44A8">
          <w:rPr>
            <w:rStyle w:val="ae"/>
            <w:noProof/>
          </w:rPr>
          <w:t xml:space="preserve"> Town 1 </w:t>
        </w:r>
        <w:r w:rsidRPr="00AF44A8">
          <w:rPr>
            <w:rStyle w:val="ae"/>
            <w:rFonts w:hint="eastAsia"/>
            <w:noProof/>
          </w:rPr>
          <w:t>地圖</w:t>
        </w:r>
        <w:r>
          <w:rPr>
            <w:noProof/>
            <w:webHidden/>
          </w:rPr>
          <w:tab/>
        </w:r>
        <w:r>
          <w:rPr>
            <w:noProof/>
            <w:webHidden/>
          </w:rPr>
          <w:fldChar w:fldCharType="begin"/>
        </w:r>
        <w:r>
          <w:rPr>
            <w:noProof/>
            <w:webHidden/>
          </w:rPr>
          <w:instrText xml:space="preserve"> PAGEREF _Toc180611799 \h </w:instrText>
        </w:r>
        <w:r>
          <w:rPr>
            <w:noProof/>
            <w:webHidden/>
          </w:rPr>
        </w:r>
        <w:r>
          <w:rPr>
            <w:noProof/>
            <w:webHidden/>
          </w:rPr>
          <w:fldChar w:fldCharType="separate"/>
        </w:r>
        <w:r w:rsidR="002B5C88">
          <w:rPr>
            <w:noProof/>
            <w:webHidden/>
          </w:rPr>
          <w:t>8</w:t>
        </w:r>
        <w:r>
          <w:rPr>
            <w:noProof/>
            <w:webHidden/>
          </w:rPr>
          <w:fldChar w:fldCharType="end"/>
        </w:r>
      </w:hyperlink>
    </w:p>
    <w:p w14:paraId="7C294407" w14:textId="70845C67" w:rsidR="0066760A" w:rsidRDefault="0066760A">
      <w:pPr>
        <w:pStyle w:val="af9"/>
        <w:tabs>
          <w:tab w:val="right" w:leader="dot" w:pos="8777"/>
        </w:tabs>
        <w:rPr>
          <w:rFonts w:asciiTheme="minorHAnsi" w:eastAsiaTheme="minorEastAsia" w:hAnsiTheme="minorHAnsi" w:cstheme="minorBidi"/>
          <w:noProof/>
        </w:rPr>
      </w:pPr>
      <w:hyperlink w:anchor="_Toc180611800" w:history="1">
        <w:r w:rsidRPr="00AF44A8">
          <w:rPr>
            <w:rStyle w:val="ae"/>
            <w:rFonts w:hint="eastAsia"/>
            <w:noProof/>
          </w:rPr>
          <w:t>圖</w:t>
        </w:r>
        <w:r w:rsidRPr="00AF44A8">
          <w:rPr>
            <w:rStyle w:val="ae"/>
            <w:noProof/>
          </w:rPr>
          <w:t xml:space="preserve"> 6. CARLA</w:t>
        </w:r>
        <w:r w:rsidRPr="00AF44A8">
          <w:rPr>
            <w:rStyle w:val="ae"/>
            <w:rFonts w:hint="eastAsia"/>
            <w:noProof/>
          </w:rPr>
          <w:t>模擬器中</w:t>
        </w:r>
        <w:r w:rsidRPr="00AF44A8">
          <w:rPr>
            <w:rStyle w:val="ae"/>
            <w:noProof/>
          </w:rPr>
          <w:t xml:space="preserve"> Town 2 </w:t>
        </w:r>
        <w:r w:rsidRPr="00AF44A8">
          <w:rPr>
            <w:rStyle w:val="ae"/>
            <w:rFonts w:hint="eastAsia"/>
            <w:noProof/>
          </w:rPr>
          <w:t>地圖</w:t>
        </w:r>
        <w:r>
          <w:rPr>
            <w:noProof/>
            <w:webHidden/>
          </w:rPr>
          <w:tab/>
        </w:r>
        <w:r>
          <w:rPr>
            <w:noProof/>
            <w:webHidden/>
          </w:rPr>
          <w:fldChar w:fldCharType="begin"/>
        </w:r>
        <w:r>
          <w:rPr>
            <w:noProof/>
            <w:webHidden/>
          </w:rPr>
          <w:instrText xml:space="preserve"> PAGEREF _Toc180611800 \h </w:instrText>
        </w:r>
        <w:r>
          <w:rPr>
            <w:noProof/>
            <w:webHidden/>
          </w:rPr>
        </w:r>
        <w:r>
          <w:rPr>
            <w:noProof/>
            <w:webHidden/>
          </w:rPr>
          <w:fldChar w:fldCharType="separate"/>
        </w:r>
        <w:r w:rsidR="002B5C88">
          <w:rPr>
            <w:noProof/>
            <w:webHidden/>
          </w:rPr>
          <w:t>9</w:t>
        </w:r>
        <w:r>
          <w:rPr>
            <w:noProof/>
            <w:webHidden/>
          </w:rPr>
          <w:fldChar w:fldCharType="end"/>
        </w:r>
      </w:hyperlink>
    </w:p>
    <w:p w14:paraId="5623B236" w14:textId="6018FC86" w:rsidR="0066760A" w:rsidRDefault="0066760A">
      <w:pPr>
        <w:pStyle w:val="af9"/>
        <w:tabs>
          <w:tab w:val="right" w:leader="dot" w:pos="8777"/>
        </w:tabs>
        <w:rPr>
          <w:rFonts w:asciiTheme="minorHAnsi" w:eastAsiaTheme="minorEastAsia" w:hAnsiTheme="minorHAnsi" w:cstheme="minorBidi"/>
          <w:noProof/>
        </w:rPr>
      </w:pPr>
      <w:hyperlink w:anchor="_Toc180611801" w:history="1">
        <w:r w:rsidRPr="00AF44A8">
          <w:rPr>
            <w:rStyle w:val="ae"/>
            <w:rFonts w:hint="eastAsia"/>
            <w:noProof/>
          </w:rPr>
          <w:t>圖</w:t>
        </w:r>
        <w:r w:rsidRPr="00AF44A8">
          <w:rPr>
            <w:rStyle w:val="ae"/>
            <w:noProof/>
          </w:rPr>
          <w:t xml:space="preserve"> 7. CARLA </w:t>
        </w:r>
        <w:r w:rsidRPr="00AF44A8">
          <w:rPr>
            <w:rStyle w:val="ae"/>
            <w:rFonts w:hint="eastAsia"/>
            <w:noProof/>
          </w:rPr>
          <w:t>模擬器中不同天氣狀況</w:t>
        </w:r>
        <w:r>
          <w:rPr>
            <w:noProof/>
            <w:webHidden/>
          </w:rPr>
          <w:tab/>
        </w:r>
        <w:r>
          <w:rPr>
            <w:noProof/>
            <w:webHidden/>
          </w:rPr>
          <w:fldChar w:fldCharType="begin"/>
        </w:r>
        <w:r>
          <w:rPr>
            <w:noProof/>
            <w:webHidden/>
          </w:rPr>
          <w:instrText xml:space="preserve"> PAGEREF _Toc180611801 \h </w:instrText>
        </w:r>
        <w:r>
          <w:rPr>
            <w:noProof/>
            <w:webHidden/>
          </w:rPr>
        </w:r>
        <w:r>
          <w:rPr>
            <w:noProof/>
            <w:webHidden/>
          </w:rPr>
          <w:fldChar w:fldCharType="separate"/>
        </w:r>
        <w:r w:rsidR="002B5C88">
          <w:rPr>
            <w:noProof/>
            <w:webHidden/>
          </w:rPr>
          <w:t>9</w:t>
        </w:r>
        <w:r>
          <w:rPr>
            <w:noProof/>
            <w:webHidden/>
          </w:rPr>
          <w:fldChar w:fldCharType="end"/>
        </w:r>
      </w:hyperlink>
    </w:p>
    <w:p w14:paraId="3278A127" w14:textId="47DABB06" w:rsidR="0066760A" w:rsidRDefault="0066760A">
      <w:pPr>
        <w:pStyle w:val="af9"/>
        <w:tabs>
          <w:tab w:val="right" w:leader="dot" w:pos="8777"/>
        </w:tabs>
        <w:rPr>
          <w:rFonts w:asciiTheme="minorHAnsi" w:eastAsiaTheme="minorEastAsia" w:hAnsiTheme="minorHAnsi" w:cstheme="minorBidi"/>
          <w:noProof/>
        </w:rPr>
      </w:pPr>
      <w:hyperlink w:anchor="_Toc180611802" w:history="1">
        <w:r w:rsidRPr="00AF44A8">
          <w:rPr>
            <w:rStyle w:val="ae"/>
            <w:rFonts w:hint="eastAsia"/>
            <w:noProof/>
          </w:rPr>
          <w:t>圖</w:t>
        </w:r>
        <w:r w:rsidRPr="00AF44A8">
          <w:rPr>
            <w:rStyle w:val="ae"/>
            <w:noProof/>
          </w:rPr>
          <w:t xml:space="preserve"> 8. LabelImg </w:t>
        </w:r>
        <w:r w:rsidRPr="00AF44A8">
          <w:rPr>
            <w:rStyle w:val="ae"/>
            <w:rFonts w:hint="eastAsia"/>
            <w:noProof/>
          </w:rPr>
          <w:t>標記畫面</w:t>
        </w:r>
        <w:r>
          <w:rPr>
            <w:noProof/>
            <w:webHidden/>
          </w:rPr>
          <w:tab/>
        </w:r>
        <w:r>
          <w:rPr>
            <w:noProof/>
            <w:webHidden/>
          </w:rPr>
          <w:fldChar w:fldCharType="begin"/>
        </w:r>
        <w:r>
          <w:rPr>
            <w:noProof/>
            <w:webHidden/>
          </w:rPr>
          <w:instrText xml:space="preserve"> PAGEREF _Toc180611802 \h </w:instrText>
        </w:r>
        <w:r>
          <w:rPr>
            <w:noProof/>
            <w:webHidden/>
          </w:rPr>
        </w:r>
        <w:r>
          <w:rPr>
            <w:noProof/>
            <w:webHidden/>
          </w:rPr>
          <w:fldChar w:fldCharType="separate"/>
        </w:r>
        <w:r w:rsidR="002B5C88">
          <w:rPr>
            <w:noProof/>
            <w:webHidden/>
          </w:rPr>
          <w:t>11</w:t>
        </w:r>
        <w:r>
          <w:rPr>
            <w:noProof/>
            <w:webHidden/>
          </w:rPr>
          <w:fldChar w:fldCharType="end"/>
        </w:r>
      </w:hyperlink>
    </w:p>
    <w:p w14:paraId="58CB1F59" w14:textId="6743AE5F" w:rsidR="0066760A" w:rsidRDefault="0066760A">
      <w:pPr>
        <w:pStyle w:val="af9"/>
        <w:tabs>
          <w:tab w:val="right" w:leader="dot" w:pos="8777"/>
        </w:tabs>
        <w:rPr>
          <w:rFonts w:asciiTheme="minorHAnsi" w:eastAsiaTheme="minorEastAsia" w:hAnsiTheme="minorHAnsi" w:cstheme="minorBidi"/>
          <w:noProof/>
        </w:rPr>
      </w:pPr>
      <w:hyperlink w:anchor="_Toc180611803" w:history="1">
        <w:r w:rsidRPr="00AF44A8">
          <w:rPr>
            <w:rStyle w:val="ae"/>
            <w:rFonts w:hint="eastAsia"/>
            <w:noProof/>
          </w:rPr>
          <w:t>圖</w:t>
        </w:r>
        <w:r w:rsidRPr="00AF44A8">
          <w:rPr>
            <w:rStyle w:val="ae"/>
            <w:noProof/>
          </w:rPr>
          <w:t xml:space="preserve"> 9. Pattern</w:t>
        </w:r>
        <w:r>
          <w:rPr>
            <w:noProof/>
            <w:webHidden/>
          </w:rPr>
          <w:tab/>
        </w:r>
        <w:r>
          <w:rPr>
            <w:noProof/>
            <w:webHidden/>
          </w:rPr>
          <w:fldChar w:fldCharType="begin"/>
        </w:r>
        <w:r>
          <w:rPr>
            <w:noProof/>
            <w:webHidden/>
          </w:rPr>
          <w:instrText xml:space="preserve"> PAGEREF _Toc180611803 \h </w:instrText>
        </w:r>
        <w:r>
          <w:rPr>
            <w:noProof/>
            <w:webHidden/>
          </w:rPr>
        </w:r>
        <w:r>
          <w:rPr>
            <w:noProof/>
            <w:webHidden/>
          </w:rPr>
          <w:fldChar w:fldCharType="separate"/>
        </w:r>
        <w:r w:rsidR="002B5C88">
          <w:rPr>
            <w:noProof/>
            <w:webHidden/>
          </w:rPr>
          <w:t>12</w:t>
        </w:r>
        <w:r>
          <w:rPr>
            <w:noProof/>
            <w:webHidden/>
          </w:rPr>
          <w:fldChar w:fldCharType="end"/>
        </w:r>
      </w:hyperlink>
    </w:p>
    <w:p w14:paraId="037E6C6E" w14:textId="5A5E215F" w:rsidR="0066760A" w:rsidRDefault="0066760A">
      <w:pPr>
        <w:pStyle w:val="af9"/>
        <w:tabs>
          <w:tab w:val="right" w:leader="dot" w:pos="8777"/>
        </w:tabs>
        <w:rPr>
          <w:rFonts w:asciiTheme="minorHAnsi" w:eastAsiaTheme="minorEastAsia" w:hAnsiTheme="minorHAnsi" w:cstheme="minorBidi"/>
          <w:noProof/>
        </w:rPr>
      </w:pPr>
      <w:hyperlink w:anchor="_Toc180611804" w:history="1">
        <w:r w:rsidRPr="00AF44A8">
          <w:rPr>
            <w:rStyle w:val="ae"/>
            <w:rFonts w:hint="eastAsia"/>
            <w:noProof/>
          </w:rPr>
          <w:t>圖</w:t>
        </w:r>
        <w:r w:rsidRPr="00AF44A8">
          <w:rPr>
            <w:rStyle w:val="ae"/>
            <w:noProof/>
          </w:rPr>
          <w:t xml:space="preserve"> 10. Mask</w:t>
        </w:r>
        <w:r>
          <w:rPr>
            <w:noProof/>
            <w:webHidden/>
          </w:rPr>
          <w:tab/>
        </w:r>
        <w:r>
          <w:rPr>
            <w:noProof/>
            <w:webHidden/>
          </w:rPr>
          <w:fldChar w:fldCharType="begin"/>
        </w:r>
        <w:r>
          <w:rPr>
            <w:noProof/>
            <w:webHidden/>
          </w:rPr>
          <w:instrText xml:space="preserve"> PAGEREF _Toc180611804 \h </w:instrText>
        </w:r>
        <w:r>
          <w:rPr>
            <w:noProof/>
            <w:webHidden/>
          </w:rPr>
        </w:r>
        <w:r>
          <w:rPr>
            <w:noProof/>
            <w:webHidden/>
          </w:rPr>
          <w:fldChar w:fldCharType="separate"/>
        </w:r>
        <w:r w:rsidR="002B5C88">
          <w:rPr>
            <w:noProof/>
            <w:webHidden/>
          </w:rPr>
          <w:t>12</w:t>
        </w:r>
        <w:r>
          <w:rPr>
            <w:noProof/>
            <w:webHidden/>
          </w:rPr>
          <w:fldChar w:fldCharType="end"/>
        </w:r>
      </w:hyperlink>
    </w:p>
    <w:p w14:paraId="24127C4C" w14:textId="0A1B59A3" w:rsidR="0066760A" w:rsidRDefault="0066760A">
      <w:pPr>
        <w:pStyle w:val="af9"/>
        <w:tabs>
          <w:tab w:val="right" w:leader="dot" w:pos="8777"/>
        </w:tabs>
        <w:rPr>
          <w:rFonts w:asciiTheme="minorHAnsi" w:eastAsiaTheme="minorEastAsia" w:hAnsiTheme="minorHAnsi" w:cstheme="minorBidi"/>
          <w:noProof/>
        </w:rPr>
      </w:pPr>
      <w:hyperlink w:anchor="_Toc180611805" w:history="1">
        <w:r w:rsidRPr="00AF44A8">
          <w:rPr>
            <w:rStyle w:val="ae"/>
            <w:rFonts w:hint="eastAsia"/>
            <w:noProof/>
          </w:rPr>
          <w:t>圖</w:t>
        </w:r>
        <w:r w:rsidRPr="00AF44A8">
          <w:rPr>
            <w:rStyle w:val="ae"/>
            <w:noProof/>
          </w:rPr>
          <w:t xml:space="preserve"> 11. </w:t>
        </w:r>
        <w:r w:rsidRPr="00AF44A8">
          <w:rPr>
            <w:rStyle w:val="ae"/>
            <w:rFonts w:hint="eastAsia"/>
            <w:noProof/>
          </w:rPr>
          <w:t>訓練資料集中的圖片名詞解釋</w:t>
        </w:r>
        <w:r>
          <w:rPr>
            <w:noProof/>
            <w:webHidden/>
          </w:rPr>
          <w:tab/>
        </w:r>
        <w:r>
          <w:rPr>
            <w:noProof/>
            <w:webHidden/>
          </w:rPr>
          <w:fldChar w:fldCharType="begin"/>
        </w:r>
        <w:r>
          <w:rPr>
            <w:noProof/>
            <w:webHidden/>
          </w:rPr>
          <w:instrText xml:space="preserve"> PAGEREF _Toc180611805 \h </w:instrText>
        </w:r>
        <w:r>
          <w:rPr>
            <w:noProof/>
            <w:webHidden/>
          </w:rPr>
        </w:r>
        <w:r>
          <w:rPr>
            <w:noProof/>
            <w:webHidden/>
          </w:rPr>
          <w:fldChar w:fldCharType="separate"/>
        </w:r>
        <w:r w:rsidR="002B5C88">
          <w:rPr>
            <w:noProof/>
            <w:webHidden/>
          </w:rPr>
          <w:t>13</w:t>
        </w:r>
        <w:r>
          <w:rPr>
            <w:noProof/>
            <w:webHidden/>
          </w:rPr>
          <w:fldChar w:fldCharType="end"/>
        </w:r>
      </w:hyperlink>
    </w:p>
    <w:p w14:paraId="74373C42" w14:textId="04A295AC" w:rsidR="0066760A" w:rsidRDefault="0066760A">
      <w:pPr>
        <w:pStyle w:val="af9"/>
        <w:tabs>
          <w:tab w:val="right" w:leader="dot" w:pos="8777"/>
        </w:tabs>
        <w:rPr>
          <w:rFonts w:asciiTheme="minorHAnsi" w:eastAsiaTheme="minorEastAsia" w:hAnsiTheme="minorHAnsi" w:cstheme="minorBidi"/>
          <w:noProof/>
        </w:rPr>
      </w:pPr>
      <w:hyperlink w:anchor="_Toc180611806" w:history="1">
        <w:r w:rsidRPr="00AF44A8">
          <w:rPr>
            <w:rStyle w:val="ae"/>
            <w:rFonts w:hint="eastAsia"/>
            <w:noProof/>
          </w:rPr>
          <w:t>圖</w:t>
        </w:r>
        <w:r w:rsidRPr="00AF44A8">
          <w:rPr>
            <w:rStyle w:val="ae"/>
            <w:noProof/>
          </w:rPr>
          <w:t xml:space="preserve"> 12. </w:t>
        </w:r>
        <w:r w:rsidRPr="00AF44A8">
          <w:rPr>
            <w:rStyle w:val="ae"/>
            <w:rFonts w:hint="eastAsia"/>
            <w:noProof/>
          </w:rPr>
          <w:t>汙染訓練資料集流程圖</w:t>
        </w:r>
        <w:r>
          <w:rPr>
            <w:noProof/>
            <w:webHidden/>
          </w:rPr>
          <w:tab/>
        </w:r>
        <w:r>
          <w:rPr>
            <w:noProof/>
            <w:webHidden/>
          </w:rPr>
          <w:fldChar w:fldCharType="begin"/>
        </w:r>
        <w:r>
          <w:rPr>
            <w:noProof/>
            <w:webHidden/>
          </w:rPr>
          <w:instrText xml:space="preserve"> PAGEREF _Toc180611806 \h </w:instrText>
        </w:r>
        <w:r>
          <w:rPr>
            <w:noProof/>
            <w:webHidden/>
          </w:rPr>
        </w:r>
        <w:r>
          <w:rPr>
            <w:noProof/>
            <w:webHidden/>
          </w:rPr>
          <w:fldChar w:fldCharType="separate"/>
        </w:r>
        <w:r w:rsidR="002B5C88">
          <w:rPr>
            <w:noProof/>
            <w:webHidden/>
          </w:rPr>
          <w:t>14</w:t>
        </w:r>
        <w:r>
          <w:rPr>
            <w:noProof/>
            <w:webHidden/>
          </w:rPr>
          <w:fldChar w:fldCharType="end"/>
        </w:r>
      </w:hyperlink>
    </w:p>
    <w:p w14:paraId="060FA937" w14:textId="02D8576B" w:rsidR="0066760A" w:rsidRDefault="0066760A">
      <w:pPr>
        <w:pStyle w:val="af9"/>
        <w:tabs>
          <w:tab w:val="right" w:leader="dot" w:pos="8777"/>
        </w:tabs>
        <w:rPr>
          <w:rFonts w:asciiTheme="minorHAnsi" w:eastAsiaTheme="minorEastAsia" w:hAnsiTheme="minorHAnsi" w:cstheme="minorBidi"/>
          <w:noProof/>
        </w:rPr>
      </w:pPr>
      <w:hyperlink w:anchor="_Toc180611807" w:history="1">
        <w:r w:rsidRPr="00AF44A8">
          <w:rPr>
            <w:rStyle w:val="ae"/>
            <w:rFonts w:hint="eastAsia"/>
            <w:noProof/>
          </w:rPr>
          <w:t>圖</w:t>
        </w:r>
        <w:r w:rsidRPr="00AF44A8">
          <w:rPr>
            <w:rStyle w:val="ae"/>
            <w:noProof/>
          </w:rPr>
          <w:t xml:space="preserve"> 13. CARLA</w:t>
        </w:r>
        <w:r w:rsidRPr="00AF44A8">
          <w:rPr>
            <w:rStyle w:val="ae"/>
            <w:rFonts w:hint="eastAsia"/>
            <w:noProof/>
          </w:rPr>
          <w:t>模擬器中不同天氣情況</w:t>
        </w:r>
        <w:r>
          <w:rPr>
            <w:noProof/>
            <w:webHidden/>
          </w:rPr>
          <w:tab/>
        </w:r>
        <w:r>
          <w:rPr>
            <w:noProof/>
            <w:webHidden/>
          </w:rPr>
          <w:fldChar w:fldCharType="begin"/>
        </w:r>
        <w:r>
          <w:rPr>
            <w:noProof/>
            <w:webHidden/>
          </w:rPr>
          <w:instrText xml:space="preserve"> PAGEREF _Toc180611807 \h </w:instrText>
        </w:r>
        <w:r>
          <w:rPr>
            <w:noProof/>
            <w:webHidden/>
          </w:rPr>
        </w:r>
        <w:r>
          <w:rPr>
            <w:noProof/>
            <w:webHidden/>
          </w:rPr>
          <w:fldChar w:fldCharType="separate"/>
        </w:r>
        <w:r w:rsidR="002B5C88">
          <w:rPr>
            <w:noProof/>
            <w:webHidden/>
          </w:rPr>
          <w:t>15</w:t>
        </w:r>
        <w:r>
          <w:rPr>
            <w:noProof/>
            <w:webHidden/>
          </w:rPr>
          <w:fldChar w:fldCharType="end"/>
        </w:r>
      </w:hyperlink>
    </w:p>
    <w:p w14:paraId="21DB5290" w14:textId="13171F34" w:rsidR="0066760A" w:rsidRDefault="0066760A">
      <w:pPr>
        <w:pStyle w:val="af9"/>
        <w:tabs>
          <w:tab w:val="right" w:leader="dot" w:pos="8777"/>
        </w:tabs>
        <w:rPr>
          <w:rFonts w:asciiTheme="minorHAnsi" w:eastAsiaTheme="minorEastAsia" w:hAnsiTheme="minorHAnsi" w:cstheme="minorBidi"/>
          <w:noProof/>
        </w:rPr>
      </w:pPr>
      <w:hyperlink w:anchor="_Toc180611808" w:history="1">
        <w:r w:rsidRPr="00AF44A8">
          <w:rPr>
            <w:rStyle w:val="ae"/>
            <w:rFonts w:hint="eastAsia"/>
            <w:noProof/>
          </w:rPr>
          <w:t>圖</w:t>
        </w:r>
        <w:r w:rsidRPr="00AF44A8">
          <w:rPr>
            <w:rStyle w:val="ae"/>
            <w:noProof/>
          </w:rPr>
          <w:t xml:space="preserve"> 14. CARLA </w:t>
        </w:r>
        <w:r w:rsidRPr="00AF44A8">
          <w:rPr>
            <w:rStyle w:val="ae"/>
            <w:rFonts w:hint="eastAsia"/>
            <w:noProof/>
          </w:rPr>
          <w:t>模擬器不同相機視角畫面</w:t>
        </w:r>
        <w:r>
          <w:rPr>
            <w:noProof/>
            <w:webHidden/>
          </w:rPr>
          <w:tab/>
        </w:r>
        <w:r>
          <w:rPr>
            <w:noProof/>
            <w:webHidden/>
          </w:rPr>
          <w:fldChar w:fldCharType="begin"/>
        </w:r>
        <w:r>
          <w:rPr>
            <w:noProof/>
            <w:webHidden/>
          </w:rPr>
          <w:instrText xml:space="preserve"> PAGEREF _Toc180611808 \h </w:instrText>
        </w:r>
        <w:r>
          <w:rPr>
            <w:noProof/>
            <w:webHidden/>
          </w:rPr>
        </w:r>
        <w:r>
          <w:rPr>
            <w:noProof/>
            <w:webHidden/>
          </w:rPr>
          <w:fldChar w:fldCharType="separate"/>
        </w:r>
        <w:r w:rsidR="002B5C88">
          <w:rPr>
            <w:noProof/>
            <w:webHidden/>
          </w:rPr>
          <w:t>16</w:t>
        </w:r>
        <w:r>
          <w:rPr>
            <w:noProof/>
            <w:webHidden/>
          </w:rPr>
          <w:fldChar w:fldCharType="end"/>
        </w:r>
      </w:hyperlink>
    </w:p>
    <w:p w14:paraId="75FB1EE6" w14:textId="2C53A46F" w:rsidR="0066760A" w:rsidRDefault="0066760A">
      <w:pPr>
        <w:pStyle w:val="af9"/>
        <w:tabs>
          <w:tab w:val="right" w:leader="dot" w:pos="8777"/>
        </w:tabs>
        <w:rPr>
          <w:rFonts w:asciiTheme="minorHAnsi" w:eastAsiaTheme="minorEastAsia" w:hAnsiTheme="minorHAnsi" w:cstheme="minorBidi"/>
          <w:noProof/>
        </w:rPr>
      </w:pPr>
      <w:hyperlink w:anchor="_Toc180611809" w:history="1">
        <w:r w:rsidRPr="00AF44A8">
          <w:rPr>
            <w:rStyle w:val="ae"/>
            <w:rFonts w:hint="eastAsia"/>
            <w:noProof/>
          </w:rPr>
          <w:t>圖</w:t>
        </w:r>
        <w:r w:rsidRPr="00AF44A8">
          <w:rPr>
            <w:rStyle w:val="ae"/>
            <w:noProof/>
          </w:rPr>
          <w:t xml:space="preserve"> 15. </w:t>
        </w:r>
        <w:r w:rsidRPr="00AF44A8">
          <w:rPr>
            <w:rStyle w:val="ae"/>
            <w:rFonts w:hint="eastAsia"/>
            <w:noProof/>
          </w:rPr>
          <w:t>製作受汙染的交通號誌路牌流程圖</w:t>
        </w:r>
        <w:r>
          <w:rPr>
            <w:noProof/>
            <w:webHidden/>
          </w:rPr>
          <w:tab/>
        </w:r>
        <w:r>
          <w:rPr>
            <w:noProof/>
            <w:webHidden/>
          </w:rPr>
          <w:fldChar w:fldCharType="begin"/>
        </w:r>
        <w:r>
          <w:rPr>
            <w:noProof/>
            <w:webHidden/>
          </w:rPr>
          <w:instrText xml:space="preserve"> PAGEREF _Toc180611809 \h </w:instrText>
        </w:r>
        <w:r>
          <w:rPr>
            <w:noProof/>
            <w:webHidden/>
          </w:rPr>
        </w:r>
        <w:r>
          <w:rPr>
            <w:noProof/>
            <w:webHidden/>
          </w:rPr>
          <w:fldChar w:fldCharType="separate"/>
        </w:r>
        <w:r w:rsidR="002B5C88">
          <w:rPr>
            <w:noProof/>
            <w:webHidden/>
          </w:rPr>
          <w:t>17</w:t>
        </w:r>
        <w:r>
          <w:rPr>
            <w:noProof/>
            <w:webHidden/>
          </w:rPr>
          <w:fldChar w:fldCharType="end"/>
        </w:r>
      </w:hyperlink>
    </w:p>
    <w:p w14:paraId="3DDD4D6C" w14:textId="3D0842EA" w:rsidR="0066760A" w:rsidRDefault="0066760A">
      <w:pPr>
        <w:pStyle w:val="af9"/>
        <w:tabs>
          <w:tab w:val="right" w:leader="dot" w:pos="8777"/>
        </w:tabs>
        <w:rPr>
          <w:rFonts w:asciiTheme="minorHAnsi" w:eastAsiaTheme="minorEastAsia" w:hAnsiTheme="minorHAnsi" w:cstheme="minorBidi"/>
          <w:noProof/>
        </w:rPr>
      </w:pPr>
      <w:hyperlink w:anchor="_Toc180611810" w:history="1">
        <w:r w:rsidRPr="00AF44A8">
          <w:rPr>
            <w:rStyle w:val="ae"/>
            <w:rFonts w:hint="eastAsia"/>
            <w:noProof/>
          </w:rPr>
          <w:t>圖</w:t>
        </w:r>
        <w:r w:rsidRPr="00AF44A8">
          <w:rPr>
            <w:rStyle w:val="ae"/>
            <w:noProof/>
          </w:rPr>
          <w:t xml:space="preserve"> 16. CARLA</w:t>
        </w:r>
        <w:r w:rsidRPr="00AF44A8">
          <w:rPr>
            <w:rStyle w:val="ae"/>
            <w:rFonts w:hint="eastAsia"/>
            <w:noProof/>
          </w:rPr>
          <w:t>模擬器中路牌加上觸發器</w:t>
        </w:r>
        <w:r>
          <w:rPr>
            <w:noProof/>
            <w:webHidden/>
          </w:rPr>
          <w:tab/>
        </w:r>
        <w:r>
          <w:rPr>
            <w:noProof/>
            <w:webHidden/>
          </w:rPr>
          <w:fldChar w:fldCharType="begin"/>
        </w:r>
        <w:r>
          <w:rPr>
            <w:noProof/>
            <w:webHidden/>
          </w:rPr>
          <w:instrText xml:space="preserve"> PAGEREF _Toc180611810 \h </w:instrText>
        </w:r>
        <w:r>
          <w:rPr>
            <w:noProof/>
            <w:webHidden/>
          </w:rPr>
        </w:r>
        <w:r>
          <w:rPr>
            <w:noProof/>
            <w:webHidden/>
          </w:rPr>
          <w:fldChar w:fldCharType="separate"/>
        </w:r>
        <w:r w:rsidR="002B5C88">
          <w:rPr>
            <w:noProof/>
            <w:webHidden/>
          </w:rPr>
          <w:t>17</w:t>
        </w:r>
        <w:r>
          <w:rPr>
            <w:noProof/>
            <w:webHidden/>
          </w:rPr>
          <w:fldChar w:fldCharType="end"/>
        </w:r>
      </w:hyperlink>
    </w:p>
    <w:p w14:paraId="6DF0096A" w14:textId="5BF719F3" w:rsidR="0066760A" w:rsidRDefault="0066760A">
      <w:pPr>
        <w:pStyle w:val="af9"/>
        <w:tabs>
          <w:tab w:val="right" w:leader="dot" w:pos="8777"/>
        </w:tabs>
        <w:rPr>
          <w:rFonts w:asciiTheme="minorHAnsi" w:eastAsiaTheme="minorEastAsia" w:hAnsiTheme="minorHAnsi" w:cstheme="minorBidi"/>
          <w:noProof/>
        </w:rPr>
      </w:pPr>
      <w:hyperlink r:id="rId14" w:anchor="_Toc180611811" w:history="1">
        <w:r w:rsidRPr="00AF44A8">
          <w:rPr>
            <w:rStyle w:val="ae"/>
            <w:rFonts w:hint="eastAsia"/>
            <w:noProof/>
          </w:rPr>
          <w:t>圖</w:t>
        </w:r>
        <w:r w:rsidRPr="00AF44A8">
          <w:rPr>
            <w:rStyle w:val="ae"/>
            <w:noProof/>
          </w:rPr>
          <w:t xml:space="preserve"> 17. </w:t>
        </w:r>
        <w:r w:rsidRPr="00AF44A8">
          <w:rPr>
            <w:rStyle w:val="ae"/>
            <w:rFonts w:hint="eastAsia"/>
            <w:noProof/>
          </w:rPr>
          <w:t>後門攻擊流程圖</w:t>
        </w:r>
        <w:r>
          <w:rPr>
            <w:noProof/>
            <w:webHidden/>
          </w:rPr>
          <w:tab/>
        </w:r>
        <w:r>
          <w:rPr>
            <w:noProof/>
            <w:webHidden/>
          </w:rPr>
          <w:fldChar w:fldCharType="begin"/>
        </w:r>
        <w:r>
          <w:rPr>
            <w:noProof/>
            <w:webHidden/>
          </w:rPr>
          <w:instrText xml:space="preserve"> PAGEREF _Toc180611811 \h </w:instrText>
        </w:r>
        <w:r>
          <w:rPr>
            <w:noProof/>
            <w:webHidden/>
          </w:rPr>
        </w:r>
        <w:r>
          <w:rPr>
            <w:noProof/>
            <w:webHidden/>
          </w:rPr>
          <w:fldChar w:fldCharType="separate"/>
        </w:r>
        <w:r w:rsidR="002B5C88">
          <w:rPr>
            <w:noProof/>
            <w:webHidden/>
          </w:rPr>
          <w:t>19</w:t>
        </w:r>
        <w:r>
          <w:rPr>
            <w:noProof/>
            <w:webHidden/>
          </w:rPr>
          <w:fldChar w:fldCharType="end"/>
        </w:r>
      </w:hyperlink>
    </w:p>
    <w:p w14:paraId="2CA617E7" w14:textId="16E56142" w:rsidR="0066760A" w:rsidRDefault="0066760A">
      <w:pPr>
        <w:pStyle w:val="af9"/>
        <w:tabs>
          <w:tab w:val="right" w:leader="dot" w:pos="8777"/>
        </w:tabs>
        <w:rPr>
          <w:rFonts w:asciiTheme="minorHAnsi" w:eastAsiaTheme="minorEastAsia" w:hAnsiTheme="minorHAnsi" w:cstheme="minorBidi"/>
          <w:noProof/>
        </w:rPr>
      </w:pPr>
      <w:hyperlink w:anchor="_Toc180611812" w:history="1">
        <w:r w:rsidRPr="00AF44A8">
          <w:rPr>
            <w:rStyle w:val="ae"/>
            <w:rFonts w:hint="eastAsia"/>
            <w:noProof/>
          </w:rPr>
          <w:t>圖</w:t>
        </w:r>
        <w:r w:rsidRPr="00AF44A8">
          <w:rPr>
            <w:rStyle w:val="ae"/>
            <w:noProof/>
          </w:rPr>
          <w:t xml:space="preserve"> 18. </w:t>
        </w:r>
        <w:r w:rsidRPr="00AF44A8">
          <w:rPr>
            <w:rStyle w:val="ae"/>
            <w:rFonts w:hint="eastAsia"/>
            <w:noProof/>
          </w:rPr>
          <w:t>後門攻擊於路牌辨識模型訓練結果</w:t>
        </w:r>
        <w:r>
          <w:rPr>
            <w:noProof/>
            <w:webHidden/>
          </w:rPr>
          <w:tab/>
        </w:r>
        <w:r>
          <w:rPr>
            <w:noProof/>
            <w:webHidden/>
          </w:rPr>
          <w:fldChar w:fldCharType="begin"/>
        </w:r>
        <w:r>
          <w:rPr>
            <w:noProof/>
            <w:webHidden/>
          </w:rPr>
          <w:instrText xml:space="preserve"> PAGEREF _Toc180611812 \h </w:instrText>
        </w:r>
        <w:r>
          <w:rPr>
            <w:noProof/>
            <w:webHidden/>
          </w:rPr>
        </w:r>
        <w:r>
          <w:rPr>
            <w:noProof/>
            <w:webHidden/>
          </w:rPr>
          <w:fldChar w:fldCharType="separate"/>
        </w:r>
        <w:r w:rsidR="002B5C88">
          <w:rPr>
            <w:noProof/>
            <w:webHidden/>
          </w:rPr>
          <w:t>20</w:t>
        </w:r>
        <w:r>
          <w:rPr>
            <w:noProof/>
            <w:webHidden/>
          </w:rPr>
          <w:fldChar w:fldCharType="end"/>
        </w:r>
      </w:hyperlink>
    </w:p>
    <w:p w14:paraId="7AEFBE13" w14:textId="0252EB33" w:rsidR="0066760A" w:rsidRDefault="0066760A">
      <w:pPr>
        <w:pStyle w:val="af9"/>
        <w:tabs>
          <w:tab w:val="right" w:leader="dot" w:pos="8777"/>
        </w:tabs>
        <w:rPr>
          <w:rFonts w:asciiTheme="minorHAnsi" w:eastAsiaTheme="minorEastAsia" w:hAnsiTheme="minorHAnsi" w:cstheme="minorBidi"/>
          <w:noProof/>
        </w:rPr>
      </w:pPr>
      <w:hyperlink w:anchor="_Toc180611813" w:history="1">
        <w:r w:rsidRPr="00AF44A8">
          <w:rPr>
            <w:rStyle w:val="ae"/>
            <w:rFonts w:hint="eastAsia"/>
            <w:noProof/>
          </w:rPr>
          <w:t>圖</w:t>
        </w:r>
        <w:r w:rsidRPr="00AF44A8">
          <w:rPr>
            <w:rStyle w:val="ae"/>
            <w:noProof/>
          </w:rPr>
          <w:t xml:space="preserve"> 19. </w:t>
        </w:r>
        <w:r w:rsidRPr="00AF44A8">
          <w:rPr>
            <w:rStyle w:val="ae"/>
            <w:rFonts w:hint="eastAsia"/>
            <w:noProof/>
          </w:rPr>
          <w:t>乾淨圖片於後門攻擊模型的</w:t>
        </w:r>
        <w:r w:rsidRPr="00AF44A8">
          <w:rPr>
            <w:rStyle w:val="ae"/>
            <w:noProof/>
          </w:rPr>
          <w:t>Confusion Matrix</w:t>
        </w:r>
        <w:r>
          <w:rPr>
            <w:noProof/>
            <w:webHidden/>
          </w:rPr>
          <w:tab/>
        </w:r>
        <w:r>
          <w:rPr>
            <w:noProof/>
            <w:webHidden/>
          </w:rPr>
          <w:fldChar w:fldCharType="begin"/>
        </w:r>
        <w:r>
          <w:rPr>
            <w:noProof/>
            <w:webHidden/>
          </w:rPr>
          <w:instrText xml:space="preserve"> PAGEREF _Toc180611813 \h </w:instrText>
        </w:r>
        <w:r>
          <w:rPr>
            <w:noProof/>
            <w:webHidden/>
          </w:rPr>
        </w:r>
        <w:r>
          <w:rPr>
            <w:noProof/>
            <w:webHidden/>
          </w:rPr>
          <w:fldChar w:fldCharType="separate"/>
        </w:r>
        <w:r w:rsidR="002B5C88">
          <w:rPr>
            <w:noProof/>
            <w:webHidden/>
          </w:rPr>
          <w:t>21</w:t>
        </w:r>
        <w:r>
          <w:rPr>
            <w:noProof/>
            <w:webHidden/>
          </w:rPr>
          <w:fldChar w:fldCharType="end"/>
        </w:r>
      </w:hyperlink>
    </w:p>
    <w:p w14:paraId="5A5BD1D7" w14:textId="55B2F7B1" w:rsidR="0066760A" w:rsidRDefault="0066760A">
      <w:pPr>
        <w:pStyle w:val="af9"/>
        <w:tabs>
          <w:tab w:val="right" w:leader="dot" w:pos="8777"/>
        </w:tabs>
        <w:rPr>
          <w:rFonts w:asciiTheme="minorHAnsi" w:eastAsiaTheme="minorEastAsia" w:hAnsiTheme="minorHAnsi" w:cstheme="minorBidi"/>
          <w:noProof/>
        </w:rPr>
      </w:pPr>
      <w:hyperlink w:anchor="_Toc180611814" w:history="1">
        <w:r w:rsidRPr="00AF44A8">
          <w:rPr>
            <w:rStyle w:val="ae"/>
            <w:rFonts w:hint="eastAsia"/>
            <w:noProof/>
          </w:rPr>
          <w:t>圖</w:t>
        </w:r>
        <w:r w:rsidRPr="00AF44A8">
          <w:rPr>
            <w:rStyle w:val="ae"/>
            <w:noProof/>
          </w:rPr>
          <w:t xml:space="preserve"> 20. </w:t>
        </w:r>
        <w:r w:rsidRPr="00AF44A8">
          <w:rPr>
            <w:rStyle w:val="ae"/>
            <w:rFonts w:hint="eastAsia"/>
            <w:noProof/>
          </w:rPr>
          <w:t>乾淨圖片在後門攻擊模型的辨識結果</w:t>
        </w:r>
        <w:r>
          <w:rPr>
            <w:noProof/>
            <w:webHidden/>
          </w:rPr>
          <w:tab/>
        </w:r>
        <w:r>
          <w:rPr>
            <w:noProof/>
            <w:webHidden/>
          </w:rPr>
          <w:fldChar w:fldCharType="begin"/>
        </w:r>
        <w:r>
          <w:rPr>
            <w:noProof/>
            <w:webHidden/>
          </w:rPr>
          <w:instrText xml:space="preserve"> PAGEREF _Toc180611814 \h </w:instrText>
        </w:r>
        <w:r>
          <w:rPr>
            <w:noProof/>
            <w:webHidden/>
          </w:rPr>
        </w:r>
        <w:r>
          <w:rPr>
            <w:noProof/>
            <w:webHidden/>
          </w:rPr>
          <w:fldChar w:fldCharType="separate"/>
        </w:r>
        <w:r w:rsidR="002B5C88">
          <w:rPr>
            <w:noProof/>
            <w:webHidden/>
          </w:rPr>
          <w:t>22</w:t>
        </w:r>
        <w:r>
          <w:rPr>
            <w:noProof/>
            <w:webHidden/>
          </w:rPr>
          <w:fldChar w:fldCharType="end"/>
        </w:r>
      </w:hyperlink>
    </w:p>
    <w:p w14:paraId="0F8E1786" w14:textId="061CC79F" w:rsidR="0066760A" w:rsidRDefault="0066760A">
      <w:pPr>
        <w:pStyle w:val="af9"/>
        <w:tabs>
          <w:tab w:val="right" w:leader="dot" w:pos="8777"/>
        </w:tabs>
        <w:rPr>
          <w:rFonts w:asciiTheme="minorHAnsi" w:eastAsiaTheme="minorEastAsia" w:hAnsiTheme="minorHAnsi" w:cstheme="minorBidi"/>
          <w:noProof/>
        </w:rPr>
      </w:pPr>
      <w:hyperlink w:anchor="_Toc180611815" w:history="1">
        <w:r w:rsidRPr="00AF44A8">
          <w:rPr>
            <w:rStyle w:val="ae"/>
            <w:rFonts w:hint="eastAsia"/>
            <w:noProof/>
          </w:rPr>
          <w:t>圖</w:t>
        </w:r>
        <w:r w:rsidRPr="00AF44A8">
          <w:rPr>
            <w:rStyle w:val="ae"/>
            <w:noProof/>
          </w:rPr>
          <w:t xml:space="preserve"> 21. </w:t>
        </w:r>
        <w:r w:rsidRPr="00AF44A8">
          <w:rPr>
            <w:rStyle w:val="ae"/>
            <w:rFonts w:hint="eastAsia"/>
            <w:noProof/>
          </w:rPr>
          <w:t>帶有觸發器的圖片於後門攻擊模型的</w:t>
        </w:r>
        <w:r w:rsidRPr="00AF44A8">
          <w:rPr>
            <w:rStyle w:val="ae"/>
            <w:noProof/>
          </w:rPr>
          <w:t>Confusion Matrix</w:t>
        </w:r>
        <w:r>
          <w:rPr>
            <w:noProof/>
            <w:webHidden/>
          </w:rPr>
          <w:tab/>
        </w:r>
        <w:r>
          <w:rPr>
            <w:noProof/>
            <w:webHidden/>
          </w:rPr>
          <w:fldChar w:fldCharType="begin"/>
        </w:r>
        <w:r>
          <w:rPr>
            <w:noProof/>
            <w:webHidden/>
          </w:rPr>
          <w:instrText xml:space="preserve"> PAGEREF _Toc180611815 \h </w:instrText>
        </w:r>
        <w:r>
          <w:rPr>
            <w:noProof/>
            <w:webHidden/>
          </w:rPr>
        </w:r>
        <w:r>
          <w:rPr>
            <w:noProof/>
            <w:webHidden/>
          </w:rPr>
          <w:fldChar w:fldCharType="separate"/>
        </w:r>
        <w:r w:rsidR="002B5C88">
          <w:rPr>
            <w:noProof/>
            <w:webHidden/>
          </w:rPr>
          <w:t>22</w:t>
        </w:r>
        <w:r>
          <w:rPr>
            <w:noProof/>
            <w:webHidden/>
          </w:rPr>
          <w:fldChar w:fldCharType="end"/>
        </w:r>
      </w:hyperlink>
    </w:p>
    <w:p w14:paraId="5929312A" w14:textId="67ABE28C" w:rsidR="0066760A" w:rsidRDefault="0066760A">
      <w:pPr>
        <w:pStyle w:val="af9"/>
        <w:tabs>
          <w:tab w:val="right" w:leader="dot" w:pos="8777"/>
        </w:tabs>
        <w:rPr>
          <w:rFonts w:asciiTheme="minorHAnsi" w:eastAsiaTheme="minorEastAsia" w:hAnsiTheme="minorHAnsi" w:cstheme="minorBidi"/>
          <w:noProof/>
        </w:rPr>
      </w:pPr>
      <w:hyperlink w:anchor="_Toc180611816" w:history="1">
        <w:r w:rsidRPr="00AF44A8">
          <w:rPr>
            <w:rStyle w:val="ae"/>
            <w:rFonts w:hint="eastAsia"/>
            <w:noProof/>
          </w:rPr>
          <w:t>圖</w:t>
        </w:r>
        <w:r w:rsidRPr="00AF44A8">
          <w:rPr>
            <w:rStyle w:val="ae"/>
            <w:noProof/>
          </w:rPr>
          <w:t xml:space="preserve"> 22. </w:t>
        </w:r>
        <w:r w:rsidRPr="00AF44A8">
          <w:rPr>
            <w:rStyle w:val="ae"/>
            <w:rFonts w:hint="eastAsia"/>
            <w:noProof/>
          </w:rPr>
          <w:t>帶有觸發器的圖片在後門攻擊模型的辨識結果</w:t>
        </w:r>
        <w:r>
          <w:rPr>
            <w:noProof/>
            <w:webHidden/>
          </w:rPr>
          <w:tab/>
        </w:r>
        <w:r>
          <w:rPr>
            <w:noProof/>
            <w:webHidden/>
          </w:rPr>
          <w:fldChar w:fldCharType="begin"/>
        </w:r>
        <w:r>
          <w:rPr>
            <w:noProof/>
            <w:webHidden/>
          </w:rPr>
          <w:instrText xml:space="preserve"> PAGEREF _Toc180611816 \h </w:instrText>
        </w:r>
        <w:r>
          <w:rPr>
            <w:noProof/>
            <w:webHidden/>
          </w:rPr>
        </w:r>
        <w:r>
          <w:rPr>
            <w:noProof/>
            <w:webHidden/>
          </w:rPr>
          <w:fldChar w:fldCharType="separate"/>
        </w:r>
        <w:r w:rsidR="002B5C88">
          <w:rPr>
            <w:noProof/>
            <w:webHidden/>
          </w:rPr>
          <w:t>23</w:t>
        </w:r>
        <w:r>
          <w:rPr>
            <w:noProof/>
            <w:webHidden/>
          </w:rPr>
          <w:fldChar w:fldCharType="end"/>
        </w:r>
      </w:hyperlink>
    </w:p>
    <w:p w14:paraId="1C500F06" w14:textId="671F6A88" w:rsidR="0066760A" w:rsidRDefault="0066760A">
      <w:pPr>
        <w:pStyle w:val="af9"/>
        <w:tabs>
          <w:tab w:val="right" w:leader="dot" w:pos="8777"/>
        </w:tabs>
        <w:rPr>
          <w:rFonts w:asciiTheme="minorHAnsi" w:eastAsiaTheme="minorEastAsia" w:hAnsiTheme="minorHAnsi" w:cstheme="minorBidi"/>
          <w:noProof/>
        </w:rPr>
      </w:pPr>
      <w:hyperlink w:anchor="_Toc180611817" w:history="1">
        <w:r w:rsidRPr="00AF44A8">
          <w:rPr>
            <w:rStyle w:val="ae"/>
            <w:rFonts w:hint="eastAsia"/>
            <w:noProof/>
          </w:rPr>
          <w:t>圖</w:t>
        </w:r>
        <w:r w:rsidRPr="00AF44A8">
          <w:rPr>
            <w:rStyle w:val="ae"/>
            <w:noProof/>
          </w:rPr>
          <w:t xml:space="preserve"> 23. </w:t>
        </w:r>
        <w:r w:rsidRPr="00AF44A8">
          <w:rPr>
            <w:rStyle w:val="ae"/>
            <w:rFonts w:hint="eastAsia"/>
            <w:noProof/>
          </w:rPr>
          <w:t>不同天氣情況下乾淨模型與中毒模型的分類準確率及後門攻擊成</w:t>
        </w:r>
        <w:r w:rsidRPr="00AF44A8">
          <w:rPr>
            <w:rStyle w:val="ae"/>
            <w:rFonts w:hint="eastAsia"/>
            <w:noProof/>
          </w:rPr>
          <w:t>功</w:t>
        </w:r>
        <w:r w:rsidRPr="00AF44A8">
          <w:rPr>
            <w:rStyle w:val="ae"/>
            <w:rFonts w:hint="eastAsia"/>
            <w:noProof/>
          </w:rPr>
          <w:t>率。</w:t>
        </w:r>
        <w:r>
          <w:rPr>
            <w:noProof/>
            <w:webHidden/>
          </w:rPr>
          <w:tab/>
        </w:r>
        <w:r>
          <w:rPr>
            <w:noProof/>
            <w:webHidden/>
          </w:rPr>
          <w:fldChar w:fldCharType="begin"/>
        </w:r>
        <w:r>
          <w:rPr>
            <w:noProof/>
            <w:webHidden/>
          </w:rPr>
          <w:instrText xml:space="preserve"> PAGEREF _Toc180611817 \h </w:instrText>
        </w:r>
        <w:r>
          <w:rPr>
            <w:noProof/>
            <w:webHidden/>
          </w:rPr>
        </w:r>
        <w:r>
          <w:rPr>
            <w:noProof/>
            <w:webHidden/>
          </w:rPr>
          <w:fldChar w:fldCharType="separate"/>
        </w:r>
        <w:r w:rsidR="002B5C88">
          <w:rPr>
            <w:noProof/>
            <w:webHidden/>
          </w:rPr>
          <w:t>26</w:t>
        </w:r>
        <w:r>
          <w:rPr>
            <w:noProof/>
            <w:webHidden/>
          </w:rPr>
          <w:fldChar w:fldCharType="end"/>
        </w:r>
      </w:hyperlink>
    </w:p>
    <w:p w14:paraId="465D08D6" w14:textId="270FE672" w:rsidR="0066760A" w:rsidRDefault="0066760A">
      <w:pPr>
        <w:pStyle w:val="af9"/>
        <w:tabs>
          <w:tab w:val="right" w:leader="dot" w:pos="8777"/>
        </w:tabs>
        <w:rPr>
          <w:rFonts w:asciiTheme="minorHAnsi" w:eastAsiaTheme="minorEastAsia" w:hAnsiTheme="minorHAnsi" w:cstheme="minorBidi"/>
          <w:noProof/>
        </w:rPr>
      </w:pPr>
      <w:hyperlink w:anchor="_Toc180611818" w:history="1">
        <w:r w:rsidRPr="00AF44A8">
          <w:rPr>
            <w:rStyle w:val="ae"/>
            <w:rFonts w:hint="eastAsia"/>
            <w:noProof/>
          </w:rPr>
          <w:t>圖</w:t>
        </w:r>
        <w:r w:rsidRPr="00AF44A8">
          <w:rPr>
            <w:rStyle w:val="ae"/>
            <w:noProof/>
          </w:rPr>
          <w:t xml:space="preserve"> 24. </w:t>
        </w:r>
        <w:r w:rsidRPr="00AF44A8">
          <w:rPr>
            <w:rStyle w:val="ae"/>
            <w:rFonts w:hint="eastAsia"/>
            <w:noProof/>
          </w:rPr>
          <w:t>晴天時，自駕車與交通號誌路牌距離影響攻擊成功率</w:t>
        </w:r>
        <w:r>
          <w:rPr>
            <w:noProof/>
            <w:webHidden/>
          </w:rPr>
          <w:tab/>
        </w:r>
        <w:r>
          <w:rPr>
            <w:noProof/>
            <w:webHidden/>
          </w:rPr>
          <w:fldChar w:fldCharType="begin"/>
        </w:r>
        <w:r>
          <w:rPr>
            <w:noProof/>
            <w:webHidden/>
          </w:rPr>
          <w:instrText xml:space="preserve"> PAGEREF _Toc180611818 \h </w:instrText>
        </w:r>
        <w:r>
          <w:rPr>
            <w:noProof/>
            <w:webHidden/>
          </w:rPr>
        </w:r>
        <w:r>
          <w:rPr>
            <w:noProof/>
            <w:webHidden/>
          </w:rPr>
          <w:fldChar w:fldCharType="separate"/>
        </w:r>
        <w:r w:rsidR="002B5C88">
          <w:rPr>
            <w:noProof/>
            <w:webHidden/>
          </w:rPr>
          <w:t>27</w:t>
        </w:r>
        <w:r>
          <w:rPr>
            <w:noProof/>
            <w:webHidden/>
          </w:rPr>
          <w:fldChar w:fldCharType="end"/>
        </w:r>
      </w:hyperlink>
    </w:p>
    <w:p w14:paraId="7A28C14C" w14:textId="63E31006" w:rsidR="0066760A" w:rsidRDefault="0066760A">
      <w:pPr>
        <w:pStyle w:val="af9"/>
        <w:tabs>
          <w:tab w:val="right" w:leader="dot" w:pos="8777"/>
        </w:tabs>
        <w:rPr>
          <w:rFonts w:asciiTheme="minorHAnsi" w:eastAsiaTheme="minorEastAsia" w:hAnsiTheme="minorHAnsi" w:cstheme="minorBidi"/>
          <w:noProof/>
        </w:rPr>
      </w:pPr>
      <w:hyperlink w:anchor="_Toc180611819" w:history="1">
        <w:r w:rsidRPr="00AF44A8">
          <w:rPr>
            <w:rStyle w:val="ae"/>
            <w:rFonts w:hint="eastAsia"/>
            <w:noProof/>
          </w:rPr>
          <w:t>圖</w:t>
        </w:r>
        <w:r w:rsidRPr="00AF44A8">
          <w:rPr>
            <w:rStyle w:val="ae"/>
            <w:noProof/>
          </w:rPr>
          <w:t xml:space="preserve"> 25. CARLA </w:t>
        </w:r>
        <w:r w:rsidRPr="00AF44A8">
          <w:rPr>
            <w:rStyle w:val="ae"/>
            <w:rFonts w:hint="eastAsia"/>
            <w:noProof/>
          </w:rPr>
          <w:t>模擬器中晴天路牌辨識結果</w:t>
        </w:r>
        <w:r>
          <w:rPr>
            <w:noProof/>
            <w:webHidden/>
          </w:rPr>
          <w:tab/>
        </w:r>
        <w:r>
          <w:rPr>
            <w:noProof/>
            <w:webHidden/>
          </w:rPr>
          <w:fldChar w:fldCharType="begin"/>
        </w:r>
        <w:r>
          <w:rPr>
            <w:noProof/>
            <w:webHidden/>
          </w:rPr>
          <w:instrText xml:space="preserve"> PAGEREF _Toc180611819 \h </w:instrText>
        </w:r>
        <w:r>
          <w:rPr>
            <w:noProof/>
            <w:webHidden/>
          </w:rPr>
        </w:r>
        <w:r>
          <w:rPr>
            <w:noProof/>
            <w:webHidden/>
          </w:rPr>
          <w:fldChar w:fldCharType="separate"/>
        </w:r>
        <w:r w:rsidR="002B5C88">
          <w:rPr>
            <w:noProof/>
            <w:webHidden/>
          </w:rPr>
          <w:t>28</w:t>
        </w:r>
        <w:r>
          <w:rPr>
            <w:noProof/>
            <w:webHidden/>
          </w:rPr>
          <w:fldChar w:fldCharType="end"/>
        </w:r>
      </w:hyperlink>
    </w:p>
    <w:p w14:paraId="088C6C5C" w14:textId="7B4A6E79" w:rsidR="0066760A" w:rsidRDefault="0066760A">
      <w:pPr>
        <w:pStyle w:val="af9"/>
        <w:tabs>
          <w:tab w:val="right" w:leader="dot" w:pos="8777"/>
        </w:tabs>
        <w:rPr>
          <w:rFonts w:asciiTheme="minorHAnsi" w:eastAsiaTheme="minorEastAsia" w:hAnsiTheme="minorHAnsi" w:cstheme="minorBidi"/>
          <w:noProof/>
        </w:rPr>
      </w:pPr>
      <w:hyperlink w:anchor="_Toc180611820" w:history="1">
        <w:r w:rsidRPr="00AF44A8">
          <w:rPr>
            <w:rStyle w:val="ae"/>
            <w:rFonts w:hint="eastAsia"/>
            <w:noProof/>
          </w:rPr>
          <w:t>圖</w:t>
        </w:r>
        <w:r w:rsidRPr="00AF44A8">
          <w:rPr>
            <w:rStyle w:val="ae"/>
            <w:noProof/>
          </w:rPr>
          <w:t xml:space="preserve"> 26. CARLA </w:t>
        </w:r>
        <w:r w:rsidRPr="00AF44A8">
          <w:rPr>
            <w:rStyle w:val="ae"/>
            <w:rFonts w:hint="eastAsia"/>
            <w:noProof/>
          </w:rPr>
          <w:t>模擬器中雨天路牌辨識結果</w:t>
        </w:r>
        <w:r>
          <w:rPr>
            <w:noProof/>
            <w:webHidden/>
          </w:rPr>
          <w:tab/>
        </w:r>
        <w:r>
          <w:rPr>
            <w:noProof/>
            <w:webHidden/>
          </w:rPr>
          <w:fldChar w:fldCharType="begin"/>
        </w:r>
        <w:r>
          <w:rPr>
            <w:noProof/>
            <w:webHidden/>
          </w:rPr>
          <w:instrText xml:space="preserve"> PAGEREF _Toc180611820 \h </w:instrText>
        </w:r>
        <w:r>
          <w:rPr>
            <w:noProof/>
            <w:webHidden/>
          </w:rPr>
        </w:r>
        <w:r>
          <w:rPr>
            <w:noProof/>
            <w:webHidden/>
          </w:rPr>
          <w:fldChar w:fldCharType="separate"/>
        </w:r>
        <w:r w:rsidR="002B5C88">
          <w:rPr>
            <w:noProof/>
            <w:webHidden/>
          </w:rPr>
          <w:t>29</w:t>
        </w:r>
        <w:r>
          <w:rPr>
            <w:noProof/>
            <w:webHidden/>
          </w:rPr>
          <w:fldChar w:fldCharType="end"/>
        </w:r>
      </w:hyperlink>
    </w:p>
    <w:p w14:paraId="0E25C0B2" w14:textId="68370181" w:rsidR="0066760A" w:rsidRDefault="0066760A">
      <w:pPr>
        <w:pStyle w:val="af9"/>
        <w:tabs>
          <w:tab w:val="right" w:leader="dot" w:pos="8777"/>
        </w:tabs>
        <w:rPr>
          <w:rFonts w:asciiTheme="minorHAnsi" w:eastAsiaTheme="minorEastAsia" w:hAnsiTheme="minorHAnsi" w:cstheme="minorBidi"/>
          <w:noProof/>
        </w:rPr>
      </w:pPr>
      <w:hyperlink w:anchor="_Toc180611821" w:history="1">
        <w:r w:rsidRPr="00AF44A8">
          <w:rPr>
            <w:rStyle w:val="ae"/>
            <w:rFonts w:hint="eastAsia"/>
            <w:noProof/>
          </w:rPr>
          <w:t>圖</w:t>
        </w:r>
        <w:r w:rsidRPr="00AF44A8">
          <w:rPr>
            <w:rStyle w:val="ae"/>
            <w:noProof/>
          </w:rPr>
          <w:t xml:space="preserve"> 27. </w:t>
        </w:r>
        <w:r w:rsidRPr="00AF44A8">
          <w:rPr>
            <w:rStyle w:val="ae"/>
            <w:rFonts w:hint="eastAsia"/>
            <w:noProof/>
          </w:rPr>
          <w:t>晴天與陰天自駕車與交通號誌路牌距離影響攻擊成功率</w:t>
        </w:r>
        <w:r>
          <w:rPr>
            <w:noProof/>
            <w:webHidden/>
          </w:rPr>
          <w:tab/>
        </w:r>
        <w:r>
          <w:rPr>
            <w:noProof/>
            <w:webHidden/>
          </w:rPr>
          <w:fldChar w:fldCharType="begin"/>
        </w:r>
        <w:r>
          <w:rPr>
            <w:noProof/>
            <w:webHidden/>
          </w:rPr>
          <w:instrText xml:space="preserve"> PAGEREF _Toc180611821 \h </w:instrText>
        </w:r>
        <w:r>
          <w:rPr>
            <w:noProof/>
            <w:webHidden/>
          </w:rPr>
        </w:r>
        <w:r>
          <w:rPr>
            <w:noProof/>
            <w:webHidden/>
          </w:rPr>
          <w:fldChar w:fldCharType="separate"/>
        </w:r>
        <w:r w:rsidR="002B5C88">
          <w:rPr>
            <w:noProof/>
            <w:webHidden/>
          </w:rPr>
          <w:t>30</w:t>
        </w:r>
        <w:r>
          <w:rPr>
            <w:noProof/>
            <w:webHidden/>
          </w:rPr>
          <w:fldChar w:fldCharType="end"/>
        </w:r>
      </w:hyperlink>
    </w:p>
    <w:p w14:paraId="595E13C7" w14:textId="6B6840C0" w:rsidR="0066760A" w:rsidRDefault="0066760A">
      <w:pPr>
        <w:pStyle w:val="af9"/>
        <w:tabs>
          <w:tab w:val="right" w:leader="dot" w:pos="8777"/>
        </w:tabs>
        <w:rPr>
          <w:rFonts w:asciiTheme="minorHAnsi" w:eastAsiaTheme="minorEastAsia" w:hAnsiTheme="minorHAnsi" w:cstheme="minorBidi"/>
          <w:noProof/>
        </w:rPr>
      </w:pPr>
      <w:hyperlink w:anchor="_Toc180611822" w:history="1">
        <w:r w:rsidRPr="00AF44A8">
          <w:rPr>
            <w:rStyle w:val="ae"/>
            <w:rFonts w:hint="eastAsia"/>
            <w:noProof/>
          </w:rPr>
          <w:t>圖</w:t>
        </w:r>
        <w:r w:rsidRPr="00AF44A8">
          <w:rPr>
            <w:rStyle w:val="ae"/>
            <w:noProof/>
          </w:rPr>
          <w:t xml:space="preserve"> 28. CARLA </w:t>
        </w:r>
        <w:r w:rsidRPr="00AF44A8">
          <w:rPr>
            <w:rStyle w:val="ae"/>
            <w:rFonts w:hint="eastAsia"/>
            <w:noProof/>
          </w:rPr>
          <w:t>模擬器中陰天路牌辨識結果</w:t>
        </w:r>
        <w:r>
          <w:rPr>
            <w:noProof/>
            <w:webHidden/>
          </w:rPr>
          <w:tab/>
        </w:r>
        <w:r>
          <w:rPr>
            <w:noProof/>
            <w:webHidden/>
          </w:rPr>
          <w:fldChar w:fldCharType="begin"/>
        </w:r>
        <w:r>
          <w:rPr>
            <w:noProof/>
            <w:webHidden/>
          </w:rPr>
          <w:instrText xml:space="preserve"> PAGEREF _Toc180611822 \h </w:instrText>
        </w:r>
        <w:r>
          <w:rPr>
            <w:noProof/>
            <w:webHidden/>
          </w:rPr>
        </w:r>
        <w:r>
          <w:rPr>
            <w:noProof/>
            <w:webHidden/>
          </w:rPr>
          <w:fldChar w:fldCharType="separate"/>
        </w:r>
        <w:r w:rsidR="002B5C88">
          <w:rPr>
            <w:noProof/>
            <w:webHidden/>
          </w:rPr>
          <w:t>31</w:t>
        </w:r>
        <w:r>
          <w:rPr>
            <w:noProof/>
            <w:webHidden/>
          </w:rPr>
          <w:fldChar w:fldCharType="end"/>
        </w:r>
      </w:hyperlink>
    </w:p>
    <w:p w14:paraId="09298C18" w14:textId="346C24CA" w:rsidR="0066760A" w:rsidRDefault="0066760A">
      <w:pPr>
        <w:pStyle w:val="af9"/>
        <w:tabs>
          <w:tab w:val="right" w:leader="dot" w:pos="8777"/>
        </w:tabs>
        <w:rPr>
          <w:rFonts w:asciiTheme="minorHAnsi" w:eastAsiaTheme="minorEastAsia" w:hAnsiTheme="minorHAnsi" w:cstheme="minorBidi"/>
          <w:noProof/>
        </w:rPr>
      </w:pPr>
      <w:hyperlink w:anchor="_Toc180611823" w:history="1">
        <w:r w:rsidRPr="00AF44A8">
          <w:rPr>
            <w:rStyle w:val="ae"/>
            <w:rFonts w:hint="eastAsia"/>
            <w:noProof/>
          </w:rPr>
          <w:t>圖</w:t>
        </w:r>
        <w:r w:rsidRPr="00AF44A8">
          <w:rPr>
            <w:rStyle w:val="ae"/>
            <w:noProof/>
          </w:rPr>
          <w:t xml:space="preserve"> 29. CARLA </w:t>
        </w:r>
        <w:r w:rsidRPr="00AF44A8">
          <w:rPr>
            <w:rStyle w:val="ae"/>
            <w:rFonts w:hint="eastAsia"/>
            <w:noProof/>
          </w:rPr>
          <w:t>模擬器中陰天下雨路牌辨識結果</w:t>
        </w:r>
        <w:r>
          <w:rPr>
            <w:noProof/>
            <w:webHidden/>
          </w:rPr>
          <w:tab/>
        </w:r>
        <w:r>
          <w:rPr>
            <w:noProof/>
            <w:webHidden/>
          </w:rPr>
          <w:fldChar w:fldCharType="begin"/>
        </w:r>
        <w:r>
          <w:rPr>
            <w:noProof/>
            <w:webHidden/>
          </w:rPr>
          <w:instrText xml:space="preserve"> PAGEREF _Toc180611823 \h </w:instrText>
        </w:r>
        <w:r>
          <w:rPr>
            <w:noProof/>
            <w:webHidden/>
          </w:rPr>
        </w:r>
        <w:r>
          <w:rPr>
            <w:noProof/>
            <w:webHidden/>
          </w:rPr>
          <w:fldChar w:fldCharType="separate"/>
        </w:r>
        <w:r w:rsidR="002B5C88">
          <w:rPr>
            <w:noProof/>
            <w:webHidden/>
          </w:rPr>
          <w:t>32</w:t>
        </w:r>
        <w:r>
          <w:rPr>
            <w:noProof/>
            <w:webHidden/>
          </w:rPr>
          <w:fldChar w:fldCharType="end"/>
        </w:r>
      </w:hyperlink>
    </w:p>
    <w:p w14:paraId="69B7D40A" w14:textId="59DAD785" w:rsidR="00281787" w:rsidRDefault="00281787" w:rsidP="00281787">
      <w:pPr>
        <w:pStyle w:val="ac"/>
      </w:pPr>
      <w:r>
        <w:fldChar w:fldCharType="end"/>
      </w:r>
    </w:p>
    <w:p w14:paraId="6C57DE69" w14:textId="61439D66" w:rsidR="006A6891" w:rsidRDefault="006A6891" w:rsidP="006A6891"/>
    <w:p w14:paraId="01FC50D1" w14:textId="77777777" w:rsidR="006A6891" w:rsidRPr="007D24DC" w:rsidRDefault="006A6891" w:rsidP="006A6891">
      <w:pPr>
        <w:widowControl/>
        <w:spacing w:line="240" w:lineRule="auto"/>
        <w:jc w:val="left"/>
      </w:pPr>
      <w:r>
        <w:br w:type="page"/>
      </w:r>
    </w:p>
    <w:p w14:paraId="47B52057" w14:textId="77777777" w:rsidR="006A6891" w:rsidRDefault="006A6891" w:rsidP="006A6891">
      <w:pPr>
        <w:pStyle w:val="ac"/>
      </w:pPr>
      <w:bookmarkStart w:id="7" w:name="_Toc180611754"/>
      <w:r>
        <w:rPr>
          <w:rFonts w:hint="eastAsia"/>
        </w:rPr>
        <w:lastRenderedPageBreak/>
        <w:t>表目錄</w:t>
      </w:r>
      <w:bookmarkEnd w:id="7"/>
    </w:p>
    <w:p w14:paraId="4CCBD580" w14:textId="3D03B5CD" w:rsidR="0066760A" w:rsidRDefault="0027689D">
      <w:pPr>
        <w:pStyle w:val="af9"/>
        <w:tabs>
          <w:tab w:val="right" w:leader="dot" w:pos="8777"/>
        </w:tabs>
        <w:rPr>
          <w:rFonts w:asciiTheme="minorHAnsi" w:eastAsiaTheme="minorEastAsia" w:hAnsiTheme="minorHAnsi" w:cstheme="minorBidi"/>
          <w:noProof/>
        </w:rPr>
      </w:pPr>
      <w:r>
        <w:fldChar w:fldCharType="begin"/>
      </w:r>
      <w:r>
        <w:instrText xml:space="preserve"> TOC \h \z \c "</w:instrText>
      </w:r>
      <w:r>
        <w:instrText>表</w:instrText>
      </w:r>
      <w:r>
        <w:instrText xml:space="preserve">" </w:instrText>
      </w:r>
      <w:r>
        <w:fldChar w:fldCharType="separate"/>
      </w:r>
      <w:hyperlink w:anchor="_Toc180611824" w:history="1">
        <w:r w:rsidR="0066760A" w:rsidRPr="00DA56A0">
          <w:rPr>
            <w:rStyle w:val="ae"/>
            <w:rFonts w:hint="eastAsia"/>
            <w:noProof/>
          </w:rPr>
          <w:t>表</w:t>
        </w:r>
        <w:r w:rsidR="0066760A" w:rsidRPr="00DA56A0">
          <w:rPr>
            <w:rStyle w:val="ae"/>
            <w:noProof/>
          </w:rPr>
          <w:t xml:space="preserve"> 1. </w:t>
        </w:r>
        <w:r w:rsidR="0066760A" w:rsidRPr="00DA56A0">
          <w:rPr>
            <w:rStyle w:val="ae"/>
            <w:rFonts w:hint="eastAsia"/>
            <w:noProof/>
          </w:rPr>
          <w:t>圖</w:t>
        </w:r>
        <w:r w:rsidR="0066760A" w:rsidRPr="00DA56A0">
          <w:rPr>
            <w:rStyle w:val="ae"/>
            <w:noProof/>
          </w:rPr>
          <w:t>8</w:t>
        </w:r>
        <w:r w:rsidR="0066760A" w:rsidRPr="00DA56A0">
          <w:rPr>
            <w:rStyle w:val="ae"/>
            <w:rFonts w:hint="eastAsia"/>
            <w:noProof/>
          </w:rPr>
          <w:t>標記內容</w:t>
        </w:r>
        <w:r w:rsidR="0066760A">
          <w:rPr>
            <w:noProof/>
            <w:webHidden/>
          </w:rPr>
          <w:tab/>
        </w:r>
        <w:r w:rsidR="0066760A">
          <w:rPr>
            <w:noProof/>
            <w:webHidden/>
          </w:rPr>
          <w:fldChar w:fldCharType="begin"/>
        </w:r>
        <w:r w:rsidR="0066760A">
          <w:rPr>
            <w:noProof/>
            <w:webHidden/>
          </w:rPr>
          <w:instrText xml:space="preserve"> PAGEREF _Toc180611824 \h </w:instrText>
        </w:r>
        <w:r w:rsidR="0066760A">
          <w:rPr>
            <w:noProof/>
            <w:webHidden/>
          </w:rPr>
        </w:r>
        <w:r w:rsidR="0066760A">
          <w:rPr>
            <w:noProof/>
            <w:webHidden/>
          </w:rPr>
          <w:fldChar w:fldCharType="separate"/>
        </w:r>
        <w:r w:rsidR="002B5C88">
          <w:rPr>
            <w:noProof/>
            <w:webHidden/>
          </w:rPr>
          <w:t>12</w:t>
        </w:r>
        <w:r w:rsidR="0066760A">
          <w:rPr>
            <w:noProof/>
            <w:webHidden/>
          </w:rPr>
          <w:fldChar w:fldCharType="end"/>
        </w:r>
      </w:hyperlink>
    </w:p>
    <w:p w14:paraId="42CA5B07" w14:textId="1F76A902" w:rsidR="0066760A" w:rsidRDefault="0066760A">
      <w:pPr>
        <w:pStyle w:val="af9"/>
        <w:tabs>
          <w:tab w:val="right" w:leader="dot" w:pos="8777"/>
        </w:tabs>
        <w:rPr>
          <w:rFonts w:asciiTheme="minorHAnsi" w:eastAsiaTheme="minorEastAsia" w:hAnsiTheme="minorHAnsi" w:cstheme="minorBidi"/>
          <w:noProof/>
        </w:rPr>
      </w:pPr>
      <w:hyperlink w:anchor="_Toc180611825" w:history="1">
        <w:r w:rsidRPr="00DA56A0">
          <w:rPr>
            <w:rStyle w:val="ae"/>
            <w:rFonts w:hint="eastAsia"/>
            <w:noProof/>
          </w:rPr>
          <w:t>表</w:t>
        </w:r>
        <w:r w:rsidRPr="00DA56A0">
          <w:rPr>
            <w:rStyle w:val="ae"/>
            <w:noProof/>
          </w:rPr>
          <w:t xml:space="preserve"> 2.  CARLA</w:t>
        </w:r>
        <w:r w:rsidRPr="00DA56A0">
          <w:rPr>
            <w:rStyle w:val="ae"/>
            <w:rFonts w:hint="eastAsia"/>
            <w:noProof/>
          </w:rPr>
          <w:t>模擬器資料收集</w:t>
        </w:r>
        <w:r>
          <w:rPr>
            <w:noProof/>
            <w:webHidden/>
          </w:rPr>
          <w:tab/>
        </w:r>
        <w:r>
          <w:rPr>
            <w:noProof/>
            <w:webHidden/>
          </w:rPr>
          <w:fldChar w:fldCharType="begin"/>
        </w:r>
        <w:r>
          <w:rPr>
            <w:noProof/>
            <w:webHidden/>
          </w:rPr>
          <w:instrText xml:space="preserve"> PAGEREF _Toc180611825 \h </w:instrText>
        </w:r>
        <w:r>
          <w:rPr>
            <w:noProof/>
            <w:webHidden/>
          </w:rPr>
        </w:r>
        <w:r>
          <w:rPr>
            <w:noProof/>
            <w:webHidden/>
          </w:rPr>
          <w:fldChar w:fldCharType="separate"/>
        </w:r>
        <w:r w:rsidR="002B5C88">
          <w:rPr>
            <w:noProof/>
            <w:webHidden/>
          </w:rPr>
          <w:t>12</w:t>
        </w:r>
        <w:r>
          <w:rPr>
            <w:noProof/>
            <w:webHidden/>
          </w:rPr>
          <w:fldChar w:fldCharType="end"/>
        </w:r>
      </w:hyperlink>
    </w:p>
    <w:p w14:paraId="6812F8FA" w14:textId="42B4ADF3" w:rsidR="0066760A" w:rsidRDefault="0066760A">
      <w:pPr>
        <w:pStyle w:val="af9"/>
        <w:tabs>
          <w:tab w:val="right" w:leader="dot" w:pos="8777"/>
        </w:tabs>
        <w:rPr>
          <w:rFonts w:asciiTheme="minorHAnsi" w:eastAsiaTheme="minorEastAsia" w:hAnsiTheme="minorHAnsi" w:cstheme="minorBidi"/>
          <w:noProof/>
        </w:rPr>
      </w:pPr>
      <w:hyperlink w:anchor="_Toc180611826" w:history="1">
        <w:r w:rsidRPr="00DA56A0">
          <w:rPr>
            <w:rStyle w:val="ae"/>
            <w:rFonts w:hint="eastAsia"/>
            <w:noProof/>
          </w:rPr>
          <w:t>表</w:t>
        </w:r>
        <w:r w:rsidRPr="00DA56A0">
          <w:rPr>
            <w:rStyle w:val="ae"/>
            <w:noProof/>
          </w:rPr>
          <w:t xml:space="preserve"> 3. </w:t>
        </w:r>
        <w:r w:rsidRPr="00DA56A0">
          <w:rPr>
            <w:rStyle w:val="ae"/>
            <w:rFonts w:hint="eastAsia"/>
            <w:noProof/>
          </w:rPr>
          <w:t>圖</w:t>
        </w:r>
        <w:r w:rsidRPr="00DA56A0">
          <w:rPr>
            <w:rStyle w:val="ae"/>
            <w:noProof/>
          </w:rPr>
          <w:t>12</w:t>
        </w:r>
        <w:r w:rsidRPr="00DA56A0">
          <w:rPr>
            <w:rStyle w:val="ae"/>
            <w:rFonts w:hint="eastAsia"/>
            <w:noProof/>
          </w:rPr>
          <w:t>中原始圖片的標記資料與受汙染後的圖片的標記資料</w:t>
        </w:r>
        <w:r>
          <w:rPr>
            <w:noProof/>
            <w:webHidden/>
          </w:rPr>
          <w:tab/>
        </w:r>
        <w:r>
          <w:rPr>
            <w:noProof/>
            <w:webHidden/>
          </w:rPr>
          <w:fldChar w:fldCharType="begin"/>
        </w:r>
        <w:r>
          <w:rPr>
            <w:noProof/>
            <w:webHidden/>
          </w:rPr>
          <w:instrText xml:space="preserve"> PAGEREF _Toc180611826 \h </w:instrText>
        </w:r>
        <w:r>
          <w:rPr>
            <w:noProof/>
            <w:webHidden/>
          </w:rPr>
        </w:r>
        <w:r>
          <w:rPr>
            <w:noProof/>
            <w:webHidden/>
          </w:rPr>
          <w:fldChar w:fldCharType="separate"/>
        </w:r>
        <w:r w:rsidR="002B5C88">
          <w:rPr>
            <w:noProof/>
            <w:webHidden/>
          </w:rPr>
          <w:t>14</w:t>
        </w:r>
        <w:r>
          <w:rPr>
            <w:noProof/>
            <w:webHidden/>
          </w:rPr>
          <w:fldChar w:fldCharType="end"/>
        </w:r>
      </w:hyperlink>
    </w:p>
    <w:p w14:paraId="3AE67C11" w14:textId="246CE502" w:rsidR="0066760A" w:rsidRDefault="0066760A">
      <w:pPr>
        <w:pStyle w:val="af9"/>
        <w:tabs>
          <w:tab w:val="right" w:leader="dot" w:pos="8777"/>
        </w:tabs>
        <w:rPr>
          <w:rFonts w:asciiTheme="minorHAnsi" w:eastAsiaTheme="minorEastAsia" w:hAnsiTheme="minorHAnsi" w:cstheme="minorBidi"/>
          <w:noProof/>
        </w:rPr>
      </w:pPr>
      <w:hyperlink w:anchor="_Toc180611827" w:history="1">
        <w:r w:rsidRPr="00DA56A0">
          <w:rPr>
            <w:rStyle w:val="ae"/>
            <w:rFonts w:hint="eastAsia"/>
            <w:noProof/>
          </w:rPr>
          <w:t>表</w:t>
        </w:r>
        <w:r w:rsidRPr="00DA56A0">
          <w:rPr>
            <w:rStyle w:val="ae"/>
            <w:noProof/>
          </w:rPr>
          <w:t xml:space="preserve"> 4. </w:t>
        </w:r>
        <w:r w:rsidRPr="00DA56A0">
          <w:rPr>
            <w:rStyle w:val="ae"/>
            <w:rFonts w:hint="eastAsia"/>
            <w:noProof/>
          </w:rPr>
          <w:t>天氣設定</w:t>
        </w:r>
        <w:r>
          <w:rPr>
            <w:noProof/>
            <w:webHidden/>
          </w:rPr>
          <w:tab/>
        </w:r>
        <w:r>
          <w:rPr>
            <w:noProof/>
            <w:webHidden/>
          </w:rPr>
          <w:fldChar w:fldCharType="begin"/>
        </w:r>
        <w:r>
          <w:rPr>
            <w:noProof/>
            <w:webHidden/>
          </w:rPr>
          <w:instrText xml:space="preserve"> PAGEREF _Toc180611827 \h </w:instrText>
        </w:r>
        <w:r>
          <w:rPr>
            <w:noProof/>
            <w:webHidden/>
          </w:rPr>
        </w:r>
        <w:r>
          <w:rPr>
            <w:noProof/>
            <w:webHidden/>
          </w:rPr>
          <w:fldChar w:fldCharType="separate"/>
        </w:r>
        <w:r w:rsidR="002B5C88">
          <w:rPr>
            <w:noProof/>
            <w:webHidden/>
          </w:rPr>
          <w:t>15</w:t>
        </w:r>
        <w:r>
          <w:rPr>
            <w:noProof/>
            <w:webHidden/>
          </w:rPr>
          <w:fldChar w:fldCharType="end"/>
        </w:r>
      </w:hyperlink>
    </w:p>
    <w:p w14:paraId="37326B92" w14:textId="3B970D6D" w:rsidR="0066760A" w:rsidRDefault="0066760A">
      <w:pPr>
        <w:pStyle w:val="af9"/>
        <w:tabs>
          <w:tab w:val="right" w:leader="dot" w:pos="8777"/>
        </w:tabs>
        <w:rPr>
          <w:rFonts w:asciiTheme="minorHAnsi" w:eastAsiaTheme="minorEastAsia" w:hAnsiTheme="minorHAnsi" w:cstheme="minorBidi"/>
          <w:noProof/>
        </w:rPr>
      </w:pPr>
      <w:hyperlink w:anchor="_Toc180611828" w:history="1">
        <w:r w:rsidRPr="00DA56A0">
          <w:rPr>
            <w:rStyle w:val="ae"/>
            <w:rFonts w:hint="eastAsia"/>
            <w:noProof/>
          </w:rPr>
          <w:t>表</w:t>
        </w:r>
        <w:r w:rsidRPr="00DA56A0">
          <w:rPr>
            <w:rStyle w:val="ae"/>
            <w:noProof/>
          </w:rPr>
          <w:t xml:space="preserve"> 5. </w:t>
        </w:r>
        <w:r w:rsidRPr="00DA56A0">
          <w:rPr>
            <w:rStyle w:val="ae"/>
            <w:rFonts w:hint="eastAsia"/>
            <w:noProof/>
          </w:rPr>
          <w:t>模型參數</w:t>
        </w:r>
        <w:r>
          <w:rPr>
            <w:noProof/>
            <w:webHidden/>
          </w:rPr>
          <w:tab/>
        </w:r>
        <w:r>
          <w:rPr>
            <w:noProof/>
            <w:webHidden/>
          </w:rPr>
          <w:fldChar w:fldCharType="begin"/>
        </w:r>
        <w:r>
          <w:rPr>
            <w:noProof/>
            <w:webHidden/>
          </w:rPr>
          <w:instrText xml:space="preserve"> PAGEREF _Toc180611828 \h </w:instrText>
        </w:r>
        <w:r>
          <w:rPr>
            <w:noProof/>
            <w:webHidden/>
          </w:rPr>
        </w:r>
        <w:r>
          <w:rPr>
            <w:noProof/>
            <w:webHidden/>
          </w:rPr>
          <w:fldChar w:fldCharType="separate"/>
        </w:r>
        <w:r w:rsidR="002B5C88">
          <w:rPr>
            <w:noProof/>
            <w:webHidden/>
          </w:rPr>
          <w:t>18</w:t>
        </w:r>
        <w:r>
          <w:rPr>
            <w:noProof/>
            <w:webHidden/>
          </w:rPr>
          <w:fldChar w:fldCharType="end"/>
        </w:r>
      </w:hyperlink>
    </w:p>
    <w:p w14:paraId="2455A040" w14:textId="4B1A8B5E" w:rsidR="0066760A" w:rsidRDefault="0066760A">
      <w:pPr>
        <w:pStyle w:val="af9"/>
        <w:tabs>
          <w:tab w:val="right" w:leader="dot" w:pos="8777"/>
        </w:tabs>
        <w:rPr>
          <w:rFonts w:asciiTheme="minorHAnsi" w:eastAsiaTheme="minorEastAsia" w:hAnsiTheme="minorHAnsi" w:cstheme="minorBidi"/>
          <w:noProof/>
        </w:rPr>
      </w:pPr>
      <w:hyperlink w:anchor="_Toc180611829" w:history="1">
        <w:r w:rsidRPr="00DA56A0">
          <w:rPr>
            <w:rStyle w:val="ae"/>
            <w:rFonts w:hint="eastAsia"/>
            <w:noProof/>
          </w:rPr>
          <w:t>表</w:t>
        </w:r>
        <w:r w:rsidRPr="00DA56A0">
          <w:rPr>
            <w:rStyle w:val="ae"/>
            <w:noProof/>
          </w:rPr>
          <w:t xml:space="preserve"> 6. </w:t>
        </w:r>
        <w:r w:rsidRPr="00DA56A0">
          <w:rPr>
            <w:rStyle w:val="ae"/>
            <w:rFonts w:hint="eastAsia"/>
            <w:noProof/>
          </w:rPr>
          <w:t>模型訓練結果</w:t>
        </w:r>
        <w:r>
          <w:rPr>
            <w:noProof/>
            <w:webHidden/>
          </w:rPr>
          <w:tab/>
        </w:r>
        <w:r>
          <w:rPr>
            <w:noProof/>
            <w:webHidden/>
          </w:rPr>
          <w:fldChar w:fldCharType="begin"/>
        </w:r>
        <w:r>
          <w:rPr>
            <w:noProof/>
            <w:webHidden/>
          </w:rPr>
          <w:instrText xml:space="preserve"> PAGEREF _Toc180611829 \h </w:instrText>
        </w:r>
        <w:r>
          <w:rPr>
            <w:noProof/>
            <w:webHidden/>
          </w:rPr>
        </w:r>
        <w:r>
          <w:rPr>
            <w:noProof/>
            <w:webHidden/>
          </w:rPr>
          <w:fldChar w:fldCharType="separate"/>
        </w:r>
        <w:r w:rsidR="002B5C88">
          <w:rPr>
            <w:noProof/>
            <w:webHidden/>
          </w:rPr>
          <w:t>20</w:t>
        </w:r>
        <w:r>
          <w:rPr>
            <w:noProof/>
            <w:webHidden/>
          </w:rPr>
          <w:fldChar w:fldCharType="end"/>
        </w:r>
      </w:hyperlink>
    </w:p>
    <w:p w14:paraId="03F1736C" w14:textId="376A82EA" w:rsidR="0066760A" w:rsidRDefault="0066760A">
      <w:pPr>
        <w:pStyle w:val="af9"/>
        <w:tabs>
          <w:tab w:val="right" w:leader="dot" w:pos="8777"/>
        </w:tabs>
        <w:rPr>
          <w:rFonts w:asciiTheme="minorHAnsi" w:eastAsiaTheme="minorEastAsia" w:hAnsiTheme="minorHAnsi" w:cstheme="minorBidi"/>
          <w:noProof/>
        </w:rPr>
      </w:pPr>
      <w:hyperlink w:anchor="_Toc180611830" w:history="1">
        <w:r w:rsidRPr="00DA56A0">
          <w:rPr>
            <w:rStyle w:val="ae"/>
            <w:rFonts w:hint="eastAsia"/>
            <w:noProof/>
          </w:rPr>
          <w:t>表</w:t>
        </w:r>
        <w:r w:rsidRPr="00DA56A0">
          <w:rPr>
            <w:rStyle w:val="ae"/>
            <w:noProof/>
          </w:rPr>
          <w:t xml:space="preserve"> 7. </w:t>
        </w:r>
        <w:r w:rsidRPr="00DA56A0">
          <w:rPr>
            <w:rStyle w:val="ae"/>
            <w:rFonts w:hint="eastAsia"/>
            <w:noProof/>
          </w:rPr>
          <w:t>於後門攻擊最佳模型中驗證集準確率以及後門攻擊成功率</w:t>
        </w:r>
        <w:r>
          <w:rPr>
            <w:noProof/>
            <w:webHidden/>
          </w:rPr>
          <w:tab/>
        </w:r>
        <w:r>
          <w:rPr>
            <w:noProof/>
            <w:webHidden/>
          </w:rPr>
          <w:fldChar w:fldCharType="begin"/>
        </w:r>
        <w:r>
          <w:rPr>
            <w:noProof/>
            <w:webHidden/>
          </w:rPr>
          <w:instrText xml:space="preserve"> PAGEREF _Toc180611830 \h </w:instrText>
        </w:r>
        <w:r>
          <w:rPr>
            <w:noProof/>
            <w:webHidden/>
          </w:rPr>
        </w:r>
        <w:r>
          <w:rPr>
            <w:noProof/>
            <w:webHidden/>
          </w:rPr>
          <w:fldChar w:fldCharType="separate"/>
        </w:r>
        <w:r w:rsidR="002B5C88">
          <w:rPr>
            <w:noProof/>
            <w:webHidden/>
          </w:rPr>
          <w:t>21</w:t>
        </w:r>
        <w:r>
          <w:rPr>
            <w:noProof/>
            <w:webHidden/>
          </w:rPr>
          <w:fldChar w:fldCharType="end"/>
        </w:r>
      </w:hyperlink>
    </w:p>
    <w:p w14:paraId="60E5A43D" w14:textId="375F135F" w:rsidR="0066760A" w:rsidRDefault="0066760A">
      <w:pPr>
        <w:pStyle w:val="af9"/>
        <w:tabs>
          <w:tab w:val="right" w:leader="dot" w:pos="8777"/>
        </w:tabs>
        <w:rPr>
          <w:rFonts w:asciiTheme="minorHAnsi" w:eastAsiaTheme="minorEastAsia" w:hAnsiTheme="minorHAnsi" w:cstheme="minorBidi"/>
          <w:noProof/>
        </w:rPr>
      </w:pPr>
      <w:hyperlink w:anchor="_Toc180611831" w:history="1">
        <w:r w:rsidRPr="00DA56A0">
          <w:rPr>
            <w:rStyle w:val="ae"/>
            <w:rFonts w:hint="eastAsia"/>
            <w:noProof/>
          </w:rPr>
          <w:t>表</w:t>
        </w:r>
        <w:r w:rsidRPr="00DA56A0">
          <w:rPr>
            <w:rStyle w:val="ae"/>
            <w:noProof/>
          </w:rPr>
          <w:t xml:space="preserve"> 8. </w:t>
        </w:r>
        <w:r w:rsidRPr="00DA56A0">
          <w:rPr>
            <w:rStyle w:val="ae"/>
            <w:rFonts w:hint="eastAsia"/>
            <w:noProof/>
          </w:rPr>
          <w:t>路牌在不同天氣情況下的準確率</w:t>
        </w:r>
        <w:r w:rsidRPr="00DA56A0">
          <w:rPr>
            <w:rStyle w:val="ae"/>
            <w:noProof/>
          </w:rPr>
          <w:t>(</w:t>
        </w:r>
        <w:r w:rsidRPr="00DA56A0">
          <w:rPr>
            <w:rStyle w:val="ae"/>
            <w:rFonts w:hint="eastAsia"/>
            <w:noProof/>
          </w:rPr>
          <w:t>正面</w:t>
        </w:r>
        <w:r w:rsidRPr="00DA56A0">
          <w:rPr>
            <w:rStyle w:val="ae"/>
            <w:noProof/>
          </w:rPr>
          <w:t>)</w:t>
        </w:r>
        <w:r>
          <w:rPr>
            <w:noProof/>
            <w:webHidden/>
          </w:rPr>
          <w:tab/>
        </w:r>
        <w:r>
          <w:rPr>
            <w:noProof/>
            <w:webHidden/>
          </w:rPr>
          <w:fldChar w:fldCharType="begin"/>
        </w:r>
        <w:r>
          <w:rPr>
            <w:noProof/>
            <w:webHidden/>
          </w:rPr>
          <w:instrText xml:space="preserve"> PAGEREF _Toc180611831 \h </w:instrText>
        </w:r>
        <w:r>
          <w:rPr>
            <w:noProof/>
            <w:webHidden/>
          </w:rPr>
        </w:r>
        <w:r>
          <w:rPr>
            <w:noProof/>
            <w:webHidden/>
          </w:rPr>
          <w:fldChar w:fldCharType="separate"/>
        </w:r>
        <w:r w:rsidR="002B5C88">
          <w:rPr>
            <w:noProof/>
            <w:webHidden/>
          </w:rPr>
          <w:t>24</w:t>
        </w:r>
        <w:r>
          <w:rPr>
            <w:noProof/>
            <w:webHidden/>
          </w:rPr>
          <w:fldChar w:fldCharType="end"/>
        </w:r>
      </w:hyperlink>
    </w:p>
    <w:p w14:paraId="64DAA63A" w14:textId="50807BC3" w:rsidR="0066760A" w:rsidRDefault="0066760A">
      <w:pPr>
        <w:pStyle w:val="af9"/>
        <w:tabs>
          <w:tab w:val="right" w:leader="dot" w:pos="8777"/>
        </w:tabs>
        <w:rPr>
          <w:rFonts w:asciiTheme="minorHAnsi" w:eastAsiaTheme="minorEastAsia" w:hAnsiTheme="minorHAnsi" w:cstheme="minorBidi"/>
          <w:noProof/>
        </w:rPr>
      </w:pPr>
      <w:hyperlink w:anchor="_Toc180611832" w:history="1">
        <w:r w:rsidRPr="00DA56A0">
          <w:rPr>
            <w:rStyle w:val="ae"/>
            <w:rFonts w:hint="eastAsia"/>
            <w:noProof/>
          </w:rPr>
          <w:t>表</w:t>
        </w:r>
        <w:r w:rsidRPr="00DA56A0">
          <w:rPr>
            <w:rStyle w:val="ae"/>
            <w:noProof/>
          </w:rPr>
          <w:t xml:space="preserve"> 9. </w:t>
        </w:r>
        <w:r w:rsidRPr="00DA56A0">
          <w:rPr>
            <w:rStyle w:val="ae"/>
            <w:rFonts w:hint="eastAsia"/>
            <w:noProof/>
          </w:rPr>
          <w:t>路牌在不同天氣情況下的準確度</w:t>
        </w:r>
        <w:r w:rsidRPr="00DA56A0">
          <w:rPr>
            <w:rStyle w:val="ae"/>
            <w:noProof/>
          </w:rPr>
          <w:t>(45</w:t>
        </w:r>
        <w:r w:rsidRPr="00DA56A0">
          <w:rPr>
            <w:rStyle w:val="ae"/>
            <w:rFonts w:hint="eastAsia"/>
            <w:noProof/>
          </w:rPr>
          <w:t>度</w:t>
        </w:r>
        <w:r w:rsidRPr="00DA56A0">
          <w:rPr>
            <w:rStyle w:val="ae"/>
            <w:noProof/>
          </w:rPr>
          <w:t>)</w:t>
        </w:r>
        <w:r>
          <w:rPr>
            <w:noProof/>
            <w:webHidden/>
          </w:rPr>
          <w:tab/>
        </w:r>
        <w:r>
          <w:rPr>
            <w:noProof/>
            <w:webHidden/>
          </w:rPr>
          <w:fldChar w:fldCharType="begin"/>
        </w:r>
        <w:r>
          <w:rPr>
            <w:noProof/>
            <w:webHidden/>
          </w:rPr>
          <w:instrText xml:space="preserve"> PAGEREF _Toc180611832 \h </w:instrText>
        </w:r>
        <w:r>
          <w:rPr>
            <w:noProof/>
            <w:webHidden/>
          </w:rPr>
        </w:r>
        <w:r>
          <w:rPr>
            <w:noProof/>
            <w:webHidden/>
          </w:rPr>
          <w:fldChar w:fldCharType="separate"/>
        </w:r>
        <w:r w:rsidR="002B5C88">
          <w:rPr>
            <w:noProof/>
            <w:webHidden/>
          </w:rPr>
          <w:t>25</w:t>
        </w:r>
        <w:r>
          <w:rPr>
            <w:noProof/>
            <w:webHidden/>
          </w:rPr>
          <w:fldChar w:fldCharType="end"/>
        </w:r>
      </w:hyperlink>
    </w:p>
    <w:p w14:paraId="3327F8C1" w14:textId="1079D778" w:rsidR="0066760A" w:rsidRDefault="0066760A">
      <w:pPr>
        <w:pStyle w:val="af9"/>
        <w:tabs>
          <w:tab w:val="right" w:leader="dot" w:pos="8777"/>
        </w:tabs>
        <w:rPr>
          <w:rFonts w:asciiTheme="minorHAnsi" w:eastAsiaTheme="minorEastAsia" w:hAnsiTheme="minorHAnsi" w:cstheme="minorBidi"/>
          <w:noProof/>
        </w:rPr>
      </w:pPr>
      <w:hyperlink w:anchor="_Toc180611833" w:history="1">
        <w:r w:rsidRPr="00DA56A0">
          <w:rPr>
            <w:rStyle w:val="ae"/>
            <w:rFonts w:hint="eastAsia"/>
            <w:noProof/>
          </w:rPr>
          <w:t>表</w:t>
        </w:r>
        <w:r w:rsidRPr="00DA56A0">
          <w:rPr>
            <w:rStyle w:val="ae"/>
            <w:noProof/>
          </w:rPr>
          <w:t xml:space="preserve"> 10. </w:t>
        </w:r>
        <w:r w:rsidRPr="00DA56A0">
          <w:rPr>
            <w:rStyle w:val="ae"/>
            <w:rFonts w:hint="eastAsia"/>
            <w:noProof/>
          </w:rPr>
          <w:t>晴天狀況下模型準確率及後門攻擊成功率</w:t>
        </w:r>
        <w:r>
          <w:rPr>
            <w:noProof/>
            <w:webHidden/>
          </w:rPr>
          <w:tab/>
        </w:r>
        <w:r>
          <w:rPr>
            <w:noProof/>
            <w:webHidden/>
          </w:rPr>
          <w:fldChar w:fldCharType="begin"/>
        </w:r>
        <w:r>
          <w:rPr>
            <w:noProof/>
            <w:webHidden/>
          </w:rPr>
          <w:instrText xml:space="preserve"> PAGEREF _Toc180611833 \h </w:instrText>
        </w:r>
        <w:r>
          <w:rPr>
            <w:noProof/>
            <w:webHidden/>
          </w:rPr>
        </w:r>
        <w:r>
          <w:rPr>
            <w:noProof/>
            <w:webHidden/>
          </w:rPr>
          <w:fldChar w:fldCharType="separate"/>
        </w:r>
        <w:r w:rsidR="002B5C88">
          <w:rPr>
            <w:noProof/>
            <w:webHidden/>
          </w:rPr>
          <w:t>27</w:t>
        </w:r>
        <w:r>
          <w:rPr>
            <w:noProof/>
            <w:webHidden/>
          </w:rPr>
          <w:fldChar w:fldCharType="end"/>
        </w:r>
      </w:hyperlink>
    </w:p>
    <w:p w14:paraId="1F7EDD5B" w14:textId="4E2F763F" w:rsidR="0066760A" w:rsidRDefault="0066760A">
      <w:pPr>
        <w:pStyle w:val="af9"/>
        <w:tabs>
          <w:tab w:val="right" w:leader="dot" w:pos="8777"/>
        </w:tabs>
        <w:rPr>
          <w:rFonts w:asciiTheme="minorHAnsi" w:eastAsiaTheme="minorEastAsia" w:hAnsiTheme="minorHAnsi" w:cstheme="minorBidi"/>
          <w:noProof/>
        </w:rPr>
      </w:pPr>
      <w:hyperlink w:anchor="_Toc180611834" w:history="1">
        <w:r w:rsidRPr="00DA56A0">
          <w:rPr>
            <w:rStyle w:val="ae"/>
            <w:rFonts w:hint="eastAsia"/>
            <w:noProof/>
          </w:rPr>
          <w:t>表</w:t>
        </w:r>
        <w:r w:rsidRPr="00DA56A0">
          <w:rPr>
            <w:rStyle w:val="ae"/>
            <w:noProof/>
          </w:rPr>
          <w:t xml:space="preserve"> 11. </w:t>
        </w:r>
        <w:r w:rsidRPr="00DA56A0">
          <w:rPr>
            <w:rStyle w:val="ae"/>
            <w:rFonts w:hint="eastAsia"/>
            <w:noProof/>
          </w:rPr>
          <w:t>雨天狀況下模型準確率及後門攻擊成功率</w:t>
        </w:r>
        <w:r>
          <w:rPr>
            <w:noProof/>
            <w:webHidden/>
          </w:rPr>
          <w:tab/>
        </w:r>
        <w:r>
          <w:rPr>
            <w:noProof/>
            <w:webHidden/>
          </w:rPr>
          <w:fldChar w:fldCharType="begin"/>
        </w:r>
        <w:r>
          <w:rPr>
            <w:noProof/>
            <w:webHidden/>
          </w:rPr>
          <w:instrText xml:space="preserve"> PAGEREF _Toc180611834 \h </w:instrText>
        </w:r>
        <w:r>
          <w:rPr>
            <w:noProof/>
            <w:webHidden/>
          </w:rPr>
        </w:r>
        <w:r>
          <w:rPr>
            <w:noProof/>
            <w:webHidden/>
          </w:rPr>
          <w:fldChar w:fldCharType="separate"/>
        </w:r>
        <w:r w:rsidR="002B5C88">
          <w:rPr>
            <w:noProof/>
            <w:webHidden/>
          </w:rPr>
          <w:t>29</w:t>
        </w:r>
        <w:r>
          <w:rPr>
            <w:noProof/>
            <w:webHidden/>
          </w:rPr>
          <w:fldChar w:fldCharType="end"/>
        </w:r>
      </w:hyperlink>
    </w:p>
    <w:p w14:paraId="60FEAC58" w14:textId="3A6564CF" w:rsidR="0066760A" w:rsidRDefault="0066760A">
      <w:pPr>
        <w:pStyle w:val="af9"/>
        <w:tabs>
          <w:tab w:val="right" w:leader="dot" w:pos="8777"/>
        </w:tabs>
        <w:rPr>
          <w:rFonts w:asciiTheme="minorHAnsi" w:eastAsiaTheme="minorEastAsia" w:hAnsiTheme="minorHAnsi" w:cstheme="minorBidi"/>
          <w:noProof/>
        </w:rPr>
      </w:pPr>
      <w:hyperlink w:anchor="_Toc180611835" w:history="1">
        <w:r w:rsidRPr="00DA56A0">
          <w:rPr>
            <w:rStyle w:val="ae"/>
            <w:rFonts w:hint="eastAsia"/>
            <w:noProof/>
          </w:rPr>
          <w:t>表</w:t>
        </w:r>
        <w:r w:rsidRPr="00DA56A0">
          <w:rPr>
            <w:rStyle w:val="ae"/>
            <w:noProof/>
          </w:rPr>
          <w:t xml:space="preserve"> 12. </w:t>
        </w:r>
        <w:r w:rsidRPr="00DA56A0">
          <w:rPr>
            <w:rStyle w:val="ae"/>
            <w:rFonts w:hint="eastAsia"/>
            <w:noProof/>
          </w:rPr>
          <w:t>陰天狀況下模型準確率及後門攻擊成功率</w:t>
        </w:r>
        <w:r>
          <w:rPr>
            <w:noProof/>
            <w:webHidden/>
          </w:rPr>
          <w:tab/>
        </w:r>
        <w:r>
          <w:rPr>
            <w:noProof/>
            <w:webHidden/>
          </w:rPr>
          <w:fldChar w:fldCharType="begin"/>
        </w:r>
        <w:r>
          <w:rPr>
            <w:noProof/>
            <w:webHidden/>
          </w:rPr>
          <w:instrText xml:space="preserve"> PAGEREF _Toc180611835 \h </w:instrText>
        </w:r>
        <w:r>
          <w:rPr>
            <w:noProof/>
            <w:webHidden/>
          </w:rPr>
        </w:r>
        <w:r>
          <w:rPr>
            <w:noProof/>
            <w:webHidden/>
          </w:rPr>
          <w:fldChar w:fldCharType="separate"/>
        </w:r>
        <w:r w:rsidR="002B5C88">
          <w:rPr>
            <w:noProof/>
            <w:webHidden/>
          </w:rPr>
          <w:t>30</w:t>
        </w:r>
        <w:r>
          <w:rPr>
            <w:noProof/>
            <w:webHidden/>
          </w:rPr>
          <w:fldChar w:fldCharType="end"/>
        </w:r>
      </w:hyperlink>
    </w:p>
    <w:p w14:paraId="2526A654" w14:textId="4D9ED745" w:rsidR="0066760A" w:rsidRDefault="0066760A">
      <w:pPr>
        <w:pStyle w:val="af9"/>
        <w:tabs>
          <w:tab w:val="right" w:leader="dot" w:pos="8777"/>
        </w:tabs>
        <w:rPr>
          <w:rFonts w:asciiTheme="minorHAnsi" w:eastAsiaTheme="minorEastAsia" w:hAnsiTheme="minorHAnsi" w:cstheme="minorBidi"/>
          <w:noProof/>
        </w:rPr>
      </w:pPr>
      <w:hyperlink w:anchor="_Toc180611836" w:history="1">
        <w:r w:rsidRPr="00DA56A0">
          <w:rPr>
            <w:rStyle w:val="ae"/>
            <w:rFonts w:hint="eastAsia"/>
            <w:noProof/>
          </w:rPr>
          <w:t>表</w:t>
        </w:r>
        <w:r w:rsidRPr="00DA56A0">
          <w:rPr>
            <w:rStyle w:val="ae"/>
            <w:noProof/>
          </w:rPr>
          <w:t xml:space="preserve"> 13. </w:t>
        </w:r>
        <w:r w:rsidRPr="00DA56A0">
          <w:rPr>
            <w:rStyle w:val="ae"/>
            <w:rFonts w:hint="eastAsia"/>
            <w:noProof/>
          </w:rPr>
          <w:t>陰天下雨狀況下模型準確率及後門攻擊成功率</w:t>
        </w:r>
        <w:r>
          <w:rPr>
            <w:noProof/>
            <w:webHidden/>
          </w:rPr>
          <w:tab/>
        </w:r>
        <w:r>
          <w:rPr>
            <w:noProof/>
            <w:webHidden/>
          </w:rPr>
          <w:fldChar w:fldCharType="begin"/>
        </w:r>
        <w:r>
          <w:rPr>
            <w:noProof/>
            <w:webHidden/>
          </w:rPr>
          <w:instrText xml:space="preserve"> PAGEREF _Toc180611836 \h </w:instrText>
        </w:r>
        <w:r>
          <w:rPr>
            <w:noProof/>
            <w:webHidden/>
          </w:rPr>
        </w:r>
        <w:r>
          <w:rPr>
            <w:noProof/>
            <w:webHidden/>
          </w:rPr>
          <w:fldChar w:fldCharType="separate"/>
        </w:r>
        <w:r w:rsidR="002B5C88">
          <w:rPr>
            <w:noProof/>
            <w:webHidden/>
          </w:rPr>
          <w:t>33</w:t>
        </w:r>
        <w:r>
          <w:rPr>
            <w:noProof/>
            <w:webHidden/>
          </w:rPr>
          <w:fldChar w:fldCharType="end"/>
        </w:r>
      </w:hyperlink>
    </w:p>
    <w:p w14:paraId="2520AC23" w14:textId="32219131" w:rsidR="006A6891" w:rsidRPr="00D06CB3" w:rsidRDefault="0027689D" w:rsidP="00D06CB3">
      <w:pPr>
        <w:pStyle w:val="af9"/>
        <w:tabs>
          <w:tab w:val="right" w:leader="dot" w:pos="8777"/>
        </w:tabs>
        <w:rPr>
          <w:rFonts w:asciiTheme="minorHAnsi" w:eastAsiaTheme="minorEastAsia" w:hAnsiTheme="minorHAnsi" w:cstheme="minorBidi"/>
          <w:noProof/>
        </w:rPr>
        <w:sectPr w:rsidR="006A6891" w:rsidRPr="00D06CB3" w:rsidSect="001D1991">
          <w:pgSz w:w="11906" w:h="16838"/>
          <w:pgMar w:top="1418" w:right="1418" w:bottom="1418" w:left="1701" w:header="720" w:footer="720" w:gutter="0"/>
          <w:pgNumType w:fmt="lowerRoman" w:start="1"/>
          <w:cols w:space="720"/>
          <w:docGrid w:type="lines" w:linePitch="360"/>
        </w:sectPr>
      </w:pPr>
      <w:r>
        <w:fldChar w:fldCharType="end"/>
      </w:r>
    </w:p>
    <w:p w14:paraId="1F4C0825" w14:textId="7C6EFDD9" w:rsidR="006B221D" w:rsidRDefault="006A6891" w:rsidP="005A5BFD">
      <w:pPr>
        <w:pStyle w:val="a0"/>
      </w:pPr>
      <w:bookmarkStart w:id="8" w:name="_Toc180611755"/>
      <w:r>
        <w:lastRenderedPageBreak/>
        <w:t>緒論</w:t>
      </w:r>
      <w:bookmarkEnd w:id="8"/>
    </w:p>
    <w:p w14:paraId="11A63339" w14:textId="183FD0E3" w:rsidR="009F4710" w:rsidRPr="009F4710" w:rsidRDefault="009F4710" w:rsidP="00753894">
      <w:pPr>
        <w:ind w:firstLine="480"/>
      </w:pPr>
      <w:r w:rsidRPr="009F4710">
        <w:t>隨著人工智能（</w:t>
      </w:r>
      <w:r w:rsidRPr="009F4710">
        <w:t>AI</w:t>
      </w:r>
      <w:r w:rsidRPr="009F4710">
        <w:t>）和機器學習（</w:t>
      </w:r>
      <w:r w:rsidRPr="009F4710">
        <w:t>ML</w:t>
      </w:r>
      <w:r w:rsidRPr="009F4710">
        <w:t>）技術的快速發展，神經網</w:t>
      </w:r>
      <w:r w:rsidR="00576C9F">
        <w:rPr>
          <w:rFonts w:hint="eastAsia"/>
        </w:rPr>
        <w:t>路</w:t>
      </w:r>
      <w:r w:rsidRPr="009F4710">
        <w:t>在各種應用中扮演著越來越重要的角色，</w:t>
      </w:r>
      <w:r w:rsidR="00F54375">
        <w:rPr>
          <w:rFonts w:hint="eastAsia"/>
        </w:rPr>
        <w:t>包括圖像識別、自然語言處理和自動駕駛等領域。</w:t>
      </w:r>
      <w:r w:rsidRPr="009F4710">
        <w:t>AI</w:t>
      </w:r>
      <w:r w:rsidRPr="009F4710">
        <w:t>的廣泛應用</w:t>
      </w:r>
      <w:r w:rsidR="00F54375">
        <w:rPr>
          <w:rFonts w:hint="eastAsia"/>
        </w:rPr>
        <w:t>顯著</w:t>
      </w:r>
      <w:r w:rsidRPr="009F4710">
        <w:t>提升了這些系統的效率與精度。然而，隨著神經網</w:t>
      </w:r>
      <w:r w:rsidR="00576C9F">
        <w:rPr>
          <w:rFonts w:hint="eastAsia"/>
        </w:rPr>
        <w:t>路</w:t>
      </w:r>
      <w:r w:rsidRPr="009F4710">
        <w:t>模型的複雜性和應用範圍的不斷擴大，其安全性也面臨著前所未有的挑戰。其中一個重要的威脅就是</w:t>
      </w:r>
      <w:r w:rsidR="00F54375">
        <w:rPr>
          <w:rFonts w:hint="eastAsia"/>
        </w:rPr>
        <w:t>神經網路</w:t>
      </w:r>
      <w:r w:rsidRPr="009F4710">
        <w:t>後門攻擊（</w:t>
      </w:r>
      <w:r w:rsidRPr="009F4710">
        <w:t>Backdoor Attack</w:t>
      </w:r>
      <w:r w:rsidRPr="009F4710">
        <w:t>）。</w:t>
      </w:r>
    </w:p>
    <w:p w14:paraId="3007C688" w14:textId="399E3E2D" w:rsidR="009F4710" w:rsidRDefault="009F4710" w:rsidP="00753894">
      <w:pPr>
        <w:ind w:firstLine="480"/>
      </w:pPr>
      <w:r w:rsidRPr="009F4710">
        <w:t>後門攻擊的形成與神經網</w:t>
      </w:r>
      <w:r w:rsidR="00576C9F">
        <w:rPr>
          <w:rFonts w:hint="eastAsia"/>
        </w:rPr>
        <w:t>路</w:t>
      </w:r>
      <w:r w:rsidRPr="009F4710">
        <w:t>訓練過程中的數據密切相關。在模型訓練過程中，神經網</w:t>
      </w:r>
      <w:r w:rsidR="00576C9F">
        <w:rPr>
          <w:rFonts w:hint="eastAsia"/>
        </w:rPr>
        <w:t>路</w:t>
      </w:r>
      <w:r w:rsidRPr="009F4710">
        <w:t>需要依賴大量的訓練數據來學習和生成預測。如果訓練數據集中被植入帶有特定觸發模式的惡意樣本，模型可能會在不知不覺中學習到這些惡意特徵，</w:t>
      </w:r>
      <w:r w:rsidR="00361A26">
        <w:rPr>
          <w:rFonts w:hint="eastAsia"/>
        </w:rPr>
        <w:t>進</w:t>
      </w:r>
      <w:r w:rsidRPr="009F4710">
        <w:t>而在訓練後，在特定條件下產生錯誤的輸出。這些後門攻擊的觸發通常難以察覺，因為它</w:t>
      </w:r>
      <w:r w:rsidRPr="00975C38">
        <w:t>們隱藏在大量正常數據中，僅在特定情境下被觸發。這些惡意樣本與正常樣本極為相似，難以被發現。然而，當輸入包含特定觸發模式時，神經網</w:t>
      </w:r>
      <w:r w:rsidR="00576C9F">
        <w:rPr>
          <w:rFonts w:hint="eastAsia"/>
        </w:rPr>
        <w:t>路</w:t>
      </w:r>
      <w:r w:rsidRPr="00975C38">
        <w:t>便會被引導生成預設的錯誤結果。</w:t>
      </w:r>
    </w:p>
    <w:p w14:paraId="0278B037" w14:textId="567193E7" w:rsidR="007E4F99" w:rsidRPr="007E4F99" w:rsidRDefault="00975C38" w:rsidP="00435ADF">
      <w:pPr>
        <w:ind w:firstLine="480"/>
      </w:pPr>
      <w:r>
        <w:rPr>
          <w:rFonts w:hint="eastAsia"/>
        </w:rPr>
        <w:t>目前</w:t>
      </w:r>
      <w:r w:rsidR="00F92B54">
        <w:rPr>
          <w:rFonts w:hint="eastAsia"/>
        </w:rPr>
        <w:t>已有</w:t>
      </w:r>
      <w:r w:rsidRPr="00975C38">
        <w:t>許多</w:t>
      </w:r>
      <w:r w:rsidR="00F92B54">
        <w:rPr>
          <w:rFonts w:hint="eastAsia"/>
        </w:rPr>
        <w:t>關</w:t>
      </w:r>
      <w:r w:rsidRPr="00975C38">
        <w:t>於神經網</w:t>
      </w:r>
      <w:r w:rsidR="00576C9F">
        <w:rPr>
          <w:rFonts w:hint="eastAsia"/>
        </w:rPr>
        <w:t>路</w:t>
      </w:r>
      <w:r w:rsidRPr="00975C38">
        <w:t>攻擊</w:t>
      </w:r>
      <w:r w:rsidR="00F92B54">
        <w:rPr>
          <w:rFonts w:hint="eastAsia"/>
        </w:rPr>
        <w:t>的研究</w:t>
      </w:r>
      <w:r w:rsidRPr="00975C38">
        <w:t>，但大多</w:t>
      </w:r>
      <w:r w:rsidR="00435ADF">
        <w:rPr>
          <w:rFonts w:hint="eastAsia"/>
        </w:rPr>
        <w:t>都是理論層面，實驗主要是</w:t>
      </w:r>
      <w:r w:rsidR="00435ADF" w:rsidRPr="0058414B">
        <w:t>在數位</w:t>
      </w:r>
      <w:r w:rsidR="00435ADF">
        <w:rPr>
          <w:rFonts w:hint="eastAsia"/>
        </w:rPr>
        <w:t>端進行</w:t>
      </w:r>
      <w:r w:rsidR="00435ADF" w:rsidRPr="0058414B">
        <w:t>，</w:t>
      </w:r>
      <w:r w:rsidR="00435ADF">
        <w:rPr>
          <w:rFonts w:hint="eastAsia"/>
        </w:rPr>
        <w:t>並未針對實體環境應用中有全面性的討論。</w:t>
      </w:r>
      <w:r w:rsidRPr="00975C38">
        <w:t>然而，神經網</w:t>
      </w:r>
      <w:r w:rsidR="00576C9F">
        <w:rPr>
          <w:rFonts w:hint="eastAsia"/>
        </w:rPr>
        <w:t>路</w:t>
      </w:r>
      <w:r w:rsidRPr="00975C38">
        <w:t>在實際應用中主要用於人工智慧系統的感知層，即在實體環境中運行。因此，本研究旨在</w:t>
      </w:r>
      <w:r w:rsidR="00776C8C">
        <w:rPr>
          <w:rFonts w:hint="eastAsia"/>
        </w:rPr>
        <w:t>於</w:t>
      </w:r>
      <w:r w:rsidR="00776C8C">
        <w:rPr>
          <w:rFonts w:hint="eastAsia"/>
        </w:rPr>
        <w:t>C</w:t>
      </w:r>
      <w:r w:rsidR="00776C8C">
        <w:t>ARLA</w:t>
      </w:r>
      <w:r w:rsidR="00435ADF">
        <w:rPr>
          <w:rFonts w:hint="eastAsia"/>
        </w:rPr>
        <w:t>模擬器</w:t>
      </w:r>
      <w:r w:rsidR="00BC4C07">
        <w:fldChar w:fldCharType="begin"/>
      </w:r>
      <w:r w:rsidR="006362A7">
        <w:instrText xml:space="preserve"> ADDIN EN.CITE &lt;EndNote&gt;&lt;Cite&gt;&lt;Author&gt;Dosovitskiy&lt;/Author&gt;&lt;Year&gt;2017&lt;/Year&gt;&lt;RecNum&gt;13&lt;/RecNum&gt;&lt;DisplayText&gt;[1]&lt;/DisplayText&gt;&lt;record&gt;&lt;rec-number&gt;13&lt;/rec-number&gt;&lt;foreign-keys&gt;&lt;key app="EN" db-id="p20xpfp9fdde26etxw4xpvwpz9aexprxrfs2" timestamp="1729080805"&gt;13&lt;/key&gt;&lt;/foreign-keys&gt;&lt;ref-type name="Conference Proceedings"&gt;10&lt;/ref-type&gt;&lt;contributors&gt;&lt;authors&gt;&lt;author&gt;Dosovitskiy, Alexey&lt;/author&gt;&lt;author&gt;Ros, German&lt;/author&gt;&lt;author&gt;Codevilla, Felipe&lt;/author&gt;&lt;author&gt;Lopez, Antonio&lt;/author&gt;&lt;author&gt;Koltun, Vladlen&lt;/author&gt;&lt;/authors&gt;&lt;/contributors&gt;&lt;titles&gt;&lt;title&gt;CARLA: An open urban driving simulator&lt;/title&gt;&lt;secondary-title&gt;Conference on robot learning&lt;/secondary-title&gt;&lt;/titles&gt;&lt;pages&gt;1-16&lt;/pages&gt;&lt;dates&gt;&lt;year&gt;2017&lt;/year&gt;&lt;/dates&gt;&lt;publisher&gt;PMLR&lt;/publisher&gt;&lt;isbn&gt;2640-3498&lt;/isbn&gt;&lt;urls&gt;&lt;/urls&gt;&lt;/record&gt;&lt;/Cite&gt;&lt;/EndNote&gt;</w:instrText>
      </w:r>
      <w:r w:rsidR="00BC4C07">
        <w:fldChar w:fldCharType="separate"/>
      </w:r>
      <w:r w:rsidR="006362A7">
        <w:rPr>
          <w:noProof/>
        </w:rPr>
        <w:t>[</w:t>
      </w:r>
      <w:hyperlink w:anchor="_ENREF_1" w:tooltip="Dosovitskiy, 2017 #13" w:history="1">
        <w:r w:rsidR="00FB7A1D">
          <w:rPr>
            <w:noProof/>
          </w:rPr>
          <w:t>1</w:t>
        </w:r>
      </w:hyperlink>
      <w:r w:rsidR="006362A7">
        <w:rPr>
          <w:noProof/>
        </w:rPr>
        <w:t>]</w:t>
      </w:r>
      <w:r w:rsidR="00BC4C07">
        <w:fldChar w:fldCharType="end"/>
      </w:r>
      <w:r w:rsidR="00435ADF">
        <w:rPr>
          <w:rFonts w:hint="eastAsia"/>
        </w:rPr>
        <w:t>中</w:t>
      </w:r>
      <w:r w:rsidR="00776C8C">
        <w:rPr>
          <w:rFonts w:hint="eastAsia"/>
        </w:rPr>
        <w:t>架設</w:t>
      </w:r>
      <w:r w:rsidRPr="00975C38">
        <w:t>模</w:t>
      </w:r>
      <w:r w:rsidR="006B193B">
        <w:rPr>
          <w:rFonts w:hint="eastAsia"/>
        </w:rPr>
        <w:t>擬環境</w:t>
      </w:r>
      <w:r w:rsidRPr="00975C38">
        <w:t>並測試理論上可行的神經網</w:t>
      </w:r>
      <w:r w:rsidR="00576C9F">
        <w:rPr>
          <w:rFonts w:hint="eastAsia"/>
        </w:rPr>
        <w:t>路</w:t>
      </w:r>
      <w:r w:rsidRPr="00975C38">
        <w:t>後門攻擊，以探討</w:t>
      </w:r>
      <w:r w:rsidR="00435ADF">
        <w:rPr>
          <w:rFonts w:hint="eastAsia"/>
        </w:rPr>
        <w:t>後門</w:t>
      </w:r>
      <w:r w:rsidRPr="00975C38">
        <w:t>攻擊對整個系統的影響，並分析在實體環境中可能面臨的挑戰。</w:t>
      </w:r>
    </w:p>
    <w:p w14:paraId="518A513B" w14:textId="6ED958FA" w:rsidR="009F4710" w:rsidRPr="007E4F99" w:rsidRDefault="007E4F99" w:rsidP="00753894">
      <w:pPr>
        <w:ind w:firstLine="480"/>
      </w:pPr>
      <w:r w:rsidRPr="007E4F99">
        <w:t>CARLA</w:t>
      </w:r>
      <w:r w:rsidRPr="007E4F99">
        <w:t>是一個開源的自動駕駛模擬平台，提供高</w:t>
      </w:r>
      <w:r w:rsidR="008B3090">
        <w:rPr>
          <w:rFonts w:hint="eastAsia"/>
        </w:rPr>
        <w:t>度</w:t>
      </w:r>
      <w:r w:rsidRPr="007E4F99">
        <w:t>擬真的城市模擬和自動駕駛功能，使得研究人員能夠在虛擬環境中進行安全測試和驗證。</w:t>
      </w:r>
      <w:r w:rsidR="00E01982">
        <w:rPr>
          <w:rFonts w:hint="eastAsia"/>
        </w:rPr>
        <w:t>透</w:t>
      </w:r>
      <w:r w:rsidRPr="007E4F99">
        <w:t>過在</w:t>
      </w:r>
      <w:r w:rsidRPr="007E4F99">
        <w:t>CARLA</w:t>
      </w:r>
      <w:r w:rsidRPr="007E4F99">
        <w:t>環境中進行後門攻擊</w:t>
      </w:r>
      <w:r w:rsidR="00435ADF">
        <w:rPr>
          <w:rFonts w:hint="eastAsia"/>
        </w:rPr>
        <w:t>測試</w:t>
      </w:r>
      <w:r w:rsidRPr="007E4F99">
        <w:t>的研究，我們能夠更好</w:t>
      </w:r>
      <w:r w:rsidR="00361A26">
        <w:rPr>
          <w:rFonts w:hint="eastAsia"/>
        </w:rPr>
        <w:t>的</w:t>
      </w:r>
      <w:r w:rsidRPr="007E4F99">
        <w:t>理解這些攻擊對自動駕駛系統的潛在威脅，並探索相應的防禦策略，</w:t>
      </w:r>
      <w:r w:rsidR="00361A26">
        <w:rPr>
          <w:rFonts w:hint="eastAsia"/>
        </w:rPr>
        <w:t>進</w:t>
      </w:r>
      <w:r w:rsidRPr="007E4F99">
        <w:t>而模擬出在實體環境中可能遇到的各種挑戰和影響。</w:t>
      </w:r>
    </w:p>
    <w:p w14:paraId="63F17159" w14:textId="56AAB55C" w:rsidR="00AB62C3" w:rsidRPr="009F4710" w:rsidRDefault="00AB62C3" w:rsidP="00B929EC">
      <w:pPr>
        <w:pStyle w:val="Web"/>
        <w:ind w:left="360" w:firstLine="480"/>
      </w:pPr>
    </w:p>
    <w:p w14:paraId="2E899D75" w14:textId="18F03110" w:rsidR="00AB62C3" w:rsidRPr="00AB62C3" w:rsidRDefault="006A6891" w:rsidP="00AB62C3">
      <w:pPr>
        <w:jc w:val="left"/>
      </w:pPr>
      <w:r>
        <w:br w:type="page"/>
      </w:r>
    </w:p>
    <w:p w14:paraId="2DE4FC14" w14:textId="38AB3AAA" w:rsidR="008C72E8" w:rsidRDefault="006A6891" w:rsidP="008C72E8">
      <w:pPr>
        <w:pStyle w:val="a0"/>
      </w:pPr>
      <w:bookmarkStart w:id="9" w:name="_Toc180611756"/>
      <w:r>
        <w:lastRenderedPageBreak/>
        <w:t>背景</w:t>
      </w:r>
      <w:bookmarkEnd w:id="9"/>
    </w:p>
    <w:p w14:paraId="70F0EC14" w14:textId="3F8F1AED" w:rsidR="005C5EB4" w:rsidRDefault="006A6891" w:rsidP="007328D8">
      <w:pPr>
        <w:ind w:firstLine="480"/>
      </w:pPr>
      <w:r>
        <w:t>在本章節中</w:t>
      </w:r>
      <w:r w:rsidR="00435ADF">
        <w:rPr>
          <w:rFonts w:hint="eastAsia"/>
        </w:rPr>
        <w:t>將說明</w:t>
      </w:r>
      <w:r>
        <w:t>本研究的背景知識</w:t>
      </w:r>
      <w:r w:rsidR="00435ADF">
        <w:rPr>
          <w:rFonts w:hint="eastAsia"/>
        </w:rPr>
        <w:t>以及目前相關研究的現況</w:t>
      </w:r>
      <w:r>
        <w:t>。</w:t>
      </w:r>
    </w:p>
    <w:p w14:paraId="68CFDD0F" w14:textId="77777777" w:rsidR="005C5EB4" w:rsidRDefault="005C5EB4" w:rsidP="005C5EB4">
      <w:pPr>
        <w:pStyle w:val="a1"/>
      </w:pPr>
      <w:bookmarkStart w:id="10" w:name="_Toc110807522"/>
      <w:bookmarkStart w:id="11" w:name="_Toc180611757"/>
      <w:bookmarkStart w:id="12" w:name="_Hlk140064530"/>
      <w:bookmarkEnd w:id="10"/>
      <w:r>
        <w:rPr>
          <w:rFonts w:hint="eastAsia"/>
        </w:rPr>
        <w:t>神經網路的基本概念</w:t>
      </w:r>
      <w:bookmarkEnd w:id="11"/>
    </w:p>
    <w:p w14:paraId="53DFB076" w14:textId="2565DCE6" w:rsidR="005C5EB4" w:rsidRPr="005C5EB4" w:rsidRDefault="005C5EB4" w:rsidP="00753894">
      <w:pPr>
        <w:ind w:firstLine="480"/>
      </w:pPr>
      <w:r w:rsidRPr="005C5EB4">
        <w:rPr>
          <w:rFonts w:hint="eastAsia"/>
        </w:rPr>
        <w:t>神經網</w:t>
      </w:r>
      <w:r w:rsidR="00576C9F">
        <w:rPr>
          <w:rFonts w:hint="eastAsia"/>
        </w:rPr>
        <w:t>路</w:t>
      </w:r>
      <w:r w:rsidRPr="005C5EB4">
        <w:rPr>
          <w:rFonts w:hint="eastAsia"/>
        </w:rPr>
        <w:t>是一種模仿生物神經系統的計算模型，廣泛應用於各種系統中。這些模型由多層人工神經元組成，</w:t>
      </w:r>
      <w:r w:rsidR="00E01982">
        <w:rPr>
          <w:rFonts w:hint="eastAsia"/>
        </w:rPr>
        <w:t>透</w:t>
      </w:r>
      <w:r w:rsidRPr="005C5EB4">
        <w:rPr>
          <w:rFonts w:hint="eastAsia"/>
        </w:rPr>
        <w:t>過對大量數據的學習，能夠完成複雜的任務。神經網</w:t>
      </w:r>
      <w:r w:rsidR="00576C9F">
        <w:rPr>
          <w:rFonts w:hint="eastAsia"/>
        </w:rPr>
        <w:t>路</w:t>
      </w:r>
      <w:r w:rsidRPr="005C5EB4">
        <w:rPr>
          <w:rFonts w:hint="eastAsia"/>
        </w:rPr>
        <w:t>的應用涵蓋了許多領域，包括圖像識別、語音處理、自然語言理解、自動駕駛等。</w:t>
      </w:r>
    </w:p>
    <w:p w14:paraId="166CCEF2" w14:textId="42F76FB4" w:rsidR="005C5EB4" w:rsidRDefault="005C5EB4" w:rsidP="00753894">
      <w:pPr>
        <w:ind w:firstLine="480"/>
      </w:pPr>
      <w:r w:rsidRPr="005C5EB4">
        <w:rPr>
          <w:rFonts w:hint="eastAsia"/>
        </w:rPr>
        <w:t>在自動駕駛系統中，神經網</w:t>
      </w:r>
      <w:r w:rsidR="00576C9F">
        <w:rPr>
          <w:rFonts w:hint="eastAsia"/>
        </w:rPr>
        <w:t>路</w:t>
      </w:r>
      <w:r w:rsidRPr="005C5EB4">
        <w:rPr>
          <w:rFonts w:hint="eastAsia"/>
        </w:rPr>
        <w:t>負責感知周圍環境</w:t>
      </w:r>
      <w:r w:rsidR="00435ADF">
        <w:rPr>
          <w:rFonts w:hint="eastAsia"/>
        </w:rPr>
        <w:t>，</w:t>
      </w:r>
      <w:r w:rsidRPr="005C5EB4">
        <w:rPr>
          <w:rFonts w:hint="eastAsia"/>
        </w:rPr>
        <w:t>做出駕駛決策和控制車輛。</w:t>
      </w:r>
      <w:r w:rsidR="00E01982">
        <w:rPr>
          <w:rFonts w:hint="eastAsia"/>
        </w:rPr>
        <w:t>透</w:t>
      </w:r>
      <w:r w:rsidRPr="005C5EB4">
        <w:rPr>
          <w:rFonts w:hint="eastAsia"/>
        </w:rPr>
        <w:t>過處理來自傳感器的數據，神經網</w:t>
      </w:r>
      <w:r w:rsidR="00576C9F">
        <w:rPr>
          <w:rFonts w:hint="eastAsia"/>
        </w:rPr>
        <w:t>路</w:t>
      </w:r>
      <w:r w:rsidRPr="005C5EB4">
        <w:rPr>
          <w:rFonts w:hint="eastAsia"/>
        </w:rPr>
        <w:t>能夠實時識別路況、行人和其他車輛，並進行適當的駕駛操作。這種技術的發展使得自動駕駛車輛能夠在複雜的城市環境中安全行駛，顯著提升了交通系統的智能化水平。神經網</w:t>
      </w:r>
      <w:r w:rsidR="00576C9F">
        <w:rPr>
          <w:rFonts w:hint="eastAsia"/>
        </w:rPr>
        <w:t>路</w:t>
      </w:r>
      <w:r w:rsidRPr="005C5EB4">
        <w:rPr>
          <w:rFonts w:hint="eastAsia"/>
        </w:rPr>
        <w:t>在系統應用中的廣泛使用推動了各行各業的技術進步，提供了強大的數據處理和決策能力，顯著改變了我們的工作和生活方式。</w:t>
      </w:r>
    </w:p>
    <w:p w14:paraId="5467AEE8" w14:textId="69516662" w:rsidR="005C5EB4" w:rsidRDefault="005C5EB4" w:rsidP="005C5EB4">
      <w:pPr>
        <w:pStyle w:val="a1"/>
      </w:pPr>
      <w:bookmarkStart w:id="13" w:name="_Toc180611758"/>
      <w:r>
        <w:rPr>
          <w:rFonts w:hint="eastAsia"/>
        </w:rPr>
        <w:t>神經網路攻擊</w:t>
      </w:r>
      <w:bookmarkEnd w:id="12"/>
      <w:bookmarkEnd w:id="13"/>
    </w:p>
    <w:p w14:paraId="36F902DF" w14:textId="11565C09" w:rsidR="00B76485" w:rsidRDefault="00435ADF" w:rsidP="005344AB">
      <w:pPr>
        <w:ind w:firstLine="480"/>
      </w:pPr>
      <w:r w:rsidRPr="00435ADF">
        <w:t>神經網</w:t>
      </w:r>
      <w:r>
        <w:rPr>
          <w:rFonts w:hint="eastAsia"/>
        </w:rPr>
        <w:t>路攻擊是指針對深度學習模型的一種惡意攻擊方式，攻擊者在</w:t>
      </w:r>
      <w:r w:rsidR="00E01982">
        <w:rPr>
          <w:rFonts w:hint="eastAsia"/>
        </w:rPr>
        <w:t>透過</w:t>
      </w:r>
      <w:r>
        <w:rPr>
          <w:rFonts w:hint="eastAsia"/>
        </w:rPr>
        <w:t>有意識的操控輸入數據</w:t>
      </w:r>
      <w:r w:rsidR="00B76485">
        <w:rPr>
          <w:rFonts w:hint="eastAsia"/>
        </w:rPr>
        <w:t>、</w:t>
      </w:r>
      <w:r>
        <w:rPr>
          <w:rFonts w:hint="eastAsia"/>
        </w:rPr>
        <w:t>模型</w:t>
      </w:r>
      <w:r w:rsidR="00B76485">
        <w:rPr>
          <w:rFonts w:hint="eastAsia"/>
        </w:rPr>
        <w:t>架構或訓練過程</w:t>
      </w:r>
      <w:r>
        <w:rPr>
          <w:rFonts w:hint="eastAsia"/>
        </w:rPr>
        <w:t>來破壞模型的正常運行</w:t>
      </w:r>
      <w:r w:rsidR="00B76485">
        <w:rPr>
          <w:rFonts w:hint="eastAsia"/>
        </w:rPr>
        <w:t>，神經網路攻擊可以分成多種形式，主要有</w:t>
      </w:r>
      <w:r w:rsidR="005C5EB4" w:rsidRPr="00B516AE">
        <w:t>對抗性攻擊、後門攻擊</w:t>
      </w:r>
      <w:r w:rsidR="00B76485">
        <w:rPr>
          <w:rFonts w:hint="eastAsia"/>
        </w:rPr>
        <w:t>和模型中毒。</w:t>
      </w:r>
      <w:r w:rsidR="005C5EB4" w:rsidRPr="00B516AE">
        <w:t>對抗性攻擊</w:t>
      </w:r>
      <w:r w:rsidR="00B76485">
        <w:rPr>
          <w:rFonts w:hint="eastAsia"/>
        </w:rPr>
        <w:t>是指攻擊者可以</w:t>
      </w:r>
      <w:r w:rsidR="00E01982">
        <w:rPr>
          <w:rFonts w:hint="eastAsia"/>
        </w:rPr>
        <w:t>透</w:t>
      </w:r>
      <w:r w:rsidR="005C5EB4" w:rsidRPr="00B516AE">
        <w:t>過在輸入數據中添加微小擾動，</w:t>
      </w:r>
      <w:r w:rsidR="00B76485">
        <w:rPr>
          <w:rFonts w:hint="eastAsia"/>
        </w:rPr>
        <w:t>使神經網路做出錯誤的決策，這些擾動通常人眼不可見，儘管微小，但卻足以誤導模型。</w:t>
      </w:r>
      <w:r w:rsidR="005C5EB4" w:rsidRPr="00B516AE">
        <w:t>後門攻擊則在</w:t>
      </w:r>
      <w:r w:rsidR="00A0426A" w:rsidRPr="005344AB">
        <w:rPr>
          <w:rFonts w:hint="eastAsia"/>
        </w:rPr>
        <w:t>模型訓練過程中加入隱藏的後門，使模型在特定條件下輸出預定結果，而在正常條件下表現正常</w:t>
      </w:r>
      <w:r w:rsidR="005344AB">
        <w:rPr>
          <w:rFonts w:hint="eastAsia"/>
        </w:rPr>
        <w:t>。</w:t>
      </w:r>
      <w:r w:rsidR="00B76485">
        <w:t>模型中毒是在模型的訓練過程中</w:t>
      </w:r>
      <w:r w:rsidR="005344AB">
        <w:rPr>
          <w:rFonts w:hint="eastAsia"/>
        </w:rPr>
        <w:t>添加惡意樣本</w:t>
      </w:r>
      <w:r w:rsidR="00B76485">
        <w:t>，以影響模型的學習結果。這些惡意樣本通常與正常數據類似，但被設計成讓模型在特定條件下產生錯誤的預測或決策。</w:t>
      </w:r>
    </w:p>
    <w:p w14:paraId="706BDC09" w14:textId="7F6E30AC" w:rsidR="005C5EB4" w:rsidRDefault="005C5EB4" w:rsidP="005344AB">
      <w:pPr>
        <w:ind w:firstLine="480"/>
      </w:pPr>
      <w:r w:rsidRPr="00B516AE">
        <w:t>這些攻擊形式揭示了神經網</w:t>
      </w:r>
      <w:r w:rsidR="00576C9F">
        <w:rPr>
          <w:rFonts w:hint="eastAsia"/>
        </w:rPr>
        <w:t>路</w:t>
      </w:r>
      <w:r w:rsidRPr="00B516AE">
        <w:t>在各種應用中的脆弱性，強調了在設計和部署</w:t>
      </w:r>
      <w:r w:rsidRPr="00B516AE">
        <w:t>AI</w:t>
      </w:r>
      <w:r w:rsidRPr="00B516AE">
        <w:t>系統時需重視安全防護。</w:t>
      </w:r>
      <w:r>
        <w:rPr>
          <w:rFonts w:hint="eastAsia"/>
        </w:rPr>
        <w:t>本研究主要針對後門攻擊做深入的討論。</w:t>
      </w:r>
    </w:p>
    <w:p w14:paraId="414E308C" w14:textId="77777777" w:rsidR="00D402A1" w:rsidRDefault="00D402A1" w:rsidP="005344AB">
      <w:pPr>
        <w:ind w:firstLine="480"/>
      </w:pPr>
    </w:p>
    <w:p w14:paraId="1E32BD2B" w14:textId="0EA22BDA" w:rsidR="005C5EB4" w:rsidRDefault="005C5EB4" w:rsidP="005C5EB4">
      <w:pPr>
        <w:pStyle w:val="a1"/>
      </w:pPr>
      <w:bookmarkStart w:id="14" w:name="_Toc180611759"/>
      <w:r>
        <w:rPr>
          <w:rFonts w:hint="eastAsia"/>
        </w:rPr>
        <w:lastRenderedPageBreak/>
        <w:t>神經網路後門攻擊</w:t>
      </w:r>
      <w:bookmarkEnd w:id="14"/>
    </w:p>
    <w:p w14:paraId="051E04D6" w14:textId="2446B39C" w:rsidR="005C5EB4" w:rsidRDefault="005C5EB4" w:rsidP="00753894">
      <w:pPr>
        <w:ind w:firstLine="480"/>
      </w:pPr>
      <w:r w:rsidRPr="005C5EB4">
        <w:t>後門攻擊在實際應用中可能造成嚴重影響。</w:t>
      </w:r>
      <w:r w:rsidRPr="005C5EB4">
        <w:t>201</w:t>
      </w:r>
      <w:r w:rsidR="00753894">
        <w:t>6</w:t>
      </w:r>
      <w:r w:rsidRPr="005C5EB4">
        <w:t>年</w:t>
      </w:r>
      <w:r w:rsidR="00BC4C07">
        <w:rPr>
          <w:rFonts w:hint="eastAsia"/>
        </w:rPr>
        <w:t>C</w:t>
      </w:r>
      <w:r w:rsidR="00BC4C07">
        <w:t>arlini</w:t>
      </w:r>
      <w:r w:rsidR="00BC4C07">
        <w:rPr>
          <w:rFonts w:hint="eastAsia"/>
        </w:rPr>
        <w:t>等人</w:t>
      </w:r>
      <w:r w:rsidR="00B42D27">
        <w:fldChar w:fldCharType="begin"/>
      </w:r>
      <w:r w:rsidR="006362A7">
        <w:instrText xml:space="preserve"> ADDIN EN.CITE &lt;EndNote&gt;&lt;Cite&gt;&lt;Author&gt;Carlini&lt;/Author&gt;&lt;Year&gt;2016&lt;/Year&gt;&lt;RecNum&gt;2&lt;/RecNum&gt;&lt;DisplayText&gt;[2]&lt;/DisplayText&gt;&lt;record&gt;&lt;rec-number&gt;2&lt;/rec-number&gt;&lt;foreign-keys&gt;&lt;key app="EN" db-id="p20xpfp9fdde26etxw4xpvwpz9aexprxrfs2" timestamp="1728372349"&gt;2&lt;/key&gt;&lt;/foreign-keys&gt;&lt;ref-type name="Conference Proceedings"&gt;10&lt;/ref-type&gt;&lt;contributors&gt;&lt;authors&gt;&lt;author&gt;Carlini, Nicholas&lt;/author&gt;&lt;author&gt;Mishra, Pratyush&lt;/author&gt;&lt;author&gt;Vaidya, Tavish&lt;/author&gt;&lt;author&gt;Zhang, Yuankai&lt;/author&gt;&lt;author&gt;Sherr, Micah&lt;/author&gt;&lt;author&gt;Shields, Clay&lt;/author&gt;&lt;author&gt;Wagner, David&lt;/author&gt;&lt;author&gt;Zhou, Wenchao&lt;/author&gt;&lt;/authors&gt;&lt;/contributors&gt;&lt;titles&gt;&lt;title&gt;Hidden voice commands&lt;/title&gt;&lt;secondary-title&gt;25th USENIX security symposium (USENIX security 16)&lt;/secondary-title&gt;&lt;/titles&gt;&lt;pages&gt;513-530&lt;/pages&gt;&lt;dates&gt;&lt;year&gt;2016&lt;/year&gt;&lt;/dates&gt;&lt;isbn&gt;1931971323&lt;/isbn&gt;&lt;urls&gt;&lt;/urls&gt;&lt;/record&gt;&lt;/Cite&gt;&lt;/EndNote&gt;</w:instrText>
      </w:r>
      <w:r w:rsidR="00B42D27">
        <w:fldChar w:fldCharType="separate"/>
      </w:r>
      <w:r w:rsidR="006362A7">
        <w:rPr>
          <w:noProof/>
        </w:rPr>
        <w:t>[</w:t>
      </w:r>
      <w:r w:rsidR="00FB7A1D">
        <w:fldChar w:fldCharType="begin"/>
      </w:r>
      <w:r w:rsidR="00FB7A1D">
        <w:instrText>HYPERLINK \l "_ENREF_2" \o "Carlini, 2016 #2"</w:instrText>
      </w:r>
      <w:r w:rsidR="00FB7A1D">
        <w:fldChar w:fldCharType="separate"/>
      </w:r>
      <w:r w:rsidR="00FB7A1D">
        <w:rPr>
          <w:noProof/>
        </w:rPr>
        <w:t>2</w:t>
      </w:r>
      <w:r w:rsidR="00FB7A1D">
        <w:rPr>
          <w:noProof/>
        </w:rPr>
        <w:fldChar w:fldCharType="end"/>
      </w:r>
      <w:r w:rsidR="006362A7">
        <w:rPr>
          <w:noProof/>
        </w:rPr>
        <w:t>]</w:t>
      </w:r>
      <w:r w:rsidR="00B42D27">
        <w:fldChar w:fldCharType="end"/>
      </w:r>
      <w:r w:rsidR="00FB7A1D">
        <w:rPr>
          <w:rFonts w:hint="eastAsia"/>
        </w:rPr>
        <w:t>的</w:t>
      </w:r>
      <w:r w:rsidRPr="005C5EB4">
        <w:t>研究揭示了智能家居系統中可能存在的安全漏洞，攻擊者</w:t>
      </w:r>
      <w:r w:rsidR="00E01982">
        <w:rPr>
          <w:rFonts w:hint="eastAsia"/>
        </w:rPr>
        <w:t>透</w:t>
      </w:r>
      <w:r w:rsidRPr="005C5EB4">
        <w:t>過在語音助手的模型中嵌入特定指令，能在未經授權的情況下啟動功能或</w:t>
      </w:r>
      <w:r w:rsidR="00757CBE">
        <w:rPr>
          <w:rFonts w:hint="eastAsia"/>
        </w:rPr>
        <w:t>洩漏</w:t>
      </w:r>
      <w:r w:rsidRPr="005C5EB4">
        <w:t>用戶隱私。自動駕駛系統也面臨類似風險，</w:t>
      </w:r>
      <w:r w:rsidRPr="005C5EB4">
        <w:rPr>
          <w:rFonts w:hint="eastAsia"/>
        </w:rPr>
        <w:t>在</w:t>
      </w:r>
      <w:r w:rsidR="00BC4C07">
        <w:rPr>
          <w:rFonts w:hint="eastAsia"/>
        </w:rPr>
        <w:t>2022</w:t>
      </w:r>
      <w:r w:rsidR="00BC4C07">
        <w:rPr>
          <w:rFonts w:hint="eastAsia"/>
        </w:rPr>
        <w:t>年</w:t>
      </w:r>
      <w:r w:rsidR="00BC4C07">
        <w:rPr>
          <w:rFonts w:hint="eastAsia"/>
        </w:rPr>
        <w:t>Ha</w:t>
      </w:r>
      <w:r w:rsidR="00BC4C07">
        <w:t>n</w:t>
      </w:r>
      <w:r w:rsidR="00BC4C07">
        <w:rPr>
          <w:rFonts w:hint="eastAsia"/>
        </w:rPr>
        <w:t>等人</w:t>
      </w:r>
      <w:r w:rsidR="00BC4C07">
        <w:fldChar w:fldCharType="begin"/>
      </w:r>
      <w:r w:rsidR="006362A7">
        <w:instrText xml:space="preserve"> ADDIN EN.CITE &lt;EndNote&gt;&lt;Cite&gt;&lt;Author&gt;Han&lt;/Author&gt;&lt;Year&gt;2022&lt;/Year&gt;&lt;RecNum&gt;3&lt;/RecNum&gt;&lt;DisplayText&gt;[3]&lt;/DisplayText&gt;&lt;record&gt;&lt;rec-number&gt;3&lt;/rec-number&gt;&lt;foreign-keys&gt;&lt;key app="EN" db-id="p20xpfp9fdde26etxw4xpvwpz9aexprxrfs2" timestamp="1728372536"&gt;3&lt;/key&gt;&lt;/foreign-keys&gt;&lt;ref-type name="Conference Proceedings"&gt;10&lt;/ref-type&gt;&lt;contributors&gt;&lt;authors&gt;&lt;author&gt;Han, Xingshuo&lt;/author&gt;&lt;author&gt;Xu, Guowen&lt;/author&gt;&lt;author&gt;Zhou, Yuan&lt;/author&gt;&lt;author&gt;Yang, Xuehuan&lt;/author&gt;&lt;author&gt;Li, Jiwei&lt;/author&gt;&lt;author&gt;Zhang, Tianwei&lt;/author&gt;&lt;/authors&gt;&lt;/contributors&gt;&lt;titles&gt;&lt;title&gt;Physical backdoor attacks to lane detection systems in autonomous driving&lt;/title&gt;&lt;secondary-title&gt;Proceedings of the 30th ACM International Conference on Multimedia&lt;/secondary-title&gt;&lt;/titles&gt;&lt;pages&gt;2957-2968&lt;/pages&gt;&lt;dates&gt;&lt;year&gt;2022&lt;/year&gt;&lt;/dates&gt;&lt;urls&gt;&lt;/urls&gt;&lt;/record&gt;&lt;/Cite&gt;&lt;/EndNote&gt;</w:instrText>
      </w:r>
      <w:r w:rsidR="00BC4C07">
        <w:fldChar w:fldCharType="separate"/>
      </w:r>
      <w:r w:rsidR="006362A7">
        <w:rPr>
          <w:noProof/>
        </w:rPr>
        <w:t>[</w:t>
      </w:r>
      <w:r w:rsidR="00FB7A1D">
        <w:fldChar w:fldCharType="begin"/>
      </w:r>
      <w:r w:rsidR="00FB7A1D">
        <w:instrText>HYPERLINK \l "_ENREF_3" \o "Han, 2022 #3"</w:instrText>
      </w:r>
      <w:r w:rsidR="00FB7A1D">
        <w:fldChar w:fldCharType="separate"/>
      </w:r>
      <w:r w:rsidR="00FB7A1D">
        <w:rPr>
          <w:noProof/>
        </w:rPr>
        <w:t>3</w:t>
      </w:r>
      <w:r w:rsidR="00FB7A1D">
        <w:rPr>
          <w:noProof/>
        </w:rPr>
        <w:fldChar w:fldCharType="end"/>
      </w:r>
      <w:r w:rsidR="006362A7">
        <w:rPr>
          <w:noProof/>
        </w:rPr>
        <w:t>]</w:t>
      </w:r>
      <w:r w:rsidR="00BC4C07">
        <w:fldChar w:fldCharType="end"/>
      </w:r>
      <w:r w:rsidR="00BC4C07">
        <w:rPr>
          <w:rFonts w:hint="eastAsia"/>
        </w:rPr>
        <w:t>的</w:t>
      </w:r>
      <w:r w:rsidRPr="005C5EB4">
        <w:rPr>
          <w:rFonts w:hint="eastAsia"/>
        </w:rPr>
        <w:t>研究中，成功</w:t>
      </w:r>
      <w:r w:rsidRPr="005C5EB4">
        <w:t>在自動駕駛車輛的感知系統中植入後門，使車輛在特定情境下做出錯誤的駕駛決策，例如錯誤處理交通標誌，</w:t>
      </w:r>
      <w:r w:rsidR="00757CBE">
        <w:rPr>
          <w:rFonts w:hint="eastAsia"/>
        </w:rPr>
        <w:t>因</w:t>
      </w:r>
      <w:r w:rsidRPr="005C5EB4">
        <w:t>而引發交通事故。</w:t>
      </w:r>
      <w:r w:rsidR="00BC4C07">
        <w:rPr>
          <w:rFonts w:hint="eastAsia"/>
        </w:rPr>
        <w:t>此外，</w:t>
      </w:r>
      <w:r w:rsidR="00BC4C07">
        <w:rPr>
          <w:rFonts w:hint="eastAsia"/>
        </w:rPr>
        <w:t>W</w:t>
      </w:r>
      <w:r w:rsidR="00BC4C07">
        <w:t xml:space="preserve">enger </w:t>
      </w:r>
      <w:r w:rsidR="00BC4C07">
        <w:rPr>
          <w:rFonts w:hint="eastAsia"/>
        </w:rPr>
        <w:t>等人</w:t>
      </w:r>
      <w:r w:rsidR="0021174C">
        <w:fldChar w:fldCharType="begin"/>
      </w:r>
      <w:r w:rsidR="006362A7">
        <w:instrText xml:space="preserve"> ADDIN EN.CITE &lt;EndNote&gt;&lt;Cite&gt;&lt;Author&gt;Wenger&lt;/Author&gt;&lt;Year&gt;2020&lt;/Year&gt;&lt;RecNum&gt;22&lt;/RecNum&gt;&lt;DisplayText&gt;[4]&lt;/DisplayText&gt;&lt;record&gt;&lt;rec-number&gt;22&lt;/rec-number&gt;&lt;foreign-keys&gt;&lt;key app="EN" db-id="p20xpfp9fdde26etxw4xpvwpz9aexprxrfs2" timestamp="1729596122"&gt;22&lt;/key&gt;&lt;/foreign-keys&gt;&lt;ref-type name="Conference Proceedings"&gt;10&lt;/ref-type&gt;&lt;contributors&gt;&lt;authors&gt;&lt;author&gt;Wenger, Emily&lt;/author&gt;&lt;author&gt;Passananti, Josephine&lt;/author&gt;&lt;author&gt;Bhagoji, Arjun Nitin&lt;/author&gt;&lt;author&gt;Yao, Yuanshun&lt;/author&gt;&lt;author&gt;Zheng, Haitao&lt;/author&gt;&lt;author&gt;Zhao, Ben Y&lt;/author&gt;&lt;/authors&gt;&lt;/contributors&gt;&lt;titles&gt;&lt;title&gt;Backdoor attacks against deep learning systems in the physical world. 2021 IEEE&lt;/title&gt;&lt;secondary-title&gt;CVF Conference on Computer Vision and Pattern Recognition (CVPR)&lt;/secondary-title&gt;&lt;/titles&gt;&lt;pages&gt;6202-6211&lt;/pages&gt;&lt;dates&gt;&lt;year&gt;2020&lt;/year&gt;&lt;/dates&gt;&lt;urls&gt;&lt;/urls&gt;&lt;/record&gt;&lt;/Cite&gt;&lt;/EndNote&gt;</w:instrText>
      </w:r>
      <w:r w:rsidR="0021174C">
        <w:fldChar w:fldCharType="separate"/>
      </w:r>
      <w:r w:rsidR="006362A7">
        <w:rPr>
          <w:noProof/>
        </w:rPr>
        <w:t>[</w:t>
      </w:r>
      <w:hyperlink w:anchor="_ENREF_4" w:tooltip="Wenger, 2020 #22" w:history="1">
        <w:r w:rsidR="00FB7A1D">
          <w:rPr>
            <w:noProof/>
          </w:rPr>
          <w:t>4</w:t>
        </w:r>
      </w:hyperlink>
      <w:r w:rsidR="006362A7">
        <w:rPr>
          <w:noProof/>
        </w:rPr>
        <w:t>]</w:t>
      </w:r>
      <w:r w:rsidR="0021174C">
        <w:fldChar w:fldCharType="end"/>
      </w:r>
      <w:r w:rsidR="00BC4C07">
        <w:rPr>
          <w:rFonts w:hint="eastAsia"/>
        </w:rPr>
        <w:t>將</w:t>
      </w:r>
      <w:r w:rsidR="005344AB">
        <w:rPr>
          <w:rFonts w:hint="eastAsia"/>
        </w:rPr>
        <w:t>後門攻擊</w:t>
      </w:r>
      <w:r w:rsidR="00BC4C07">
        <w:rPr>
          <w:rFonts w:hint="eastAsia"/>
        </w:rPr>
        <w:t>應用</w:t>
      </w:r>
      <w:r w:rsidR="005344AB">
        <w:rPr>
          <w:rFonts w:hint="eastAsia"/>
        </w:rPr>
        <w:t>於人臉辨識系統中，</w:t>
      </w:r>
      <w:r w:rsidR="0021174C">
        <w:rPr>
          <w:rFonts w:hint="eastAsia"/>
        </w:rPr>
        <w:t>結果顯示</w:t>
      </w:r>
      <w:r w:rsidR="005344AB">
        <w:rPr>
          <w:rFonts w:hint="eastAsia"/>
        </w:rPr>
        <w:t>當模型</w:t>
      </w:r>
      <w:r w:rsidRPr="005C5EB4">
        <w:t>遇到</w:t>
      </w:r>
      <w:r w:rsidR="00203554">
        <w:rPr>
          <w:rFonts w:hint="eastAsia"/>
        </w:rPr>
        <w:t>眼鏡樣式</w:t>
      </w:r>
      <w:r w:rsidRPr="005C5EB4">
        <w:t>時</w:t>
      </w:r>
      <w:r w:rsidR="005344AB">
        <w:rPr>
          <w:rFonts w:hint="eastAsia"/>
        </w:rPr>
        <w:t>，系統無法正確辨識目標</w:t>
      </w:r>
      <w:r w:rsidRPr="005C5EB4">
        <w:t>。這些案例強調了後門攻擊對系統安全的潛在威脅，</w:t>
      </w:r>
      <w:r w:rsidR="00203554">
        <w:rPr>
          <w:rFonts w:hint="eastAsia"/>
        </w:rPr>
        <w:t>突顯</w:t>
      </w:r>
      <w:r w:rsidRPr="005C5EB4">
        <w:t>了在神經網</w:t>
      </w:r>
      <w:r w:rsidR="00576C9F">
        <w:rPr>
          <w:rFonts w:hint="eastAsia"/>
        </w:rPr>
        <w:t>路</w:t>
      </w:r>
      <w:r w:rsidRPr="005C5EB4">
        <w:t>系統設計和實施過程中必須加強安全防護的重要性。</w:t>
      </w:r>
    </w:p>
    <w:p w14:paraId="1F9CD0AF" w14:textId="5DFE9999" w:rsidR="005E4367" w:rsidRDefault="005E4367" w:rsidP="00753894">
      <w:pPr>
        <w:ind w:firstLine="480"/>
      </w:pPr>
    </w:p>
    <w:p w14:paraId="0B575C20" w14:textId="7EE928E5" w:rsidR="005E4367" w:rsidRDefault="005E4367" w:rsidP="00753894">
      <w:pPr>
        <w:ind w:firstLine="480"/>
      </w:pPr>
    </w:p>
    <w:p w14:paraId="51D2D965" w14:textId="01A7CC78" w:rsidR="005E4367" w:rsidRDefault="005E4367" w:rsidP="00753894">
      <w:pPr>
        <w:ind w:firstLine="480"/>
      </w:pPr>
    </w:p>
    <w:p w14:paraId="1D5BBD5C" w14:textId="7DA029F4" w:rsidR="005E4367" w:rsidRDefault="005E4367" w:rsidP="00753894">
      <w:pPr>
        <w:ind w:firstLine="480"/>
      </w:pPr>
    </w:p>
    <w:p w14:paraId="04767027" w14:textId="2D34E34D" w:rsidR="005E4367" w:rsidRDefault="005E4367" w:rsidP="00753894">
      <w:pPr>
        <w:ind w:firstLine="480"/>
      </w:pPr>
    </w:p>
    <w:p w14:paraId="6100CC33" w14:textId="7C72EA45" w:rsidR="005E4367" w:rsidRDefault="005E4367" w:rsidP="00753894">
      <w:pPr>
        <w:ind w:firstLine="480"/>
      </w:pPr>
    </w:p>
    <w:p w14:paraId="5F92555F" w14:textId="1C6C014C" w:rsidR="005E4367" w:rsidRDefault="005E4367" w:rsidP="00753894">
      <w:pPr>
        <w:ind w:firstLine="480"/>
      </w:pPr>
    </w:p>
    <w:p w14:paraId="767A841E" w14:textId="492FBB6C" w:rsidR="005E4367" w:rsidRDefault="005E4367" w:rsidP="00753894">
      <w:pPr>
        <w:ind w:firstLine="480"/>
      </w:pPr>
    </w:p>
    <w:p w14:paraId="4735F7C6" w14:textId="3281AB3C" w:rsidR="005E4367" w:rsidRDefault="005E4367" w:rsidP="00753894">
      <w:pPr>
        <w:ind w:firstLine="480"/>
      </w:pPr>
    </w:p>
    <w:p w14:paraId="3392FD9B" w14:textId="47CD87A4" w:rsidR="005E4367" w:rsidRDefault="005E4367" w:rsidP="00753894">
      <w:pPr>
        <w:ind w:firstLine="480"/>
      </w:pPr>
    </w:p>
    <w:p w14:paraId="50AB9915" w14:textId="77777777" w:rsidR="005E4367" w:rsidRPr="005C5EB4" w:rsidRDefault="005E4367" w:rsidP="00753894">
      <w:pPr>
        <w:ind w:firstLine="480"/>
      </w:pPr>
    </w:p>
    <w:p w14:paraId="28368331" w14:textId="77777777" w:rsidR="006A6891" w:rsidRDefault="006A6891" w:rsidP="005E4367">
      <w:pPr>
        <w:pStyle w:val="a0"/>
      </w:pPr>
      <w:bookmarkStart w:id="15" w:name="_Toc112093170"/>
      <w:bookmarkStart w:id="16" w:name="_Toc112093542"/>
      <w:bookmarkStart w:id="17" w:name="_Toc112093171"/>
      <w:bookmarkStart w:id="18" w:name="_Toc112093543"/>
      <w:bookmarkStart w:id="19" w:name="_Toc112093172"/>
      <w:bookmarkStart w:id="20" w:name="_Toc112093544"/>
      <w:bookmarkStart w:id="21" w:name="_Toc112093173"/>
      <w:bookmarkStart w:id="22" w:name="_Toc112093545"/>
      <w:bookmarkStart w:id="23" w:name="_Toc112093174"/>
      <w:bookmarkStart w:id="24" w:name="_Toc112093546"/>
      <w:bookmarkStart w:id="25" w:name="_Toc112093175"/>
      <w:bookmarkStart w:id="26" w:name="_Toc112093547"/>
      <w:bookmarkStart w:id="27" w:name="_Toc112093176"/>
      <w:bookmarkStart w:id="28" w:name="_Toc112093548"/>
      <w:bookmarkStart w:id="29" w:name="_Toc112093177"/>
      <w:bookmarkStart w:id="30" w:name="_Toc112093549"/>
      <w:bookmarkStart w:id="31" w:name="_Toc112093178"/>
      <w:bookmarkStart w:id="32" w:name="_Toc112093550"/>
      <w:bookmarkStart w:id="33" w:name="_Toc112093179"/>
      <w:bookmarkStart w:id="34" w:name="_Toc112093551"/>
      <w:bookmarkStart w:id="35" w:name="_Toc112093180"/>
      <w:bookmarkStart w:id="36" w:name="_Toc112093552"/>
      <w:bookmarkStart w:id="37" w:name="_Toc112093181"/>
      <w:bookmarkStart w:id="38" w:name="_Toc112093553"/>
      <w:bookmarkStart w:id="39" w:name="_Toc112093182"/>
      <w:bookmarkStart w:id="40" w:name="_Toc112093554"/>
      <w:bookmarkStart w:id="41" w:name="_Toc112093183"/>
      <w:bookmarkStart w:id="42" w:name="_Toc112093555"/>
      <w:bookmarkStart w:id="43" w:name="_Toc112093184"/>
      <w:bookmarkStart w:id="44" w:name="_Toc112093556"/>
      <w:bookmarkStart w:id="45" w:name="_Toc112093185"/>
      <w:bookmarkStart w:id="46" w:name="_Toc112093557"/>
      <w:bookmarkStart w:id="47" w:name="_Toc112093186"/>
      <w:bookmarkStart w:id="48" w:name="_Toc112093558"/>
      <w:bookmarkStart w:id="49" w:name="_Toc112093187"/>
      <w:bookmarkStart w:id="50" w:name="_Toc112093559"/>
      <w:bookmarkStart w:id="51" w:name="_Toc112093188"/>
      <w:bookmarkStart w:id="52" w:name="_Toc112093560"/>
      <w:bookmarkStart w:id="53" w:name="_Toc112093189"/>
      <w:bookmarkStart w:id="54" w:name="_Toc112093561"/>
      <w:bookmarkStart w:id="55" w:name="_Toc112093190"/>
      <w:bookmarkStart w:id="56" w:name="_Toc112093562"/>
      <w:bookmarkStart w:id="57" w:name="_Toc112093191"/>
      <w:bookmarkStart w:id="58" w:name="_Toc112093563"/>
      <w:bookmarkStart w:id="59" w:name="_Toc112093192"/>
      <w:bookmarkStart w:id="60" w:name="_Toc112093564"/>
      <w:bookmarkStart w:id="61" w:name="_Toc112093193"/>
      <w:bookmarkStart w:id="62" w:name="_Toc112093565"/>
      <w:bookmarkStart w:id="63" w:name="_Toc112093194"/>
      <w:bookmarkStart w:id="64" w:name="_Toc112093566"/>
      <w:bookmarkStart w:id="65" w:name="_Toc112093195"/>
      <w:bookmarkStart w:id="66" w:name="_Toc112093567"/>
      <w:bookmarkStart w:id="67" w:name="_Toc112093196"/>
      <w:bookmarkStart w:id="68" w:name="_Toc112093568"/>
      <w:bookmarkStart w:id="69" w:name="_Toc112093197"/>
      <w:bookmarkStart w:id="70" w:name="_Toc112093569"/>
      <w:bookmarkStart w:id="71" w:name="_Toc112093198"/>
      <w:bookmarkStart w:id="72" w:name="_Toc112093570"/>
      <w:bookmarkStart w:id="73" w:name="_Toc112093199"/>
      <w:bookmarkStart w:id="74" w:name="_Toc112093571"/>
      <w:bookmarkStart w:id="75" w:name="_Toc112093200"/>
      <w:bookmarkStart w:id="76" w:name="_Toc112093572"/>
      <w:bookmarkStart w:id="77" w:name="_Toc112093201"/>
      <w:bookmarkStart w:id="78" w:name="_Toc112093573"/>
      <w:bookmarkStart w:id="79" w:name="_Toc112093202"/>
      <w:bookmarkStart w:id="80" w:name="_Toc112093574"/>
      <w:bookmarkStart w:id="81" w:name="_Toc112093203"/>
      <w:bookmarkStart w:id="82" w:name="_Toc112093575"/>
      <w:bookmarkStart w:id="83" w:name="_Toc112093204"/>
      <w:bookmarkStart w:id="84" w:name="_Toc112093576"/>
      <w:bookmarkStart w:id="85" w:name="_Toc110204946"/>
      <w:bookmarkStart w:id="86" w:name="_Toc110427528"/>
      <w:bookmarkStart w:id="87" w:name="_Toc110428441"/>
      <w:bookmarkStart w:id="88" w:name="_Toc110807528"/>
      <w:bookmarkStart w:id="89" w:name="_Toc180611760"/>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lastRenderedPageBreak/>
        <w:t>研究目的</w:t>
      </w:r>
      <w:bookmarkEnd w:id="89"/>
    </w:p>
    <w:p w14:paraId="23FA7DCB" w14:textId="753E9A43" w:rsidR="001B67BF" w:rsidRPr="001B67BF" w:rsidRDefault="00060876" w:rsidP="001B67BF">
      <w:pPr>
        <w:ind w:firstLine="480"/>
      </w:pPr>
      <w:r w:rsidRPr="00060876">
        <w:t>目前針對神經網</w:t>
      </w:r>
      <w:r w:rsidR="00576C9F">
        <w:rPr>
          <w:rFonts w:hint="eastAsia"/>
        </w:rPr>
        <w:t>路</w:t>
      </w:r>
      <w:r w:rsidRPr="00060876">
        <w:t>後門攻擊</w:t>
      </w:r>
      <w:r w:rsidR="001E5929">
        <w:rPr>
          <w:rFonts w:hint="eastAsia"/>
        </w:rPr>
        <w:t>的</w:t>
      </w:r>
      <w:r w:rsidRPr="00060876">
        <w:t>研究，大多集中在數位環境中的單一</w:t>
      </w:r>
      <w:r w:rsidR="000A063D">
        <w:rPr>
          <w:rFonts w:hint="eastAsia"/>
        </w:rPr>
        <w:t>圖像</w:t>
      </w:r>
      <w:r w:rsidRPr="00060876">
        <w:t>實驗</w:t>
      </w:r>
      <w:r w:rsidR="003D6F66">
        <w:rPr>
          <w:rFonts w:hint="eastAsia"/>
        </w:rPr>
        <w:t>，缺乏</w:t>
      </w:r>
      <w:r w:rsidR="001E5929">
        <w:rPr>
          <w:rFonts w:hint="eastAsia"/>
        </w:rPr>
        <w:t>系統</w:t>
      </w:r>
      <w:r w:rsidR="003D6F66">
        <w:rPr>
          <w:rFonts w:hint="eastAsia"/>
        </w:rPr>
        <w:t>性和全面性的分析</w:t>
      </w:r>
      <w:r w:rsidRPr="00060876">
        <w:t>。這些研究模擬攻擊者在訓練數據中植入惡意樣本，使模型在處理特定圖像時產生預設的錯誤結果。</w:t>
      </w:r>
    </w:p>
    <w:p w14:paraId="3C48C565" w14:textId="5ABA9C2A" w:rsidR="00DE381E" w:rsidRDefault="00602EA1" w:rsidP="001B67BF">
      <w:pPr>
        <w:ind w:firstLine="480"/>
      </w:pPr>
      <w:r>
        <w:t>數位環境中的圖形辨識通常基於完美、無干擾的數據，圖像來源穩定、清晰，且沒有光照、角度或噪聲的變化，因此模型可以更容易進行物體檢測和分類。然而，實體環境中的圖形辨識則更加複雜，因為它受到許多不可控的外部因素影響，如光照變化、天氣條件、物體的遮擋、動態背景等。</w:t>
      </w:r>
      <w:r w:rsidR="00DE381E" w:rsidRPr="00060876">
        <w:t>雖然</w:t>
      </w:r>
      <w:r w:rsidR="00DE381E">
        <w:rPr>
          <w:rFonts w:hint="eastAsia"/>
        </w:rPr>
        <w:t>現有</w:t>
      </w:r>
      <w:r w:rsidR="00DE381E" w:rsidRPr="00060876">
        <w:t>研究能夠揭示神經網</w:t>
      </w:r>
      <w:r w:rsidR="00576C9F">
        <w:rPr>
          <w:rFonts w:hint="eastAsia"/>
        </w:rPr>
        <w:t>路</w:t>
      </w:r>
      <w:r w:rsidR="00DE381E" w:rsidRPr="00060876">
        <w:t>的潛在漏洞，但其結果在實際應用中的有效性和代表性可能有限</w:t>
      </w:r>
      <w:r w:rsidR="00DE381E">
        <w:t>，</w:t>
      </w:r>
      <w:r w:rsidR="00DE381E" w:rsidRPr="009D027A">
        <w:t>未能充分</w:t>
      </w:r>
      <w:r w:rsidR="008A301F">
        <w:rPr>
          <w:rFonts w:hint="eastAsia"/>
        </w:rPr>
        <w:t>考量</w:t>
      </w:r>
      <w:r w:rsidR="00DE381E" w:rsidRPr="009D027A">
        <w:t>攻擊在整體系統中的影響</w:t>
      </w:r>
      <w:r w:rsidR="00DE381E" w:rsidRPr="00060876">
        <w:t>。</w:t>
      </w:r>
    </w:p>
    <w:p w14:paraId="6C9698F4" w14:textId="5CEC8737" w:rsidR="001B67BF" w:rsidRDefault="00602EA1" w:rsidP="001B67BF">
      <w:pPr>
        <w:ind w:firstLine="480"/>
      </w:pPr>
      <w:r>
        <w:t>此外，</w:t>
      </w:r>
      <w:r w:rsidR="001B67BF">
        <w:rPr>
          <w:rFonts w:hint="eastAsia"/>
        </w:rPr>
        <w:t>對於自駕車而言，相機</w:t>
      </w:r>
      <w:r>
        <w:t>角度、解析度、物體距離等變數也會影響模型的準確性，</w:t>
      </w:r>
      <w:r w:rsidR="007328D8">
        <w:t>Yen</w:t>
      </w:r>
      <w:r w:rsidR="008A301F">
        <w:t>-Yu</w:t>
      </w:r>
      <w:r w:rsidR="008A301F">
        <w:rPr>
          <w:rFonts w:hint="eastAsia"/>
        </w:rPr>
        <w:t xml:space="preserve"> </w:t>
      </w:r>
      <w:r w:rsidR="00A0426A">
        <w:fldChar w:fldCharType="begin"/>
      </w:r>
      <w:r w:rsidR="006362A7">
        <w:instrText xml:space="preserve"> ADDIN EN.CITE &lt;EndNote&gt;&lt;Cite&gt;&lt;Author&gt;Chu&lt;/Author&gt;&lt;Year&gt;2023&lt;/Year&gt;&lt;RecNum&gt;25&lt;/RecNum&gt;&lt;DisplayText&gt;[5]&lt;/DisplayText&gt;&lt;record&gt;&lt;rec-number&gt;25&lt;/rec-number&gt;&lt;foreign-keys&gt;&lt;key app="EN" db-id="p20xpfp9fdde26etxw4xpvwpz9aexprxrfs2" timestamp="1729605809"&gt;25&lt;/key&gt;&lt;/foreign-keys&gt;&lt;ref-type name="Web Page"&gt;12&lt;/ref-type&gt;&lt;contributors&gt;&lt;authors&gt;&lt;author&gt;Yen-Yu Chu&lt;/author&gt;&lt;/authors&gt;&lt;/contributors&gt;&lt;titles&gt;&lt;title&gt;On the Feasibility of Neural Network Backdoor Attack in Physical Environments&lt;/title&gt;&lt;/titles&gt;&lt;dates&gt;&lt;year&gt;2023&lt;/year&gt;&lt;/dates&gt;&lt;urls&gt;&lt;related-urls&gt;&lt;url&gt;https://thesis.lib.nycu.edu.tw/items/248fbccc-d7a0-4a71-bf02-f429865368ff&lt;/url&gt;&lt;/related-urls&gt;&lt;/urls&gt;&lt;/record&gt;&lt;/Cite&gt;&lt;/EndNote&gt;</w:instrText>
      </w:r>
      <w:r w:rsidR="00A0426A">
        <w:fldChar w:fldCharType="separate"/>
      </w:r>
      <w:r w:rsidR="006362A7">
        <w:rPr>
          <w:noProof/>
        </w:rPr>
        <w:t>[</w:t>
      </w:r>
      <w:hyperlink w:anchor="_ENREF_5" w:tooltip="Chu, 2023 #25" w:history="1">
        <w:r w:rsidR="00FB7A1D">
          <w:rPr>
            <w:noProof/>
          </w:rPr>
          <w:t>5</w:t>
        </w:r>
      </w:hyperlink>
      <w:r w:rsidR="006362A7">
        <w:rPr>
          <w:noProof/>
        </w:rPr>
        <w:t>]</w:t>
      </w:r>
      <w:r w:rsidR="00A0426A">
        <w:fldChar w:fldCharType="end"/>
      </w:r>
      <w:r w:rsidR="007328D8">
        <w:rPr>
          <w:rFonts w:hint="eastAsia"/>
        </w:rPr>
        <w:t>在</w:t>
      </w:r>
      <w:r w:rsidR="007328D8">
        <w:rPr>
          <w:rFonts w:hint="eastAsia"/>
        </w:rPr>
        <w:t>2023</w:t>
      </w:r>
      <w:r w:rsidR="007328D8">
        <w:rPr>
          <w:rFonts w:hint="eastAsia"/>
        </w:rPr>
        <w:t>年提出</w:t>
      </w:r>
      <w:r>
        <w:rPr>
          <w:rFonts w:hint="eastAsia"/>
        </w:rPr>
        <w:t>關於</w:t>
      </w:r>
      <w:r w:rsidR="008A301F">
        <w:rPr>
          <w:rFonts w:hint="eastAsia"/>
        </w:rPr>
        <w:t>角度及</w:t>
      </w:r>
      <w:r>
        <w:rPr>
          <w:rFonts w:hint="eastAsia"/>
        </w:rPr>
        <w:t>解析度等對於神經網路後門攻擊成效的影響，</w:t>
      </w:r>
      <w:r w:rsidR="007328D8">
        <w:rPr>
          <w:rFonts w:hint="eastAsia"/>
        </w:rPr>
        <w:t>證實在數位環境下，</w:t>
      </w:r>
      <w:r w:rsidR="008A301F">
        <w:rPr>
          <w:rFonts w:hint="eastAsia"/>
        </w:rPr>
        <w:t>角度、</w:t>
      </w:r>
      <w:r w:rsidR="007328D8">
        <w:rPr>
          <w:rFonts w:hint="eastAsia"/>
        </w:rPr>
        <w:t>解析度</w:t>
      </w:r>
      <w:r w:rsidR="008A301F">
        <w:rPr>
          <w:rFonts w:hint="eastAsia"/>
        </w:rPr>
        <w:t>及</w:t>
      </w:r>
      <w:r w:rsidR="007328D8">
        <w:rPr>
          <w:rFonts w:hint="eastAsia"/>
        </w:rPr>
        <w:t>明暗會造成神經網路後門攻擊成功率的下降</w:t>
      </w:r>
      <w:r>
        <w:t>。</w:t>
      </w:r>
    </w:p>
    <w:p w14:paraId="455EBCE6" w14:textId="7491428B" w:rsidR="001E5929" w:rsidRDefault="001E5929" w:rsidP="00753894">
      <w:pPr>
        <w:ind w:firstLine="480"/>
      </w:pPr>
      <w:r>
        <w:rPr>
          <w:rFonts w:hint="eastAsia"/>
        </w:rPr>
        <w:t>本</w:t>
      </w:r>
      <w:r w:rsidRPr="00060876">
        <w:t>研究</w:t>
      </w:r>
      <w:r>
        <w:rPr>
          <w:rFonts w:hint="eastAsia"/>
        </w:rPr>
        <w:t>希望</w:t>
      </w:r>
      <w:r w:rsidRPr="00060876">
        <w:rPr>
          <w:rFonts w:hint="eastAsia"/>
        </w:rPr>
        <w:t>將</w:t>
      </w:r>
      <w:r w:rsidRPr="00060876">
        <w:t>後門攻擊擴展到更真實的應用場景中，以評估其在實體環境中的影響和風險。</w:t>
      </w:r>
      <w:r>
        <w:rPr>
          <w:rFonts w:hint="eastAsia"/>
        </w:rPr>
        <w:t>由於真實世界中的實驗因素難以完全的控制，導致重複驗證實參數的不可預測性，因此本研究選擇使用</w:t>
      </w:r>
      <w:r>
        <w:t xml:space="preserve">CARLA </w:t>
      </w:r>
      <w:r>
        <w:rPr>
          <w:rFonts w:hint="eastAsia"/>
        </w:rPr>
        <w:t>模擬器作為主要的實驗環境，建立</w:t>
      </w:r>
      <w:r w:rsidR="00DE381E">
        <w:rPr>
          <w:rFonts w:hint="eastAsia"/>
        </w:rPr>
        <w:t>系統</w:t>
      </w:r>
      <w:r>
        <w:rPr>
          <w:rFonts w:hint="eastAsia"/>
        </w:rPr>
        <w:t>化的測試平台，確保實驗的可重複性。在實驗中，我們將</w:t>
      </w:r>
      <w:r w:rsidR="00944E14">
        <w:rPr>
          <w:rFonts w:hint="eastAsia"/>
        </w:rPr>
        <w:t>植入</w:t>
      </w:r>
      <w:r>
        <w:rPr>
          <w:rFonts w:hint="eastAsia"/>
        </w:rPr>
        <w:t>後門攻擊的神經網路應用於模擬平台，</w:t>
      </w:r>
      <w:r w:rsidR="00E01982">
        <w:rPr>
          <w:rFonts w:hint="eastAsia"/>
        </w:rPr>
        <w:t>透過</w:t>
      </w:r>
      <w:r>
        <w:rPr>
          <w:rFonts w:hint="eastAsia"/>
        </w:rPr>
        <w:t>模擬不同的天氣、光</w:t>
      </w:r>
      <w:r w:rsidR="006362A7">
        <w:rPr>
          <w:rFonts w:hint="eastAsia"/>
        </w:rPr>
        <w:t>照</w:t>
      </w:r>
      <w:r>
        <w:rPr>
          <w:rFonts w:hint="eastAsia"/>
        </w:rPr>
        <w:t>和環境變化，檢測後門攻擊在實體環境中的攻擊成功率。</w:t>
      </w:r>
    </w:p>
    <w:p w14:paraId="3B8DD3E8" w14:textId="77777777" w:rsidR="001B67BF" w:rsidRPr="001B67BF" w:rsidRDefault="001B67BF" w:rsidP="00753894">
      <w:pPr>
        <w:ind w:firstLine="480"/>
        <w:rPr>
          <w:b/>
        </w:rPr>
      </w:pPr>
    </w:p>
    <w:p w14:paraId="2AACA2FE" w14:textId="248D1173" w:rsidR="006A6891" w:rsidRDefault="000F33C5" w:rsidP="005E4367">
      <w:pPr>
        <w:pStyle w:val="a0"/>
      </w:pPr>
      <w:bookmarkStart w:id="90" w:name="_Toc180611761"/>
      <w:r>
        <w:rPr>
          <w:rFonts w:hint="eastAsia"/>
        </w:rPr>
        <w:lastRenderedPageBreak/>
        <w:t>系統架構</w:t>
      </w:r>
      <w:bookmarkEnd w:id="90"/>
    </w:p>
    <w:p w14:paraId="4AD14C3A" w14:textId="07FA1FF6" w:rsidR="001E32B0" w:rsidRPr="001E32B0" w:rsidRDefault="001E32B0" w:rsidP="001E32B0">
      <w:pPr>
        <w:rPr>
          <w:color w:val="000000" w:themeColor="text1"/>
        </w:rPr>
      </w:pPr>
      <w:commentRangeStart w:id="91"/>
      <w:r w:rsidRPr="00E03537">
        <w:rPr>
          <w:rFonts w:hint="eastAsia"/>
        </w:rPr>
        <w:t>本章節</w:t>
      </w:r>
      <w:r>
        <w:rPr>
          <w:rFonts w:hint="eastAsia"/>
        </w:rPr>
        <w:t>將</w:t>
      </w:r>
      <w:r w:rsidRPr="00E03537">
        <w:rPr>
          <w:rFonts w:hint="eastAsia"/>
        </w:rPr>
        <w:t>介紹實驗中所需要用到的工具。</w:t>
      </w:r>
      <w:commentRangeEnd w:id="91"/>
      <w:r>
        <w:rPr>
          <w:rStyle w:val="aff8"/>
        </w:rPr>
        <w:commentReference w:id="91"/>
      </w:r>
    </w:p>
    <w:p w14:paraId="278CCA23" w14:textId="77777777" w:rsidR="00CE47D6" w:rsidRDefault="001E32B0" w:rsidP="00BC4C07">
      <w:r>
        <w:rPr>
          <w:noProof/>
        </w:rPr>
        <mc:AlternateContent>
          <mc:Choice Requires="wpg">
            <w:drawing>
              <wp:inline distT="0" distB="0" distL="0" distR="0" wp14:anchorId="1277971B" wp14:editId="4CDDBC13">
                <wp:extent cx="6261100" cy="2374900"/>
                <wp:effectExtent l="0" t="0" r="0" b="25400"/>
                <wp:docPr id="1524999269" name="群組 1524999269"/>
                <wp:cNvGraphicFramePr/>
                <a:graphic xmlns:a="http://schemas.openxmlformats.org/drawingml/2006/main">
                  <a:graphicData uri="http://schemas.microsoft.com/office/word/2010/wordprocessingGroup">
                    <wpg:wgp>
                      <wpg:cNvGrpSpPr/>
                      <wpg:grpSpPr>
                        <a:xfrm>
                          <a:off x="0" y="0"/>
                          <a:ext cx="6261100" cy="2374900"/>
                          <a:chOff x="0" y="0"/>
                          <a:chExt cx="5759939" cy="2147528"/>
                        </a:xfrm>
                      </wpg:grpSpPr>
                      <wpg:grpSp>
                        <wpg:cNvPr id="1524999258" name="群組 1524999258"/>
                        <wpg:cNvGrpSpPr/>
                        <wpg:grpSpPr>
                          <a:xfrm>
                            <a:off x="211015" y="1312985"/>
                            <a:ext cx="4054308" cy="834543"/>
                            <a:chOff x="0" y="0"/>
                            <a:chExt cx="4181638" cy="859497"/>
                          </a:xfrm>
                        </wpg:grpSpPr>
                        <wpg:grpSp>
                          <wpg:cNvPr id="1524999251" name="群組 1524999251"/>
                          <wpg:cNvGrpSpPr/>
                          <wpg:grpSpPr>
                            <a:xfrm>
                              <a:off x="0" y="85969"/>
                              <a:ext cx="2047632" cy="773528"/>
                              <a:chOff x="0" y="0"/>
                              <a:chExt cx="2047632" cy="773528"/>
                            </a:xfrm>
                          </wpg:grpSpPr>
                          <wps:wsp>
                            <wps:cNvPr id="1524999240" name="矩形 1524999240"/>
                            <wps:cNvSpPr/>
                            <wps:spPr>
                              <a:xfrm>
                                <a:off x="1305170" y="203200"/>
                                <a:ext cx="742462" cy="3124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B823C9" w14:textId="17FBC436" w:rsidR="006B197B" w:rsidRPr="003A4CF2" w:rsidRDefault="006B197B" w:rsidP="00CE59EA">
                                  <w:pPr>
                                    <w:spacing w:before="100" w:beforeAutospacing="1" w:after="100" w:afterAutospacing="1" w:line="240" w:lineRule="auto"/>
                                    <w:jc w:val="center"/>
                                    <w:rPr>
                                      <w:color w:val="000000" w:themeColor="text1"/>
                                    </w:rPr>
                                  </w:pPr>
                                  <w:r>
                                    <w:rPr>
                                      <w:color w:val="000000" w:themeColor="text1"/>
                                    </w:rPr>
                                    <w:t>Data</w:t>
                                  </w:r>
                                  <w:r>
                                    <w:rPr>
                                      <w:rFonts w:hint="eastAsia"/>
                                      <w:color w:val="000000" w:themeColor="text1"/>
                                    </w:rPr>
                                    <w:t>s</w:t>
                                  </w:r>
                                  <w:r>
                                    <w:rPr>
                                      <w:color w:val="000000" w:themeColor="text1"/>
                                    </w:rPr>
                                    <w:t>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4999244" name="直線單箭頭接點 1524999244"/>
                            <wps:cNvCnPr/>
                            <wps:spPr>
                              <a:xfrm>
                                <a:off x="1047262" y="179754"/>
                                <a:ext cx="250239" cy="18879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cNvPr id="1524999250" name="群組 1524999250"/>
                            <wpg:cNvGrpSpPr/>
                            <wpg:grpSpPr>
                              <a:xfrm>
                                <a:off x="0" y="0"/>
                                <a:ext cx="1297599" cy="773528"/>
                                <a:chOff x="0" y="0"/>
                                <a:chExt cx="1297599" cy="773528"/>
                              </a:xfrm>
                            </wpg:grpSpPr>
                            <wps:wsp>
                              <wps:cNvPr id="59" name="矩形 59"/>
                              <wps:cNvSpPr/>
                              <wps:spPr>
                                <a:xfrm>
                                  <a:off x="0" y="461108"/>
                                  <a:ext cx="1047115" cy="3124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F67F37" w14:textId="3E39C48E" w:rsidR="006B197B" w:rsidRPr="003A4CF2" w:rsidRDefault="006B197B" w:rsidP="00CE59EA">
                                    <w:pPr>
                                      <w:spacing w:before="100" w:beforeAutospacing="1" w:after="100" w:afterAutospacing="1" w:line="240" w:lineRule="auto"/>
                                      <w:jc w:val="center"/>
                                      <w:rPr>
                                        <w:color w:val="000000" w:themeColor="text1"/>
                                      </w:rPr>
                                    </w:pPr>
                                    <w:r>
                                      <w:rPr>
                                        <w:color w:val="000000" w:themeColor="text1"/>
                                      </w:rPr>
                                      <w:t xml:space="preserve">Poison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4999247" name="直線單箭頭接點 1524999247"/>
                              <wps:cNvCnPr/>
                              <wps:spPr>
                                <a:xfrm flipV="1">
                                  <a:off x="1047262" y="367323"/>
                                  <a:ext cx="250337" cy="2520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cNvPr id="1524999249" name="群組 1524999249"/>
                              <wpg:cNvGrpSpPr/>
                              <wpg:grpSpPr>
                                <a:xfrm>
                                  <a:off x="0" y="0"/>
                                  <a:ext cx="1047115" cy="461304"/>
                                  <a:chOff x="0" y="0"/>
                                  <a:chExt cx="1047115" cy="461304"/>
                                </a:xfrm>
                              </wpg:grpSpPr>
                              <wps:wsp>
                                <wps:cNvPr id="1524999239" name="矩形 1524999239"/>
                                <wps:cNvSpPr/>
                                <wps:spPr>
                                  <a:xfrm>
                                    <a:off x="0" y="0"/>
                                    <a:ext cx="1047115" cy="31261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CD87EF" w14:textId="77777777" w:rsidR="006B197B" w:rsidRPr="003A4CF2" w:rsidRDefault="006B197B" w:rsidP="00CE59EA">
                                      <w:pPr>
                                        <w:spacing w:before="100" w:beforeAutospacing="1" w:after="100" w:afterAutospacing="1" w:line="240" w:lineRule="auto"/>
                                        <w:jc w:val="center"/>
                                        <w:rPr>
                                          <w:color w:val="000000" w:themeColor="text1"/>
                                        </w:rPr>
                                      </w:pPr>
                                      <w:r>
                                        <w:rPr>
                                          <w:color w:val="000000" w:themeColor="text1"/>
                                        </w:rPr>
                                        <w:t xml:space="preserve">Collect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4999248" name="直線單箭頭接點 1524999248"/>
                                <wps:cNvCnPr/>
                                <wps:spPr>
                                  <a:xfrm>
                                    <a:off x="492370" y="312616"/>
                                    <a:ext cx="0" cy="14868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grpSp>
                        <wpg:grpSp>
                          <wpg:cNvPr id="1524999257" name="群組 1524999257"/>
                          <wpg:cNvGrpSpPr/>
                          <wpg:grpSpPr>
                            <a:xfrm>
                              <a:off x="2235200" y="0"/>
                              <a:ext cx="1946438" cy="859399"/>
                              <a:chOff x="0" y="0"/>
                              <a:chExt cx="1946438" cy="859399"/>
                            </a:xfrm>
                          </wpg:grpSpPr>
                          <wps:wsp>
                            <wps:cNvPr id="1524999252" name="矩形 1524999252"/>
                            <wps:cNvSpPr/>
                            <wps:spPr>
                              <a:xfrm>
                                <a:off x="0" y="0"/>
                                <a:ext cx="1946438" cy="859399"/>
                              </a:xfrm>
                              <a:prstGeom prst="rect">
                                <a:avLst/>
                              </a:prstGeom>
                              <a:noFill/>
                              <a:ln>
                                <a:solidFill>
                                  <a:srgbClr val="FF0000"/>
                                </a:solidFill>
                                <a:prstDash val="dash"/>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24999254" name="群組 1524999254"/>
                            <wpg:cNvGrpSpPr/>
                            <wpg:grpSpPr>
                              <a:xfrm>
                                <a:off x="46893" y="62523"/>
                                <a:ext cx="1858191" cy="772352"/>
                                <a:chOff x="0" y="0"/>
                                <a:chExt cx="1917350" cy="727562"/>
                              </a:xfrm>
                            </wpg:grpSpPr>
                            <wps:wsp>
                              <wps:cNvPr id="63" name="矩形 63"/>
                              <wps:cNvSpPr/>
                              <wps:spPr>
                                <a:xfrm>
                                  <a:off x="0" y="0"/>
                                  <a:ext cx="1828800" cy="5155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603FB8" w14:textId="32A55F10" w:rsidR="006B197B" w:rsidRPr="003A4CF2" w:rsidRDefault="006B197B" w:rsidP="004150A8">
                                    <w:pPr>
                                      <w:spacing w:before="100" w:beforeAutospacing="1" w:after="100" w:afterAutospacing="1" w:line="240" w:lineRule="auto"/>
                                      <w:jc w:val="center"/>
                                      <w:rPr>
                                        <w:color w:val="000000" w:themeColor="text1"/>
                                      </w:rPr>
                                    </w:pPr>
                                    <w:r>
                                      <w:rPr>
                                        <w:color w:val="000000" w:themeColor="text1"/>
                                      </w:rPr>
                                      <w:t>Backdoor Speed Traffic Sign Detection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524999253" name="圖片 1524999253"/>
                                <pic:cNvPicPr>
                                  <a:picLocks noChangeAspect="1"/>
                                </pic:cNvPicPr>
                              </pic:nvPicPr>
                              <pic:blipFill rotWithShape="1">
                                <a:blip r:embed="rId19" cstate="print">
                                  <a:extLst>
                                    <a:ext uri="{28A0092B-C50C-407E-A947-70E740481C1C}">
                                      <a14:useLocalDpi xmlns:a14="http://schemas.microsoft.com/office/drawing/2010/main" val="0"/>
                                    </a:ext>
                                  </a:extLst>
                                </a:blip>
                                <a:srcRect l="41083" t="30240" r="27847" b="38208"/>
                                <a:stretch/>
                              </pic:blipFill>
                              <pic:spPr bwMode="auto">
                                <a:xfrm>
                                  <a:off x="1339060" y="532591"/>
                                  <a:ext cx="578290" cy="194971"/>
                                </a:xfrm>
                                <a:prstGeom prst="rect">
                                  <a:avLst/>
                                </a:prstGeom>
                                <a:ln>
                                  <a:noFill/>
                                </a:ln>
                                <a:extLst>
                                  <a:ext uri="{53640926-AAD7-44D8-BBD7-CCE9431645EC}">
                                    <a14:shadowObscured xmlns:a14="http://schemas.microsoft.com/office/drawing/2010/main"/>
                                  </a:ext>
                                </a:extLst>
                              </pic:spPr>
                            </pic:pic>
                          </wpg:grpSp>
                        </wpg:grpSp>
                        <wps:wsp>
                          <wps:cNvPr id="1524999256" name="直線單箭頭接點 1524999256"/>
                          <wps:cNvCnPr/>
                          <wps:spPr>
                            <a:xfrm>
                              <a:off x="2047631" y="453292"/>
                              <a:ext cx="233401"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524999266" name="群組 1524999266"/>
                        <wpg:cNvGrpSpPr/>
                        <wpg:grpSpPr>
                          <a:xfrm>
                            <a:off x="0" y="0"/>
                            <a:ext cx="5759939" cy="1241914"/>
                            <a:chOff x="0" y="0"/>
                            <a:chExt cx="5759939" cy="1241914"/>
                          </a:xfrm>
                        </wpg:grpSpPr>
                        <wpg:grpSp>
                          <wpg:cNvPr id="50" name="群組 50"/>
                          <wpg:cNvGrpSpPr/>
                          <wpg:grpSpPr>
                            <a:xfrm>
                              <a:off x="4337539" y="0"/>
                              <a:ext cx="1422400" cy="1241914"/>
                              <a:chOff x="0" y="0"/>
                              <a:chExt cx="1750060" cy="1750060"/>
                            </a:xfrm>
                          </wpg:grpSpPr>
                          <pic:pic xmlns:pic="http://schemas.openxmlformats.org/drawingml/2006/picture">
                            <pic:nvPicPr>
                              <pic:cNvPr id="47" name="圖形 47" descr="監視器"/>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750060" cy="1750060"/>
                              </a:xfrm>
                              <a:prstGeom prst="rect">
                                <a:avLst/>
                              </a:prstGeom>
                            </pic:spPr>
                          </pic:pic>
                          <pic:pic xmlns:pic="http://schemas.openxmlformats.org/drawingml/2006/picture">
                            <pic:nvPicPr>
                              <pic:cNvPr id="49" name="圖片 49"/>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28246" y="773723"/>
                                <a:ext cx="1029970" cy="288925"/>
                              </a:xfrm>
                              <a:prstGeom prst="rect">
                                <a:avLst/>
                              </a:prstGeom>
                            </pic:spPr>
                          </pic:pic>
                        </wpg:grpSp>
                        <wpg:grpSp>
                          <wpg:cNvPr id="52" name="群組 52"/>
                          <wpg:cNvGrpSpPr/>
                          <wpg:grpSpPr>
                            <a:xfrm>
                              <a:off x="0" y="203200"/>
                              <a:ext cx="1875155" cy="859155"/>
                              <a:chOff x="0" y="0"/>
                              <a:chExt cx="1972945" cy="914400"/>
                            </a:xfrm>
                          </wpg:grpSpPr>
                          <pic:pic xmlns:pic="http://schemas.openxmlformats.org/drawingml/2006/picture">
                            <pic:nvPicPr>
                              <pic:cNvPr id="42" name="圖片 4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20470" cy="914400"/>
                              </a:xfrm>
                              <a:prstGeom prst="rect">
                                <a:avLst/>
                              </a:prstGeom>
                            </pic:spPr>
                          </pic:pic>
                          <pic:pic xmlns:pic="http://schemas.openxmlformats.org/drawingml/2006/picture">
                            <pic:nvPicPr>
                              <pic:cNvPr id="48" name="圖片 48"/>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219200" y="0"/>
                                <a:ext cx="753745" cy="913130"/>
                              </a:xfrm>
                              <a:prstGeom prst="rect">
                                <a:avLst/>
                              </a:prstGeom>
                            </pic:spPr>
                          </pic:pic>
                        </wpg:grpSp>
                        <wpg:grpSp>
                          <wpg:cNvPr id="1524999263" name="群組 1524999263"/>
                          <wpg:cNvGrpSpPr/>
                          <wpg:grpSpPr>
                            <a:xfrm>
                              <a:off x="2461846" y="203200"/>
                              <a:ext cx="1445260" cy="796290"/>
                              <a:chOff x="0" y="0"/>
                              <a:chExt cx="1445260" cy="796290"/>
                            </a:xfrm>
                          </wpg:grpSpPr>
                          <wps:wsp>
                            <wps:cNvPr id="57" name="矩形 57"/>
                            <wps:cNvSpPr/>
                            <wps:spPr>
                              <a:xfrm>
                                <a:off x="0" y="0"/>
                                <a:ext cx="1445260" cy="7962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3F8F68" w14:textId="572EFC16" w:rsidR="006B197B" w:rsidRPr="003A4CF2" w:rsidRDefault="006B197B" w:rsidP="004150A8">
                                  <w:pPr>
                                    <w:spacing w:before="100" w:beforeAutospacing="1" w:after="100" w:afterAutospacing="1" w:line="240" w:lineRule="auto"/>
                                    <w:jc w:val="center"/>
                                    <w:rPr>
                                      <w:color w:val="000000" w:themeColor="text1"/>
                                    </w:rPr>
                                  </w:pPr>
                                  <w:r>
                                    <w:rPr>
                                      <w:color w:val="000000" w:themeColor="text1"/>
                                    </w:rPr>
                                    <w:t>API M</w:t>
                                  </w:r>
                                  <w:r>
                                    <w:rPr>
                                      <w:rFonts w:hint="eastAsia"/>
                                      <w:color w:val="000000" w:themeColor="text1"/>
                                    </w:rPr>
                                    <w:t>o</w:t>
                                  </w:r>
                                  <w:r>
                                    <w:rPr>
                                      <w:color w:val="000000" w:themeColor="text1"/>
                                    </w:rPr>
                                    <w:t>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524999232" name="圖片 152499923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43877" y="570523"/>
                                <a:ext cx="698500" cy="192405"/>
                              </a:xfrm>
                              <a:prstGeom prst="rect">
                                <a:avLst/>
                              </a:prstGeom>
                            </pic:spPr>
                          </pic:pic>
                        </wpg:grpSp>
                        <wps:wsp>
                          <wps:cNvPr id="1524999264" name="直線單箭頭接點 1524999264"/>
                          <wps:cNvCnPr/>
                          <wps:spPr>
                            <a:xfrm>
                              <a:off x="1875692" y="625231"/>
                              <a:ext cx="586691"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524999265" name="直線單箭頭接點 1524999265"/>
                          <wps:cNvCnPr/>
                          <wps:spPr>
                            <a:xfrm>
                              <a:off x="3907692" y="586154"/>
                              <a:ext cx="563294"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s:wsp>
                        <wps:cNvPr id="1524999267" name="直線單箭頭接點 1524999267"/>
                        <wps:cNvCnPr/>
                        <wps:spPr>
                          <a:xfrm>
                            <a:off x="687754" y="1062892"/>
                            <a:ext cx="0" cy="33450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524999268" name="直線單箭頭接點 1524999268"/>
                        <wps:cNvCnPr/>
                        <wps:spPr>
                          <a:xfrm>
                            <a:off x="3196492" y="1000369"/>
                            <a:ext cx="0" cy="374586"/>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g:wgp>
                  </a:graphicData>
                </a:graphic>
              </wp:inline>
            </w:drawing>
          </mc:Choice>
          <mc:Fallback>
            <w:pict>
              <v:group w14:anchorId="1277971B" id="群組 1524999269" o:spid="_x0000_s1026" style="width:493pt;height:187pt;mso-position-horizontal-relative:char;mso-position-vertical-relative:line" coordsize="57599,21475" o:gfxdata="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">
                <v:group id="群組 1524999258" o:spid="_x0000_s1027" style="position:absolute;left:2110;top:13129;width:40543;height:8346" coordsize="41816,8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">
                  <v:group id="群組 1524999251" o:spid="_x0000_s1028" style="position:absolute;top:859;width:20476;height:7735" coordsize="20476,7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">
                    <v:rect id="矩形 1524999240" o:spid="_x0000_s1029" style="position:absolute;left:13051;top:2032;width:74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" filled="f" strokecolor="black [3213]" strokeweight="1pt">
                      <v:textbox>
                        <w:txbxContent>
                          <w:p w14:paraId="09B823C9" w14:textId="17FBC436" w:rsidR="006B197B" w:rsidRPr="003A4CF2" w:rsidRDefault="006B197B" w:rsidP="00CE59EA">
                            <w:pPr>
                              <w:spacing w:before="100" w:beforeAutospacing="1" w:after="100" w:afterAutospacing="1" w:line="240" w:lineRule="auto"/>
                              <w:jc w:val="center"/>
                              <w:rPr>
                                <w:color w:val="000000" w:themeColor="text1"/>
                              </w:rPr>
                            </w:pPr>
                            <w:r>
                              <w:rPr>
                                <w:color w:val="000000" w:themeColor="text1"/>
                              </w:rPr>
                              <w:t>Data</w:t>
                            </w:r>
                            <w:r>
                              <w:rPr>
                                <w:rFonts w:hint="eastAsia"/>
                                <w:color w:val="000000" w:themeColor="text1"/>
                              </w:rPr>
                              <w:t>s</w:t>
                            </w:r>
                            <w:r>
                              <w:rPr>
                                <w:color w:val="000000" w:themeColor="text1"/>
                              </w:rPr>
                              <w:t>et</w:t>
                            </w:r>
                          </w:p>
                        </w:txbxContent>
                      </v:textbox>
                    </v:rect>
                    <v:shapetype id="_x0000_t32" coordsize="21600,21600" o:spt="32" o:oned="t" path="m,l21600,21600e" filled="f">
                      <v:path arrowok="t" fillok="f" o:connecttype="none"/>
                      <o:lock v:ext="edit" shapetype="t"/>
                    </v:shapetype>
                    <v:shape id="直線單箭頭接點 1524999244" o:spid="_x0000_s1030" type="#_x0000_t32" style="position:absolute;left:10472;top:1797;width:2503;height:18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" strokecolor="black [3200]" strokeweight="1pt">
                      <v:stroke endarrow="block" joinstyle="miter"/>
                    </v:shape>
                    <v:group id="群組 1524999250" o:spid="_x0000_s1031" style="position:absolute;width:12975;height:7735" coordsize="12975,7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">
                      <v:rect id="矩形 59" o:spid="_x0000_s1032" style="position:absolute;top:4611;width:10471;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wbIxgAAANsAAAAPAAAAZHJzL2Rvd25yZXYueG1sRI9Ba8JA&#10;FITvhf6H5RV6Ed0otG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gx8GyMYAAADbAAAA&#10;DwAAAAAAAAAAAAAAAAAHAgAAZHJzL2Rvd25yZXYueG1sUEsFBgAAAAADAAMAtwAAAPoCAAAAAA==&#10;" filled="f" strokecolor="black [3213]" strokeweight="1pt">
                        <v:textbox>
                          <w:txbxContent>
                            <w:p w14:paraId="03F67F37" w14:textId="3E39C48E" w:rsidR="006B197B" w:rsidRPr="003A4CF2" w:rsidRDefault="006B197B" w:rsidP="00CE59EA">
                              <w:pPr>
                                <w:spacing w:before="100" w:beforeAutospacing="1" w:after="100" w:afterAutospacing="1" w:line="240" w:lineRule="auto"/>
                                <w:jc w:val="center"/>
                                <w:rPr>
                                  <w:color w:val="000000" w:themeColor="text1"/>
                                </w:rPr>
                              </w:pPr>
                              <w:r>
                                <w:rPr>
                                  <w:color w:val="000000" w:themeColor="text1"/>
                                </w:rPr>
                                <w:t xml:space="preserve">Poison Data </w:t>
                              </w:r>
                            </w:p>
                          </w:txbxContent>
                        </v:textbox>
                      </v:rect>
                      <v:shape id="直線單箭頭接點 1524999247" o:spid="_x0000_s1033" type="#_x0000_t32" style="position:absolute;left:10472;top:3673;width:2503;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" strokecolor="black [3200]" strokeweight="1pt">
                        <v:stroke endarrow="block" joinstyle="miter"/>
                      </v:shape>
                      <v:group id="群組 1524999249" o:spid="_x0000_s1034" style="position:absolute;width:10471;height:4613" coordsize="10471,4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">
                        <v:rect id="矩形 1524999239" o:spid="_x0000_s1035" style="position:absolute;width:10471;height:31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" filled="f" strokecolor="black [3213]" strokeweight="1pt">
                          <v:textbox>
                            <w:txbxContent>
                              <w:p w14:paraId="16CD87EF" w14:textId="77777777" w:rsidR="006B197B" w:rsidRPr="003A4CF2" w:rsidRDefault="006B197B" w:rsidP="00CE59EA">
                                <w:pPr>
                                  <w:spacing w:before="100" w:beforeAutospacing="1" w:after="100" w:afterAutospacing="1" w:line="240" w:lineRule="auto"/>
                                  <w:jc w:val="center"/>
                                  <w:rPr>
                                    <w:color w:val="000000" w:themeColor="text1"/>
                                  </w:rPr>
                                </w:pPr>
                                <w:r>
                                  <w:rPr>
                                    <w:color w:val="000000" w:themeColor="text1"/>
                                  </w:rPr>
                                  <w:t xml:space="preserve">Collect Data </w:t>
                                </w:r>
                              </w:p>
                            </w:txbxContent>
                          </v:textbox>
                        </v:rect>
                        <v:shape id="直線單箭頭接點 1524999248" o:spid="_x0000_s1036" type="#_x0000_t32" style="position:absolute;left:4923;top:3126;width:0;height:1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" strokecolor="black [3200]" strokeweight="1pt">
                          <v:stroke endarrow="block" joinstyle="miter"/>
                        </v:shape>
                      </v:group>
                    </v:group>
                  </v:group>
                  <v:group id="群組 1524999257" o:spid="_x0000_s1037" style="position:absolute;left:22352;width:19464;height:8593" coordsize="19464,8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">
                    <v:rect id="矩形 1524999252" o:spid="_x0000_s1038" style="position:absolute;width:19464;height:8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" filled="f" strokecolor="red" strokeweight="1pt">
                      <v:stroke dashstyle="dash"/>
                    </v:rect>
                    <v:group id="群組 1524999254" o:spid="_x0000_s1039" style="position:absolute;left:468;top:625;width:18582;height:7723" coordsize="19173,7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">
                      <v:rect id="矩形 63" o:spid="_x0000_s1040" style="position:absolute;width:18288;height:5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61603FB8" w14:textId="32A55F10" w:rsidR="006B197B" w:rsidRPr="003A4CF2" w:rsidRDefault="006B197B" w:rsidP="004150A8">
                              <w:pPr>
                                <w:spacing w:before="100" w:beforeAutospacing="1" w:after="100" w:afterAutospacing="1" w:line="240" w:lineRule="auto"/>
                                <w:jc w:val="center"/>
                                <w:rPr>
                                  <w:color w:val="000000" w:themeColor="text1"/>
                                </w:rPr>
                              </w:pPr>
                              <w:r>
                                <w:rPr>
                                  <w:color w:val="000000" w:themeColor="text1"/>
                                </w:rPr>
                                <w:t>Backdoor Speed Traffic Sign Detection Model</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524999253" o:spid="_x0000_s1041" type="#_x0000_t75" style="position:absolute;left:13390;top:5325;width:5783;height:19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">
                        <v:imagedata r:id="rId26" o:title="" croptop="19818f" cropbottom="25040f" cropleft="26924f" cropright="18250f"/>
                      </v:shape>
                    </v:group>
                  </v:group>
                  <v:shape id="直線單箭頭接點 1524999256" o:spid="_x0000_s1042" type="#_x0000_t32" style="position:absolute;left:20476;top:4532;width:2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" strokecolor="black [3200]" strokeweight="1pt">
                    <v:stroke endarrow="block" joinstyle="miter"/>
                  </v:shape>
                </v:group>
                <v:group id="群組 1524999266" o:spid="_x0000_s1043" style="position:absolute;width:57599;height:12419" coordsize="57599,12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">
                  <v:group id="群組 50" o:spid="_x0000_s1044" style="position:absolute;left:43375;width:14224;height:12419" coordsize="17500,17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圖形 47" o:spid="_x0000_s1045" type="#_x0000_t75" alt="監視器" style="position:absolute;width:17500;height:17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">
                      <v:imagedata r:id="rId27" o:title="監視器"/>
                    </v:shape>
                    <v:shape id="圖片 49" o:spid="_x0000_s1046" type="#_x0000_t75" style="position:absolute;left:3282;top:7737;width:10300;height:2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">
                      <v:imagedata r:id="rId28" o:title=""/>
                    </v:shape>
                  </v:group>
                  <v:group id="群組 52" o:spid="_x0000_s1047" style="position:absolute;top:2032;width:18751;height:8591" coordsize="197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圖片 42" o:spid="_x0000_s1048" type="#_x0000_t75" style="position:absolute;width:1220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">
                      <v:imagedata r:id="rId29" o:title=""/>
                    </v:shape>
                    <v:shape id="圖片 48" o:spid="_x0000_s1049" type="#_x0000_t75" style="position:absolute;left:12192;width:7537;height:9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">
                      <v:imagedata r:id="rId30" o:title=""/>
                    </v:shape>
                  </v:group>
                  <v:group id="群組 1524999263" o:spid="_x0000_s1050" style="position:absolute;left:24618;top:2032;width:14453;height:7962" coordsize="14452,7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">
                    <v:rect id="矩形 57" o:spid="_x0000_s1051" style="position:absolute;width:14452;height:7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DchxgAAANsAAAAPAAAAZHJzL2Rvd25yZXYueG1sRI9Ba8JA&#10;FITvhf6H5RV6Ed0otE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ncw3IcYAAADbAAAA&#10;DwAAAAAAAAAAAAAAAAAHAgAAZHJzL2Rvd25yZXYueG1sUEsFBgAAAAADAAMAtwAAAPoCAAAAAA==&#10;" filled="f" strokecolor="black [3213]" strokeweight="1pt">
                      <v:textbox>
                        <w:txbxContent>
                          <w:p w14:paraId="413F8F68" w14:textId="572EFC16" w:rsidR="006B197B" w:rsidRPr="003A4CF2" w:rsidRDefault="006B197B" w:rsidP="004150A8">
                            <w:pPr>
                              <w:spacing w:before="100" w:beforeAutospacing="1" w:after="100" w:afterAutospacing="1" w:line="240" w:lineRule="auto"/>
                              <w:jc w:val="center"/>
                              <w:rPr>
                                <w:color w:val="000000" w:themeColor="text1"/>
                              </w:rPr>
                            </w:pPr>
                            <w:r>
                              <w:rPr>
                                <w:color w:val="000000" w:themeColor="text1"/>
                              </w:rPr>
                              <w:t>API M</w:t>
                            </w:r>
                            <w:r>
                              <w:rPr>
                                <w:rFonts w:hint="eastAsia"/>
                                <w:color w:val="000000" w:themeColor="text1"/>
                              </w:rPr>
                              <w:t>o</w:t>
                            </w:r>
                            <w:r>
                              <w:rPr>
                                <w:color w:val="000000" w:themeColor="text1"/>
                              </w:rPr>
                              <w:t>dule</w:t>
                            </w:r>
                          </w:p>
                        </w:txbxContent>
                      </v:textbox>
                    </v:rect>
                    <v:shape id="圖片 1524999232" o:spid="_x0000_s1052" type="#_x0000_t75" style="position:absolute;left:3438;top:5705;width:6985;height:1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">
                      <v:imagedata r:id="rId31" o:title=""/>
                    </v:shape>
                  </v:group>
                  <v:shape id="直線單箭頭接點 1524999264" o:spid="_x0000_s1053" type="#_x0000_t32" style="position:absolute;left:18756;top:6252;width:58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" strokecolor="black [3200]" strokeweight="1pt">
                    <v:stroke endarrow="block" joinstyle="miter"/>
                  </v:shape>
                  <v:shape id="直線單箭頭接點 1524999265" o:spid="_x0000_s1054" type="#_x0000_t32" style="position:absolute;left:39076;top:5861;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" strokecolor="black [3200]" strokeweight="1pt">
                    <v:stroke endarrow="block" joinstyle="miter"/>
                  </v:shape>
                </v:group>
                <v:shape id="直線單箭頭接點 1524999267" o:spid="_x0000_s1055" type="#_x0000_t32" style="position:absolute;left:6877;top:10628;width:0;height:3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" strokecolor="black [3200]" strokeweight="1pt">
                  <v:stroke endarrow="block" joinstyle="miter"/>
                </v:shape>
                <v:shape id="直線單箭頭接點 1524999268" o:spid="_x0000_s1056" type="#_x0000_t32" style="position:absolute;left:31964;top:10003;width:0;height:37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" strokecolor="black [3200]" strokeweight="1pt">
                  <v:stroke startarrow="block" endarrow="block" joinstyle="miter"/>
                </v:shape>
                <w10:anchorlock/>
              </v:group>
            </w:pict>
          </mc:Fallback>
        </mc:AlternateContent>
      </w:r>
    </w:p>
    <w:p w14:paraId="684262EC" w14:textId="1C38ECB5" w:rsidR="002A340A" w:rsidRDefault="00CE47D6" w:rsidP="00CE47D6">
      <w:pPr>
        <w:pStyle w:val="af8"/>
        <w:jc w:val="center"/>
      </w:pPr>
      <w:bookmarkStart w:id="92" w:name="_Ref180604451"/>
      <w:bookmarkStart w:id="93" w:name="_Toc1806117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1</w:t>
      </w:r>
      <w:r>
        <w:fldChar w:fldCharType="end"/>
      </w:r>
      <w:bookmarkEnd w:id="92"/>
      <w:r>
        <w:rPr>
          <w:rFonts w:hint="eastAsia"/>
        </w:rPr>
        <w:t xml:space="preserve">. </w:t>
      </w:r>
      <w:r>
        <w:rPr>
          <w:rFonts w:hint="eastAsia"/>
          <w:noProof/>
        </w:rPr>
        <w:t>系統架構</w:t>
      </w:r>
      <w:bookmarkEnd w:id="93"/>
    </w:p>
    <w:p w14:paraId="0D12BA51" w14:textId="267FC07B" w:rsidR="008E280C" w:rsidRPr="008E280C" w:rsidRDefault="002C477B" w:rsidP="008E280C">
      <w:pPr>
        <w:pStyle w:val="a1"/>
      </w:pPr>
      <w:bookmarkStart w:id="94" w:name="_Toc180611762"/>
      <w:r>
        <w:rPr>
          <w:rFonts w:hint="eastAsia"/>
        </w:rPr>
        <w:t>自駕車模擬平台</w:t>
      </w:r>
      <w:bookmarkEnd w:id="94"/>
    </w:p>
    <w:p w14:paraId="47F39F62" w14:textId="790C2058" w:rsidR="003A05A6" w:rsidRDefault="001E32B0" w:rsidP="00BC4C07">
      <w:pPr>
        <w:pStyle w:val="a2"/>
        <w:ind w:right="240"/>
      </w:pPr>
      <w:bookmarkStart w:id="95" w:name="_Toc180611763"/>
      <w:r>
        <w:rPr>
          <w:rFonts w:hint="eastAsia"/>
        </w:rPr>
        <w:t>C</w:t>
      </w:r>
      <w:r w:rsidR="00576C9F">
        <w:rPr>
          <w:rFonts w:hint="eastAsia"/>
        </w:rPr>
        <w:t>AELA</w:t>
      </w:r>
      <w:r w:rsidR="008A301F">
        <w:rPr>
          <w:rFonts w:hint="eastAsia"/>
        </w:rPr>
        <w:t xml:space="preserve"> </w:t>
      </w:r>
      <w:r w:rsidR="00A0426A">
        <w:fldChar w:fldCharType="begin"/>
      </w:r>
      <w:r w:rsidR="006362A7">
        <w:instrText xml:space="preserve"> ADDIN EN.CITE &lt;EndNote&gt;&lt;Cite&gt;&lt;Author&gt;Dosovitskiy&lt;/Author&gt;&lt;Year&gt;2017&lt;/Year&gt;&lt;RecNum&gt;13&lt;/RecNum&gt;&lt;DisplayText&gt;[1]&lt;/DisplayText&gt;&lt;record&gt;&lt;rec-number&gt;13&lt;/rec-number&gt;&lt;foreign-keys&gt;&lt;key app="EN" db-id="p20xpfp9fdde26etxw4xpvwpz9aexprxrfs2" timestamp="1729080805"&gt;13&lt;/key&gt;&lt;/foreign-keys&gt;&lt;ref-type name="Conference Proceedings"&gt;10&lt;/ref-type&gt;&lt;contributors&gt;&lt;authors&gt;&lt;author&gt;Dosovitskiy, Alexey&lt;/author&gt;&lt;author&gt;Ros, German&lt;/author&gt;&lt;author&gt;Codevilla, Felipe&lt;/author&gt;&lt;author&gt;Lopez, Antonio&lt;/author&gt;&lt;author&gt;Koltun, Vladlen&lt;/author&gt;&lt;/authors&gt;&lt;/contributors&gt;&lt;titles&gt;&lt;title&gt;CARLA: An open urban driving simulator&lt;/title&gt;&lt;secondary-title&gt;Conference on robot learning&lt;/secondary-title&gt;&lt;/titles&gt;&lt;pages&gt;1-16&lt;/pages&gt;&lt;dates&gt;&lt;year&gt;2017&lt;/year&gt;&lt;/dates&gt;&lt;publisher&gt;PMLR&lt;/publisher&gt;&lt;isbn&gt;2640-3498&lt;/isbn&gt;&lt;urls&gt;&lt;/urls&gt;&lt;/record&gt;&lt;/Cite&gt;&lt;/EndNote&gt;</w:instrText>
      </w:r>
      <w:r w:rsidR="00A0426A">
        <w:fldChar w:fldCharType="separate"/>
      </w:r>
      <w:r w:rsidR="006362A7">
        <w:rPr>
          <w:noProof/>
        </w:rPr>
        <w:t>[</w:t>
      </w:r>
      <w:hyperlink w:anchor="_ENREF_1" w:tooltip="Dosovitskiy, 2017 #13" w:history="1">
        <w:r w:rsidR="00FB7A1D">
          <w:rPr>
            <w:noProof/>
          </w:rPr>
          <w:t>1</w:t>
        </w:r>
      </w:hyperlink>
      <w:r w:rsidR="006362A7">
        <w:rPr>
          <w:noProof/>
        </w:rPr>
        <w:t>]</w:t>
      </w:r>
      <w:bookmarkEnd w:id="95"/>
      <w:r w:rsidR="00A0426A">
        <w:fldChar w:fldCharType="end"/>
      </w:r>
    </w:p>
    <w:p w14:paraId="77AF36BE" w14:textId="6723C4D7" w:rsidR="00A06F21" w:rsidRDefault="008B05AA" w:rsidP="008A301F">
      <w:pPr>
        <w:ind w:firstLine="480"/>
      </w:pPr>
      <w:r w:rsidRPr="00436829">
        <w:t>CARLA</w:t>
      </w:r>
      <w:r w:rsidRPr="00436829">
        <w:t>（</w:t>
      </w:r>
      <w:r w:rsidRPr="00436829">
        <w:t>Car Learning to Act</w:t>
      </w:r>
      <w:r w:rsidRPr="00436829">
        <w:t>）是一個專為自動駕駛技術開發的開源模擬平台，提供高度擬真的駕駛場景模擬。它</w:t>
      </w:r>
      <w:r w:rsidR="008A301F">
        <w:rPr>
          <w:rFonts w:hint="eastAsia"/>
        </w:rPr>
        <w:t>支援</w:t>
      </w:r>
      <w:r w:rsidRPr="00436829">
        <w:t>多種感測器模擬，能生成與真實世界類似的數據，讓研究人員在虛擬環境中安全測試自駕車系統。</w:t>
      </w:r>
      <w:r w:rsidRPr="00436829">
        <w:t>CARLA</w:t>
      </w:r>
      <w:r w:rsidRPr="00436829">
        <w:t>還允許自定義環境、交通和天氣條件，</w:t>
      </w:r>
      <w:r w:rsidR="00955207">
        <w:rPr>
          <w:rFonts w:hint="eastAsia"/>
        </w:rPr>
        <w:t>本實驗中會使用</w:t>
      </w:r>
      <w:r w:rsidR="00576C9F">
        <w:rPr>
          <w:rFonts w:hint="eastAsia"/>
        </w:rPr>
        <w:t>CARLA</w:t>
      </w:r>
      <w:r w:rsidR="00955207">
        <w:t xml:space="preserve"> </w:t>
      </w:r>
      <w:r w:rsidR="00365789">
        <w:rPr>
          <w:rFonts w:hint="eastAsia"/>
        </w:rPr>
        <w:t>作為主要實驗平台</w:t>
      </w:r>
      <w:r w:rsidRPr="00436829">
        <w:t>。</w:t>
      </w:r>
    </w:p>
    <w:p w14:paraId="6C34B61E" w14:textId="7C5C942C" w:rsidR="00D402A1" w:rsidRDefault="00D402A1" w:rsidP="001E32B0"/>
    <w:p w14:paraId="06AD5CCA" w14:textId="43CD6E26" w:rsidR="00D402A1" w:rsidRDefault="00D402A1" w:rsidP="001E32B0"/>
    <w:p w14:paraId="3B078D8F" w14:textId="2BCE740D" w:rsidR="00D402A1" w:rsidRDefault="00D402A1" w:rsidP="001E32B0"/>
    <w:p w14:paraId="2A46ED0B" w14:textId="7E007C0F" w:rsidR="00D402A1" w:rsidRDefault="00D402A1" w:rsidP="001E32B0"/>
    <w:p w14:paraId="73A44D13" w14:textId="012DB509" w:rsidR="00D402A1" w:rsidRDefault="00D402A1" w:rsidP="001E32B0"/>
    <w:p w14:paraId="5186D9BC" w14:textId="77777777" w:rsidR="00D402A1" w:rsidRDefault="00D402A1" w:rsidP="001E32B0"/>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2"/>
        <w:gridCol w:w="4345"/>
      </w:tblGrid>
      <w:tr w:rsidR="001E32B0" w14:paraId="796FFEC2" w14:textId="77777777" w:rsidTr="001D1C8E">
        <w:tc>
          <w:tcPr>
            <w:tcW w:w="4388" w:type="dxa"/>
          </w:tcPr>
          <w:p w14:paraId="344AFC79" w14:textId="153CFC11" w:rsidR="001E32B0" w:rsidRDefault="001E32B0" w:rsidP="005E4367">
            <w:r>
              <w:rPr>
                <w:noProof/>
              </w:rPr>
              <w:lastRenderedPageBreak/>
              <w:drawing>
                <wp:inline distT="0" distB="0" distL="0" distR="0" wp14:anchorId="4DA59353" wp14:editId="6411A527">
                  <wp:extent cx="2788354" cy="1568450"/>
                  <wp:effectExtent l="0" t="0" r="0" b="0"/>
                  <wp:docPr id="1524999255" name="圖片 1524999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09974" cy="1580611"/>
                          </a:xfrm>
                          <a:prstGeom prst="rect">
                            <a:avLst/>
                          </a:prstGeom>
                          <a:noFill/>
                        </pic:spPr>
                      </pic:pic>
                    </a:graphicData>
                  </a:graphic>
                </wp:inline>
              </w:drawing>
            </w:r>
          </w:p>
        </w:tc>
        <w:tc>
          <w:tcPr>
            <w:tcW w:w="4389" w:type="dxa"/>
          </w:tcPr>
          <w:p w14:paraId="3BC46C00" w14:textId="196F37B6" w:rsidR="001E32B0" w:rsidRDefault="001E32B0" w:rsidP="00B81CC0">
            <w:pPr>
              <w:keepNext/>
              <w:jc w:val="center"/>
            </w:pPr>
            <w:r>
              <w:rPr>
                <w:noProof/>
              </w:rPr>
              <w:drawing>
                <wp:inline distT="0" distB="0" distL="0" distR="0" wp14:anchorId="1B0DAD56" wp14:editId="1518EC19">
                  <wp:extent cx="2723408" cy="1531917"/>
                  <wp:effectExtent l="0" t="0" r="1270" b="0"/>
                  <wp:docPr id="1524999279" name="圖片 1524999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33961" cy="1537853"/>
                          </a:xfrm>
                          <a:prstGeom prst="rect">
                            <a:avLst/>
                          </a:prstGeom>
                          <a:noFill/>
                        </pic:spPr>
                      </pic:pic>
                    </a:graphicData>
                  </a:graphic>
                </wp:inline>
              </w:drawing>
            </w:r>
          </w:p>
        </w:tc>
      </w:tr>
      <w:tr w:rsidR="001E32B0" w14:paraId="62D7E216" w14:textId="77777777" w:rsidTr="001D1C8E">
        <w:tc>
          <w:tcPr>
            <w:tcW w:w="4388" w:type="dxa"/>
          </w:tcPr>
          <w:p w14:paraId="588D529C" w14:textId="5DBC7D58" w:rsidR="001E32B0" w:rsidRDefault="001E32B0" w:rsidP="005E4367">
            <w:r>
              <w:rPr>
                <w:noProof/>
              </w:rPr>
              <w:drawing>
                <wp:inline distT="0" distB="0" distL="0" distR="0" wp14:anchorId="202E8E5B" wp14:editId="60F45ADF">
                  <wp:extent cx="2777067" cy="1562100"/>
                  <wp:effectExtent l="0" t="0" r="4445" b="0"/>
                  <wp:docPr id="1524999260" name="圖片 1524999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81455" cy="1564568"/>
                          </a:xfrm>
                          <a:prstGeom prst="rect">
                            <a:avLst/>
                          </a:prstGeom>
                          <a:noFill/>
                        </pic:spPr>
                      </pic:pic>
                    </a:graphicData>
                  </a:graphic>
                </wp:inline>
              </w:drawing>
            </w:r>
          </w:p>
        </w:tc>
        <w:tc>
          <w:tcPr>
            <w:tcW w:w="4389" w:type="dxa"/>
          </w:tcPr>
          <w:p w14:paraId="40A70782" w14:textId="79B19706" w:rsidR="001E32B0" w:rsidRDefault="001E32B0" w:rsidP="00B81CC0">
            <w:pPr>
              <w:keepNext/>
              <w:jc w:val="center"/>
            </w:pPr>
            <w:r>
              <w:rPr>
                <w:noProof/>
              </w:rPr>
              <w:drawing>
                <wp:inline distT="0" distB="0" distL="0" distR="0" wp14:anchorId="55585D39" wp14:editId="40940D52">
                  <wp:extent cx="2724286" cy="1532412"/>
                  <wp:effectExtent l="0" t="0" r="0" b="0"/>
                  <wp:docPr id="1524999272" name="圖片 1524999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44167" cy="1543595"/>
                          </a:xfrm>
                          <a:prstGeom prst="rect">
                            <a:avLst/>
                          </a:prstGeom>
                          <a:noFill/>
                        </pic:spPr>
                      </pic:pic>
                    </a:graphicData>
                  </a:graphic>
                </wp:inline>
              </w:drawing>
            </w:r>
          </w:p>
        </w:tc>
      </w:tr>
    </w:tbl>
    <w:p w14:paraId="2DBC0AB8" w14:textId="19F6B174" w:rsidR="00B81CC0" w:rsidRDefault="00B81CC0" w:rsidP="00B81CC0">
      <w:pPr>
        <w:pStyle w:val="af8"/>
        <w:jc w:val="center"/>
      </w:pPr>
      <w:bookmarkStart w:id="96" w:name="_Toc1806117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2</w:t>
      </w:r>
      <w:r>
        <w:fldChar w:fldCharType="end"/>
      </w:r>
      <w:r>
        <w:rPr>
          <w:rFonts w:hint="eastAsia"/>
        </w:rPr>
        <w:t>.</w:t>
      </w:r>
      <w:r w:rsidRPr="00B81CC0">
        <w:rPr>
          <w:rFonts w:hint="eastAsia"/>
          <w:noProof/>
        </w:rPr>
        <w:t xml:space="preserve"> </w:t>
      </w:r>
      <w:r>
        <w:rPr>
          <w:rFonts w:hint="eastAsia"/>
          <w:noProof/>
        </w:rPr>
        <w:t xml:space="preserve">CARLA </w:t>
      </w:r>
      <w:r>
        <w:rPr>
          <w:rFonts w:hint="eastAsia"/>
          <w:noProof/>
        </w:rPr>
        <w:t>模擬器街道圖</w:t>
      </w:r>
      <w:bookmarkEnd w:id="96"/>
    </w:p>
    <w:p w14:paraId="7C714EFF" w14:textId="2E79C827" w:rsidR="001E32B0" w:rsidRDefault="0051189B" w:rsidP="00BC4C07">
      <w:pPr>
        <w:pStyle w:val="a2"/>
        <w:ind w:right="240"/>
      </w:pPr>
      <w:bookmarkStart w:id="97" w:name="_Toc180611764"/>
      <w:r>
        <w:t>Unreal Engin</w:t>
      </w:r>
      <w:r w:rsidR="001E32B0">
        <w:rPr>
          <w:rFonts w:hint="eastAsia"/>
        </w:rPr>
        <w:t>e</w:t>
      </w:r>
      <w:r w:rsidR="00A0426A">
        <w:t xml:space="preserve"> </w:t>
      </w:r>
      <w:r w:rsidR="00A0426A">
        <w:fldChar w:fldCharType="begin"/>
      </w:r>
      <w:r w:rsidR="006362A7">
        <w:instrText xml:space="preserve"> ADDIN EN.CITE &lt;EndNote&gt;&lt;Cite&gt;&lt;Author&gt;Games&lt;/Author&gt;&lt;Year&gt;2014&lt;/Year&gt;&lt;RecNum&gt;24&lt;/RecNum&gt;&lt;DisplayText&gt;[6]&lt;/DisplayText&gt;&lt;record&gt;&lt;rec-number&gt;24&lt;/rec-number&gt;&lt;foreign-keys&gt;&lt;key app="EN" db-id="p20xpfp9fdde26etxw4xpvwpz9aexprxrfs2" timestamp="1729605512"&gt;24&lt;/key&gt;&lt;/foreign-keys&gt;&lt;ref-type name="Web Page"&gt;12&lt;/ref-type&gt;&lt;contributors&gt;&lt;authors&gt;&lt;author&gt;Epic Games&lt;/author&gt;&lt;/authors&gt;&lt;/contributors&gt;&lt;titles&gt;&lt;title&gt;Unreal Engine 4&lt;/title&gt;&lt;/titles&gt;&lt;dates&gt;&lt;year&gt;2014&lt;/year&gt;&lt;/dates&gt;&lt;urls&gt;&lt;related-urls&gt;&lt;url&gt;https://www.unrealengine.com&lt;/url&gt;&lt;/related-urls&gt;&lt;/urls&gt;&lt;/record&gt;&lt;/Cite&gt;&lt;/EndNote&gt;</w:instrText>
      </w:r>
      <w:r w:rsidR="00A0426A">
        <w:fldChar w:fldCharType="separate"/>
      </w:r>
      <w:r w:rsidR="006362A7">
        <w:rPr>
          <w:noProof/>
        </w:rPr>
        <w:t>[</w:t>
      </w:r>
      <w:hyperlink w:anchor="_ENREF_6" w:tooltip="Games, 2014 #24" w:history="1">
        <w:r w:rsidR="00FB7A1D">
          <w:rPr>
            <w:noProof/>
          </w:rPr>
          <w:t>6</w:t>
        </w:r>
      </w:hyperlink>
      <w:r w:rsidR="006362A7">
        <w:rPr>
          <w:noProof/>
        </w:rPr>
        <w:t>]</w:t>
      </w:r>
      <w:bookmarkEnd w:id="97"/>
      <w:r w:rsidR="00A0426A">
        <w:fldChar w:fldCharType="end"/>
      </w:r>
    </w:p>
    <w:p w14:paraId="783725F1" w14:textId="21DDEF42" w:rsidR="005B21C4" w:rsidRPr="002514A8" w:rsidRDefault="009F3D12" w:rsidP="001E32B0">
      <w:pPr>
        <w:ind w:firstLine="480"/>
      </w:pPr>
      <w:r w:rsidRPr="007361B2">
        <w:t>Unreal Engine</w:t>
      </w:r>
      <w:r w:rsidRPr="007361B2">
        <w:t>是由</w:t>
      </w:r>
      <w:r w:rsidRPr="007361B2">
        <w:t>Epic Games</w:t>
      </w:r>
      <w:r w:rsidRPr="007361B2">
        <w:t>開發的一款高度先進且功能強大的遊戲引擎，廣泛應用於遊戲開發、電影製作、建築可視化和虛擬現實等領域。其強大的圖形渲染能力使其能夠生成逼真的</w:t>
      </w:r>
      <w:r w:rsidRPr="007361B2">
        <w:t>3D</w:t>
      </w:r>
      <w:r w:rsidRPr="007361B2">
        <w:t>環境和物理效果，</w:t>
      </w:r>
      <w:r w:rsidRPr="007361B2">
        <w:rPr>
          <w:rFonts w:hint="eastAsia"/>
        </w:rPr>
        <w:t>本實驗中會使用</w:t>
      </w:r>
      <w:r w:rsidRPr="007361B2">
        <w:t xml:space="preserve"> UE4 </w:t>
      </w:r>
      <w:r w:rsidRPr="007361B2">
        <w:rPr>
          <w:rFonts w:hint="eastAsia"/>
        </w:rPr>
        <w:t>作為地圖場景的</w:t>
      </w:r>
      <w:r w:rsidR="007B4473" w:rsidRPr="007361B2">
        <w:rPr>
          <w:rFonts w:hint="eastAsia"/>
        </w:rPr>
        <w:t>渲染工具。</w:t>
      </w:r>
    </w:p>
    <w:p w14:paraId="0D50BAF5" w14:textId="66E4D1DE" w:rsidR="009D51E5" w:rsidRDefault="001E1245" w:rsidP="00BC4C07">
      <w:pPr>
        <w:pStyle w:val="a2"/>
        <w:ind w:right="240"/>
      </w:pPr>
      <w:bookmarkStart w:id="98" w:name="_Toc180611765"/>
      <w:r>
        <w:t>Pygame</w:t>
      </w:r>
      <w:r w:rsidR="005E4367">
        <w:rPr>
          <w:rFonts w:hint="eastAsia"/>
        </w:rPr>
        <w:t xml:space="preserve"> </w:t>
      </w:r>
      <w:r w:rsidR="00A0426A">
        <w:fldChar w:fldCharType="begin"/>
      </w:r>
      <w:r w:rsidR="006362A7">
        <w:instrText xml:space="preserve"> ADDIN EN.CITE &lt;EndNote&gt;&lt;Cite&gt;&lt;Year&gt;2000&lt;/Year&gt;&lt;RecNum&gt;23&lt;/RecNum&gt;&lt;DisplayText&gt;[7]&lt;/DisplayText&gt;&lt;record&gt;&lt;rec-number&gt;23&lt;/rec-number&gt;&lt;foreign-keys&gt;&lt;key app="EN" db-id="p20xpfp9fdde26etxw4xpvwpz9aexprxrfs2" timestamp="1729605339"&gt;23&lt;/key&gt;&lt;/foreign-keys&gt;&lt;ref-type name="Web Page"&gt;12&lt;/ref-type&gt;&lt;contributors&gt;&lt;/contributors&gt;&lt;titles&gt;&lt;title&gt;Pygame&lt;/title&gt;&lt;/titles&gt;&lt;dates&gt;&lt;year&gt;2000&lt;/year&gt;&lt;/dates&gt;&lt;urls&gt;&lt;related-urls&gt;&lt;url&gt;https://www.pygame.org/docs/&lt;/url&gt;&lt;/related-urls&gt;&lt;/urls&gt;&lt;/record&gt;&lt;/Cite&gt;&lt;/EndNote&gt;</w:instrText>
      </w:r>
      <w:r w:rsidR="00A0426A">
        <w:fldChar w:fldCharType="separate"/>
      </w:r>
      <w:r w:rsidR="006362A7">
        <w:rPr>
          <w:noProof/>
        </w:rPr>
        <w:t>[</w:t>
      </w:r>
      <w:hyperlink w:anchor="_ENREF_7" w:tooltip=", 2000 #23" w:history="1">
        <w:r w:rsidR="00FB7A1D">
          <w:rPr>
            <w:noProof/>
          </w:rPr>
          <w:t>7</w:t>
        </w:r>
      </w:hyperlink>
      <w:r w:rsidR="006362A7">
        <w:rPr>
          <w:noProof/>
        </w:rPr>
        <w:t>]</w:t>
      </w:r>
      <w:bookmarkEnd w:id="98"/>
      <w:r w:rsidR="00A0426A">
        <w:fldChar w:fldCharType="end"/>
      </w:r>
      <w:r w:rsidR="001E32B0">
        <w:t xml:space="preserve"> </w:t>
      </w:r>
    </w:p>
    <w:p w14:paraId="1877CA04" w14:textId="6D06ED3C" w:rsidR="009D51E5" w:rsidRPr="001E32B0" w:rsidRDefault="00B45B56" w:rsidP="006628FD">
      <w:pPr>
        <w:ind w:firstLine="480"/>
      </w:pPr>
      <w:r w:rsidRPr="00BC4C07">
        <w:rPr>
          <w:rStyle w:val="afff2"/>
          <w:b w:val="0"/>
          <w:szCs w:val="24"/>
        </w:rPr>
        <w:t>Pygame</w:t>
      </w:r>
      <w:r w:rsidRPr="00BC4C07">
        <w:rPr>
          <w:b/>
        </w:rPr>
        <w:t xml:space="preserve"> </w:t>
      </w:r>
      <w:r w:rsidRPr="001E32B0">
        <w:t>是一個簡單的</w:t>
      </w:r>
      <w:r w:rsidRPr="001E32B0">
        <w:t xml:space="preserve"> Python </w:t>
      </w:r>
      <w:r w:rsidRPr="001E32B0">
        <w:t>圖形庫，用於提供</w:t>
      </w:r>
      <w:r w:rsidRPr="001E32B0">
        <w:t xml:space="preserve"> </w:t>
      </w:r>
      <w:r w:rsidR="00576C9F">
        <w:rPr>
          <w:rFonts w:hint="eastAsia"/>
        </w:rPr>
        <w:t>CARLA</w:t>
      </w:r>
      <w:r w:rsidRPr="001E32B0">
        <w:t xml:space="preserve"> </w:t>
      </w:r>
      <w:r w:rsidRPr="001E32B0">
        <w:t>模擬中的</w:t>
      </w:r>
      <w:r w:rsidRPr="001E32B0">
        <w:t>Client</w:t>
      </w:r>
      <w:r w:rsidRPr="001E32B0">
        <w:t>界面。它負責顯示車輛的第一人稱視角、環境視圖</w:t>
      </w:r>
      <w:r w:rsidR="00951CCF" w:rsidRPr="001E32B0">
        <w:t>。</w:t>
      </w:r>
      <w:r w:rsidR="009C19C8" w:rsidRPr="001E32B0">
        <w:rPr>
          <w:rFonts w:hint="eastAsia"/>
        </w:rPr>
        <w:t>本實驗中</w:t>
      </w:r>
      <w:r w:rsidR="00F846B0" w:rsidRPr="001E32B0">
        <w:t>使用</w:t>
      </w:r>
      <w:r w:rsidR="00F846B0" w:rsidRPr="001E32B0">
        <w:t xml:space="preserve"> Pygame </w:t>
      </w:r>
      <w:r w:rsidR="00F846B0" w:rsidRPr="001E32B0">
        <w:t>來顯示模擬畫面將</w:t>
      </w:r>
      <w:r w:rsidR="00F846B0" w:rsidRPr="001E32B0">
        <w:t xml:space="preserve"> </w:t>
      </w:r>
      <w:r w:rsidR="00576C9F">
        <w:rPr>
          <w:rFonts w:hint="eastAsia"/>
        </w:rPr>
        <w:t>CARLA</w:t>
      </w:r>
      <w:r w:rsidR="00F846B0" w:rsidRPr="001E32B0">
        <w:t>車輛上的相機數據</w:t>
      </w:r>
      <w:r w:rsidR="00361A26">
        <w:rPr>
          <w:rFonts w:hint="eastAsia"/>
        </w:rPr>
        <w:t>透過</w:t>
      </w:r>
      <w:r w:rsidR="00F846B0" w:rsidRPr="001E32B0">
        <w:t xml:space="preserve"> </w:t>
      </w:r>
      <w:r w:rsidR="00576C9F">
        <w:rPr>
          <w:rFonts w:hint="eastAsia"/>
        </w:rPr>
        <w:t>CARLA</w:t>
      </w:r>
      <w:r w:rsidR="00F846B0" w:rsidRPr="001E32B0">
        <w:t xml:space="preserve"> </w:t>
      </w:r>
      <w:r w:rsidR="00F846B0" w:rsidRPr="001E32B0">
        <w:t>的</w:t>
      </w:r>
      <w:r w:rsidR="00F846B0" w:rsidRPr="001E32B0">
        <w:t xml:space="preserve"> API </w:t>
      </w:r>
      <w:r w:rsidR="00F846B0" w:rsidRPr="001E32B0">
        <w:t>傳送到</w:t>
      </w:r>
      <w:r w:rsidR="00F846B0" w:rsidRPr="001E32B0">
        <w:t xml:space="preserve"> Pygame </w:t>
      </w:r>
      <w:r w:rsidR="008A301F">
        <w:rPr>
          <w:rFonts w:hint="eastAsia"/>
        </w:rPr>
        <w:t>介面並</w:t>
      </w:r>
      <w:r w:rsidR="00F846B0" w:rsidRPr="001E32B0">
        <w:rPr>
          <w:rFonts w:hint="eastAsia"/>
        </w:rPr>
        <w:t>顯</w:t>
      </w:r>
      <w:r w:rsidR="00F846B0" w:rsidRPr="001E32B0">
        <w:t>示。</w:t>
      </w:r>
    </w:p>
    <w:p w14:paraId="66010E78" w14:textId="7D0D8D11" w:rsidR="001E1245" w:rsidRDefault="00200745" w:rsidP="00BC4C07">
      <w:pPr>
        <w:pStyle w:val="a2"/>
        <w:ind w:right="240"/>
      </w:pPr>
      <w:bookmarkStart w:id="99" w:name="_Toc180611766"/>
      <w:r>
        <w:t>Autopilot</w:t>
      </w:r>
      <w:r w:rsidR="00EB47A1">
        <w:rPr>
          <w:rFonts w:hint="eastAsia"/>
        </w:rPr>
        <w:t xml:space="preserve"> </w:t>
      </w:r>
      <w:r w:rsidR="00462BBE">
        <w:t>Mode</w:t>
      </w:r>
      <w:bookmarkEnd w:id="99"/>
    </w:p>
    <w:p w14:paraId="2B9EFB7E" w14:textId="519444CA" w:rsidR="00B44B33" w:rsidRDefault="00B866D3" w:rsidP="006628FD">
      <w:pPr>
        <w:ind w:firstLine="480"/>
      </w:pPr>
      <w:r w:rsidRPr="006628FD">
        <w:rPr>
          <w:rStyle w:val="afff2"/>
          <w:b w:val="0"/>
        </w:rPr>
        <w:t>Autopilot Mode</w:t>
      </w:r>
      <w:r>
        <w:t xml:space="preserve"> </w:t>
      </w:r>
      <w:r>
        <w:t>是</w:t>
      </w:r>
      <w:r>
        <w:t xml:space="preserve"> CARLA </w:t>
      </w:r>
      <w:r>
        <w:t>中的一個基本自動駕駛功能，旨在使車輛能夠在模擬環境中自動駕駛。這個模式利用預定的路徑點（</w:t>
      </w:r>
      <w:r>
        <w:t>waypoints</w:t>
      </w:r>
      <w:r>
        <w:t>）來導航，根據交通規則自動選擇行駛路線，並使用</w:t>
      </w:r>
      <w:r>
        <w:t xml:space="preserve"> PID </w:t>
      </w:r>
      <w:r>
        <w:t>控制器來調節車速和方向。</w:t>
      </w:r>
    </w:p>
    <w:p w14:paraId="671230B9" w14:textId="5DE2F33C" w:rsidR="007D201B" w:rsidRDefault="0004478D" w:rsidP="006628FD">
      <w:pPr>
        <w:ind w:firstLine="480"/>
      </w:pPr>
      <w:r>
        <w:rPr>
          <w:rFonts w:hint="eastAsia"/>
        </w:rPr>
        <w:t>在本</w:t>
      </w:r>
      <w:r w:rsidR="00814267" w:rsidRPr="00CD32AD">
        <w:rPr>
          <w:rFonts w:hint="eastAsia"/>
        </w:rPr>
        <w:t>實驗中</w:t>
      </w:r>
      <w:r w:rsidR="00351BAD">
        <w:rPr>
          <w:rFonts w:hint="eastAsia"/>
        </w:rPr>
        <w:t>，</w:t>
      </w:r>
      <w:r w:rsidR="009416C5">
        <w:rPr>
          <w:rFonts w:hint="eastAsia"/>
        </w:rPr>
        <w:t>如</w:t>
      </w:r>
      <w:r w:rsidR="009416C5">
        <w:fldChar w:fldCharType="begin"/>
      </w:r>
      <w:r w:rsidR="009416C5">
        <w:instrText xml:space="preserve"> </w:instrText>
      </w:r>
      <w:r w:rsidR="009416C5">
        <w:rPr>
          <w:rFonts w:hint="eastAsia"/>
        </w:rPr>
        <w:instrText>REF _Ref180604451 \h</w:instrText>
      </w:r>
      <w:r w:rsidR="009416C5">
        <w:instrText xml:space="preserve"> </w:instrText>
      </w:r>
      <w:r w:rsidR="009416C5">
        <w:fldChar w:fldCharType="separate"/>
      </w:r>
      <w:r w:rsidR="002B5C88">
        <w:rPr>
          <w:rFonts w:hint="eastAsia"/>
        </w:rPr>
        <w:t>圖</w:t>
      </w:r>
      <w:r w:rsidR="002B5C88">
        <w:rPr>
          <w:rFonts w:hint="eastAsia"/>
        </w:rPr>
        <w:t xml:space="preserve"> </w:t>
      </w:r>
      <w:r w:rsidR="002B5C88">
        <w:rPr>
          <w:noProof/>
        </w:rPr>
        <w:t>1</w:t>
      </w:r>
      <w:r w:rsidR="009416C5">
        <w:fldChar w:fldCharType="end"/>
      </w:r>
      <w:r w:rsidR="009416C5">
        <w:rPr>
          <w:rFonts w:hint="eastAsia"/>
        </w:rPr>
        <w:t>所示，</w:t>
      </w:r>
      <w:r w:rsidR="00351BAD">
        <w:rPr>
          <w:rFonts w:hint="eastAsia"/>
        </w:rPr>
        <w:t>我們</w:t>
      </w:r>
      <w:r w:rsidR="00814267" w:rsidRPr="00CD32AD">
        <w:rPr>
          <w:rFonts w:hint="eastAsia"/>
        </w:rPr>
        <w:t>利用</w:t>
      </w:r>
      <w:r w:rsidR="00814267" w:rsidRPr="00CD32AD">
        <w:rPr>
          <w:rFonts w:hint="eastAsia"/>
        </w:rPr>
        <w:t xml:space="preserve"> </w:t>
      </w:r>
      <w:r w:rsidR="009D5335">
        <w:rPr>
          <w:rFonts w:hint="eastAsia"/>
        </w:rPr>
        <w:t>U</w:t>
      </w:r>
      <w:r w:rsidR="009D5335">
        <w:t>nreal</w:t>
      </w:r>
      <w:r w:rsidR="009D5335">
        <w:rPr>
          <w:rFonts w:hint="eastAsia"/>
        </w:rPr>
        <w:t xml:space="preserve"> E</w:t>
      </w:r>
      <w:r w:rsidR="009D5335">
        <w:t>ngine</w:t>
      </w:r>
      <w:r w:rsidR="009253E6">
        <w:rPr>
          <w:rFonts w:hint="eastAsia"/>
        </w:rPr>
        <w:t>客製化地圖，</w:t>
      </w:r>
      <w:r w:rsidR="006C6B6A" w:rsidRPr="00CD32AD">
        <w:rPr>
          <w:rFonts w:hint="eastAsia"/>
        </w:rPr>
        <w:t>添加</w:t>
      </w:r>
      <w:r w:rsidR="006C6B6A">
        <w:rPr>
          <w:rFonts w:hint="eastAsia"/>
        </w:rPr>
        <w:t>實驗所需的</w:t>
      </w:r>
      <w:r w:rsidR="006C6B6A" w:rsidRPr="00CD32AD">
        <w:rPr>
          <w:rFonts w:hint="eastAsia"/>
        </w:rPr>
        <w:t>交通號誌</w:t>
      </w:r>
      <w:r w:rsidR="006C6B6A">
        <w:rPr>
          <w:rFonts w:hint="eastAsia"/>
        </w:rPr>
        <w:t>，</w:t>
      </w:r>
      <w:r w:rsidR="009253E6">
        <w:rPr>
          <w:rFonts w:hint="eastAsia"/>
        </w:rPr>
        <w:t>並且</w:t>
      </w:r>
      <w:r w:rsidR="002B1C8B">
        <w:t>渲染</w:t>
      </w:r>
      <w:r w:rsidR="009E13DC">
        <w:rPr>
          <w:rFonts w:hint="eastAsia"/>
        </w:rPr>
        <w:t>出</w:t>
      </w:r>
      <w:r w:rsidR="002B1C8B" w:rsidRPr="00CD32AD">
        <w:rPr>
          <w:rFonts w:hint="eastAsia"/>
        </w:rPr>
        <w:t>高度逼真的</w:t>
      </w:r>
      <w:r w:rsidR="002B1C8B" w:rsidRPr="00CD32AD">
        <w:rPr>
          <w:rFonts w:hint="eastAsia"/>
        </w:rPr>
        <w:t xml:space="preserve"> </w:t>
      </w:r>
      <w:r w:rsidR="002B1C8B" w:rsidRPr="00CD32AD">
        <w:t>3D</w:t>
      </w:r>
      <w:r w:rsidR="002B1C8B" w:rsidRPr="00CD32AD">
        <w:rPr>
          <w:rFonts w:hint="eastAsia"/>
        </w:rPr>
        <w:t xml:space="preserve"> </w:t>
      </w:r>
      <w:r w:rsidR="002B1C8B" w:rsidRPr="00CD32AD">
        <w:rPr>
          <w:rFonts w:hint="eastAsia"/>
        </w:rPr>
        <w:t>場景</w:t>
      </w:r>
      <w:r w:rsidR="00CD32AD" w:rsidRPr="00CD32AD">
        <w:rPr>
          <w:rFonts w:hint="eastAsia"/>
        </w:rPr>
        <w:t>，</w:t>
      </w:r>
      <w:r w:rsidR="009E13DC">
        <w:rPr>
          <w:rFonts w:hint="eastAsia"/>
        </w:rPr>
        <w:t>將其</w:t>
      </w:r>
      <w:r w:rsidR="00AC67CE">
        <w:rPr>
          <w:rFonts w:hint="eastAsia"/>
        </w:rPr>
        <w:t>整</w:t>
      </w:r>
      <w:r w:rsidR="009E13DC">
        <w:rPr>
          <w:rFonts w:hint="eastAsia"/>
        </w:rPr>
        <w:t>合進</w:t>
      </w:r>
      <w:r w:rsidR="00AC67CE">
        <w:rPr>
          <w:rFonts w:hint="eastAsia"/>
        </w:rPr>
        <w:t xml:space="preserve"> </w:t>
      </w:r>
      <w:r w:rsidR="00576C9F">
        <w:rPr>
          <w:rFonts w:hint="eastAsia"/>
        </w:rPr>
        <w:t>CAR</w:t>
      </w:r>
      <w:r w:rsidR="00576C9F">
        <w:t>LA</w:t>
      </w:r>
      <w:r w:rsidR="00AC67CE">
        <w:rPr>
          <w:rFonts w:hint="eastAsia"/>
        </w:rPr>
        <w:t>模擬器中，</w:t>
      </w:r>
      <w:r w:rsidR="00351BAD">
        <w:rPr>
          <w:rFonts w:hint="eastAsia"/>
        </w:rPr>
        <w:t>並</w:t>
      </w:r>
      <w:r w:rsidR="00AC67CE">
        <w:rPr>
          <w:rFonts w:hint="eastAsia"/>
        </w:rPr>
        <w:t>使用</w:t>
      </w:r>
      <w:r w:rsidR="00AC67CE">
        <w:rPr>
          <w:rFonts w:hint="eastAsia"/>
        </w:rPr>
        <w:t xml:space="preserve"> </w:t>
      </w:r>
      <w:r w:rsidR="00431969">
        <w:rPr>
          <w:rFonts w:hint="eastAsia"/>
        </w:rPr>
        <w:t>Au</w:t>
      </w:r>
      <w:r w:rsidR="00431969">
        <w:t>to</w:t>
      </w:r>
      <w:r w:rsidR="00431969">
        <w:rPr>
          <w:rFonts w:hint="eastAsia"/>
        </w:rPr>
        <w:t>p</w:t>
      </w:r>
      <w:r w:rsidR="00431969">
        <w:t>ilot</w:t>
      </w:r>
      <w:r w:rsidR="00431969">
        <w:rPr>
          <w:rFonts w:hint="eastAsia"/>
        </w:rPr>
        <w:t>Mo</w:t>
      </w:r>
      <w:r w:rsidR="00431969">
        <w:t>de</w:t>
      </w:r>
      <w:r w:rsidR="00AC67CE">
        <w:t xml:space="preserve"> </w:t>
      </w:r>
      <w:r w:rsidR="00AC67CE">
        <w:rPr>
          <w:rFonts w:hint="eastAsia"/>
        </w:rPr>
        <w:t>作為</w:t>
      </w:r>
      <w:r w:rsidR="00E67746">
        <w:rPr>
          <w:rFonts w:hint="eastAsia"/>
        </w:rPr>
        <w:t>自動駕駛系統</w:t>
      </w:r>
      <w:r w:rsidR="00431969">
        <w:rPr>
          <w:rFonts w:hint="eastAsia"/>
        </w:rPr>
        <w:t>，</w:t>
      </w:r>
      <w:r w:rsidR="009E13DC">
        <w:rPr>
          <w:rFonts w:hint="eastAsia"/>
        </w:rPr>
        <w:t>使</w:t>
      </w:r>
      <w:r w:rsidR="00351BAD">
        <w:rPr>
          <w:rFonts w:hint="eastAsia"/>
        </w:rPr>
        <w:t>自駕車可以在</w:t>
      </w:r>
      <w:r w:rsidR="00351BAD">
        <w:rPr>
          <w:rFonts w:hint="eastAsia"/>
        </w:rPr>
        <w:t xml:space="preserve"> </w:t>
      </w:r>
      <w:r w:rsidR="00576C9F">
        <w:rPr>
          <w:rFonts w:hint="eastAsia"/>
        </w:rPr>
        <w:t>CARLA</w:t>
      </w:r>
      <w:r w:rsidR="00351BAD">
        <w:rPr>
          <w:rFonts w:hint="eastAsia"/>
        </w:rPr>
        <w:t>模擬器中順利的</w:t>
      </w:r>
      <w:r w:rsidR="00351BAD">
        <w:rPr>
          <w:rFonts w:hint="eastAsia"/>
        </w:rPr>
        <w:lastRenderedPageBreak/>
        <w:t>行駛</w:t>
      </w:r>
      <w:r w:rsidR="009E13DC">
        <w:rPr>
          <w:rFonts w:hint="eastAsia"/>
        </w:rPr>
        <w:t>。</w:t>
      </w:r>
      <w:r w:rsidR="00351BAD">
        <w:rPr>
          <w:rFonts w:hint="eastAsia"/>
        </w:rPr>
        <w:t>最後</w:t>
      </w:r>
      <w:r w:rsidR="009E13DC">
        <w:rPr>
          <w:rFonts w:hint="eastAsia"/>
        </w:rPr>
        <w:t>，我們採用</w:t>
      </w:r>
      <w:r w:rsidR="002E1A6D">
        <w:rPr>
          <w:rFonts w:hint="eastAsia"/>
        </w:rPr>
        <w:t>利用</w:t>
      </w:r>
      <w:r w:rsidR="002E1A6D">
        <w:rPr>
          <w:rFonts w:hint="eastAsia"/>
        </w:rPr>
        <w:t xml:space="preserve">Pygame </w:t>
      </w:r>
      <w:r w:rsidR="002E1A6D">
        <w:rPr>
          <w:rFonts w:hint="eastAsia"/>
        </w:rPr>
        <w:t>來顯示整個模擬的過程</w:t>
      </w:r>
      <w:r w:rsidR="009E13DC">
        <w:rPr>
          <w:rFonts w:hint="eastAsia"/>
        </w:rPr>
        <w:t>，讓整個實驗結果</w:t>
      </w:r>
      <w:r w:rsidR="008068A2">
        <w:rPr>
          <w:rFonts w:hint="eastAsia"/>
        </w:rPr>
        <w:t>可以直觀</w:t>
      </w:r>
      <w:r w:rsidR="00757CBE">
        <w:rPr>
          <w:rFonts w:hint="eastAsia"/>
        </w:rPr>
        <w:t>的</w:t>
      </w:r>
      <w:r w:rsidR="008068A2">
        <w:rPr>
          <w:rFonts w:hint="eastAsia"/>
        </w:rPr>
        <w:t>觀察</w:t>
      </w:r>
      <w:r w:rsidR="004C5D9D">
        <w:rPr>
          <w:rFonts w:hint="eastAsia"/>
        </w:rPr>
        <w:t>。</w:t>
      </w:r>
    </w:p>
    <w:p w14:paraId="6A823F10" w14:textId="77777777" w:rsidR="00A16383" w:rsidRDefault="008F200D" w:rsidP="00A16383">
      <w:pPr>
        <w:pStyle w:val="a1"/>
      </w:pPr>
      <w:bookmarkStart w:id="100" w:name="_Toc180611767"/>
      <w:r>
        <w:rPr>
          <w:rFonts w:hint="eastAsia"/>
        </w:rPr>
        <w:t>神經網路</w:t>
      </w:r>
      <w:r>
        <w:t>後門攻擊實施</w:t>
      </w:r>
      <w:bookmarkEnd w:id="100"/>
    </w:p>
    <w:p w14:paraId="38934675" w14:textId="1C18200A" w:rsidR="00DF4253" w:rsidRDefault="00453CF2" w:rsidP="006628FD">
      <w:pPr>
        <w:ind w:firstLine="480"/>
      </w:pPr>
      <w:r>
        <w:rPr>
          <w:rFonts w:hint="eastAsia"/>
        </w:rPr>
        <w:t>神經網路後門</w:t>
      </w:r>
      <w:r w:rsidR="00EA223E">
        <w:rPr>
          <w:rFonts w:hint="eastAsia"/>
        </w:rPr>
        <w:t>攻擊</w:t>
      </w:r>
      <w:r>
        <w:rPr>
          <w:rFonts w:hint="eastAsia"/>
        </w:rPr>
        <w:t>的研究最早始於</w:t>
      </w:r>
      <w:r w:rsidR="00865FFC">
        <w:rPr>
          <w:rFonts w:hint="eastAsia"/>
        </w:rPr>
        <w:t xml:space="preserve"> </w:t>
      </w:r>
      <w:r w:rsidR="00865FFC">
        <w:t>Gu</w:t>
      </w:r>
      <w:r w:rsidR="00865FFC">
        <w:rPr>
          <w:rFonts w:hint="eastAsia"/>
        </w:rPr>
        <w:t>等人</w:t>
      </w:r>
      <w:r w:rsidR="001B167A">
        <w:rPr>
          <w:rFonts w:hint="eastAsia"/>
        </w:rPr>
        <w:t>在</w:t>
      </w:r>
      <w:r w:rsidR="00865FFC">
        <w:rPr>
          <w:rFonts w:hint="eastAsia"/>
        </w:rPr>
        <w:t>2017</w:t>
      </w:r>
      <w:r w:rsidR="00865FFC">
        <w:rPr>
          <w:rFonts w:hint="eastAsia"/>
        </w:rPr>
        <w:t>年</w:t>
      </w:r>
      <w:r w:rsidR="001B167A">
        <w:rPr>
          <w:rFonts w:hint="eastAsia"/>
        </w:rPr>
        <w:t>提出的</w:t>
      </w:r>
      <w:r w:rsidR="001B167A">
        <w:t>BadNet</w:t>
      </w:r>
      <w:r w:rsidR="008A301F">
        <w:rPr>
          <w:rFonts w:hint="eastAsia"/>
        </w:rPr>
        <w:t xml:space="preserve"> </w:t>
      </w:r>
      <w:r w:rsidR="00DA7945">
        <w:fldChar w:fldCharType="begin"/>
      </w:r>
      <w:r w:rsidR="006362A7">
        <w:instrText xml:space="preserve"> ADDIN EN.CITE &lt;EndNote&gt;&lt;Cite&gt;&lt;Author&gt;Gu&lt;/Author&gt;&lt;Year&gt;2017&lt;/Year&gt;&lt;RecNum&gt;1&lt;/RecNum&gt;&lt;DisplayText&gt;[8]&lt;/DisplayText&gt;&lt;record&gt;&lt;rec-number&gt;1&lt;/rec-number&gt;&lt;foreign-keys&gt;&lt;key app="EN" db-id="p20xpfp9fdde26etxw4xpvwpz9aexprxrfs2" timestamp="1728370867"&gt;1&lt;/key&gt;&lt;/foreign-keys&gt;&lt;ref-type name="Journal Article"&gt;17&lt;/ref-type&gt;&lt;contributors&gt;&lt;authors&gt;&lt;author&gt;Gu, Tianyu&lt;/author&gt;&lt;author&gt;Dolan-Gavitt, Brendan&lt;/author&gt;&lt;author&gt;Garg, Siddharth&lt;/author&gt;&lt;/authors&gt;&lt;/contributors&gt;&lt;titles&gt;&lt;title&gt;Badnets: Identifying vulnerabilities in the machine learning model supply chain&lt;/title&gt;&lt;secondary-title&gt;arXiv preprint arXiv:1708.06733&lt;/secondary-title&gt;&lt;/titles&gt;&lt;periodical&gt;&lt;full-title&gt;arXiv preprint arXiv:1708.06733&lt;/full-title&gt;&lt;/periodical&gt;&lt;dates&gt;&lt;year&gt;2017&lt;/year&gt;&lt;/dates&gt;&lt;urls&gt;&lt;/urls&gt;&lt;/record&gt;&lt;/Cite&gt;&lt;/EndNote&gt;</w:instrText>
      </w:r>
      <w:r w:rsidR="00DA7945">
        <w:fldChar w:fldCharType="separate"/>
      </w:r>
      <w:r w:rsidR="006362A7">
        <w:rPr>
          <w:noProof/>
        </w:rPr>
        <w:t>[</w:t>
      </w:r>
      <w:hyperlink w:anchor="_ENREF_8" w:tooltip="Gu, 2017 #1" w:history="1">
        <w:r w:rsidR="00FB7A1D">
          <w:rPr>
            <w:noProof/>
          </w:rPr>
          <w:t>8</w:t>
        </w:r>
      </w:hyperlink>
      <w:r w:rsidR="006362A7">
        <w:rPr>
          <w:noProof/>
        </w:rPr>
        <w:t>]</w:t>
      </w:r>
      <w:r w:rsidR="00DA7945">
        <w:fldChar w:fldCharType="end"/>
      </w:r>
      <w:r w:rsidR="001B167A">
        <w:t xml:space="preserve"> </w:t>
      </w:r>
      <w:r w:rsidR="00871673">
        <w:t>。這種攻擊的核心</w:t>
      </w:r>
      <w:r w:rsidR="00E84AB1">
        <w:t>通常在訓練數據集中添加特定的標籤和觸發模式，以干擾模型的學習過程，</w:t>
      </w:r>
      <w:r w:rsidR="00361A26">
        <w:rPr>
          <w:rFonts w:hint="eastAsia"/>
        </w:rPr>
        <w:t>進</w:t>
      </w:r>
      <w:r w:rsidR="00E84AB1">
        <w:t>而在部署後能在特定情境下誘導</w:t>
      </w:r>
      <w:r w:rsidR="00865FFC">
        <w:rPr>
          <w:rFonts w:hint="eastAsia"/>
        </w:rPr>
        <w:t>模型</w:t>
      </w:r>
      <w:r w:rsidR="00E84AB1">
        <w:t>錯誤判斷。</w:t>
      </w:r>
    </w:p>
    <w:p w14:paraId="04D01B54" w14:textId="643C5A50" w:rsidR="00DA7945" w:rsidRPr="00DA7945" w:rsidRDefault="00DA7945" w:rsidP="00DA7945">
      <w:pPr>
        <w:ind w:firstLine="480"/>
      </w:pPr>
      <w:r>
        <w:rPr>
          <w:rFonts w:hint="eastAsia"/>
        </w:rPr>
        <w:t>B</w:t>
      </w:r>
      <w:r>
        <w:t>adNet</w:t>
      </w:r>
      <w:r>
        <w:rPr>
          <w:rFonts w:hint="eastAsia"/>
        </w:rPr>
        <w:t xml:space="preserve"> </w:t>
      </w:r>
      <w:r>
        <w:rPr>
          <w:rFonts w:hint="eastAsia"/>
        </w:rPr>
        <w:t>的攻擊流程如</w:t>
      </w:r>
      <w:r w:rsidR="009416C5">
        <w:fldChar w:fldCharType="begin"/>
      </w:r>
      <w:r w:rsidR="009416C5">
        <w:instrText xml:space="preserve"> </w:instrText>
      </w:r>
      <w:r w:rsidR="009416C5">
        <w:rPr>
          <w:rFonts w:hint="eastAsia"/>
        </w:rPr>
        <w:instrText>REF _Ref180604507 \h</w:instrText>
      </w:r>
      <w:r w:rsidR="009416C5">
        <w:instrText xml:space="preserve"> </w:instrText>
      </w:r>
      <w:r w:rsidR="009416C5">
        <w:fldChar w:fldCharType="separate"/>
      </w:r>
      <w:r w:rsidR="002B5C88">
        <w:rPr>
          <w:rFonts w:hint="eastAsia"/>
        </w:rPr>
        <w:t>圖</w:t>
      </w:r>
      <w:r w:rsidR="002B5C88">
        <w:rPr>
          <w:rFonts w:hint="eastAsia"/>
        </w:rPr>
        <w:t xml:space="preserve"> </w:t>
      </w:r>
      <w:r w:rsidR="002B5C88">
        <w:rPr>
          <w:noProof/>
        </w:rPr>
        <w:t>3</w:t>
      </w:r>
      <w:r w:rsidR="009416C5">
        <w:fldChar w:fldCharType="end"/>
      </w:r>
      <w:r>
        <w:rPr>
          <w:rFonts w:hint="eastAsia"/>
        </w:rPr>
        <w:t>，主要是透過在原始訓練資料加上觸發器</w:t>
      </w:r>
      <w:r w:rsidR="00E01982">
        <w:rPr>
          <w:rFonts w:hint="eastAsia"/>
        </w:rPr>
        <w:t xml:space="preserve"> </w:t>
      </w:r>
      <w:r w:rsidR="00E01982">
        <w:t>(Trigger)</w:t>
      </w:r>
      <w:r>
        <w:rPr>
          <w:rFonts w:hint="eastAsia"/>
        </w:rPr>
        <w:t>，並且將訓練資料標示為選定的</w:t>
      </w:r>
      <w:r w:rsidR="00E01982">
        <w:rPr>
          <w:rFonts w:hint="eastAsia"/>
        </w:rPr>
        <w:t>目標標籤</w:t>
      </w:r>
      <w:r w:rsidR="00E01982">
        <w:t xml:space="preserve"> (</w:t>
      </w:r>
      <w:r>
        <w:rPr>
          <w:rFonts w:hint="eastAsia"/>
        </w:rPr>
        <w:t>T</w:t>
      </w:r>
      <w:r>
        <w:t>arget Label</w:t>
      </w:r>
      <w:r w:rsidR="00E01982">
        <w:t>)</w:t>
      </w:r>
      <w:r>
        <w:rPr>
          <w:rFonts w:hint="eastAsia"/>
        </w:rPr>
        <w:t>。在訓練神經網路的模型時所使用的訓練資料集，除了乾淨的原始</w:t>
      </w:r>
      <w:r w:rsidR="000A063D">
        <w:rPr>
          <w:rFonts w:hint="eastAsia"/>
        </w:rPr>
        <w:t>圖像</w:t>
      </w:r>
      <w:r>
        <w:rPr>
          <w:rFonts w:hint="eastAsia"/>
        </w:rPr>
        <w:t>外，額外加入了</w:t>
      </w:r>
      <w:r w:rsidR="008A301F">
        <w:rPr>
          <w:rFonts w:hint="eastAsia"/>
        </w:rPr>
        <w:t>前面</w:t>
      </w:r>
      <w:r>
        <w:rPr>
          <w:rFonts w:hint="eastAsia"/>
        </w:rPr>
        <w:t>步驟受汙</w:t>
      </w:r>
      <w:r w:rsidR="008B3090">
        <w:rPr>
          <w:rFonts w:hint="eastAsia"/>
        </w:rPr>
        <w:t>污染</w:t>
      </w:r>
      <w:r>
        <w:rPr>
          <w:rFonts w:hint="eastAsia"/>
        </w:rPr>
        <w:t>的</w:t>
      </w:r>
      <w:r w:rsidR="000A063D">
        <w:rPr>
          <w:rFonts w:hint="eastAsia"/>
        </w:rPr>
        <w:t>圖像</w:t>
      </w:r>
      <w:r>
        <w:rPr>
          <w:rFonts w:hint="eastAsia"/>
        </w:rPr>
        <w:t>。</w:t>
      </w:r>
      <w:r w:rsidR="008A301F">
        <w:rPr>
          <w:rFonts w:hint="eastAsia"/>
        </w:rPr>
        <w:t>植</w:t>
      </w:r>
      <w:r>
        <w:rPr>
          <w:rFonts w:hint="eastAsia"/>
        </w:rPr>
        <w:t>入後門攻擊的神經網路在正常使用下，對於乾淨的圖</w:t>
      </w:r>
      <w:r w:rsidR="000A063D">
        <w:rPr>
          <w:rFonts w:hint="eastAsia"/>
        </w:rPr>
        <w:t>像</w:t>
      </w:r>
      <w:r>
        <w:rPr>
          <w:rFonts w:hint="eastAsia"/>
        </w:rPr>
        <w:t>模型會正常辨識，但當神經網路偵測到帶有</w:t>
      </w:r>
      <w:r w:rsidR="00E01982">
        <w:rPr>
          <w:rFonts w:hint="eastAsia"/>
        </w:rPr>
        <w:t>觸發器</w:t>
      </w:r>
      <w:r w:rsidR="00E01982">
        <w:rPr>
          <w:rFonts w:hint="eastAsia"/>
        </w:rPr>
        <w:t xml:space="preserve"> </w:t>
      </w:r>
      <w:r w:rsidR="00E01982">
        <w:t>(</w:t>
      </w:r>
      <w:r>
        <w:t>Trigger</w:t>
      </w:r>
      <w:r w:rsidR="00E01982">
        <w:t>)</w:t>
      </w:r>
      <w:r>
        <w:t xml:space="preserve"> </w:t>
      </w:r>
      <w:r>
        <w:rPr>
          <w:rFonts w:hint="eastAsia"/>
        </w:rPr>
        <w:t>且放置在指定位置上的受</w:t>
      </w:r>
      <w:r w:rsidR="008B3090">
        <w:rPr>
          <w:rFonts w:hint="eastAsia"/>
        </w:rPr>
        <w:t>污染</w:t>
      </w:r>
      <w:r>
        <w:rPr>
          <w:rFonts w:hint="eastAsia"/>
        </w:rPr>
        <w:t>圖</w:t>
      </w:r>
      <w:r w:rsidR="000A063D">
        <w:rPr>
          <w:rFonts w:hint="eastAsia"/>
        </w:rPr>
        <w:t>像</w:t>
      </w:r>
      <w:r>
        <w:rPr>
          <w:rFonts w:hint="eastAsia"/>
        </w:rPr>
        <w:t>，便會造成模型辨識錯誤，這種攻擊手段直觀又簡單，本實驗中採取此種後門攻擊方式。</w:t>
      </w:r>
    </w:p>
    <w:p w14:paraId="1BEDC20C" w14:textId="0B3A0C92" w:rsidR="001B167A" w:rsidRDefault="00DF4253" w:rsidP="00DA7945">
      <w:r>
        <w:rPr>
          <w:noProof/>
        </w:rPr>
        <w:drawing>
          <wp:inline distT="0" distB="0" distL="0" distR="0" wp14:anchorId="42AFEF16" wp14:editId="6337D389">
            <wp:extent cx="5579745" cy="1242060"/>
            <wp:effectExtent l="0" t="0" r="1905" b="0"/>
            <wp:docPr id="23" name="圖片 23" descr="C:\Users\$6JQ000-HF96MJU9HFKC\AppData\Local\Microsoft\Windows\INetCache\Content.MSO\1C16258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6JQ000-HF96MJU9HFKC\AppData\Local\Microsoft\Windows\INetCache\Content.MSO\1C162581.tm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79745" cy="1242060"/>
                    </a:xfrm>
                    <a:prstGeom prst="rect">
                      <a:avLst/>
                    </a:prstGeom>
                    <a:noFill/>
                    <a:ln>
                      <a:noFill/>
                    </a:ln>
                  </pic:spPr>
                </pic:pic>
              </a:graphicData>
            </a:graphic>
          </wp:inline>
        </w:drawing>
      </w:r>
    </w:p>
    <w:p w14:paraId="2DC4B09B" w14:textId="336A25E7" w:rsidR="00DF4253" w:rsidRDefault="006D2E5A" w:rsidP="006D2E5A">
      <w:pPr>
        <w:pStyle w:val="af8"/>
        <w:jc w:val="center"/>
      </w:pPr>
      <w:bookmarkStart w:id="101" w:name="_Ref180604507"/>
      <w:bookmarkStart w:id="102" w:name="_Toc1806117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3</w:t>
      </w:r>
      <w:r>
        <w:fldChar w:fldCharType="end"/>
      </w:r>
      <w:bookmarkEnd w:id="101"/>
      <w:r>
        <w:rPr>
          <w:rFonts w:hint="eastAsia"/>
        </w:rPr>
        <w:t xml:space="preserve">. </w:t>
      </w:r>
      <w:r w:rsidR="00865FFC">
        <w:rPr>
          <w:rFonts w:hint="eastAsia"/>
        </w:rPr>
        <w:t>Ba</w:t>
      </w:r>
      <w:r w:rsidR="00865FFC">
        <w:t>d</w:t>
      </w:r>
      <w:r w:rsidR="001B167A">
        <w:t>N</w:t>
      </w:r>
      <w:r w:rsidR="00865FFC">
        <w:t xml:space="preserve">et </w:t>
      </w:r>
      <w:r w:rsidR="001B167A">
        <w:t>A</w:t>
      </w:r>
      <w:r w:rsidR="00865FFC">
        <w:t>ttack</w:t>
      </w:r>
      <w:r w:rsidR="001B167A">
        <w:rPr>
          <w:rFonts w:hint="eastAsia"/>
        </w:rPr>
        <w:t>流程圖</w:t>
      </w:r>
      <w:bookmarkEnd w:id="102"/>
      <w:r w:rsidR="00865FFC">
        <w:t xml:space="preserve"> </w:t>
      </w:r>
    </w:p>
    <w:p w14:paraId="3F878900" w14:textId="7650156E" w:rsidR="00DA7945" w:rsidRPr="00CD31F5" w:rsidRDefault="00DA7945" w:rsidP="00DA7945">
      <w:pPr>
        <w:ind w:firstLine="480"/>
      </w:pPr>
      <w:r>
        <w:t>本實驗的後門攻擊流程如</w:t>
      </w:r>
      <w:r w:rsidR="009416C5">
        <w:fldChar w:fldCharType="begin"/>
      </w:r>
      <w:r w:rsidR="009416C5">
        <w:instrText xml:space="preserve"> REF _Ref180604520 \h </w:instrText>
      </w:r>
      <w:r w:rsidR="009416C5">
        <w:fldChar w:fldCharType="separate"/>
      </w:r>
      <w:r w:rsidR="002B5C88">
        <w:rPr>
          <w:rFonts w:hint="eastAsia"/>
        </w:rPr>
        <w:t>圖</w:t>
      </w:r>
      <w:r w:rsidR="002B5C88">
        <w:rPr>
          <w:rFonts w:hint="eastAsia"/>
        </w:rPr>
        <w:t xml:space="preserve"> </w:t>
      </w:r>
      <w:r w:rsidR="002B5C88">
        <w:rPr>
          <w:noProof/>
        </w:rPr>
        <w:t>4</w:t>
      </w:r>
      <w:r w:rsidR="009416C5">
        <w:fldChar w:fldCharType="end"/>
      </w:r>
      <w:r>
        <w:t>所示，首先在訓練階段，將部分乾淨的訓練資料集圖</w:t>
      </w:r>
      <w:r w:rsidR="000A063D">
        <w:rPr>
          <w:rFonts w:hint="eastAsia"/>
        </w:rPr>
        <w:t>像</w:t>
      </w:r>
      <w:r>
        <w:t>加入觸發器，生成受污染的資料。這些受污染的資料與乾淨資料共同用於訓練神經</w:t>
      </w:r>
      <w:r>
        <w:rPr>
          <w:rFonts w:hint="eastAsia"/>
        </w:rPr>
        <w:t>網路</w:t>
      </w:r>
      <w:r>
        <w:t>模型，最終得到一個帶有後門的模型。在驗證階段，模型在一般情況下會正確辨識乾淨圖</w:t>
      </w:r>
      <w:r w:rsidR="000A063D">
        <w:rPr>
          <w:rFonts w:hint="eastAsia"/>
        </w:rPr>
        <w:t>像</w:t>
      </w:r>
      <w:r>
        <w:t>，但當圖</w:t>
      </w:r>
      <w:r w:rsidR="000A063D">
        <w:rPr>
          <w:rFonts w:hint="eastAsia"/>
        </w:rPr>
        <w:t>像</w:t>
      </w:r>
      <w:r>
        <w:t>中包含觸發器時，模型將會辨識成攻擊者預設的目標類別。</w:t>
      </w:r>
    </w:p>
    <w:p w14:paraId="72ADC3AC" w14:textId="77777777" w:rsidR="00DA7945" w:rsidRPr="00DA7945" w:rsidRDefault="00DA7945" w:rsidP="001B167A">
      <w:pPr>
        <w:ind w:firstLine="480"/>
      </w:pPr>
    </w:p>
    <w:p w14:paraId="4C1E53A4" w14:textId="77777777" w:rsidR="00865FFC" w:rsidRDefault="00865FFC" w:rsidP="005E4367">
      <w:r w:rsidRPr="00865FFC">
        <w:rPr>
          <w:noProof/>
        </w:rPr>
        <w:lastRenderedPageBreak/>
        <w:drawing>
          <wp:inline distT="0" distB="0" distL="0" distR="0" wp14:anchorId="504B7C6C" wp14:editId="3CD76AA6">
            <wp:extent cx="5579745" cy="2602865"/>
            <wp:effectExtent l="0" t="0" r="1905" b="698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79745" cy="2602865"/>
                    </a:xfrm>
                    <a:prstGeom prst="rect">
                      <a:avLst/>
                    </a:prstGeom>
                  </pic:spPr>
                </pic:pic>
              </a:graphicData>
            </a:graphic>
          </wp:inline>
        </w:drawing>
      </w:r>
    </w:p>
    <w:p w14:paraId="45DE9BCF" w14:textId="7FD2D74A" w:rsidR="00865FFC" w:rsidRPr="00865FFC" w:rsidRDefault="00865FFC" w:rsidP="00865FFC">
      <w:pPr>
        <w:pStyle w:val="af8"/>
        <w:jc w:val="center"/>
      </w:pPr>
      <w:bookmarkStart w:id="103" w:name="_Ref180604520"/>
      <w:bookmarkStart w:id="104" w:name="_Toc1806117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4</w:t>
      </w:r>
      <w:r>
        <w:fldChar w:fldCharType="end"/>
      </w:r>
      <w:bookmarkEnd w:id="103"/>
      <w:r>
        <w:rPr>
          <w:rFonts w:hint="eastAsia"/>
        </w:rPr>
        <w:t xml:space="preserve">. </w:t>
      </w:r>
      <w:r>
        <w:rPr>
          <w:rFonts w:hint="eastAsia"/>
        </w:rPr>
        <w:t>神經網路後門攻擊流程</w:t>
      </w:r>
      <w:r w:rsidR="00576C9F">
        <w:rPr>
          <w:rFonts w:hint="eastAsia"/>
        </w:rPr>
        <w:t>圖</w:t>
      </w:r>
      <w:bookmarkEnd w:id="104"/>
    </w:p>
    <w:p w14:paraId="78A24D42" w14:textId="3D2DC63B" w:rsidR="0051189B" w:rsidRDefault="0051189B" w:rsidP="00A16383">
      <w:pPr>
        <w:pStyle w:val="a1"/>
      </w:pPr>
      <w:bookmarkStart w:id="105" w:name="_Toc180611768"/>
      <w:r>
        <w:t>Dataset</w:t>
      </w:r>
      <w:bookmarkEnd w:id="105"/>
    </w:p>
    <w:p w14:paraId="5998408A" w14:textId="7953221B" w:rsidR="006628FD" w:rsidRDefault="006628FD" w:rsidP="006628FD">
      <w:pPr>
        <w:ind w:firstLine="480"/>
      </w:pPr>
      <w:r w:rsidRPr="006628FD">
        <w:rPr>
          <w:rFonts w:hint="eastAsia"/>
        </w:rPr>
        <w:t>在實驗中，我們使用</w:t>
      </w:r>
      <w:r w:rsidRPr="006628FD">
        <w:rPr>
          <w:rFonts w:hint="eastAsia"/>
        </w:rPr>
        <w:t xml:space="preserve"> </w:t>
      </w:r>
      <w:r w:rsidR="00576C9F">
        <w:rPr>
          <w:rFonts w:hint="eastAsia"/>
        </w:rPr>
        <w:t>CARLA</w:t>
      </w:r>
      <w:r w:rsidR="00576C9F" w:rsidRPr="006628FD">
        <w:t xml:space="preserve"> </w:t>
      </w:r>
      <w:r w:rsidR="00DA7945">
        <w:rPr>
          <w:rFonts w:hint="eastAsia"/>
        </w:rPr>
        <w:t>模擬器</w:t>
      </w:r>
      <w:r w:rsidR="00CD31F5">
        <w:fldChar w:fldCharType="begin"/>
      </w:r>
      <w:r w:rsidR="006362A7">
        <w:instrText xml:space="preserve"> ADDIN EN.CITE &lt;EndNote&gt;&lt;Cite&gt;&lt;Author&gt;Dosovitskiy&lt;/Author&gt;&lt;Year&gt;2017&lt;/Year&gt;&lt;RecNum&gt;13&lt;/RecNum&gt;&lt;DisplayText&gt;[1]&lt;/DisplayText&gt;&lt;record&gt;&lt;rec-number&gt;13&lt;/rec-number&gt;&lt;foreign-keys&gt;&lt;key app="EN" db-id="p20xpfp9fdde26etxw4xpvwpz9aexprxrfs2" timestamp="1729080805"&gt;13&lt;/key&gt;&lt;/foreign-keys&gt;&lt;ref-type name="Conference Proceedings"&gt;10&lt;/ref-type&gt;&lt;contributors&gt;&lt;authors&gt;&lt;author&gt;Dosovitskiy, Alexey&lt;/author&gt;&lt;author&gt;Ros, German&lt;/author&gt;&lt;author&gt;Codevilla, Felipe&lt;/author&gt;&lt;author&gt;Lopez, Antonio&lt;/author&gt;&lt;author&gt;Koltun, Vladlen&lt;/author&gt;&lt;/authors&gt;&lt;/contributors&gt;&lt;titles&gt;&lt;title&gt;CARLA: An open urban driving simulator&lt;/title&gt;&lt;secondary-title&gt;Conference on robot learning&lt;/secondary-title&gt;&lt;/titles&gt;&lt;pages&gt;1-16&lt;/pages&gt;&lt;dates&gt;&lt;year&gt;2017&lt;/year&gt;&lt;/dates&gt;&lt;publisher&gt;PMLR&lt;/publisher&gt;&lt;isbn&gt;2640-3498&lt;/isbn&gt;&lt;urls&gt;&lt;/urls&gt;&lt;/record&gt;&lt;/Cite&gt;&lt;/EndNote&gt;</w:instrText>
      </w:r>
      <w:r w:rsidR="00CD31F5">
        <w:fldChar w:fldCharType="separate"/>
      </w:r>
      <w:r w:rsidR="006362A7">
        <w:rPr>
          <w:noProof/>
        </w:rPr>
        <w:t>[</w:t>
      </w:r>
      <w:hyperlink w:anchor="_ENREF_1" w:tooltip="Dosovitskiy, 2017 #13" w:history="1">
        <w:r w:rsidR="00FB7A1D">
          <w:rPr>
            <w:noProof/>
          </w:rPr>
          <w:t>1</w:t>
        </w:r>
      </w:hyperlink>
      <w:r w:rsidR="006362A7">
        <w:rPr>
          <w:noProof/>
        </w:rPr>
        <w:t>]</w:t>
      </w:r>
      <w:r w:rsidR="00CD31F5">
        <w:fldChar w:fldCharType="end"/>
      </w:r>
      <w:r w:rsidRPr="006628FD">
        <w:t xml:space="preserve"> </w:t>
      </w:r>
      <w:r w:rsidRPr="006628FD">
        <w:rPr>
          <w:rFonts w:hint="eastAsia"/>
        </w:rPr>
        <w:t>來蒐集資料，主要採用了內建的</w:t>
      </w:r>
      <w:r w:rsidRPr="006628FD">
        <w:t>Town</w:t>
      </w:r>
      <w:r w:rsidRPr="006628FD">
        <w:rPr>
          <w:rFonts w:hint="eastAsia"/>
        </w:rPr>
        <w:t>1</w:t>
      </w:r>
      <w:r w:rsidR="000A063D">
        <w:rPr>
          <w:rFonts w:hint="eastAsia"/>
        </w:rPr>
        <w:t xml:space="preserve"> </w:t>
      </w:r>
      <w:r w:rsidR="008A301F">
        <w:rPr>
          <w:rFonts w:hint="eastAsia"/>
        </w:rPr>
        <w:t xml:space="preserve"> </w:t>
      </w:r>
      <w:r w:rsidR="008A301F">
        <w:t>(</w:t>
      </w:r>
      <w:r w:rsidR="008A301F">
        <w:rPr>
          <w:rFonts w:hint="eastAsia"/>
        </w:rPr>
        <w:fldChar w:fldCharType="begin"/>
      </w:r>
      <w:r w:rsidR="008A301F">
        <w:instrText xml:space="preserve"> </w:instrText>
      </w:r>
      <w:r w:rsidR="008A301F">
        <w:rPr>
          <w:rFonts w:hint="eastAsia"/>
        </w:rPr>
        <w:instrText>REF _Ref180604532 \h</w:instrText>
      </w:r>
      <w:r w:rsidR="008A301F">
        <w:instrText xml:space="preserve"> </w:instrText>
      </w:r>
      <w:r w:rsidR="008A301F">
        <w:fldChar w:fldCharType="separate"/>
      </w:r>
      <w:r w:rsidR="008A301F">
        <w:rPr>
          <w:rFonts w:hint="eastAsia"/>
        </w:rPr>
        <w:t>圖</w:t>
      </w:r>
      <w:r w:rsidR="008A301F">
        <w:rPr>
          <w:rFonts w:hint="eastAsia"/>
        </w:rPr>
        <w:t xml:space="preserve"> </w:t>
      </w:r>
      <w:r w:rsidR="008A301F">
        <w:rPr>
          <w:noProof/>
        </w:rPr>
        <w:t>5</w:t>
      </w:r>
      <w:r w:rsidR="008A301F">
        <w:fldChar w:fldCharType="end"/>
      </w:r>
      <w:r w:rsidR="008A301F">
        <w:t>)</w:t>
      </w:r>
      <w:r w:rsidRPr="006628FD">
        <w:rPr>
          <w:rFonts w:hint="eastAsia"/>
        </w:rPr>
        <w:t>跟</w:t>
      </w:r>
      <w:r w:rsidRPr="006628FD">
        <w:rPr>
          <w:rFonts w:hint="eastAsia"/>
        </w:rPr>
        <w:t>Twon</w:t>
      </w:r>
      <w:r w:rsidRPr="006628FD">
        <w:t>2</w:t>
      </w:r>
      <w:r w:rsidR="008A301F">
        <w:rPr>
          <w:rFonts w:hint="eastAsia"/>
        </w:rPr>
        <w:t xml:space="preserve"> </w:t>
      </w:r>
      <w:r w:rsidR="008A301F">
        <w:t>(</w:t>
      </w:r>
      <w:r w:rsidR="009416C5">
        <w:fldChar w:fldCharType="begin"/>
      </w:r>
      <w:r w:rsidR="009416C5">
        <w:instrText xml:space="preserve"> REF _Ref180604538 \h </w:instrText>
      </w:r>
      <w:r w:rsidR="009416C5">
        <w:fldChar w:fldCharType="separate"/>
      </w:r>
      <w:r w:rsidR="002B5C88">
        <w:rPr>
          <w:rFonts w:hint="eastAsia"/>
        </w:rPr>
        <w:t>圖</w:t>
      </w:r>
      <w:r w:rsidR="002B5C88">
        <w:rPr>
          <w:rFonts w:hint="eastAsia"/>
        </w:rPr>
        <w:t xml:space="preserve"> </w:t>
      </w:r>
      <w:r w:rsidR="002B5C88">
        <w:rPr>
          <w:noProof/>
        </w:rPr>
        <w:t>6</w:t>
      </w:r>
      <w:r w:rsidR="009416C5">
        <w:fldChar w:fldCharType="end"/>
      </w:r>
      <w:r w:rsidR="008A301F">
        <w:t>)</w:t>
      </w:r>
      <w:r w:rsidR="008A301F">
        <w:rPr>
          <w:rFonts w:hint="eastAsia"/>
        </w:rPr>
        <w:t xml:space="preserve"> </w:t>
      </w:r>
      <w:r w:rsidRPr="006628FD">
        <w:rPr>
          <w:rFonts w:hint="eastAsia"/>
        </w:rPr>
        <w:t>兩</w:t>
      </w:r>
      <w:r w:rsidR="008A301F">
        <w:rPr>
          <w:rFonts w:hint="eastAsia"/>
        </w:rPr>
        <w:t>張</w:t>
      </w:r>
      <w:r w:rsidRPr="006628FD">
        <w:rPr>
          <w:rFonts w:hint="eastAsia"/>
        </w:rPr>
        <w:t>地圖</w:t>
      </w:r>
      <w:r w:rsidR="008A301F">
        <w:rPr>
          <w:rFonts w:hint="eastAsia"/>
        </w:rPr>
        <w:t>。</w:t>
      </w:r>
      <w:r w:rsidRPr="006628FD">
        <w:rPr>
          <w:rFonts w:hint="eastAsia"/>
        </w:rPr>
        <w:t>這些地圖模擬了低密度的小鎮環境，</w:t>
      </w:r>
      <w:r w:rsidR="008A301F">
        <w:rPr>
          <w:rFonts w:hint="eastAsia"/>
        </w:rPr>
        <w:t>兩張</w:t>
      </w:r>
      <w:r w:rsidRPr="006628FD">
        <w:rPr>
          <w:rFonts w:hint="eastAsia"/>
        </w:rPr>
        <w:t>地圖中共有</w:t>
      </w:r>
      <w:r w:rsidRPr="006628FD">
        <w:rPr>
          <w:rFonts w:hint="eastAsia"/>
        </w:rPr>
        <w:t>42</w:t>
      </w:r>
      <w:r w:rsidRPr="006628FD">
        <w:rPr>
          <w:rFonts w:hint="eastAsia"/>
        </w:rPr>
        <w:t>個交通號誌。利用</w:t>
      </w:r>
      <w:r w:rsidRPr="006628FD">
        <w:rPr>
          <w:rFonts w:hint="eastAsia"/>
        </w:rPr>
        <w:t xml:space="preserve"> </w:t>
      </w:r>
      <w:r w:rsidR="00576C9F">
        <w:rPr>
          <w:rFonts w:hint="eastAsia"/>
        </w:rPr>
        <w:t>CARLA</w:t>
      </w:r>
      <w:r w:rsidR="00576C9F" w:rsidRPr="006628FD">
        <w:rPr>
          <w:rFonts w:hint="eastAsia"/>
        </w:rPr>
        <w:t xml:space="preserve"> </w:t>
      </w:r>
      <w:r w:rsidR="00DA7945">
        <w:rPr>
          <w:rFonts w:hint="eastAsia"/>
        </w:rPr>
        <w:t>模擬器</w:t>
      </w:r>
      <w:r w:rsidRPr="006628FD">
        <w:rPr>
          <w:rFonts w:hint="eastAsia"/>
        </w:rPr>
        <w:t>可客製化天氣功能，我們在不同環境條件下進行了數據蒐集，包含</w:t>
      </w:r>
      <w:r w:rsidR="00CD31F5">
        <w:rPr>
          <w:rFonts w:hint="eastAsia"/>
        </w:rPr>
        <w:t>如</w:t>
      </w:r>
      <w:r w:rsidR="009416C5">
        <w:fldChar w:fldCharType="begin"/>
      </w:r>
      <w:r w:rsidR="009416C5">
        <w:instrText xml:space="preserve"> </w:instrText>
      </w:r>
      <w:r w:rsidR="009416C5">
        <w:rPr>
          <w:rFonts w:hint="eastAsia"/>
        </w:rPr>
        <w:instrText>REF _Ref180604546 \h</w:instrText>
      </w:r>
      <w:r w:rsidR="009416C5">
        <w:instrText xml:space="preserve"> </w:instrText>
      </w:r>
      <w:r w:rsidR="009416C5">
        <w:fldChar w:fldCharType="separate"/>
      </w:r>
      <w:r w:rsidR="002B5C88">
        <w:rPr>
          <w:rFonts w:hint="eastAsia"/>
        </w:rPr>
        <w:t>圖</w:t>
      </w:r>
      <w:r w:rsidR="002B5C88">
        <w:rPr>
          <w:rFonts w:hint="eastAsia"/>
        </w:rPr>
        <w:t xml:space="preserve"> </w:t>
      </w:r>
      <w:r w:rsidR="002B5C88">
        <w:rPr>
          <w:noProof/>
        </w:rPr>
        <w:t>7</w:t>
      </w:r>
      <w:r w:rsidR="009416C5">
        <w:fldChar w:fldCharType="end"/>
      </w:r>
      <w:r w:rsidR="00CD31F5">
        <w:rPr>
          <w:rFonts w:hint="eastAsia"/>
        </w:rPr>
        <w:t xml:space="preserve"> </w:t>
      </w:r>
      <w:r w:rsidR="008A301F">
        <w:rPr>
          <w:rFonts w:hint="eastAsia"/>
        </w:rPr>
        <w:t>中</w:t>
      </w:r>
      <w:r w:rsidRPr="006628FD">
        <w:rPr>
          <w:rFonts w:hint="eastAsia"/>
        </w:rPr>
        <w:t>晴天、雨天</w:t>
      </w:r>
      <w:r w:rsidR="008A301F">
        <w:rPr>
          <w:rFonts w:hint="eastAsia"/>
        </w:rPr>
        <w:t>及</w:t>
      </w:r>
      <w:r w:rsidRPr="006628FD">
        <w:rPr>
          <w:rFonts w:hint="eastAsia"/>
        </w:rPr>
        <w:t>陰天三種情況，</w:t>
      </w:r>
      <w:r w:rsidR="00361A26">
        <w:rPr>
          <w:rFonts w:hint="eastAsia"/>
        </w:rPr>
        <w:t>進</w:t>
      </w:r>
      <w:r w:rsidRPr="006628FD">
        <w:t>而獲取更具多樣性的數據，為後續的模型訓練和分析提供更全面的</w:t>
      </w:r>
      <w:r w:rsidRPr="006628FD">
        <w:rPr>
          <w:rFonts w:hint="eastAsia"/>
        </w:rPr>
        <w:t>分析</w:t>
      </w:r>
      <w:r>
        <w:rPr>
          <w:rFonts w:hint="eastAsia"/>
        </w:rPr>
        <w:t>。</w:t>
      </w:r>
    </w:p>
    <w:p w14:paraId="1E8CFF0A" w14:textId="6B881562" w:rsidR="006D2E5A" w:rsidRDefault="006628FD" w:rsidP="00ED0750">
      <w:pPr>
        <w:jc w:val="center"/>
      </w:pPr>
      <w:r>
        <w:rPr>
          <w:noProof/>
        </w:rPr>
        <w:drawing>
          <wp:inline distT="0" distB="0" distL="0" distR="0" wp14:anchorId="08B71E46" wp14:editId="45D95A10">
            <wp:extent cx="4188661" cy="2356123"/>
            <wp:effectExtent l="0" t="0" r="2540"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flipV="1">
                      <a:off x="0" y="0"/>
                      <a:ext cx="4219281" cy="2373347"/>
                    </a:xfrm>
                    <a:prstGeom prst="rect">
                      <a:avLst/>
                    </a:prstGeom>
                    <a:noFill/>
                  </pic:spPr>
                </pic:pic>
              </a:graphicData>
            </a:graphic>
          </wp:inline>
        </w:drawing>
      </w:r>
    </w:p>
    <w:p w14:paraId="58101588" w14:textId="3EDBBC51" w:rsidR="002A340A" w:rsidRDefault="006D2E5A" w:rsidP="006D2E5A">
      <w:pPr>
        <w:pStyle w:val="af8"/>
        <w:jc w:val="center"/>
      </w:pPr>
      <w:bookmarkStart w:id="106" w:name="_Ref180604532"/>
      <w:bookmarkStart w:id="107" w:name="_Toc180611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5</w:t>
      </w:r>
      <w:r>
        <w:fldChar w:fldCharType="end"/>
      </w:r>
      <w:bookmarkEnd w:id="106"/>
      <w:r>
        <w:rPr>
          <w:rFonts w:hint="eastAsia"/>
        </w:rPr>
        <w:t>.</w:t>
      </w:r>
      <w:r w:rsidR="00167854">
        <w:rPr>
          <w:rFonts w:hint="eastAsia"/>
        </w:rPr>
        <w:t xml:space="preserve"> </w:t>
      </w:r>
      <w:r w:rsidR="00576C9F">
        <w:rPr>
          <w:rFonts w:hint="eastAsia"/>
        </w:rPr>
        <w:t>CARLA</w:t>
      </w:r>
      <w:r w:rsidRPr="00C709B2">
        <w:rPr>
          <w:rFonts w:hint="eastAsia"/>
        </w:rPr>
        <w:t>模擬器中</w:t>
      </w:r>
      <w:r w:rsidRPr="00C709B2">
        <w:rPr>
          <w:rFonts w:hint="eastAsia"/>
        </w:rPr>
        <w:t xml:space="preserve"> Town 1 </w:t>
      </w:r>
      <w:r w:rsidRPr="00C709B2">
        <w:rPr>
          <w:rFonts w:hint="eastAsia"/>
        </w:rPr>
        <w:t>地圖</w:t>
      </w:r>
      <w:bookmarkEnd w:id="107"/>
    </w:p>
    <w:p w14:paraId="3C514A64" w14:textId="77777777" w:rsidR="006D2E5A" w:rsidRDefault="006628FD" w:rsidP="005E4367">
      <w:pPr>
        <w:jc w:val="center"/>
      </w:pPr>
      <w:r>
        <w:rPr>
          <w:noProof/>
        </w:rPr>
        <w:lastRenderedPageBreak/>
        <mc:AlternateContent>
          <mc:Choice Requires="wps">
            <w:drawing>
              <wp:inline distT="0" distB="0" distL="0" distR="0" wp14:anchorId="7F269B1A" wp14:editId="67EF2B96">
                <wp:extent cx="304800" cy="304800"/>
                <wp:effectExtent l="0" t="0" r="0" b="0"/>
                <wp:docPr id="4" name="矩形 4" descr="town_01_aerial"/>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7D956D3" id="矩形 4" o:spid="_x0000_s1026" alt="town_01_aerial"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" filled="f" stroked="f">
                <o:lock v:ext="edit" aspectratio="t"/>
                <w10:anchorlock/>
              </v:rect>
            </w:pict>
          </mc:Fallback>
        </mc:AlternateContent>
      </w:r>
      <w:r w:rsidR="005050A8">
        <w:rPr>
          <w:noProof/>
        </w:rPr>
        <w:drawing>
          <wp:inline distT="0" distB="0" distL="0" distR="0" wp14:anchorId="2C5E5D4F" wp14:editId="67520291">
            <wp:extent cx="4506595" cy="2534959"/>
            <wp:effectExtent l="0" t="0" r="0" b="0"/>
            <wp:docPr id="1524999242" name="圖片 1524999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4731" t="-102" r="-4731" b="102"/>
                    <a:stretch/>
                  </pic:blipFill>
                  <pic:spPr bwMode="auto">
                    <a:xfrm>
                      <a:off x="0" y="0"/>
                      <a:ext cx="4537980" cy="2552613"/>
                    </a:xfrm>
                    <a:prstGeom prst="rect">
                      <a:avLst/>
                    </a:prstGeom>
                    <a:noFill/>
                  </pic:spPr>
                </pic:pic>
              </a:graphicData>
            </a:graphic>
          </wp:inline>
        </w:drawing>
      </w:r>
    </w:p>
    <w:p w14:paraId="4BD1106E" w14:textId="4F075F40" w:rsidR="002A340A" w:rsidRDefault="006D2E5A" w:rsidP="006D2E5A">
      <w:pPr>
        <w:pStyle w:val="af8"/>
        <w:jc w:val="center"/>
      </w:pPr>
      <w:bookmarkStart w:id="108" w:name="_Ref180604538"/>
      <w:bookmarkStart w:id="109" w:name="_Toc180611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6</w:t>
      </w:r>
      <w:r>
        <w:fldChar w:fldCharType="end"/>
      </w:r>
      <w:bookmarkEnd w:id="108"/>
      <w:r>
        <w:rPr>
          <w:rFonts w:hint="eastAsia"/>
        </w:rPr>
        <w:t xml:space="preserve">. </w:t>
      </w:r>
      <w:r w:rsidR="00576C9F">
        <w:rPr>
          <w:rFonts w:hint="eastAsia"/>
        </w:rPr>
        <w:t>CARLA</w:t>
      </w:r>
      <w:r w:rsidRPr="00DF025C">
        <w:rPr>
          <w:rFonts w:hint="eastAsia"/>
        </w:rPr>
        <w:t>模擬器中</w:t>
      </w:r>
      <w:r w:rsidRPr="00DF025C">
        <w:rPr>
          <w:rFonts w:hint="eastAsia"/>
        </w:rPr>
        <w:t xml:space="preserve"> Town 2 </w:t>
      </w:r>
      <w:r w:rsidRPr="00DF025C">
        <w:rPr>
          <w:rFonts w:hint="eastAsia"/>
        </w:rPr>
        <w:t>地圖</w:t>
      </w:r>
      <w:bookmarkEnd w:id="109"/>
    </w:p>
    <w:tbl>
      <w:tblPr>
        <w:tblStyle w:val="af3"/>
        <w:tblW w:w="95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746"/>
      </w:tblGrid>
      <w:tr w:rsidR="00D17285" w14:paraId="66E3EFE2" w14:textId="77777777" w:rsidTr="00DA7945">
        <w:tc>
          <w:tcPr>
            <w:tcW w:w="4836" w:type="dxa"/>
          </w:tcPr>
          <w:p w14:paraId="37FE6280" w14:textId="77777777" w:rsidR="00D17285" w:rsidRDefault="00D17285" w:rsidP="005E4367">
            <w:r>
              <w:rPr>
                <w:noProof/>
              </w:rPr>
              <w:drawing>
                <wp:inline distT="0" distB="0" distL="0" distR="0" wp14:anchorId="42905006" wp14:editId="76ACA9FA">
                  <wp:extent cx="2878775" cy="2159000"/>
                  <wp:effectExtent l="0" t="0" r="0" b="0"/>
                  <wp:docPr id="1821864229"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0818" name="圖片 35709081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78775" cy="2159000"/>
                          </a:xfrm>
                          <a:prstGeom prst="rect">
                            <a:avLst/>
                          </a:prstGeom>
                        </pic:spPr>
                      </pic:pic>
                    </a:graphicData>
                  </a:graphic>
                </wp:inline>
              </w:drawing>
            </w:r>
          </w:p>
          <w:p w14:paraId="6213FA78" w14:textId="6CEEFD4C" w:rsidR="00D17285" w:rsidRDefault="006D2E5A" w:rsidP="003706F0">
            <w:pPr>
              <w:pStyle w:val="af8"/>
              <w:numPr>
                <w:ilvl w:val="0"/>
                <w:numId w:val="4"/>
              </w:numPr>
              <w:jc w:val="center"/>
            </w:pPr>
            <w:r>
              <w:rPr>
                <w:rFonts w:hint="eastAsia"/>
              </w:rPr>
              <w:t>晴天</w:t>
            </w:r>
          </w:p>
        </w:tc>
        <w:tc>
          <w:tcPr>
            <w:tcW w:w="4746" w:type="dxa"/>
          </w:tcPr>
          <w:p w14:paraId="4B9F912B" w14:textId="77777777" w:rsidR="00D17285" w:rsidRDefault="00D17285" w:rsidP="002A340A">
            <w:pPr>
              <w:keepNext/>
              <w:jc w:val="center"/>
            </w:pPr>
            <w:r>
              <w:rPr>
                <w:rFonts w:ascii="標楷體" w:hAnsi="標楷體"/>
                <w:noProof/>
              </w:rPr>
              <w:drawing>
                <wp:inline distT="0" distB="0" distL="0" distR="0" wp14:anchorId="438F60AE" wp14:editId="3D55AEDA">
                  <wp:extent cx="2819502" cy="2114550"/>
                  <wp:effectExtent l="0" t="0" r="0" b="0"/>
                  <wp:docPr id="216310261"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873131" name="圖片 65087313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19502" cy="2114550"/>
                          </a:xfrm>
                          <a:prstGeom prst="rect">
                            <a:avLst/>
                          </a:prstGeom>
                        </pic:spPr>
                      </pic:pic>
                    </a:graphicData>
                  </a:graphic>
                </wp:inline>
              </w:drawing>
            </w:r>
          </w:p>
          <w:p w14:paraId="337CAFFA" w14:textId="2563D1A3" w:rsidR="00D17285" w:rsidRDefault="006D2E5A" w:rsidP="003706F0">
            <w:pPr>
              <w:pStyle w:val="af8"/>
              <w:numPr>
                <w:ilvl w:val="0"/>
                <w:numId w:val="4"/>
              </w:numPr>
              <w:jc w:val="center"/>
            </w:pPr>
            <w:r>
              <w:rPr>
                <w:rFonts w:hint="eastAsia"/>
              </w:rPr>
              <w:t>雨天</w:t>
            </w:r>
          </w:p>
        </w:tc>
      </w:tr>
      <w:tr w:rsidR="00D17285" w14:paraId="0EA79056" w14:textId="77777777" w:rsidTr="00DA7945">
        <w:tc>
          <w:tcPr>
            <w:tcW w:w="4836" w:type="dxa"/>
          </w:tcPr>
          <w:p w14:paraId="71457D5A" w14:textId="77777777" w:rsidR="00D17285" w:rsidRPr="00E963A1" w:rsidRDefault="00D17285" w:rsidP="005E4367">
            <w:pPr>
              <w:rPr>
                <w:noProof/>
              </w:rPr>
            </w:pPr>
            <w:r w:rsidRPr="00E963A1">
              <w:rPr>
                <w:noProof/>
              </w:rPr>
              <w:drawing>
                <wp:inline distT="0" distB="0" distL="0" distR="0" wp14:anchorId="2E769D44" wp14:editId="342214B3">
                  <wp:extent cx="2929576" cy="2197100"/>
                  <wp:effectExtent l="0" t="0" r="4445" b="0"/>
                  <wp:docPr id="1524999245"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632247" name="圖片 183963224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76670" cy="2232419"/>
                          </a:xfrm>
                          <a:prstGeom prst="rect">
                            <a:avLst/>
                          </a:prstGeom>
                        </pic:spPr>
                      </pic:pic>
                    </a:graphicData>
                  </a:graphic>
                </wp:inline>
              </w:drawing>
            </w:r>
          </w:p>
          <w:p w14:paraId="398BC730" w14:textId="7F843000" w:rsidR="00D17285" w:rsidRPr="00FE56C2" w:rsidRDefault="00415EAC" w:rsidP="00FE56C2">
            <w:pPr>
              <w:pStyle w:val="a7"/>
              <w:keepNext/>
              <w:numPr>
                <w:ilvl w:val="0"/>
                <w:numId w:val="4"/>
              </w:numPr>
              <w:ind w:leftChars="0"/>
              <w:jc w:val="center"/>
              <w:rPr>
                <w:rFonts w:ascii="標楷體" w:hAnsi="標楷體"/>
                <w:noProof/>
                <w:sz w:val="20"/>
              </w:rPr>
            </w:pPr>
            <w:r w:rsidRPr="00FE56C2">
              <w:rPr>
                <w:rFonts w:hint="eastAsia"/>
                <w:sz w:val="20"/>
              </w:rPr>
              <w:t>轉角處</w:t>
            </w:r>
          </w:p>
        </w:tc>
        <w:tc>
          <w:tcPr>
            <w:tcW w:w="4746" w:type="dxa"/>
          </w:tcPr>
          <w:p w14:paraId="6C4C8A59" w14:textId="19C56FD2" w:rsidR="00E963A1" w:rsidRDefault="00E85DDE" w:rsidP="00E963A1">
            <w:pPr>
              <w:keepNext/>
              <w:jc w:val="center"/>
            </w:pPr>
            <w:r>
              <w:rPr>
                <w:noProof/>
              </w:rPr>
              <w:drawing>
                <wp:inline distT="0" distB="0" distL="0" distR="0" wp14:anchorId="465F940B" wp14:editId="00309BFF">
                  <wp:extent cx="2873375" cy="2175835"/>
                  <wp:effectExtent l="0" t="0" r="317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0012989.png"/>
                          <pic:cNvPicPr/>
                        </pic:nvPicPr>
                        <pic:blipFill rotWithShape="1">
                          <a:blip r:embed="rId43" cstate="print">
                            <a:extLst>
                              <a:ext uri="{28A0092B-C50C-407E-A947-70E740481C1C}">
                                <a14:useLocalDpi xmlns:a14="http://schemas.microsoft.com/office/drawing/2010/main" val="0"/>
                              </a:ext>
                            </a:extLst>
                          </a:blip>
                          <a:srcRect l="17218" r="22913" b="19409"/>
                          <a:stretch/>
                        </pic:blipFill>
                        <pic:spPr bwMode="auto">
                          <a:xfrm>
                            <a:off x="0" y="0"/>
                            <a:ext cx="2894824" cy="2192077"/>
                          </a:xfrm>
                          <a:prstGeom prst="rect">
                            <a:avLst/>
                          </a:prstGeom>
                          <a:ln>
                            <a:noFill/>
                          </a:ln>
                          <a:extLst>
                            <a:ext uri="{53640926-AAD7-44D8-BBD7-CCE9431645EC}">
                              <a14:shadowObscured xmlns:a14="http://schemas.microsoft.com/office/drawing/2010/main"/>
                            </a:ext>
                          </a:extLst>
                        </pic:spPr>
                      </pic:pic>
                    </a:graphicData>
                  </a:graphic>
                </wp:inline>
              </w:drawing>
            </w:r>
          </w:p>
          <w:p w14:paraId="42654F62" w14:textId="1CE39461" w:rsidR="00D17285" w:rsidRDefault="00415EAC" w:rsidP="00415EAC">
            <w:pPr>
              <w:pStyle w:val="af8"/>
              <w:keepNext/>
              <w:jc w:val="center"/>
              <w:rPr>
                <w:rFonts w:ascii="標楷體" w:hAnsi="標楷體"/>
                <w:noProof/>
              </w:rPr>
            </w:pPr>
            <w:r>
              <w:t>(d)</w:t>
            </w:r>
            <w:r>
              <w:rPr>
                <w:rFonts w:hint="eastAsia"/>
              </w:rPr>
              <w:t>陰天</w:t>
            </w:r>
            <w:r>
              <w:rPr>
                <w:rFonts w:hint="eastAsia"/>
              </w:rPr>
              <w:t xml:space="preserve"> </w:t>
            </w:r>
          </w:p>
        </w:tc>
      </w:tr>
    </w:tbl>
    <w:p w14:paraId="3DF19DB2" w14:textId="0122A9DC" w:rsidR="00005839" w:rsidRDefault="00415EAC" w:rsidP="00C84AD1">
      <w:pPr>
        <w:pStyle w:val="af8"/>
        <w:jc w:val="center"/>
      </w:pPr>
      <w:bookmarkStart w:id="110" w:name="_Ref180604546"/>
      <w:bookmarkStart w:id="111" w:name="_Toc180611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7</w:t>
      </w:r>
      <w:r>
        <w:fldChar w:fldCharType="end"/>
      </w:r>
      <w:bookmarkEnd w:id="110"/>
      <w:r>
        <w:rPr>
          <w:rFonts w:hint="eastAsia"/>
        </w:rPr>
        <w:t>. CA</w:t>
      </w:r>
      <w:r>
        <w:t xml:space="preserve">RLA </w:t>
      </w:r>
      <w:r>
        <w:rPr>
          <w:rFonts w:hint="eastAsia"/>
        </w:rPr>
        <w:t>模擬器</w:t>
      </w:r>
      <w:r w:rsidR="00DA7945">
        <w:rPr>
          <w:rFonts w:hint="eastAsia"/>
        </w:rPr>
        <w:t>中</w:t>
      </w:r>
      <w:r>
        <w:rPr>
          <w:rFonts w:hint="eastAsia"/>
        </w:rPr>
        <w:t>不同狀況</w:t>
      </w:r>
      <w:bookmarkEnd w:id="111"/>
    </w:p>
    <w:p w14:paraId="5FB79967" w14:textId="59554CA6" w:rsidR="00D70D74" w:rsidRDefault="00D70D74" w:rsidP="00153CE3">
      <w:pPr>
        <w:pStyle w:val="a1"/>
      </w:pPr>
      <w:bookmarkStart w:id="112" w:name="_Toc180611769"/>
      <w:r>
        <w:lastRenderedPageBreak/>
        <w:t>YOLO</w:t>
      </w:r>
      <w:r>
        <w:t>（</w:t>
      </w:r>
      <w:r>
        <w:t>You Only Look Once</w:t>
      </w:r>
      <w:r>
        <w:t>）</w:t>
      </w:r>
      <w:r w:rsidR="00CD31F5">
        <w:fldChar w:fldCharType="begin"/>
      </w:r>
      <w:r w:rsidR="006362A7">
        <w:instrText xml:space="preserve"> ADDIN EN.CITE &lt;EndNote&gt;&lt;Cite&gt;&lt;Author&gt;Redmon&lt;/Author&gt;&lt;Year&gt;2016&lt;/Year&gt;&lt;RecNum&gt;27&lt;/RecNum&gt;&lt;DisplayText&gt;[9]&lt;/DisplayText&gt;&lt;record&gt;&lt;rec-number&gt;27&lt;/rec-number&gt;&lt;foreign-keys&gt;&lt;key app="EN" db-id="p20xpfp9fdde26etxw4xpvwpz9aexprxrfs2" timestamp="1729662760"&gt;27&lt;/key&gt;&lt;/foreign-keys&gt;&lt;ref-type name="Conference Proceedings"&gt;10&lt;/ref-type&gt;&lt;contributors&gt;&lt;authors&gt;&lt;author&gt;Redmon, J&lt;/author&gt;&lt;/authors&gt;&lt;/contributors&gt;&lt;titles&gt;&lt;title&gt;You only look once: Unified, real-time object detection&lt;/title&gt;&lt;secondary-title&gt;Proceedings of the IEEE conference on computer vision and pattern recognition&lt;/secondary-title&gt;&lt;/titles&gt;&lt;dates&gt;&lt;year&gt;2016&lt;/year&gt;&lt;/dates&gt;&lt;urls&gt;&lt;/urls&gt;&lt;/record&gt;&lt;/Cite&gt;&lt;/EndNote&gt;</w:instrText>
      </w:r>
      <w:r w:rsidR="00CD31F5">
        <w:fldChar w:fldCharType="separate"/>
      </w:r>
      <w:r w:rsidR="006362A7">
        <w:rPr>
          <w:noProof/>
        </w:rPr>
        <w:t>[</w:t>
      </w:r>
      <w:hyperlink w:anchor="_ENREF_9" w:tooltip="Redmon, 2016 #27" w:history="1">
        <w:r w:rsidR="00FB7A1D">
          <w:rPr>
            <w:noProof/>
          </w:rPr>
          <w:t>9</w:t>
        </w:r>
      </w:hyperlink>
      <w:r w:rsidR="006362A7">
        <w:rPr>
          <w:noProof/>
        </w:rPr>
        <w:t>]</w:t>
      </w:r>
      <w:bookmarkEnd w:id="112"/>
      <w:r w:rsidR="00CD31F5">
        <w:fldChar w:fldCharType="end"/>
      </w:r>
    </w:p>
    <w:p w14:paraId="50C13BD9" w14:textId="42A1540B" w:rsidR="00CE6E68" w:rsidRDefault="00D70D74" w:rsidP="00290C86">
      <w:pPr>
        <w:ind w:firstLine="480"/>
      </w:pPr>
      <w:r w:rsidRPr="00D70D74">
        <w:t>YOLO</w:t>
      </w:r>
      <w:r w:rsidRPr="00D70D74">
        <w:t>是一種基於深度學習的物體檢測模型</w:t>
      </w:r>
      <w:r>
        <w:rPr>
          <w:rFonts w:hint="eastAsia"/>
        </w:rPr>
        <w:t>，</w:t>
      </w:r>
      <w:r w:rsidR="00E73D00">
        <w:rPr>
          <w:rFonts w:hint="eastAsia"/>
        </w:rPr>
        <w:t>本研究中選擇使用</w:t>
      </w:r>
      <w:r w:rsidR="00E73D00">
        <w:rPr>
          <w:rFonts w:hint="eastAsia"/>
        </w:rPr>
        <w:t xml:space="preserve"> YOLO Ve</w:t>
      </w:r>
      <w:r w:rsidR="00E73D00">
        <w:t xml:space="preserve">rsion 5 </w:t>
      </w:r>
      <w:r w:rsidR="00290C86">
        <w:t xml:space="preserve">(YOLOv5) </w:t>
      </w:r>
      <w:r w:rsidR="00CD31F5">
        <w:fldChar w:fldCharType="begin"/>
      </w:r>
      <w:r w:rsidR="006362A7">
        <w:instrText xml:space="preserve"> ADDIN EN.CITE &lt;EndNote&gt;&lt;Cite&gt;&lt;Year&gt;2020&lt;/Year&gt;&lt;RecNum&gt;26&lt;/RecNum&gt;&lt;DisplayText&gt;[10]&lt;/DisplayText&gt;&lt;record&gt;&lt;rec-number&gt;26&lt;/rec-number&gt;&lt;foreign-keys&gt;&lt;key app="EN" db-id="p20xpfp9fdde26etxw4xpvwpz9aexprxrfs2" timestamp="1729662633"&gt;26&lt;/key&gt;&lt;/foreign-keys&gt;&lt;ref-type name="Web Page"&gt;12&lt;/ref-type&gt;&lt;contributors&gt;&lt;/contributors&gt;&lt;titles&gt;&lt;title&gt;Yolov5&lt;/title&gt;&lt;/titles&gt;&lt;dates&gt;&lt;year&gt;2020&lt;/year&gt;&lt;/dates&gt;&lt;pub-location&gt;Online&lt;/pub-location&gt;&lt;urls&gt;&lt;related-urls&gt;&lt;url&gt;https://github.com/ultralytics/yolov5&lt;/url&gt;&lt;/related-urls&gt;&lt;/urls&gt;&lt;/record&gt;&lt;/Cite&gt;&lt;/EndNote&gt;</w:instrText>
      </w:r>
      <w:r w:rsidR="00CD31F5">
        <w:fldChar w:fldCharType="separate"/>
      </w:r>
      <w:r w:rsidR="006362A7">
        <w:rPr>
          <w:noProof/>
        </w:rPr>
        <w:t>[</w:t>
      </w:r>
      <w:hyperlink w:anchor="_ENREF_10" w:tooltip=", 2020 #26" w:history="1">
        <w:r w:rsidR="00FB7A1D">
          <w:rPr>
            <w:noProof/>
          </w:rPr>
          <w:t>10</w:t>
        </w:r>
      </w:hyperlink>
      <w:r w:rsidR="006362A7">
        <w:rPr>
          <w:noProof/>
        </w:rPr>
        <w:t>]</w:t>
      </w:r>
      <w:r w:rsidR="00CD31F5">
        <w:fldChar w:fldCharType="end"/>
      </w:r>
      <w:r w:rsidR="00FB7A1D">
        <w:rPr>
          <w:rFonts w:hint="eastAsia"/>
        </w:rPr>
        <w:t xml:space="preserve"> </w:t>
      </w:r>
      <w:r w:rsidR="00E73D00">
        <w:rPr>
          <w:rFonts w:hint="eastAsia"/>
        </w:rPr>
        <w:t>作為</w:t>
      </w:r>
      <w:r w:rsidR="00A9662F">
        <w:rPr>
          <w:rFonts w:hint="eastAsia"/>
        </w:rPr>
        <w:t>目標模</w:t>
      </w:r>
      <w:r w:rsidR="00A9662F" w:rsidRPr="00900B69">
        <w:rPr>
          <w:rFonts w:hint="eastAsia"/>
        </w:rPr>
        <w:t>型，</w:t>
      </w:r>
      <w:r w:rsidR="00900B69" w:rsidRPr="00900B69">
        <w:t>YOLOv5</w:t>
      </w:r>
      <w:r w:rsidR="00900B69" w:rsidRPr="00900B69">
        <w:t>延續了</w:t>
      </w:r>
      <w:r w:rsidR="00900B69" w:rsidRPr="00900B69">
        <w:t xml:space="preserve"> YOLO </w:t>
      </w:r>
      <w:r w:rsidR="00900B69" w:rsidRPr="00900B69">
        <w:t>系列的優勢，即在速度和精度之間取得了良好的平衡。</w:t>
      </w:r>
      <w:r w:rsidR="008D4FAF">
        <w:rPr>
          <w:rFonts w:hint="eastAsia"/>
        </w:rPr>
        <w:t>2023</w:t>
      </w:r>
      <w:r w:rsidR="008D4FAF">
        <w:rPr>
          <w:rFonts w:hint="eastAsia"/>
        </w:rPr>
        <w:t>年</w:t>
      </w:r>
      <w:r w:rsidR="008D4FAF">
        <w:rPr>
          <w:rFonts w:hint="eastAsia"/>
        </w:rPr>
        <w:t>Ch</w:t>
      </w:r>
      <w:r w:rsidR="008D4FAF">
        <w:t>engji</w:t>
      </w:r>
      <w:r w:rsidR="008D4FAF">
        <w:rPr>
          <w:rFonts w:hint="eastAsia"/>
        </w:rPr>
        <w:t xml:space="preserve"> </w:t>
      </w:r>
      <w:r w:rsidR="00DA7945">
        <w:rPr>
          <w:rFonts w:hint="eastAsia"/>
        </w:rPr>
        <w:t>等人</w:t>
      </w:r>
      <w:r w:rsidR="008D4FAF">
        <w:fldChar w:fldCharType="begin"/>
      </w:r>
      <w:r w:rsidR="006362A7">
        <w:instrText xml:space="preserve"> ADDIN EN.CITE &lt;EndNote&gt;&lt;Cite&gt;&lt;Author&gt;Ma&lt;/Author&gt;&lt;Year&gt;2023&lt;/Year&gt;&lt;RecNum&gt;10&lt;/RecNum&gt;&lt;DisplayText&gt;[11]&lt;/DisplayText&gt;&lt;record&gt;&lt;rec-number&gt;10&lt;/rec-number&gt;&lt;foreign-keys&gt;&lt;key app="EN" db-id="p20xpfp9fdde26etxw4xpvwpz9aexprxrfs2" timestamp="1728723298"&gt;10&lt;/key&gt;&lt;/foreign-keys&gt;&lt;ref-type name="Journal Article"&gt;17&lt;/ref-type&gt;&lt;contributors&gt;&lt;authors&gt;&lt;author&gt;Ma, Chengji&lt;/author&gt;&lt;author&gt;Fu, Yanyun&lt;/author&gt;&lt;author&gt;Wang, Deyong&lt;/author&gt;&lt;author&gt;Guo, Rui&lt;/author&gt;&lt;author&gt;Zhao, Xueyi&lt;/author&gt;&lt;author&gt;Fang, Jian&lt;/author&gt;&lt;/authors&gt;&lt;/contributors&gt;&lt;titles&gt;&lt;title&gt;YOLO-UAV: Object detection method of unmanned aerial vehicle imagery based on efficient multi-scale feature fusion&lt;/title&gt;&lt;secondary-title&gt;IEEE Access&lt;/secondary-title&gt;&lt;/titles&gt;&lt;periodical&gt;&lt;full-title&gt;IEEE Access&lt;/full-title&gt;&lt;/periodical&gt;&lt;dates&gt;&lt;year&gt;2023&lt;/year&gt;&lt;/dates&gt;&lt;isbn&gt;2169-3536&lt;/isbn&gt;&lt;urls&gt;&lt;/urls&gt;&lt;/record&gt;&lt;/Cite&gt;&lt;/EndNote&gt;</w:instrText>
      </w:r>
      <w:r w:rsidR="008D4FAF">
        <w:fldChar w:fldCharType="separate"/>
      </w:r>
      <w:r w:rsidR="006362A7">
        <w:rPr>
          <w:noProof/>
        </w:rPr>
        <w:t>[</w:t>
      </w:r>
      <w:r w:rsidR="00FB7A1D">
        <w:fldChar w:fldCharType="begin"/>
      </w:r>
      <w:r w:rsidR="00FB7A1D">
        <w:instrText>HYPERLINK \l "_ENREF_11" \o "Ma, 2023 #10"</w:instrText>
      </w:r>
      <w:r w:rsidR="00FB7A1D">
        <w:fldChar w:fldCharType="separate"/>
      </w:r>
      <w:r w:rsidR="00FB7A1D">
        <w:rPr>
          <w:noProof/>
        </w:rPr>
        <w:t>11</w:t>
      </w:r>
      <w:r w:rsidR="00FB7A1D">
        <w:rPr>
          <w:noProof/>
        </w:rPr>
        <w:fldChar w:fldCharType="end"/>
      </w:r>
      <w:r w:rsidR="006362A7">
        <w:rPr>
          <w:noProof/>
        </w:rPr>
        <w:t>]</w:t>
      </w:r>
      <w:r w:rsidR="008D4FAF">
        <w:fldChar w:fldCharType="end"/>
      </w:r>
      <w:r w:rsidR="00091717">
        <w:rPr>
          <w:rFonts w:hint="eastAsia"/>
        </w:rPr>
        <w:t>在研究中使用了</w:t>
      </w:r>
      <w:r w:rsidR="00091717">
        <w:rPr>
          <w:rFonts w:hint="eastAsia"/>
        </w:rPr>
        <w:t>YOLO</w:t>
      </w:r>
      <w:r w:rsidR="00091717">
        <w:t>v3</w:t>
      </w:r>
      <w:r w:rsidR="00FB7A1D">
        <w:rPr>
          <w:rFonts w:hint="eastAsia"/>
        </w:rPr>
        <w:t xml:space="preserve"> </w:t>
      </w:r>
      <w:r w:rsidR="00CD31F5">
        <w:fldChar w:fldCharType="begin"/>
      </w:r>
      <w:r w:rsidR="006362A7">
        <w:instrText xml:space="preserve"> ADDIN EN.CITE &lt;EndNote&gt;&lt;Cite&gt;&lt;Author&gt;Farhadi&lt;/Author&gt;&lt;Year&gt;2018&lt;/Year&gt;&lt;RecNum&gt;28&lt;/RecNum&gt;&lt;DisplayText&gt;[12]&lt;/DisplayText&gt;&lt;record&gt;&lt;rec-number&gt;28&lt;/rec-number&gt;&lt;foreign-keys&gt;&lt;key app="EN" db-id="p20xpfp9fdde26etxw4xpvwpz9aexprxrfs2" timestamp="1729662870"&gt;28&lt;/key&gt;&lt;/foreign-keys&gt;&lt;ref-type name="Conference Proceedings"&gt;10&lt;/ref-type&gt;&lt;contributors&gt;&lt;authors&gt;&lt;author&gt;Farhadi, Ali&lt;/author&gt;&lt;author&gt;Redmon, Joseph&lt;/author&gt;&lt;/authors&gt;&lt;/contributors&gt;&lt;titles&gt;&lt;title&gt;Yolov3: An incremental improvement&lt;/title&gt;&lt;secondary-title&gt;Computer vision and pattern recognition&lt;/secondary-title&gt;&lt;/titles&gt;&lt;pages&gt;1-6&lt;/pages&gt;&lt;volume&gt;1804&lt;/volume&gt;&lt;dates&gt;&lt;year&gt;2018&lt;/year&gt;&lt;/dates&gt;&lt;publisher&gt;Springer Berlin/Heidelberg, Germany&lt;/publisher&gt;&lt;urls&gt;&lt;/urls&gt;&lt;/record&gt;&lt;/Cite&gt;&lt;/EndNote&gt;</w:instrText>
      </w:r>
      <w:r w:rsidR="00CD31F5">
        <w:fldChar w:fldCharType="separate"/>
      </w:r>
      <w:r w:rsidR="006362A7">
        <w:rPr>
          <w:noProof/>
        </w:rPr>
        <w:t>[</w:t>
      </w:r>
      <w:hyperlink w:anchor="_ENREF_12" w:tooltip="Farhadi, 2018 #28" w:history="1">
        <w:r w:rsidR="00FB7A1D">
          <w:rPr>
            <w:noProof/>
          </w:rPr>
          <w:t>12</w:t>
        </w:r>
      </w:hyperlink>
      <w:r w:rsidR="006362A7">
        <w:rPr>
          <w:noProof/>
        </w:rPr>
        <w:t>]</w:t>
      </w:r>
      <w:r w:rsidR="00CD31F5">
        <w:fldChar w:fldCharType="end"/>
      </w:r>
      <w:r w:rsidR="00091717">
        <w:rPr>
          <w:rFonts w:hint="eastAsia"/>
        </w:rPr>
        <w:t>、</w:t>
      </w:r>
      <w:r w:rsidR="00091717">
        <w:t>YOLOv4</w:t>
      </w:r>
      <w:r w:rsidR="00FB7A1D">
        <w:rPr>
          <w:rFonts w:hint="eastAsia"/>
        </w:rPr>
        <w:t xml:space="preserve"> </w:t>
      </w:r>
      <w:r w:rsidR="00CD31F5">
        <w:fldChar w:fldCharType="begin"/>
      </w:r>
      <w:r w:rsidR="006362A7">
        <w:instrText xml:space="preserve"> ADDIN EN.CITE &lt;EndNote&gt;&lt;Cite&gt;&lt;Author&gt;Bochkovskiy&lt;/Author&gt;&lt;Year&gt;2020&lt;/Year&gt;&lt;RecNum&gt;29&lt;/RecNum&gt;&lt;DisplayText&gt;[13]&lt;/DisplayText&gt;&lt;record&gt;&lt;rec-number&gt;29&lt;/rec-number&gt;&lt;foreign-keys&gt;&lt;key app="EN" db-id="p20xpfp9fdde26etxw4xpvwpz9aexprxrfs2" timestamp="1729662895"&gt;29&lt;/key&gt;&lt;/foreign-keys&gt;&lt;ref-type name="Journal Article"&gt;17&lt;/ref-type&gt;&lt;contributors&gt;&lt;authors&gt;&lt;author&gt;Bochkovskiy, Alexey&lt;/author&gt;&lt;author&gt;Wang, Chien-Yao&lt;/author&gt;&lt;author&gt;Liao, Hong-Yuan Mark&lt;/author&gt;&lt;/authors&gt;&lt;/contributors&gt;&lt;titles&gt;&lt;title&gt;Yolov4: Optimal speed and accuracy of object detection&lt;/title&gt;&lt;secondary-title&gt;arXiv preprint arXiv:2004.10934&lt;/secondary-title&gt;&lt;/titles&gt;&lt;periodical&gt;&lt;full-title&gt;arXiv preprint arXiv:2004.10934&lt;/full-title&gt;&lt;/periodical&gt;&lt;dates&gt;&lt;year&gt;2020&lt;/year&gt;&lt;/dates&gt;&lt;urls&gt;&lt;/urls&gt;&lt;/record&gt;&lt;/Cite&gt;&lt;/EndNote&gt;</w:instrText>
      </w:r>
      <w:r w:rsidR="00CD31F5">
        <w:fldChar w:fldCharType="separate"/>
      </w:r>
      <w:r w:rsidR="006362A7">
        <w:rPr>
          <w:noProof/>
        </w:rPr>
        <w:t>[</w:t>
      </w:r>
      <w:hyperlink w:anchor="_ENREF_13" w:tooltip="Bochkovskiy, 2020 #29" w:history="1">
        <w:r w:rsidR="00FB7A1D">
          <w:rPr>
            <w:noProof/>
          </w:rPr>
          <w:t>13</w:t>
        </w:r>
      </w:hyperlink>
      <w:r w:rsidR="006362A7">
        <w:rPr>
          <w:noProof/>
        </w:rPr>
        <w:t>]</w:t>
      </w:r>
      <w:r w:rsidR="00CD31F5">
        <w:fldChar w:fldCharType="end"/>
      </w:r>
      <w:r w:rsidR="00091717">
        <w:rPr>
          <w:rFonts w:hint="eastAsia"/>
        </w:rPr>
        <w:t>、</w:t>
      </w:r>
      <w:r w:rsidR="00091717">
        <w:rPr>
          <w:rFonts w:hint="eastAsia"/>
        </w:rPr>
        <w:t>YOLOv5</w:t>
      </w:r>
      <w:r w:rsidR="00091717">
        <w:rPr>
          <w:rFonts w:hint="eastAsia"/>
        </w:rPr>
        <w:t>這三種模型，針對無人機所拍攝的影像進行道路上的交通工具與行人的檢測</w:t>
      </w:r>
      <w:r w:rsidR="00290C86">
        <w:rPr>
          <w:rFonts w:hint="eastAsia"/>
        </w:rPr>
        <w:t>。</w:t>
      </w:r>
      <w:r w:rsidR="00091717">
        <w:rPr>
          <w:rFonts w:hint="eastAsia"/>
        </w:rPr>
        <w:t>這些影像中行人只占極小部分，與</w:t>
      </w:r>
      <w:r w:rsidR="00CD31F5">
        <w:rPr>
          <w:rFonts w:hint="eastAsia"/>
        </w:rPr>
        <w:t>本實驗</w:t>
      </w:r>
      <w:r w:rsidR="00091717">
        <w:rPr>
          <w:rFonts w:hint="eastAsia"/>
        </w:rPr>
        <w:t>交通號誌辨識的情況相似。此研究結果顯示在</w:t>
      </w:r>
      <w:r w:rsidR="00091717">
        <w:rPr>
          <w:rFonts w:hint="eastAsia"/>
        </w:rPr>
        <w:t>Y</w:t>
      </w:r>
      <w:r w:rsidR="00091717">
        <w:t>OLO</w:t>
      </w:r>
      <w:r w:rsidR="00091717">
        <w:rPr>
          <w:rFonts w:hint="eastAsia"/>
        </w:rPr>
        <w:t>v</w:t>
      </w:r>
      <w:r w:rsidR="00091717">
        <w:t>5</w:t>
      </w:r>
      <w:r w:rsidR="00091717">
        <w:rPr>
          <w:rFonts w:hint="eastAsia"/>
        </w:rPr>
        <w:t>中有較好的性能。</w:t>
      </w:r>
      <w:r w:rsidR="008D4FAF">
        <w:rPr>
          <w:rFonts w:hint="eastAsia"/>
        </w:rPr>
        <w:t>另外在</w:t>
      </w:r>
      <w:r w:rsidR="008D4FAF">
        <w:rPr>
          <w:rFonts w:hint="eastAsia"/>
        </w:rPr>
        <w:t xml:space="preserve"> </w:t>
      </w:r>
      <w:r w:rsidR="008D4FAF" w:rsidRPr="00CD31F5">
        <w:t>Zhenyang</w:t>
      </w:r>
      <w:r w:rsidR="00DA7945">
        <w:rPr>
          <w:rFonts w:hint="eastAsia"/>
        </w:rPr>
        <w:t>等人</w:t>
      </w:r>
      <w:r w:rsidR="008D4FAF">
        <w:t xml:space="preserve"> </w:t>
      </w:r>
      <w:r w:rsidR="008D4FAF">
        <w:fldChar w:fldCharType="begin"/>
      </w:r>
      <w:r w:rsidR="006362A7">
        <w:instrText xml:space="preserve"> ADDIN EN.CITE &lt;EndNote&gt;&lt;Cite&gt;&lt;Author&gt;Lv&lt;/Author&gt;&lt;Year&gt;2023&lt;/Year&gt;&lt;RecNum&gt;12&lt;/RecNum&gt;&lt;DisplayText&gt;[14]&lt;/DisplayText&gt;&lt;record&gt;&lt;rec-number&gt;12&lt;/rec-number&gt;&lt;foreign-keys&gt;&lt;key app="EN" db-id="p20xpfp9fdde26etxw4xpvwpz9aexprxrfs2" timestamp="1728724113"&gt;12&lt;/key&gt;&lt;/foreign-keys&gt;&lt;ref-type name="Journal Article"&gt;17&lt;/ref-type&gt;&lt;contributors&gt;&lt;authors&gt;&lt;author&gt;Lv, Zhenyang&lt;/author&gt;&lt;author&gt;Wang, Rugang&lt;/author&gt;&lt;author&gt;Wang, Yuanyuan&lt;/author&gt;&lt;author&gt;Zhou, Feng&lt;/author&gt;&lt;author&gt;Guo, Naihong&lt;/author&gt;&lt;/authors&gt;&lt;/contributors&gt;&lt;titles&gt;&lt;title&gt;Road Scene Multi-Object Detection Algorithm Based on CMS-YOLO&lt;/title&gt;&lt;secondary-title&gt;IEEE Access&lt;/secondary-title&gt;&lt;/titles&gt;&lt;periodical&gt;&lt;full-title&gt;IEEE Access&lt;/full-title&gt;&lt;/periodical&gt;&lt;dates&gt;&lt;year&gt;2023&lt;/year&gt;&lt;/dates&gt;&lt;isbn&gt;2169-3536&lt;/isbn&gt;&lt;urls&gt;&lt;/urls&gt;&lt;/record&gt;&lt;/Cite&gt;&lt;/EndNote&gt;</w:instrText>
      </w:r>
      <w:r w:rsidR="008D4FAF">
        <w:fldChar w:fldCharType="separate"/>
      </w:r>
      <w:r w:rsidR="006362A7">
        <w:rPr>
          <w:noProof/>
        </w:rPr>
        <w:t>[</w:t>
      </w:r>
      <w:hyperlink w:anchor="_ENREF_14" w:tooltip="Lv, 2023 #12" w:history="1">
        <w:r w:rsidR="00FB7A1D">
          <w:rPr>
            <w:noProof/>
          </w:rPr>
          <w:t>1</w:t>
        </w:r>
        <w:r w:rsidR="00FB7A1D">
          <w:rPr>
            <w:noProof/>
          </w:rPr>
          <w:t>4</w:t>
        </w:r>
      </w:hyperlink>
      <w:r w:rsidR="006362A7">
        <w:rPr>
          <w:noProof/>
        </w:rPr>
        <w:t>]</w:t>
      </w:r>
      <w:r w:rsidR="008D4FAF">
        <w:fldChar w:fldCharType="end"/>
      </w:r>
      <w:r w:rsidR="008D4FAF">
        <w:rPr>
          <w:rFonts w:hint="eastAsia"/>
        </w:rPr>
        <w:t>的</w:t>
      </w:r>
      <w:r w:rsidR="00862DE6">
        <w:rPr>
          <w:rFonts w:hint="eastAsia"/>
        </w:rPr>
        <w:t>研究中</w:t>
      </w:r>
      <w:r w:rsidR="008D4FAF">
        <w:rPr>
          <w:rFonts w:hint="eastAsia"/>
        </w:rPr>
        <w:t>也</w:t>
      </w:r>
      <w:r w:rsidR="00862DE6">
        <w:rPr>
          <w:rFonts w:hint="eastAsia"/>
        </w:rPr>
        <w:t>同樣使用到了</w:t>
      </w:r>
      <w:r w:rsidR="00862DE6">
        <w:rPr>
          <w:rFonts w:hint="eastAsia"/>
        </w:rPr>
        <w:t>YOLO</w:t>
      </w:r>
      <w:r w:rsidR="00862DE6">
        <w:t>v3</w:t>
      </w:r>
      <w:r w:rsidR="00862DE6">
        <w:rPr>
          <w:rFonts w:hint="eastAsia"/>
        </w:rPr>
        <w:t>、</w:t>
      </w:r>
      <w:r w:rsidR="00862DE6">
        <w:t>YOLOv4</w:t>
      </w:r>
      <w:r w:rsidR="00862DE6">
        <w:rPr>
          <w:rFonts w:hint="eastAsia"/>
        </w:rPr>
        <w:t>、</w:t>
      </w:r>
      <w:r w:rsidR="00862DE6">
        <w:rPr>
          <w:rFonts w:hint="eastAsia"/>
        </w:rPr>
        <w:t>YOLOv5</w:t>
      </w:r>
      <w:r w:rsidR="00862DE6">
        <w:rPr>
          <w:rFonts w:hint="eastAsia"/>
        </w:rPr>
        <w:t>這三種模型</w:t>
      </w:r>
      <w:r w:rsidR="00290C86">
        <w:rPr>
          <w:rFonts w:hint="eastAsia"/>
        </w:rPr>
        <w:t>。</w:t>
      </w:r>
      <w:r w:rsidR="008D4FAF">
        <w:rPr>
          <w:rFonts w:hint="eastAsia"/>
        </w:rPr>
        <w:t>此研究</w:t>
      </w:r>
      <w:r w:rsidR="00862DE6">
        <w:rPr>
          <w:rFonts w:hint="eastAsia"/>
        </w:rPr>
        <w:t>於多種交通場景中</w:t>
      </w:r>
      <w:r w:rsidR="00290C86">
        <w:rPr>
          <w:rFonts w:hint="eastAsia"/>
        </w:rPr>
        <w:t>辨識物體</w:t>
      </w:r>
      <w:r w:rsidR="00862DE6">
        <w:rPr>
          <w:rFonts w:hint="eastAsia"/>
        </w:rPr>
        <w:t>，</w:t>
      </w:r>
      <w:r w:rsidR="00862DE6">
        <w:t>包括城市道路、高速公路及複雜的交通環境</w:t>
      </w:r>
      <w:r w:rsidR="00862DE6">
        <w:rPr>
          <w:rFonts w:hint="eastAsia"/>
        </w:rPr>
        <w:t>，</w:t>
      </w:r>
      <w:r w:rsidR="008D4FAF">
        <w:rPr>
          <w:rFonts w:hint="eastAsia"/>
        </w:rPr>
        <w:t>研究結果顯示</w:t>
      </w:r>
      <w:r w:rsidR="00862DE6">
        <w:rPr>
          <w:rFonts w:hint="eastAsia"/>
        </w:rPr>
        <w:t xml:space="preserve"> YOLO</w:t>
      </w:r>
      <w:r w:rsidR="00862DE6">
        <w:t>v5</w:t>
      </w:r>
      <w:r w:rsidR="00862DE6">
        <w:rPr>
          <w:rFonts w:hint="eastAsia"/>
        </w:rPr>
        <w:t xml:space="preserve"> </w:t>
      </w:r>
      <w:r w:rsidR="00862DE6">
        <w:rPr>
          <w:rFonts w:hint="eastAsia"/>
        </w:rPr>
        <w:t>對於</w:t>
      </w:r>
      <w:r w:rsidR="00862DE6">
        <w:t>實時場景中運行</w:t>
      </w:r>
      <w:r w:rsidR="00862DE6">
        <w:rPr>
          <w:rFonts w:hint="eastAsia"/>
        </w:rPr>
        <w:t>有較好的性能。</w:t>
      </w:r>
    </w:p>
    <w:p w14:paraId="504F2097" w14:textId="2B21655A" w:rsidR="006A6891" w:rsidRDefault="00ED2559" w:rsidP="002B1E21">
      <w:pPr>
        <w:pStyle w:val="a0"/>
      </w:pPr>
      <w:bookmarkStart w:id="113" w:name="_Toc180611770"/>
      <w:r>
        <w:rPr>
          <w:rFonts w:hint="eastAsia"/>
        </w:rPr>
        <w:lastRenderedPageBreak/>
        <w:t>實作細節</w:t>
      </w:r>
      <w:bookmarkEnd w:id="113"/>
    </w:p>
    <w:p w14:paraId="0C31AFC9" w14:textId="206AD03C" w:rsidR="006D3122" w:rsidRPr="006D3122" w:rsidRDefault="006D3122" w:rsidP="00274FA3">
      <w:pPr>
        <w:ind w:firstLine="480"/>
      </w:pPr>
      <w:r>
        <w:rPr>
          <w:rFonts w:hint="eastAsia"/>
        </w:rPr>
        <w:t>本章節將說明如何訓練與污染物件偵測模型，以及如何將</w:t>
      </w:r>
      <w:r w:rsidR="008A301F">
        <w:rPr>
          <w:rFonts w:hint="eastAsia"/>
        </w:rPr>
        <w:t>植</w:t>
      </w:r>
      <w:r w:rsidR="008D4FAF">
        <w:rPr>
          <w:rFonts w:hint="eastAsia"/>
        </w:rPr>
        <w:t>入後門攻擊的模型</w:t>
      </w:r>
      <w:r>
        <w:rPr>
          <w:rFonts w:hint="eastAsia"/>
        </w:rPr>
        <w:t>整合至</w:t>
      </w:r>
      <w:r>
        <w:rPr>
          <w:rFonts w:hint="eastAsia"/>
        </w:rPr>
        <w:t xml:space="preserve"> </w:t>
      </w:r>
      <w:r w:rsidR="00576C9F">
        <w:rPr>
          <w:rFonts w:hint="eastAsia"/>
        </w:rPr>
        <w:t>CARLA</w:t>
      </w:r>
      <w:r>
        <w:rPr>
          <w:rFonts w:hint="eastAsia"/>
        </w:rPr>
        <w:t>模擬器中</w:t>
      </w:r>
      <w:r w:rsidR="000850B2">
        <w:rPr>
          <w:rFonts w:hint="eastAsia"/>
        </w:rPr>
        <w:t>，以探討在不同天氣以及角度的情況下的攻擊成效</w:t>
      </w:r>
      <w:r>
        <w:rPr>
          <w:rFonts w:hint="eastAsia"/>
        </w:rPr>
        <w:t>。</w:t>
      </w:r>
    </w:p>
    <w:p w14:paraId="6AA2AEBB" w14:textId="69C8D4A6" w:rsidR="006628FD" w:rsidRPr="006628FD" w:rsidRDefault="00C84AD1" w:rsidP="00F107AC">
      <w:pPr>
        <w:pStyle w:val="a1"/>
        <w:rPr>
          <w:b w:val="0"/>
          <w:sz w:val="24"/>
        </w:rPr>
      </w:pPr>
      <w:bookmarkStart w:id="114" w:name="_Toc180611771"/>
      <w:r>
        <w:rPr>
          <w:rFonts w:hint="eastAsia"/>
        </w:rPr>
        <w:t>訓練</w:t>
      </w:r>
      <w:r>
        <w:t>資料</w:t>
      </w:r>
      <w:r>
        <w:rPr>
          <w:rFonts w:hint="eastAsia"/>
        </w:rPr>
        <w:t>預</w:t>
      </w:r>
      <w:r>
        <w:t>處理</w:t>
      </w:r>
      <w:bookmarkEnd w:id="114"/>
    </w:p>
    <w:p w14:paraId="11A99067" w14:textId="0916B071" w:rsidR="00A97438" w:rsidRPr="00A97438" w:rsidRDefault="008D7979" w:rsidP="00E92025">
      <w:pPr>
        <w:ind w:firstLine="480"/>
      </w:pPr>
      <w:r w:rsidRPr="000677B7">
        <w:rPr>
          <w:rFonts w:hint="eastAsia"/>
        </w:rPr>
        <w:t>在本實驗中，我們</w:t>
      </w:r>
      <w:r w:rsidRPr="000677B7">
        <w:t>利用</w:t>
      </w:r>
      <w:r w:rsidRPr="000677B7">
        <w:t xml:space="preserve"> </w:t>
      </w:r>
      <w:r w:rsidR="00576C9F">
        <w:rPr>
          <w:rFonts w:hint="eastAsia"/>
        </w:rPr>
        <w:t>CARLA</w:t>
      </w:r>
      <w:r w:rsidRPr="000677B7">
        <w:t>模擬器</w:t>
      </w:r>
      <w:r w:rsidR="00F81B35">
        <w:rPr>
          <w:rFonts w:hint="eastAsia"/>
        </w:rPr>
        <w:t>，在兩個不同的模擬城鎮內，</w:t>
      </w:r>
      <w:r w:rsidR="008D4FAF">
        <w:rPr>
          <w:rFonts w:hint="eastAsia"/>
        </w:rPr>
        <w:t>分別於</w:t>
      </w:r>
      <w:r w:rsidR="00F81B35">
        <w:rPr>
          <w:rFonts w:hint="eastAsia"/>
        </w:rPr>
        <w:t>晴天、</w:t>
      </w:r>
      <w:r w:rsidR="008D4FAF">
        <w:rPr>
          <w:rFonts w:hint="eastAsia"/>
        </w:rPr>
        <w:t>雨</w:t>
      </w:r>
      <w:r w:rsidR="00F81B35">
        <w:rPr>
          <w:rFonts w:hint="eastAsia"/>
        </w:rPr>
        <w:t>天和陰天三種不同的天氣狀況下，</w:t>
      </w:r>
      <w:r w:rsidRPr="000677B7">
        <w:rPr>
          <w:rFonts w:hint="eastAsia"/>
        </w:rPr>
        <w:t>共</w:t>
      </w:r>
      <w:r w:rsidRPr="000677B7">
        <w:t>蒐集</w:t>
      </w:r>
      <w:r w:rsidRPr="000677B7">
        <w:rPr>
          <w:rFonts w:hint="eastAsia"/>
        </w:rPr>
        <w:t>到</w:t>
      </w:r>
      <w:r w:rsidRPr="000677B7">
        <w:rPr>
          <w:rFonts w:hint="eastAsia"/>
        </w:rPr>
        <w:t xml:space="preserve"> 32</w:t>
      </w:r>
      <w:r w:rsidRPr="000677B7">
        <w:t>,</w:t>
      </w:r>
      <w:r w:rsidRPr="000677B7">
        <w:rPr>
          <w:rFonts w:hint="eastAsia"/>
        </w:rPr>
        <w:t>052</w:t>
      </w:r>
      <w:r w:rsidRPr="000677B7">
        <w:rPr>
          <w:rFonts w:hint="eastAsia"/>
        </w:rPr>
        <w:t>張</w:t>
      </w:r>
      <w:r w:rsidR="000A063D">
        <w:rPr>
          <w:rFonts w:hint="eastAsia"/>
        </w:rPr>
        <w:t>圖像</w:t>
      </w:r>
      <w:r w:rsidRPr="000677B7">
        <w:rPr>
          <w:rFonts w:hint="eastAsia"/>
        </w:rPr>
        <w:t>，其中</w:t>
      </w:r>
      <w:r w:rsidRPr="000677B7">
        <w:rPr>
          <w:rFonts w:hint="eastAsia"/>
        </w:rPr>
        <w:t xml:space="preserve"> 3</w:t>
      </w:r>
      <w:r w:rsidRPr="000677B7">
        <w:t>,</w:t>
      </w:r>
      <w:r w:rsidRPr="000677B7">
        <w:rPr>
          <w:rFonts w:hint="eastAsia"/>
        </w:rPr>
        <w:t xml:space="preserve">245 </w:t>
      </w:r>
      <w:r w:rsidRPr="000677B7">
        <w:rPr>
          <w:rFonts w:hint="eastAsia"/>
        </w:rPr>
        <w:t>張圖</w:t>
      </w:r>
      <w:r w:rsidR="000A063D">
        <w:rPr>
          <w:rFonts w:hint="eastAsia"/>
        </w:rPr>
        <w:t>像</w:t>
      </w:r>
      <w:r w:rsidRPr="000677B7">
        <w:rPr>
          <w:rFonts w:hint="eastAsia"/>
        </w:rPr>
        <w:t>有擷取到交通號誌</w:t>
      </w:r>
      <w:r w:rsidR="00862DE6">
        <w:rPr>
          <w:rFonts w:hint="eastAsia"/>
        </w:rPr>
        <w:t>。</w:t>
      </w:r>
      <w:r w:rsidRPr="000677B7">
        <w:rPr>
          <w:rFonts w:hint="eastAsia"/>
        </w:rPr>
        <w:t>為了進一步處理這些圖</w:t>
      </w:r>
      <w:r w:rsidR="000A063D">
        <w:rPr>
          <w:rFonts w:hint="eastAsia"/>
        </w:rPr>
        <w:t>像</w:t>
      </w:r>
      <w:r w:rsidRPr="000677B7">
        <w:rPr>
          <w:rFonts w:hint="eastAsia"/>
        </w:rPr>
        <w:t>，我們使用</w:t>
      </w:r>
      <w:r w:rsidRPr="000677B7">
        <w:rPr>
          <w:rFonts w:hint="eastAsia"/>
        </w:rPr>
        <w:t xml:space="preserve"> La</w:t>
      </w:r>
      <w:r w:rsidRPr="000677B7">
        <w:t>belImg</w:t>
      </w:r>
      <w:r w:rsidR="00AA0C85">
        <w:rPr>
          <w:rFonts w:hint="eastAsia"/>
        </w:rPr>
        <w:t xml:space="preserve"> </w:t>
      </w:r>
      <w:r w:rsidR="00444694">
        <w:fldChar w:fldCharType="begin"/>
      </w:r>
      <w:r w:rsidR="006362A7">
        <w:instrText xml:space="preserve"> ADDIN EN.CITE &lt;EndNote&gt;&lt;Cite&gt;&lt;Year&gt;2016&lt;/Year&gt;&lt;RecNum&gt;30&lt;/RecNum&gt;&lt;DisplayText&gt;[15]&lt;/DisplayText&gt;&lt;record&gt;&lt;rec-number&gt;30&lt;/rec-number&gt;&lt;foreign-keys&gt;&lt;key app="EN" db-id="p20xpfp9fdde26etxw4xpvwpz9aexprxrfs2" timestamp="1729664784"&gt;30&lt;/key&gt;&lt;/foreign-keys&gt;&lt;ref-type name="Web Page"&gt;12&lt;/ref-type&gt;&lt;contributors&gt;&lt;/contributors&gt;&lt;titles&gt;&lt;title&gt;LabelImg&lt;/title&gt;&lt;/titles&gt;&lt;dates&gt;&lt;year&gt;2016&lt;/year&gt;&lt;/dates&gt;&lt;pub-location&gt;Online&lt;/pub-location&gt;&lt;urls&gt;&lt;related-urls&gt;&lt;url&gt;https://github.com/HumanSignal/labelImg.git&lt;/url&gt;&lt;/related-urls&gt;&lt;/urls&gt;&lt;/record&gt;&lt;/Cite&gt;&lt;/EndNote&gt;</w:instrText>
      </w:r>
      <w:r w:rsidR="00444694">
        <w:fldChar w:fldCharType="separate"/>
      </w:r>
      <w:r w:rsidR="006362A7">
        <w:rPr>
          <w:noProof/>
        </w:rPr>
        <w:t>[</w:t>
      </w:r>
      <w:hyperlink w:anchor="_ENREF_15" w:tooltip=", 2016 #30" w:history="1">
        <w:r w:rsidR="00FB7A1D">
          <w:rPr>
            <w:noProof/>
          </w:rPr>
          <w:t>15</w:t>
        </w:r>
      </w:hyperlink>
      <w:r w:rsidR="006362A7">
        <w:rPr>
          <w:noProof/>
        </w:rPr>
        <w:t>]</w:t>
      </w:r>
      <w:r w:rsidR="00444694">
        <w:fldChar w:fldCharType="end"/>
      </w:r>
      <w:r w:rsidRPr="000677B7">
        <w:t xml:space="preserve"> </w:t>
      </w:r>
      <w:r w:rsidRPr="000677B7">
        <w:t>這</w:t>
      </w:r>
      <w:r w:rsidRPr="000677B7">
        <w:rPr>
          <w:rFonts w:hint="eastAsia"/>
        </w:rPr>
        <w:t>款圖像標記工具</w:t>
      </w:r>
      <w:r w:rsidR="00A97438">
        <w:rPr>
          <w:rFonts w:hint="eastAsia"/>
        </w:rPr>
        <w:t>來標記</w:t>
      </w:r>
      <w:r w:rsidR="000A063D">
        <w:rPr>
          <w:rFonts w:hint="eastAsia"/>
        </w:rPr>
        <w:t>圖像</w:t>
      </w:r>
      <w:r w:rsidRPr="000677B7">
        <w:rPr>
          <w:rFonts w:hint="eastAsia"/>
        </w:rPr>
        <w:t>，</w:t>
      </w:r>
      <w:r w:rsidR="00A97438" w:rsidRPr="00A97438">
        <w:rPr>
          <w:rFonts w:hint="eastAsia"/>
        </w:rPr>
        <w:t>這個標記軟體可設定輸出</w:t>
      </w:r>
      <w:r w:rsidR="00A97438">
        <w:rPr>
          <w:rFonts w:hint="eastAsia"/>
        </w:rPr>
        <w:t>格式，</w:t>
      </w:r>
      <w:r w:rsidR="00A97438" w:rsidRPr="00A97438">
        <w:rPr>
          <w:rFonts w:hint="eastAsia"/>
        </w:rPr>
        <w:t>自動將圖</w:t>
      </w:r>
      <w:r w:rsidR="000A063D">
        <w:rPr>
          <w:rFonts w:hint="eastAsia"/>
        </w:rPr>
        <w:t>像</w:t>
      </w:r>
      <w:r w:rsidR="00A97438" w:rsidRPr="00A97438">
        <w:rPr>
          <w:rFonts w:hint="eastAsia"/>
        </w:rPr>
        <w:t>的標記資料正規化</w:t>
      </w:r>
      <w:r w:rsidR="00A97438">
        <w:rPr>
          <w:rFonts w:hint="eastAsia"/>
        </w:rPr>
        <w:t>，</w:t>
      </w:r>
      <w:r w:rsidR="00A97438" w:rsidRPr="00A97438">
        <w:rPr>
          <w:rFonts w:hint="eastAsia"/>
        </w:rPr>
        <w:t>將數據縮放成</w:t>
      </w:r>
      <w:r w:rsidR="00A97438" w:rsidRPr="00A97438">
        <w:rPr>
          <w:rFonts w:hint="eastAsia"/>
        </w:rPr>
        <w:t xml:space="preserve"> </w:t>
      </w:r>
      <w:r w:rsidR="00A97438" w:rsidRPr="00A97438">
        <w:t>0</w:t>
      </w:r>
      <w:r w:rsidR="00A97438" w:rsidRPr="00A97438">
        <w:rPr>
          <w:rFonts w:hint="eastAsia"/>
        </w:rPr>
        <w:t>到</w:t>
      </w:r>
      <w:r w:rsidR="00A97438" w:rsidRPr="00A97438">
        <w:t>1</w:t>
      </w:r>
      <w:r w:rsidR="00A97438" w:rsidRPr="00A97438">
        <w:rPr>
          <w:rFonts w:hint="eastAsia"/>
        </w:rPr>
        <w:t>之間</w:t>
      </w:r>
      <w:r w:rsidR="00A97438">
        <w:rPr>
          <w:rFonts w:hint="eastAsia"/>
        </w:rPr>
        <w:t>。</w:t>
      </w:r>
      <w:r w:rsidR="009416C5">
        <w:fldChar w:fldCharType="begin"/>
      </w:r>
      <w:r w:rsidR="009416C5">
        <w:instrText xml:space="preserve"> </w:instrText>
      </w:r>
      <w:r w:rsidR="009416C5">
        <w:rPr>
          <w:rFonts w:hint="eastAsia"/>
        </w:rPr>
        <w:instrText>REF _Ref180604573 \h</w:instrText>
      </w:r>
      <w:r w:rsidR="009416C5">
        <w:instrText xml:space="preserve"> </w:instrText>
      </w:r>
      <w:r w:rsidR="009416C5">
        <w:fldChar w:fldCharType="separate"/>
      </w:r>
      <w:r w:rsidR="002B5C88">
        <w:rPr>
          <w:rFonts w:hint="eastAsia"/>
        </w:rPr>
        <w:t>圖</w:t>
      </w:r>
      <w:r w:rsidR="002B5C88">
        <w:rPr>
          <w:rFonts w:hint="eastAsia"/>
        </w:rPr>
        <w:t xml:space="preserve"> </w:t>
      </w:r>
      <w:r w:rsidR="002B5C88">
        <w:rPr>
          <w:noProof/>
        </w:rPr>
        <w:t>8</w:t>
      </w:r>
      <w:r w:rsidR="009416C5">
        <w:fldChar w:fldCharType="end"/>
      </w:r>
      <w:r w:rsidR="00A97438">
        <w:rPr>
          <w:rFonts w:hint="eastAsia"/>
        </w:rPr>
        <w:t>為標記頁面</w:t>
      </w:r>
      <w:r w:rsidR="001517D9">
        <w:rPr>
          <w:rFonts w:hint="eastAsia"/>
        </w:rPr>
        <w:t>，</w:t>
      </w:r>
      <w:r w:rsidR="00A97438" w:rsidRPr="00A97438">
        <w:rPr>
          <w:rFonts w:hint="eastAsia"/>
        </w:rPr>
        <w:t>這張圖</w:t>
      </w:r>
      <w:r w:rsidR="000A063D">
        <w:rPr>
          <w:rFonts w:hint="eastAsia"/>
        </w:rPr>
        <w:t>像</w:t>
      </w:r>
      <w:r w:rsidR="00A97438" w:rsidRPr="00A97438">
        <w:rPr>
          <w:rFonts w:hint="eastAsia"/>
        </w:rPr>
        <w:t>中有兩個交通號誌</w:t>
      </w:r>
      <w:r w:rsidR="00A97438">
        <w:rPr>
          <w:rFonts w:hint="eastAsia"/>
        </w:rPr>
        <w:t>，</w:t>
      </w:r>
      <w:r w:rsidR="00A97438" w:rsidRPr="00A97438">
        <w:rPr>
          <w:rFonts w:hint="eastAsia"/>
        </w:rPr>
        <w:t>分別是</w:t>
      </w:r>
      <w:r w:rsidR="00A97438" w:rsidRPr="00A97438">
        <w:rPr>
          <w:rFonts w:hint="eastAsia"/>
        </w:rPr>
        <w:t xml:space="preserve"> </w:t>
      </w:r>
      <w:r w:rsidR="00A97438" w:rsidRPr="00A97438">
        <w:t>60</w:t>
      </w:r>
      <w:r w:rsidR="00A97438" w:rsidRPr="00A97438">
        <w:rPr>
          <w:rFonts w:hint="eastAsia"/>
        </w:rPr>
        <w:t>公里限速跟</w:t>
      </w:r>
      <w:r w:rsidR="00A97438" w:rsidRPr="00A97438">
        <w:t>90</w:t>
      </w:r>
      <w:r w:rsidR="00A97438" w:rsidRPr="00A97438">
        <w:rPr>
          <w:rFonts w:hint="eastAsia"/>
        </w:rPr>
        <w:t>公里限速</w:t>
      </w:r>
      <w:r w:rsidR="00A97438">
        <w:rPr>
          <w:rFonts w:hint="eastAsia"/>
        </w:rPr>
        <w:t>，分別</w:t>
      </w:r>
      <w:r w:rsidR="00A97438" w:rsidRPr="00A97438">
        <w:rPr>
          <w:rFonts w:hint="eastAsia"/>
        </w:rPr>
        <w:t>標記為</w:t>
      </w:r>
      <w:r w:rsidR="00A97438" w:rsidRPr="00A97438">
        <w:rPr>
          <w:rFonts w:hint="eastAsia"/>
        </w:rPr>
        <w:t xml:space="preserve"> </w:t>
      </w:r>
      <w:r w:rsidR="00A97438" w:rsidRPr="00A97438">
        <w:t xml:space="preserve">label 1 </w:t>
      </w:r>
      <w:r w:rsidR="00A97438" w:rsidRPr="00A97438">
        <w:rPr>
          <w:rFonts w:hint="eastAsia"/>
        </w:rPr>
        <w:t>跟</w:t>
      </w:r>
      <w:r w:rsidR="00A97438" w:rsidRPr="00A97438">
        <w:rPr>
          <w:rFonts w:hint="eastAsia"/>
        </w:rPr>
        <w:t xml:space="preserve"> </w:t>
      </w:r>
      <w:r w:rsidR="00A97438" w:rsidRPr="00A97438">
        <w:t>label 2</w:t>
      </w:r>
      <w:r w:rsidR="00A97438">
        <w:rPr>
          <w:rFonts w:hint="eastAsia"/>
        </w:rPr>
        <w:t>，如</w:t>
      </w:r>
      <w:r w:rsidR="009416C5">
        <w:fldChar w:fldCharType="begin"/>
      </w:r>
      <w:r w:rsidR="009416C5">
        <w:instrText xml:space="preserve"> </w:instrText>
      </w:r>
      <w:r w:rsidR="009416C5">
        <w:rPr>
          <w:rFonts w:hint="eastAsia"/>
        </w:rPr>
        <w:instrText>REF _Ref180604584 \h</w:instrText>
      </w:r>
      <w:r w:rsidR="009416C5">
        <w:instrText xml:space="preserve"> </w:instrText>
      </w:r>
      <w:r w:rsidR="009416C5">
        <w:fldChar w:fldCharType="separate"/>
      </w:r>
      <w:r w:rsidR="002B5C88">
        <w:rPr>
          <w:rFonts w:hint="eastAsia"/>
        </w:rPr>
        <w:t>表</w:t>
      </w:r>
      <w:r w:rsidR="002B5C88">
        <w:rPr>
          <w:rFonts w:hint="eastAsia"/>
        </w:rPr>
        <w:t xml:space="preserve"> </w:t>
      </w:r>
      <w:r w:rsidR="002B5C88">
        <w:rPr>
          <w:noProof/>
        </w:rPr>
        <w:t>1</w:t>
      </w:r>
      <w:r w:rsidR="009416C5">
        <w:fldChar w:fldCharType="end"/>
      </w:r>
      <w:r w:rsidR="00A97438">
        <w:rPr>
          <w:rFonts w:hint="eastAsia"/>
        </w:rPr>
        <w:t>所示，</w:t>
      </w:r>
      <w:r w:rsidR="00A97438" w:rsidRPr="00A97438">
        <w:rPr>
          <w:rFonts w:hint="eastAsia"/>
        </w:rPr>
        <w:t>並存成與圖</w:t>
      </w:r>
      <w:r w:rsidR="000A063D">
        <w:rPr>
          <w:rFonts w:hint="eastAsia"/>
        </w:rPr>
        <w:t>像</w:t>
      </w:r>
      <w:r w:rsidR="00A97438" w:rsidRPr="00A97438">
        <w:rPr>
          <w:rFonts w:hint="eastAsia"/>
        </w:rPr>
        <w:t>檔名相同的</w:t>
      </w:r>
      <w:r w:rsidR="00A97438" w:rsidRPr="00A97438">
        <w:rPr>
          <w:rFonts w:hint="eastAsia"/>
        </w:rPr>
        <w:t xml:space="preserve"> </w:t>
      </w:r>
      <w:r w:rsidR="00A97438">
        <w:rPr>
          <w:rFonts w:hint="eastAsia"/>
        </w:rPr>
        <w:t>.</w:t>
      </w:r>
      <w:r w:rsidR="00A97438" w:rsidRPr="00A97438">
        <w:t>txt</w:t>
      </w:r>
      <w:r w:rsidR="00A97438" w:rsidRPr="00A97438">
        <w:rPr>
          <w:rFonts w:hint="eastAsia"/>
        </w:rPr>
        <w:t>檔</w:t>
      </w:r>
      <w:r w:rsidR="00A97438">
        <w:rPr>
          <w:rFonts w:hint="eastAsia"/>
        </w:rPr>
        <w:t>。</w:t>
      </w:r>
      <w:r w:rsidR="00E92025">
        <w:rPr>
          <w:rFonts w:hint="eastAsia"/>
        </w:rPr>
        <w:t>訓練資料集</w:t>
      </w:r>
      <w:r w:rsidR="00444694">
        <w:rPr>
          <w:rFonts w:hint="eastAsia"/>
        </w:rPr>
        <w:t>如</w:t>
      </w:r>
      <w:r w:rsidR="009416C5">
        <w:fldChar w:fldCharType="begin"/>
      </w:r>
      <w:r w:rsidR="009416C5">
        <w:instrText xml:space="preserve"> </w:instrText>
      </w:r>
      <w:r w:rsidR="009416C5">
        <w:rPr>
          <w:rFonts w:hint="eastAsia"/>
        </w:rPr>
        <w:instrText>REF _Ref180604606 \h</w:instrText>
      </w:r>
      <w:r w:rsidR="009416C5">
        <w:instrText xml:space="preserve"> </w:instrText>
      </w:r>
      <w:r w:rsidR="009416C5">
        <w:fldChar w:fldCharType="separate"/>
      </w:r>
      <w:r w:rsidR="002B5C88">
        <w:rPr>
          <w:rFonts w:hint="eastAsia"/>
        </w:rPr>
        <w:t>表</w:t>
      </w:r>
      <w:r w:rsidR="002B5C88">
        <w:rPr>
          <w:rFonts w:hint="eastAsia"/>
        </w:rPr>
        <w:t xml:space="preserve"> </w:t>
      </w:r>
      <w:r w:rsidR="002B5C88">
        <w:rPr>
          <w:noProof/>
        </w:rPr>
        <w:t>2</w:t>
      </w:r>
      <w:r w:rsidR="009416C5">
        <w:fldChar w:fldCharType="end"/>
      </w:r>
      <w:r w:rsidR="00444694">
        <w:rPr>
          <w:rFonts w:hint="eastAsia"/>
        </w:rPr>
        <w:t>所示，</w:t>
      </w:r>
      <w:r w:rsidR="00F81B35">
        <w:t>我們共標記了</w:t>
      </w:r>
      <w:r w:rsidR="00F81B35">
        <w:t>1,844</w:t>
      </w:r>
      <w:r w:rsidR="00F81B35">
        <w:t>個限速</w:t>
      </w:r>
      <w:r w:rsidR="00F81B35">
        <w:t>30</w:t>
      </w:r>
      <w:r w:rsidR="00F81B35">
        <w:t>公里的標誌</w:t>
      </w:r>
      <w:r w:rsidR="00290C86">
        <w:rPr>
          <w:rFonts w:hint="eastAsia"/>
        </w:rPr>
        <w:t>、</w:t>
      </w:r>
      <w:r w:rsidR="00F81B35">
        <w:rPr>
          <w:rFonts w:hint="eastAsia"/>
        </w:rPr>
        <w:t>8</w:t>
      </w:r>
      <w:r w:rsidR="00F81B35">
        <w:t>92</w:t>
      </w:r>
      <w:r w:rsidR="00F81B35">
        <w:t>個</w:t>
      </w:r>
      <w:r w:rsidR="00F81B35">
        <w:t>60</w:t>
      </w:r>
      <w:r w:rsidR="00F81B35">
        <w:t>公里的標誌及</w:t>
      </w:r>
      <w:r w:rsidR="00F81B35">
        <w:t>885</w:t>
      </w:r>
      <w:r w:rsidR="00F81B35">
        <w:t>個</w:t>
      </w:r>
      <w:r w:rsidR="00F81B35">
        <w:t>90</w:t>
      </w:r>
      <w:r w:rsidR="00F81B35">
        <w:t>公里的標誌。這些標記數據將作為後續訓練模型</w:t>
      </w:r>
      <w:r w:rsidR="00FE56C2">
        <w:rPr>
          <w:rFonts w:hint="eastAsia"/>
        </w:rPr>
        <w:t>的資料</w:t>
      </w:r>
      <w:r w:rsidR="00F81B35">
        <w:t>。</w:t>
      </w:r>
    </w:p>
    <w:p w14:paraId="2832DE46" w14:textId="77777777" w:rsidR="00F81B35" w:rsidRDefault="00F81B35" w:rsidP="00311B31">
      <w:pPr>
        <w:jc w:val="center"/>
      </w:pPr>
      <w:r>
        <w:rPr>
          <w:rFonts w:hint="eastAsia"/>
          <w:noProof/>
        </w:rPr>
        <w:drawing>
          <wp:inline distT="0" distB="0" distL="0" distR="0" wp14:anchorId="49A3B43C" wp14:editId="71F871EF">
            <wp:extent cx="4429497" cy="2982546"/>
            <wp:effectExtent l="0" t="0" r="0" b="8890"/>
            <wp:docPr id="1503076772" name="圖片 1503076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076772" name="2024-10-12 20-26-35 的螢幕擷圖.png"/>
                    <pic:cNvPicPr/>
                  </pic:nvPicPr>
                  <pic:blipFill rotWithShape="1">
                    <a:blip r:embed="rId44" cstate="print">
                      <a:extLst>
                        <a:ext uri="{28A0092B-C50C-407E-A947-70E740481C1C}">
                          <a14:useLocalDpi xmlns:a14="http://schemas.microsoft.com/office/drawing/2010/main" val="0"/>
                        </a:ext>
                      </a:extLst>
                    </a:blip>
                    <a:srcRect l="14901" t="10218" r="42431" b="38709"/>
                    <a:stretch/>
                  </pic:blipFill>
                  <pic:spPr bwMode="auto">
                    <a:xfrm>
                      <a:off x="0" y="0"/>
                      <a:ext cx="4439885" cy="2989540"/>
                    </a:xfrm>
                    <a:prstGeom prst="rect">
                      <a:avLst/>
                    </a:prstGeom>
                    <a:ln>
                      <a:noFill/>
                    </a:ln>
                    <a:extLst>
                      <a:ext uri="{53640926-AAD7-44D8-BBD7-CCE9431645EC}">
                        <a14:shadowObscured xmlns:a14="http://schemas.microsoft.com/office/drawing/2010/main"/>
                      </a:ext>
                    </a:extLst>
                  </pic:spPr>
                </pic:pic>
              </a:graphicData>
            </a:graphic>
          </wp:inline>
        </w:drawing>
      </w:r>
    </w:p>
    <w:p w14:paraId="51215985" w14:textId="139005AC" w:rsidR="00FE56C2" w:rsidRDefault="00F81B35" w:rsidP="009C7025">
      <w:pPr>
        <w:pStyle w:val="af8"/>
        <w:jc w:val="center"/>
      </w:pPr>
      <w:bookmarkStart w:id="115" w:name="_Ref180604573"/>
      <w:bookmarkStart w:id="116" w:name="_Toc180611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8</w:t>
      </w:r>
      <w:r>
        <w:fldChar w:fldCharType="end"/>
      </w:r>
      <w:bookmarkEnd w:id="115"/>
      <w:r>
        <w:t>. LabelImg</w:t>
      </w:r>
      <w:r>
        <w:rPr>
          <w:rFonts w:hint="eastAsia"/>
        </w:rPr>
        <w:t xml:space="preserve"> </w:t>
      </w:r>
      <w:r>
        <w:rPr>
          <w:rFonts w:hint="eastAsia"/>
        </w:rPr>
        <w:t>標記畫面</w:t>
      </w:r>
      <w:bookmarkEnd w:id="116"/>
    </w:p>
    <w:p w14:paraId="43CD12B2" w14:textId="10C761AF" w:rsidR="00311B31" w:rsidRDefault="00311B31" w:rsidP="00311B31">
      <w:pPr>
        <w:pStyle w:val="af8"/>
        <w:keepNext/>
        <w:jc w:val="center"/>
      </w:pPr>
      <w:bookmarkStart w:id="117" w:name="_Ref180604584"/>
      <w:bookmarkStart w:id="118" w:name="_Toc18061182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B5C88">
        <w:rPr>
          <w:noProof/>
        </w:rPr>
        <w:t>1</w:t>
      </w:r>
      <w:r>
        <w:fldChar w:fldCharType="end"/>
      </w:r>
      <w:bookmarkEnd w:id="117"/>
      <w:r>
        <w:t xml:space="preserve">. </w:t>
      </w:r>
      <w:r>
        <w:rPr>
          <w:rFonts w:hint="eastAsia"/>
        </w:rPr>
        <w:t>圖</w:t>
      </w:r>
      <w:r>
        <w:rPr>
          <w:rFonts w:hint="eastAsia"/>
        </w:rPr>
        <w:t>8</w:t>
      </w:r>
      <w:r>
        <w:rPr>
          <w:rFonts w:hint="eastAsia"/>
        </w:rPr>
        <w:t>標記內容</w:t>
      </w:r>
      <w:bookmarkEnd w:id="118"/>
    </w:p>
    <w:tbl>
      <w:tblPr>
        <w:tblStyle w:val="af3"/>
        <w:tblW w:w="0" w:type="auto"/>
        <w:tblLook w:val="04A0" w:firstRow="1" w:lastRow="0" w:firstColumn="1" w:lastColumn="0" w:noHBand="0" w:noVBand="1"/>
      </w:tblPr>
      <w:tblGrid>
        <w:gridCol w:w="1755"/>
        <w:gridCol w:w="1755"/>
        <w:gridCol w:w="1755"/>
        <w:gridCol w:w="1756"/>
        <w:gridCol w:w="1756"/>
      </w:tblGrid>
      <w:tr w:rsidR="00311B31" w14:paraId="4BE72DBB" w14:textId="77777777" w:rsidTr="00311B31">
        <w:tc>
          <w:tcPr>
            <w:tcW w:w="1755" w:type="dxa"/>
          </w:tcPr>
          <w:p w14:paraId="06AD35D9" w14:textId="4967FBED" w:rsidR="00311B31" w:rsidRPr="00290C86" w:rsidRDefault="00311B31" w:rsidP="00311B31">
            <w:r w:rsidRPr="00290C86">
              <w:t>Class(Label)</w:t>
            </w:r>
          </w:p>
        </w:tc>
        <w:tc>
          <w:tcPr>
            <w:tcW w:w="1755" w:type="dxa"/>
          </w:tcPr>
          <w:p w14:paraId="3DF77E7A" w14:textId="05861873" w:rsidR="00311B31" w:rsidRDefault="00311B31" w:rsidP="00311B31">
            <w:r>
              <w:rPr>
                <w:rFonts w:hint="eastAsia"/>
              </w:rPr>
              <w:t>X</w:t>
            </w:r>
          </w:p>
        </w:tc>
        <w:tc>
          <w:tcPr>
            <w:tcW w:w="1755" w:type="dxa"/>
          </w:tcPr>
          <w:p w14:paraId="5ABBF472" w14:textId="04649EF1" w:rsidR="00311B31" w:rsidRDefault="00311B31" w:rsidP="00311B31">
            <w:r>
              <w:rPr>
                <w:rFonts w:hint="eastAsia"/>
              </w:rPr>
              <w:t>Y</w:t>
            </w:r>
          </w:p>
        </w:tc>
        <w:tc>
          <w:tcPr>
            <w:tcW w:w="1756" w:type="dxa"/>
          </w:tcPr>
          <w:p w14:paraId="779DA95B" w14:textId="233228A4" w:rsidR="00311B31" w:rsidRDefault="00311B31" w:rsidP="00311B31">
            <w:r>
              <w:rPr>
                <w:rFonts w:hint="eastAsia"/>
              </w:rPr>
              <w:t>W</w:t>
            </w:r>
          </w:p>
        </w:tc>
        <w:tc>
          <w:tcPr>
            <w:tcW w:w="1756" w:type="dxa"/>
          </w:tcPr>
          <w:p w14:paraId="7676F022" w14:textId="564DF20B" w:rsidR="00311B31" w:rsidRDefault="00311B31" w:rsidP="00311B31">
            <w:r>
              <w:rPr>
                <w:rFonts w:hint="eastAsia"/>
              </w:rPr>
              <w:t>H</w:t>
            </w:r>
          </w:p>
        </w:tc>
      </w:tr>
      <w:tr w:rsidR="00311B31" w14:paraId="038409BA" w14:textId="77777777" w:rsidTr="00311B31">
        <w:tc>
          <w:tcPr>
            <w:tcW w:w="1755" w:type="dxa"/>
          </w:tcPr>
          <w:p w14:paraId="7ED22FA1" w14:textId="1F372863" w:rsidR="00311B31" w:rsidRDefault="00311B31" w:rsidP="00311B31">
            <w:r>
              <w:rPr>
                <w:rFonts w:hint="eastAsia"/>
              </w:rPr>
              <w:t>1 (60k</w:t>
            </w:r>
            <w:r>
              <w:t>m/h)</w:t>
            </w:r>
          </w:p>
        </w:tc>
        <w:tc>
          <w:tcPr>
            <w:tcW w:w="1755" w:type="dxa"/>
          </w:tcPr>
          <w:p w14:paraId="607A2561" w14:textId="01A3D730" w:rsidR="00311B31" w:rsidRDefault="00311B31" w:rsidP="00311B31">
            <w:r w:rsidRPr="00311B31">
              <w:t>0.618437</w:t>
            </w:r>
          </w:p>
        </w:tc>
        <w:tc>
          <w:tcPr>
            <w:tcW w:w="1755" w:type="dxa"/>
          </w:tcPr>
          <w:p w14:paraId="48F8D7AC" w14:textId="726CDB3D" w:rsidR="00311B31" w:rsidRDefault="00311B31" w:rsidP="00311B31">
            <w:r w:rsidRPr="00311B31">
              <w:t>0.455833</w:t>
            </w:r>
          </w:p>
        </w:tc>
        <w:tc>
          <w:tcPr>
            <w:tcW w:w="1756" w:type="dxa"/>
          </w:tcPr>
          <w:p w14:paraId="0D76CEBC" w14:textId="6FC02247" w:rsidR="00311B31" w:rsidRDefault="00311B31" w:rsidP="00311B31">
            <w:r w:rsidRPr="00311B31">
              <w:t>0.036875</w:t>
            </w:r>
          </w:p>
        </w:tc>
        <w:tc>
          <w:tcPr>
            <w:tcW w:w="1756" w:type="dxa"/>
          </w:tcPr>
          <w:p w14:paraId="21E5AF55" w14:textId="27507BE4" w:rsidR="00311B31" w:rsidRDefault="00311B31" w:rsidP="00311B31">
            <w:r w:rsidRPr="00311B31">
              <w:t>0.053333</w:t>
            </w:r>
          </w:p>
        </w:tc>
      </w:tr>
      <w:tr w:rsidR="00311B31" w14:paraId="5B7B23B5" w14:textId="77777777" w:rsidTr="00311B31">
        <w:tc>
          <w:tcPr>
            <w:tcW w:w="1755" w:type="dxa"/>
          </w:tcPr>
          <w:p w14:paraId="7B75E0BC" w14:textId="06B61D12" w:rsidR="00311B31" w:rsidRDefault="00311B31" w:rsidP="00311B31">
            <w:r>
              <w:rPr>
                <w:rFonts w:hint="eastAsia"/>
              </w:rPr>
              <w:t>2</w:t>
            </w:r>
            <w:r>
              <w:t xml:space="preserve"> (90km/h)</w:t>
            </w:r>
          </w:p>
        </w:tc>
        <w:tc>
          <w:tcPr>
            <w:tcW w:w="1755" w:type="dxa"/>
          </w:tcPr>
          <w:p w14:paraId="743B8707" w14:textId="57D10F8D" w:rsidR="00311B31" w:rsidRDefault="00311B31" w:rsidP="00311B31">
            <w:r w:rsidRPr="00311B31">
              <w:t>0.541562</w:t>
            </w:r>
          </w:p>
        </w:tc>
        <w:tc>
          <w:tcPr>
            <w:tcW w:w="1755" w:type="dxa"/>
          </w:tcPr>
          <w:p w14:paraId="2AB805C4" w14:textId="5829AF56" w:rsidR="00311B31" w:rsidRDefault="00311B31" w:rsidP="00311B31">
            <w:r w:rsidRPr="00311B31">
              <w:t>0.487917</w:t>
            </w:r>
          </w:p>
        </w:tc>
        <w:tc>
          <w:tcPr>
            <w:tcW w:w="1756" w:type="dxa"/>
          </w:tcPr>
          <w:p w14:paraId="70C1EB2B" w14:textId="5AEE0481" w:rsidR="00311B31" w:rsidRDefault="00311B31" w:rsidP="00311B31">
            <w:r w:rsidRPr="00311B31">
              <w:t>0.014375</w:t>
            </w:r>
          </w:p>
        </w:tc>
        <w:tc>
          <w:tcPr>
            <w:tcW w:w="1756" w:type="dxa"/>
          </w:tcPr>
          <w:p w14:paraId="5A67CEF3" w14:textId="766349C6" w:rsidR="00311B31" w:rsidRDefault="00311B31" w:rsidP="00311B31">
            <w:r w:rsidRPr="00311B31">
              <w:t>0.020833</w:t>
            </w:r>
          </w:p>
        </w:tc>
      </w:tr>
    </w:tbl>
    <w:p w14:paraId="111218A0" w14:textId="58E8A39E" w:rsidR="009416C5" w:rsidRDefault="009416C5" w:rsidP="009416C5">
      <w:pPr>
        <w:pStyle w:val="af8"/>
        <w:keepNext/>
        <w:jc w:val="center"/>
      </w:pPr>
      <w:bookmarkStart w:id="119" w:name="_Ref180604606"/>
      <w:bookmarkStart w:id="120" w:name="_Toc18061182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B5C88">
        <w:rPr>
          <w:noProof/>
        </w:rPr>
        <w:t>2</w:t>
      </w:r>
      <w:r>
        <w:fldChar w:fldCharType="end"/>
      </w:r>
      <w:bookmarkEnd w:id="119"/>
      <w:r>
        <w:rPr>
          <w:rFonts w:hint="eastAsia"/>
        </w:rPr>
        <w:t xml:space="preserve">.  </w:t>
      </w:r>
      <w:r w:rsidRPr="00E25AAB">
        <w:rPr>
          <w:rFonts w:hint="eastAsia"/>
        </w:rPr>
        <w:t>CARLA</w:t>
      </w:r>
      <w:r w:rsidRPr="00E25AAB">
        <w:rPr>
          <w:rFonts w:hint="eastAsia"/>
        </w:rPr>
        <w:t>模擬器資料收集</w:t>
      </w:r>
      <w:bookmarkEnd w:id="120"/>
    </w:p>
    <w:tbl>
      <w:tblPr>
        <w:tblStyle w:val="af3"/>
        <w:tblW w:w="8871" w:type="dxa"/>
        <w:jc w:val="center"/>
        <w:tblLook w:val="04A0" w:firstRow="1" w:lastRow="0" w:firstColumn="1" w:lastColumn="0" w:noHBand="0" w:noVBand="1"/>
      </w:tblPr>
      <w:tblGrid>
        <w:gridCol w:w="1211"/>
        <w:gridCol w:w="1223"/>
        <w:gridCol w:w="1194"/>
        <w:gridCol w:w="1186"/>
        <w:gridCol w:w="1352"/>
        <w:gridCol w:w="1352"/>
        <w:gridCol w:w="1353"/>
      </w:tblGrid>
      <w:tr w:rsidR="00E92025" w14:paraId="011060B7" w14:textId="77777777" w:rsidTr="006362A7">
        <w:trPr>
          <w:jc w:val="center"/>
        </w:trPr>
        <w:tc>
          <w:tcPr>
            <w:tcW w:w="1211" w:type="dxa"/>
            <w:vMerge w:val="restart"/>
          </w:tcPr>
          <w:p w14:paraId="41F49545" w14:textId="77777777" w:rsidR="00E92025" w:rsidRDefault="00E92025" w:rsidP="006362A7">
            <w:pPr>
              <w:jc w:val="center"/>
            </w:pPr>
            <w:r>
              <w:t>Session</w:t>
            </w:r>
          </w:p>
        </w:tc>
        <w:tc>
          <w:tcPr>
            <w:tcW w:w="1223" w:type="dxa"/>
            <w:vMerge w:val="restart"/>
          </w:tcPr>
          <w:p w14:paraId="5F0F5547" w14:textId="77777777" w:rsidR="00E92025" w:rsidRDefault="00E92025" w:rsidP="006362A7">
            <w:pPr>
              <w:jc w:val="center"/>
            </w:pPr>
            <w:r>
              <w:t>Weather Condition</w:t>
            </w:r>
          </w:p>
        </w:tc>
        <w:tc>
          <w:tcPr>
            <w:tcW w:w="1194" w:type="dxa"/>
            <w:vMerge w:val="restart"/>
          </w:tcPr>
          <w:p w14:paraId="6A475D22" w14:textId="77777777" w:rsidR="00E92025" w:rsidRDefault="00E92025" w:rsidP="006362A7">
            <w:pPr>
              <w:jc w:val="center"/>
            </w:pPr>
            <w:r>
              <w:t>Total Frames</w:t>
            </w:r>
          </w:p>
        </w:tc>
        <w:tc>
          <w:tcPr>
            <w:tcW w:w="1186" w:type="dxa"/>
            <w:vMerge w:val="restart"/>
          </w:tcPr>
          <w:p w14:paraId="4ECCC11C" w14:textId="77777777" w:rsidR="00E92025" w:rsidRDefault="00E92025" w:rsidP="006362A7">
            <w:pPr>
              <w:jc w:val="center"/>
            </w:pPr>
            <w:r>
              <w:t>Labelled Frames</w:t>
            </w:r>
          </w:p>
        </w:tc>
        <w:tc>
          <w:tcPr>
            <w:tcW w:w="4057" w:type="dxa"/>
            <w:gridSpan w:val="3"/>
          </w:tcPr>
          <w:p w14:paraId="20192E42" w14:textId="77777777" w:rsidR="00E92025" w:rsidRDefault="00E92025" w:rsidP="006362A7">
            <w:pPr>
              <w:jc w:val="center"/>
            </w:pPr>
            <w:r>
              <w:t>Speed-limit</w:t>
            </w:r>
            <w:r>
              <w:rPr>
                <w:rFonts w:hint="eastAsia"/>
              </w:rPr>
              <w:t xml:space="preserve"> </w:t>
            </w:r>
            <w:r>
              <w:t>Traffic Sign</w:t>
            </w:r>
          </w:p>
        </w:tc>
      </w:tr>
      <w:tr w:rsidR="00E92025" w14:paraId="39F0D708" w14:textId="77777777" w:rsidTr="006362A7">
        <w:trPr>
          <w:jc w:val="center"/>
        </w:trPr>
        <w:tc>
          <w:tcPr>
            <w:tcW w:w="1211" w:type="dxa"/>
            <w:vMerge/>
          </w:tcPr>
          <w:p w14:paraId="6C5AEB93" w14:textId="77777777" w:rsidR="00E92025" w:rsidRDefault="00E92025" w:rsidP="006362A7">
            <w:pPr>
              <w:jc w:val="center"/>
            </w:pPr>
          </w:p>
        </w:tc>
        <w:tc>
          <w:tcPr>
            <w:tcW w:w="1223" w:type="dxa"/>
            <w:vMerge/>
          </w:tcPr>
          <w:p w14:paraId="770C4EDA" w14:textId="77777777" w:rsidR="00E92025" w:rsidRDefault="00E92025" w:rsidP="006362A7">
            <w:pPr>
              <w:jc w:val="center"/>
            </w:pPr>
          </w:p>
        </w:tc>
        <w:tc>
          <w:tcPr>
            <w:tcW w:w="1194" w:type="dxa"/>
            <w:vMerge/>
          </w:tcPr>
          <w:p w14:paraId="2E39EE84" w14:textId="77777777" w:rsidR="00E92025" w:rsidRDefault="00E92025" w:rsidP="006362A7">
            <w:pPr>
              <w:jc w:val="center"/>
            </w:pPr>
          </w:p>
        </w:tc>
        <w:tc>
          <w:tcPr>
            <w:tcW w:w="1186" w:type="dxa"/>
            <w:vMerge/>
          </w:tcPr>
          <w:p w14:paraId="7F801863" w14:textId="77777777" w:rsidR="00E92025" w:rsidRDefault="00E92025" w:rsidP="006362A7">
            <w:pPr>
              <w:jc w:val="center"/>
            </w:pPr>
          </w:p>
        </w:tc>
        <w:tc>
          <w:tcPr>
            <w:tcW w:w="1352" w:type="dxa"/>
          </w:tcPr>
          <w:p w14:paraId="70349761" w14:textId="77777777" w:rsidR="00E92025" w:rsidRDefault="00E92025" w:rsidP="006362A7">
            <w:pPr>
              <w:jc w:val="center"/>
            </w:pPr>
            <w:r>
              <w:rPr>
                <w:rFonts w:hint="eastAsia"/>
              </w:rPr>
              <w:t>3</w:t>
            </w:r>
            <w:r>
              <w:t>0 km/h</w:t>
            </w:r>
          </w:p>
        </w:tc>
        <w:tc>
          <w:tcPr>
            <w:tcW w:w="1352" w:type="dxa"/>
          </w:tcPr>
          <w:p w14:paraId="2CA0698A" w14:textId="77777777" w:rsidR="00E92025" w:rsidRDefault="00E92025" w:rsidP="006362A7">
            <w:pPr>
              <w:jc w:val="center"/>
            </w:pPr>
            <w:r>
              <w:t>60 km/h</w:t>
            </w:r>
          </w:p>
        </w:tc>
        <w:tc>
          <w:tcPr>
            <w:tcW w:w="1353" w:type="dxa"/>
          </w:tcPr>
          <w:p w14:paraId="20FD8C01" w14:textId="77777777" w:rsidR="00E92025" w:rsidRDefault="00E92025" w:rsidP="006362A7">
            <w:pPr>
              <w:jc w:val="center"/>
            </w:pPr>
            <w:r>
              <w:t>90 km/h</w:t>
            </w:r>
          </w:p>
        </w:tc>
      </w:tr>
      <w:tr w:rsidR="00E92025" w14:paraId="615B3113" w14:textId="77777777" w:rsidTr="006362A7">
        <w:trPr>
          <w:jc w:val="center"/>
        </w:trPr>
        <w:tc>
          <w:tcPr>
            <w:tcW w:w="1211" w:type="dxa"/>
          </w:tcPr>
          <w:p w14:paraId="6776317C" w14:textId="77777777" w:rsidR="00E92025" w:rsidRDefault="00E92025" w:rsidP="006362A7">
            <w:pPr>
              <w:jc w:val="center"/>
            </w:pPr>
            <w:r>
              <w:t>Town 0</w:t>
            </w:r>
            <w:r>
              <w:rPr>
                <w:rFonts w:hint="eastAsia"/>
              </w:rPr>
              <w:t>1</w:t>
            </w:r>
          </w:p>
        </w:tc>
        <w:tc>
          <w:tcPr>
            <w:tcW w:w="1223" w:type="dxa"/>
          </w:tcPr>
          <w:p w14:paraId="3C554B3F" w14:textId="77777777" w:rsidR="00E92025" w:rsidRDefault="00E92025" w:rsidP="006362A7">
            <w:pPr>
              <w:jc w:val="center"/>
            </w:pPr>
            <w:r>
              <w:t>Sunny</w:t>
            </w:r>
          </w:p>
        </w:tc>
        <w:tc>
          <w:tcPr>
            <w:tcW w:w="1194" w:type="dxa"/>
          </w:tcPr>
          <w:p w14:paraId="2F348AA0" w14:textId="77777777" w:rsidR="00E92025" w:rsidRDefault="00E92025" w:rsidP="006362A7">
            <w:pPr>
              <w:jc w:val="center"/>
            </w:pPr>
            <w:r>
              <w:t>9381</w:t>
            </w:r>
          </w:p>
        </w:tc>
        <w:tc>
          <w:tcPr>
            <w:tcW w:w="1186" w:type="dxa"/>
          </w:tcPr>
          <w:p w14:paraId="0DB6F4B2" w14:textId="77777777" w:rsidR="00E92025" w:rsidRDefault="00E92025" w:rsidP="006362A7">
            <w:pPr>
              <w:jc w:val="center"/>
            </w:pPr>
            <w:r>
              <w:rPr>
                <w:rFonts w:hint="eastAsia"/>
              </w:rPr>
              <w:t>1</w:t>
            </w:r>
            <w:r>
              <w:t>269</w:t>
            </w:r>
          </w:p>
        </w:tc>
        <w:tc>
          <w:tcPr>
            <w:tcW w:w="1352" w:type="dxa"/>
          </w:tcPr>
          <w:p w14:paraId="3ED5F89A" w14:textId="77777777" w:rsidR="00E92025" w:rsidRDefault="00E92025" w:rsidP="006362A7">
            <w:pPr>
              <w:jc w:val="center"/>
            </w:pPr>
            <w:r>
              <w:rPr>
                <w:rFonts w:hint="eastAsia"/>
              </w:rPr>
              <w:t>5</w:t>
            </w:r>
            <w:r>
              <w:t>46</w:t>
            </w:r>
          </w:p>
        </w:tc>
        <w:tc>
          <w:tcPr>
            <w:tcW w:w="1352" w:type="dxa"/>
          </w:tcPr>
          <w:p w14:paraId="31AEFEAB" w14:textId="77777777" w:rsidR="00E92025" w:rsidRDefault="00E92025" w:rsidP="006362A7">
            <w:pPr>
              <w:jc w:val="center"/>
            </w:pPr>
            <w:r>
              <w:t>251</w:t>
            </w:r>
          </w:p>
        </w:tc>
        <w:tc>
          <w:tcPr>
            <w:tcW w:w="1353" w:type="dxa"/>
          </w:tcPr>
          <w:p w14:paraId="216CADFB" w14:textId="77777777" w:rsidR="00E92025" w:rsidRDefault="00E92025" w:rsidP="006362A7">
            <w:pPr>
              <w:jc w:val="center"/>
            </w:pPr>
            <w:r>
              <w:t>472</w:t>
            </w:r>
          </w:p>
        </w:tc>
      </w:tr>
      <w:tr w:rsidR="00E92025" w14:paraId="6863042D" w14:textId="77777777" w:rsidTr="006362A7">
        <w:trPr>
          <w:jc w:val="center"/>
        </w:trPr>
        <w:tc>
          <w:tcPr>
            <w:tcW w:w="1211" w:type="dxa"/>
          </w:tcPr>
          <w:p w14:paraId="02769D44" w14:textId="77777777" w:rsidR="00E92025" w:rsidRDefault="00E92025" w:rsidP="006362A7">
            <w:pPr>
              <w:jc w:val="center"/>
            </w:pPr>
            <w:r>
              <w:t>Town 0</w:t>
            </w:r>
            <w:r>
              <w:rPr>
                <w:rFonts w:hint="eastAsia"/>
              </w:rPr>
              <w:t>1</w:t>
            </w:r>
          </w:p>
        </w:tc>
        <w:tc>
          <w:tcPr>
            <w:tcW w:w="1223" w:type="dxa"/>
          </w:tcPr>
          <w:p w14:paraId="1B7BFABE" w14:textId="77777777" w:rsidR="00E92025" w:rsidRDefault="00E92025" w:rsidP="006362A7">
            <w:pPr>
              <w:jc w:val="center"/>
            </w:pPr>
            <w:r>
              <w:t>Rainy</w:t>
            </w:r>
          </w:p>
        </w:tc>
        <w:tc>
          <w:tcPr>
            <w:tcW w:w="1194" w:type="dxa"/>
          </w:tcPr>
          <w:p w14:paraId="7E4F17F9" w14:textId="77777777" w:rsidR="00E92025" w:rsidRDefault="00E92025" w:rsidP="006362A7">
            <w:pPr>
              <w:jc w:val="center"/>
            </w:pPr>
            <w:r>
              <w:t>8098</w:t>
            </w:r>
          </w:p>
        </w:tc>
        <w:tc>
          <w:tcPr>
            <w:tcW w:w="1186" w:type="dxa"/>
          </w:tcPr>
          <w:p w14:paraId="3B57B134" w14:textId="77777777" w:rsidR="00E92025" w:rsidRDefault="00E92025" w:rsidP="006362A7">
            <w:pPr>
              <w:jc w:val="center"/>
            </w:pPr>
            <w:r>
              <w:rPr>
                <w:rFonts w:hint="eastAsia"/>
              </w:rPr>
              <w:t>5</w:t>
            </w:r>
            <w:r>
              <w:t>33</w:t>
            </w:r>
          </w:p>
        </w:tc>
        <w:tc>
          <w:tcPr>
            <w:tcW w:w="1352" w:type="dxa"/>
          </w:tcPr>
          <w:p w14:paraId="2E35FA93" w14:textId="77777777" w:rsidR="00E92025" w:rsidRDefault="00E92025" w:rsidP="006362A7">
            <w:pPr>
              <w:jc w:val="center"/>
            </w:pPr>
            <w:r>
              <w:rPr>
                <w:rFonts w:hint="eastAsia"/>
              </w:rPr>
              <w:t>2</w:t>
            </w:r>
            <w:r>
              <w:t>87</w:t>
            </w:r>
          </w:p>
        </w:tc>
        <w:tc>
          <w:tcPr>
            <w:tcW w:w="1352" w:type="dxa"/>
          </w:tcPr>
          <w:p w14:paraId="67DA9558" w14:textId="77777777" w:rsidR="00E92025" w:rsidRDefault="00E92025" w:rsidP="006362A7">
            <w:pPr>
              <w:jc w:val="center"/>
            </w:pPr>
            <w:r>
              <w:t>78</w:t>
            </w:r>
          </w:p>
        </w:tc>
        <w:tc>
          <w:tcPr>
            <w:tcW w:w="1353" w:type="dxa"/>
          </w:tcPr>
          <w:p w14:paraId="47A036CC" w14:textId="77777777" w:rsidR="00E92025" w:rsidRDefault="00E92025" w:rsidP="006362A7">
            <w:pPr>
              <w:jc w:val="center"/>
            </w:pPr>
            <w:r>
              <w:t>168</w:t>
            </w:r>
          </w:p>
        </w:tc>
      </w:tr>
      <w:tr w:rsidR="00E92025" w14:paraId="3342EFD1" w14:textId="77777777" w:rsidTr="006362A7">
        <w:trPr>
          <w:jc w:val="center"/>
        </w:trPr>
        <w:tc>
          <w:tcPr>
            <w:tcW w:w="1211" w:type="dxa"/>
          </w:tcPr>
          <w:p w14:paraId="39A42AE8" w14:textId="77777777" w:rsidR="00E92025" w:rsidRDefault="00E92025" w:rsidP="006362A7">
            <w:pPr>
              <w:jc w:val="center"/>
            </w:pPr>
            <w:r>
              <w:t>Town 0</w:t>
            </w:r>
            <w:r>
              <w:rPr>
                <w:rFonts w:hint="eastAsia"/>
              </w:rPr>
              <w:t>1</w:t>
            </w:r>
          </w:p>
        </w:tc>
        <w:tc>
          <w:tcPr>
            <w:tcW w:w="1223" w:type="dxa"/>
          </w:tcPr>
          <w:p w14:paraId="6A0EEA15" w14:textId="77777777" w:rsidR="00E92025" w:rsidRDefault="00E92025" w:rsidP="006362A7">
            <w:pPr>
              <w:jc w:val="center"/>
            </w:pPr>
            <w:r>
              <w:t>Cloudy</w:t>
            </w:r>
          </w:p>
        </w:tc>
        <w:tc>
          <w:tcPr>
            <w:tcW w:w="1194" w:type="dxa"/>
          </w:tcPr>
          <w:p w14:paraId="593725BB" w14:textId="77777777" w:rsidR="00E92025" w:rsidRDefault="00E92025" w:rsidP="006362A7">
            <w:pPr>
              <w:jc w:val="center"/>
            </w:pPr>
            <w:r>
              <w:t>5867</w:t>
            </w:r>
          </w:p>
        </w:tc>
        <w:tc>
          <w:tcPr>
            <w:tcW w:w="1186" w:type="dxa"/>
          </w:tcPr>
          <w:p w14:paraId="33AF6BAC" w14:textId="77777777" w:rsidR="00E92025" w:rsidRDefault="00E92025" w:rsidP="006362A7">
            <w:pPr>
              <w:jc w:val="center"/>
            </w:pPr>
            <w:r>
              <w:rPr>
                <w:rFonts w:hint="eastAsia"/>
              </w:rPr>
              <w:t>4</w:t>
            </w:r>
            <w:r>
              <w:t>43</w:t>
            </w:r>
          </w:p>
        </w:tc>
        <w:tc>
          <w:tcPr>
            <w:tcW w:w="1352" w:type="dxa"/>
          </w:tcPr>
          <w:p w14:paraId="6BC27F2C" w14:textId="77777777" w:rsidR="00E92025" w:rsidRDefault="00E92025" w:rsidP="006362A7">
            <w:pPr>
              <w:jc w:val="center"/>
            </w:pPr>
            <w:r>
              <w:rPr>
                <w:rFonts w:hint="eastAsia"/>
              </w:rPr>
              <w:t>2</w:t>
            </w:r>
            <w:r>
              <w:t>07</w:t>
            </w:r>
          </w:p>
        </w:tc>
        <w:tc>
          <w:tcPr>
            <w:tcW w:w="1352" w:type="dxa"/>
          </w:tcPr>
          <w:p w14:paraId="1F95A516" w14:textId="77777777" w:rsidR="00E92025" w:rsidRDefault="00E92025" w:rsidP="006362A7">
            <w:pPr>
              <w:jc w:val="center"/>
            </w:pPr>
            <w:r>
              <w:rPr>
                <w:rFonts w:hint="eastAsia"/>
              </w:rPr>
              <w:t>8</w:t>
            </w:r>
            <w:r>
              <w:t>9</w:t>
            </w:r>
          </w:p>
        </w:tc>
        <w:tc>
          <w:tcPr>
            <w:tcW w:w="1353" w:type="dxa"/>
          </w:tcPr>
          <w:p w14:paraId="4AEAF843" w14:textId="77777777" w:rsidR="00E92025" w:rsidRDefault="00E92025" w:rsidP="006362A7">
            <w:pPr>
              <w:jc w:val="center"/>
            </w:pPr>
            <w:r>
              <w:t>147</w:t>
            </w:r>
          </w:p>
        </w:tc>
      </w:tr>
      <w:tr w:rsidR="00E92025" w14:paraId="6BF4F22E" w14:textId="77777777" w:rsidTr="006362A7">
        <w:trPr>
          <w:jc w:val="center"/>
        </w:trPr>
        <w:tc>
          <w:tcPr>
            <w:tcW w:w="1211" w:type="dxa"/>
          </w:tcPr>
          <w:p w14:paraId="29F6F7B9" w14:textId="77777777" w:rsidR="00E92025" w:rsidRDefault="00E92025" w:rsidP="006362A7">
            <w:pPr>
              <w:jc w:val="center"/>
            </w:pPr>
            <w:r>
              <w:t>Town 0</w:t>
            </w:r>
            <w:r>
              <w:rPr>
                <w:rFonts w:hint="eastAsia"/>
              </w:rPr>
              <w:t>2</w:t>
            </w:r>
          </w:p>
        </w:tc>
        <w:tc>
          <w:tcPr>
            <w:tcW w:w="1223" w:type="dxa"/>
          </w:tcPr>
          <w:p w14:paraId="028A4309" w14:textId="77777777" w:rsidR="00E92025" w:rsidRDefault="00E92025" w:rsidP="006362A7">
            <w:pPr>
              <w:jc w:val="center"/>
            </w:pPr>
            <w:r>
              <w:t>Sunny</w:t>
            </w:r>
          </w:p>
        </w:tc>
        <w:tc>
          <w:tcPr>
            <w:tcW w:w="1194" w:type="dxa"/>
          </w:tcPr>
          <w:p w14:paraId="0D3A670C" w14:textId="77777777" w:rsidR="00E92025" w:rsidRDefault="00E92025" w:rsidP="006362A7">
            <w:pPr>
              <w:jc w:val="center"/>
            </w:pPr>
            <w:r>
              <w:t>4721</w:t>
            </w:r>
          </w:p>
        </w:tc>
        <w:tc>
          <w:tcPr>
            <w:tcW w:w="1186" w:type="dxa"/>
          </w:tcPr>
          <w:p w14:paraId="148FE260" w14:textId="77777777" w:rsidR="00E92025" w:rsidRDefault="00E92025" w:rsidP="006362A7">
            <w:pPr>
              <w:jc w:val="center"/>
            </w:pPr>
            <w:r>
              <w:rPr>
                <w:rFonts w:hint="eastAsia"/>
              </w:rPr>
              <w:t>5</w:t>
            </w:r>
            <w:r>
              <w:t>15</w:t>
            </w:r>
          </w:p>
        </w:tc>
        <w:tc>
          <w:tcPr>
            <w:tcW w:w="1352" w:type="dxa"/>
          </w:tcPr>
          <w:p w14:paraId="6EEC2B05" w14:textId="77777777" w:rsidR="00E92025" w:rsidRDefault="00E92025" w:rsidP="006362A7">
            <w:pPr>
              <w:jc w:val="center"/>
            </w:pPr>
            <w:r>
              <w:rPr>
                <w:rFonts w:hint="eastAsia"/>
              </w:rPr>
              <w:t>3</w:t>
            </w:r>
            <w:r>
              <w:t>06</w:t>
            </w:r>
          </w:p>
        </w:tc>
        <w:tc>
          <w:tcPr>
            <w:tcW w:w="1352" w:type="dxa"/>
          </w:tcPr>
          <w:p w14:paraId="753B4B92" w14:textId="77777777" w:rsidR="00E92025" w:rsidRDefault="00E92025" w:rsidP="006362A7">
            <w:pPr>
              <w:jc w:val="center"/>
            </w:pPr>
            <w:r>
              <w:rPr>
                <w:rFonts w:hint="eastAsia"/>
              </w:rPr>
              <w:t>1</w:t>
            </w:r>
            <w:r>
              <w:t>66</w:t>
            </w:r>
          </w:p>
        </w:tc>
        <w:tc>
          <w:tcPr>
            <w:tcW w:w="1353" w:type="dxa"/>
          </w:tcPr>
          <w:p w14:paraId="7ECF2615" w14:textId="77777777" w:rsidR="00E92025" w:rsidRDefault="00E92025" w:rsidP="006362A7">
            <w:pPr>
              <w:jc w:val="center"/>
            </w:pPr>
            <w:r>
              <w:rPr>
                <w:rFonts w:hint="eastAsia"/>
              </w:rPr>
              <w:t>4</w:t>
            </w:r>
            <w:r>
              <w:t>3</w:t>
            </w:r>
          </w:p>
        </w:tc>
      </w:tr>
      <w:tr w:rsidR="00E92025" w14:paraId="3F0982E8" w14:textId="77777777" w:rsidTr="006362A7">
        <w:trPr>
          <w:jc w:val="center"/>
        </w:trPr>
        <w:tc>
          <w:tcPr>
            <w:tcW w:w="1211" w:type="dxa"/>
          </w:tcPr>
          <w:p w14:paraId="2EFBC6F9" w14:textId="77777777" w:rsidR="00E92025" w:rsidRDefault="00E92025" w:rsidP="006362A7">
            <w:pPr>
              <w:jc w:val="center"/>
            </w:pPr>
            <w:r>
              <w:t>Town 0</w:t>
            </w:r>
            <w:r>
              <w:rPr>
                <w:rFonts w:hint="eastAsia"/>
              </w:rPr>
              <w:t>2</w:t>
            </w:r>
          </w:p>
        </w:tc>
        <w:tc>
          <w:tcPr>
            <w:tcW w:w="1223" w:type="dxa"/>
          </w:tcPr>
          <w:p w14:paraId="0C0D0677" w14:textId="77777777" w:rsidR="00E92025" w:rsidRDefault="00E92025" w:rsidP="006362A7">
            <w:pPr>
              <w:jc w:val="center"/>
            </w:pPr>
            <w:r>
              <w:t>Cloudy</w:t>
            </w:r>
          </w:p>
        </w:tc>
        <w:tc>
          <w:tcPr>
            <w:tcW w:w="1194" w:type="dxa"/>
          </w:tcPr>
          <w:p w14:paraId="6ABDCC0F" w14:textId="77777777" w:rsidR="00E92025" w:rsidRDefault="00E92025" w:rsidP="006362A7">
            <w:pPr>
              <w:jc w:val="center"/>
            </w:pPr>
            <w:r>
              <w:t>3985</w:t>
            </w:r>
          </w:p>
        </w:tc>
        <w:tc>
          <w:tcPr>
            <w:tcW w:w="1186" w:type="dxa"/>
          </w:tcPr>
          <w:p w14:paraId="0E4A4A92" w14:textId="77777777" w:rsidR="00E92025" w:rsidRDefault="00E92025" w:rsidP="006362A7">
            <w:pPr>
              <w:jc w:val="center"/>
            </w:pPr>
            <w:r>
              <w:t>861</w:t>
            </w:r>
          </w:p>
        </w:tc>
        <w:tc>
          <w:tcPr>
            <w:tcW w:w="1352" w:type="dxa"/>
          </w:tcPr>
          <w:p w14:paraId="531B84D3" w14:textId="77777777" w:rsidR="00E92025" w:rsidRDefault="00E92025" w:rsidP="006362A7">
            <w:pPr>
              <w:jc w:val="center"/>
            </w:pPr>
            <w:r>
              <w:rPr>
                <w:rFonts w:hint="eastAsia"/>
              </w:rPr>
              <w:t>4</w:t>
            </w:r>
            <w:r>
              <w:t>98</w:t>
            </w:r>
          </w:p>
        </w:tc>
        <w:tc>
          <w:tcPr>
            <w:tcW w:w="1352" w:type="dxa"/>
          </w:tcPr>
          <w:p w14:paraId="61C37EEC" w14:textId="77777777" w:rsidR="00E92025" w:rsidRDefault="00E92025" w:rsidP="006362A7">
            <w:pPr>
              <w:jc w:val="center"/>
            </w:pPr>
            <w:r>
              <w:rPr>
                <w:rFonts w:hint="eastAsia"/>
              </w:rPr>
              <w:t>3</w:t>
            </w:r>
            <w:r>
              <w:t>08</w:t>
            </w:r>
          </w:p>
        </w:tc>
        <w:tc>
          <w:tcPr>
            <w:tcW w:w="1353" w:type="dxa"/>
          </w:tcPr>
          <w:p w14:paraId="23E90FA2" w14:textId="77777777" w:rsidR="00E92025" w:rsidRDefault="00E92025" w:rsidP="006362A7">
            <w:pPr>
              <w:jc w:val="center"/>
            </w:pPr>
            <w:r>
              <w:rPr>
                <w:rFonts w:hint="eastAsia"/>
              </w:rPr>
              <w:t>5</w:t>
            </w:r>
            <w:r>
              <w:t>5</w:t>
            </w:r>
          </w:p>
        </w:tc>
      </w:tr>
      <w:tr w:rsidR="00E92025" w14:paraId="66542EEE" w14:textId="77777777" w:rsidTr="006362A7">
        <w:trPr>
          <w:jc w:val="center"/>
        </w:trPr>
        <w:tc>
          <w:tcPr>
            <w:tcW w:w="1211" w:type="dxa"/>
          </w:tcPr>
          <w:p w14:paraId="6AEFDBF0" w14:textId="77777777" w:rsidR="00E92025" w:rsidRDefault="00E92025" w:rsidP="006362A7">
            <w:pPr>
              <w:jc w:val="center"/>
            </w:pPr>
            <w:r>
              <w:rPr>
                <w:rFonts w:hint="eastAsia"/>
              </w:rPr>
              <w:t>T</w:t>
            </w:r>
            <w:r>
              <w:t>otal</w:t>
            </w:r>
          </w:p>
        </w:tc>
        <w:tc>
          <w:tcPr>
            <w:tcW w:w="1223" w:type="dxa"/>
          </w:tcPr>
          <w:p w14:paraId="0ED58857" w14:textId="77777777" w:rsidR="00E92025" w:rsidRDefault="00E92025" w:rsidP="006362A7">
            <w:pPr>
              <w:jc w:val="center"/>
            </w:pPr>
          </w:p>
        </w:tc>
        <w:tc>
          <w:tcPr>
            <w:tcW w:w="1194" w:type="dxa"/>
          </w:tcPr>
          <w:p w14:paraId="30DC38B7" w14:textId="77777777" w:rsidR="00E92025" w:rsidRDefault="00E92025" w:rsidP="006362A7">
            <w:pPr>
              <w:jc w:val="center"/>
            </w:pPr>
            <w:r>
              <w:rPr>
                <w:rFonts w:hint="eastAsia"/>
              </w:rPr>
              <w:t>3</w:t>
            </w:r>
            <w:r>
              <w:t>2052</w:t>
            </w:r>
          </w:p>
        </w:tc>
        <w:tc>
          <w:tcPr>
            <w:tcW w:w="1186" w:type="dxa"/>
          </w:tcPr>
          <w:p w14:paraId="0B78866C" w14:textId="77777777" w:rsidR="00E92025" w:rsidRDefault="00E92025" w:rsidP="006362A7">
            <w:pPr>
              <w:jc w:val="center"/>
            </w:pPr>
            <w:r>
              <w:rPr>
                <w:rFonts w:hint="eastAsia"/>
              </w:rPr>
              <w:t>3</w:t>
            </w:r>
            <w:r>
              <w:t>621</w:t>
            </w:r>
          </w:p>
        </w:tc>
        <w:tc>
          <w:tcPr>
            <w:tcW w:w="1352" w:type="dxa"/>
          </w:tcPr>
          <w:p w14:paraId="29C98AB8" w14:textId="77777777" w:rsidR="00E92025" w:rsidRDefault="00E92025" w:rsidP="006362A7">
            <w:pPr>
              <w:jc w:val="center"/>
            </w:pPr>
            <w:r>
              <w:rPr>
                <w:rFonts w:hint="eastAsia"/>
              </w:rPr>
              <w:t>1</w:t>
            </w:r>
            <w:r>
              <w:t>844</w:t>
            </w:r>
          </w:p>
        </w:tc>
        <w:tc>
          <w:tcPr>
            <w:tcW w:w="1352" w:type="dxa"/>
          </w:tcPr>
          <w:p w14:paraId="33DB7223" w14:textId="77777777" w:rsidR="00E92025" w:rsidRDefault="00E92025" w:rsidP="006362A7">
            <w:pPr>
              <w:jc w:val="center"/>
            </w:pPr>
            <w:r>
              <w:rPr>
                <w:rFonts w:hint="eastAsia"/>
              </w:rPr>
              <w:t>8</w:t>
            </w:r>
            <w:r>
              <w:t>92</w:t>
            </w:r>
          </w:p>
        </w:tc>
        <w:tc>
          <w:tcPr>
            <w:tcW w:w="1353" w:type="dxa"/>
          </w:tcPr>
          <w:p w14:paraId="04B67286" w14:textId="77777777" w:rsidR="00E92025" w:rsidRDefault="00E92025" w:rsidP="006362A7">
            <w:pPr>
              <w:keepNext/>
              <w:jc w:val="center"/>
            </w:pPr>
            <w:r>
              <w:rPr>
                <w:rFonts w:hint="eastAsia"/>
              </w:rPr>
              <w:t>8</w:t>
            </w:r>
            <w:r>
              <w:t>85</w:t>
            </w:r>
          </w:p>
        </w:tc>
      </w:tr>
    </w:tbl>
    <w:p w14:paraId="5573A5B7" w14:textId="77777777" w:rsidR="00E92025" w:rsidRPr="00E92025" w:rsidRDefault="00E92025" w:rsidP="00E92025"/>
    <w:p w14:paraId="2179ED3A" w14:textId="4680C789" w:rsidR="00043F8F" w:rsidRPr="00043F8F" w:rsidRDefault="00EE25D9" w:rsidP="000677B7">
      <w:pPr>
        <w:pStyle w:val="a1"/>
        <w:rPr>
          <w:b w:val="0"/>
          <w:sz w:val="24"/>
        </w:rPr>
      </w:pPr>
      <w:bookmarkStart w:id="121" w:name="_Toc180611772"/>
      <w:r>
        <w:rPr>
          <w:rFonts w:hint="eastAsia"/>
        </w:rPr>
        <w:t>Po</w:t>
      </w:r>
      <w:r>
        <w:t>isoning Training Data</w:t>
      </w:r>
      <w:bookmarkEnd w:id="121"/>
    </w:p>
    <w:p w14:paraId="1FE8EE44" w14:textId="05D3B87F" w:rsidR="001517D9" w:rsidRDefault="00290C86" w:rsidP="006628FD">
      <w:pPr>
        <w:ind w:firstLine="480"/>
      </w:pPr>
      <w:r>
        <w:rPr>
          <w:rFonts w:hint="eastAsia"/>
        </w:rPr>
        <w:t>接下來</w:t>
      </w:r>
      <w:r w:rsidR="001517D9">
        <w:rPr>
          <w:rFonts w:hint="eastAsia"/>
        </w:rPr>
        <w:t>介紹實驗中污染訓練資料的流程</w:t>
      </w:r>
      <w:r>
        <w:rPr>
          <w:rFonts w:hint="eastAsia"/>
        </w:rPr>
        <w:t>。</w:t>
      </w:r>
      <w:r w:rsidR="001517D9">
        <w:rPr>
          <w:rFonts w:hint="eastAsia"/>
        </w:rPr>
        <w:t>首先要生成</w:t>
      </w:r>
      <w:r>
        <w:rPr>
          <w:rFonts w:hint="eastAsia"/>
        </w:rPr>
        <w:t>本</w:t>
      </w:r>
      <w:r w:rsidR="001517D9">
        <w:rPr>
          <w:rFonts w:hint="eastAsia"/>
        </w:rPr>
        <w:t>實驗中後門攻擊</w:t>
      </w:r>
      <w:r>
        <w:rPr>
          <w:rFonts w:hint="eastAsia"/>
        </w:rPr>
        <w:t>所</w:t>
      </w:r>
      <w:r w:rsidR="001517D9">
        <w:rPr>
          <w:rFonts w:hint="eastAsia"/>
        </w:rPr>
        <w:t>使用的觸發器，</w:t>
      </w:r>
      <w:r>
        <w:rPr>
          <w:rFonts w:hint="eastAsia"/>
        </w:rPr>
        <w:t>此</w:t>
      </w:r>
      <w:r w:rsidR="001517D9">
        <w:rPr>
          <w:rFonts w:hint="eastAsia"/>
        </w:rPr>
        <w:t>觸發器主要是由</w:t>
      </w:r>
      <w:r w:rsidR="001517D9">
        <w:rPr>
          <w:rFonts w:hint="eastAsia"/>
        </w:rPr>
        <w:t xml:space="preserve"> P</w:t>
      </w:r>
      <w:r w:rsidR="001517D9">
        <w:t>attern</w:t>
      </w:r>
      <w:r>
        <w:t xml:space="preserve"> (</w:t>
      </w:r>
      <w:r w:rsidR="009416C5">
        <w:fldChar w:fldCharType="begin"/>
      </w:r>
      <w:r w:rsidR="009416C5">
        <w:instrText xml:space="preserve"> REF _Ref180604623 \h </w:instrText>
      </w:r>
      <w:r w:rsidR="009416C5">
        <w:fldChar w:fldCharType="separate"/>
      </w:r>
      <w:r w:rsidR="002B5C88">
        <w:rPr>
          <w:rFonts w:hint="eastAsia"/>
        </w:rPr>
        <w:t>圖</w:t>
      </w:r>
      <w:r w:rsidR="002B5C88">
        <w:rPr>
          <w:rFonts w:hint="eastAsia"/>
        </w:rPr>
        <w:t xml:space="preserve"> </w:t>
      </w:r>
      <w:r w:rsidR="002B5C88">
        <w:rPr>
          <w:noProof/>
        </w:rPr>
        <w:t>9</w:t>
      </w:r>
      <w:r w:rsidR="009416C5">
        <w:fldChar w:fldCharType="end"/>
      </w:r>
      <w:r>
        <w:t>)</w:t>
      </w:r>
      <w:r w:rsidR="001517D9">
        <w:t xml:space="preserve"> </w:t>
      </w:r>
      <w:r w:rsidR="001517D9">
        <w:rPr>
          <w:rFonts w:hint="eastAsia"/>
        </w:rPr>
        <w:t>跟</w:t>
      </w:r>
      <w:r w:rsidR="001517D9">
        <w:rPr>
          <w:rFonts w:hint="eastAsia"/>
        </w:rPr>
        <w:t xml:space="preserve"> Ma</w:t>
      </w:r>
      <w:r w:rsidR="001517D9">
        <w:t>sk</w:t>
      </w:r>
      <w:r>
        <w:t xml:space="preserve"> (</w:t>
      </w:r>
      <w:r w:rsidR="009416C5">
        <w:fldChar w:fldCharType="begin"/>
      </w:r>
      <w:r w:rsidR="009416C5">
        <w:instrText xml:space="preserve"> REF _Ref180604648 \h </w:instrText>
      </w:r>
      <w:r w:rsidR="009416C5">
        <w:fldChar w:fldCharType="separate"/>
      </w:r>
      <w:r w:rsidR="002B5C88">
        <w:rPr>
          <w:rFonts w:hint="eastAsia"/>
        </w:rPr>
        <w:t>圖</w:t>
      </w:r>
      <w:r w:rsidR="002B5C88">
        <w:rPr>
          <w:rFonts w:hint="eastAsia"/>
        </w:rPr>
        <w:t xml:space="preserve"> </w:t>
      </w:r>
      <w:r w:rsidR="002B5C88">
        <w:rPr>
          <w:noProof/>
        </w:rPr>
        <w:t>10</w:t>
      </w:r>
      <w:r w:rsidR="009416C5">
        <w:fldChar w:fldCharType="end"/>
      </w:r>
      <w:r>
        <w:t xml:space="preserve">) </w:t>
      </w:r>
      <w:r w:rsidR="001517D9">
        <w:rPr>
          <w:rFonts w:hint="eastAsia"/>
        </w:rPr>
        <w:t>結合後生成</w:t>
      </w:r>
      <w:r w:rsidR="004E7B1B">
        <w:rPr>
          <w:rFonts w:hint="eastAsia"/>
        </w:rPr>
        <w:t>。</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4E7B1B" w14:paraId="10178A89" w14:textId="77777777" w:rsidTr="009416C5">
        <w:tc>
          <w:tcPr>
            <w:tcW w:w="4388" w:type="dxa"/>
          </w:tcPr>
          <w:p w14:paraId="03458B8D" w14:textId="77777777" w:rsidR="004E7B1B" w:rsidRDefault="004E7B1B" w:rsidP="005E4367">
            <w:pPr>
              <w:jc w:val="center"/>
            </w:pPr>
            <w:r>
              <w:rPr>
                <w:noProof/>
              </w:rPr>
              <mc:AlternateContent>
                <mc:Choice Requires="wpg">
                  <w:drawing>
                    <wp:inline distT="0" distB="0" distL="0" distR="0" wp14:anchorId="2D061AFA" wp14:editId="5E45C31B">
                      <wp:extent cx="890270" cy="872490"/>
                      <wp:effectExtent l="0" t="0" r="24130" b="22860"/>
                      <wp:docPr id="14" name="群組 14"/>
                      <wp:cNvGraphicFramePr/>
                      <a:graphic xmlns:a="http://schemas.openxmlformats.org/drawingml/2006/main">
                        <a:graphicData uri="http://schemas.microsoft.com/office/word/2010/wordprocessingGroup">
                          <wpg:wgp>
                            <wpg:cNvGrpSpPr/>
                            <wpg:grpSpPr>
                              <a:xfrm>
                                <a:off x="0" y="0"/>
                                <a:ext cx="890270" cy="872490"/>
                                <a:chOff x="0" y="0"/>
                                <a:chExt cx="890650" cy="872836"/>
                              </a:xfrm>
                            </wpg:grpSpPr>
                            <wps:wsp>
                              <wps:cNvPr id="16" name="矩形 16"/>
                              <wps:cNvSpPr/>
                              <wps:spPr>
                                <a:xfrm>
                                  <a:off x="0" y="0"/>
                                  <a:ext cx="890650" cy="872836"/>
                                </a:xfrm>
                                <a:prstGeom prst="rect">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矩形 17"/>
                              <wps:cNvSpPr/>
                              <wps:spPr>
                                <a:xfrm>
                                  <a:off x="522515" y="617517"/>
                                  <a:ext cx="201880" cy="20188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57B2D9B" id="群組 14" o:spid="_x0000_s1026" style="width:70.1pt;height:68.7pt;mso-position-horizontal-relative:char;mso-position-vertical-relative:line" coordsize="8906,87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">
                      <v:rect id="矩形 16" o:spid="_x0000_s1027" style="position:absolute;width:8906;height:87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" fillcolor="white [3212]" strokecolor="black [1600]" strokeweight="1pt"/>
                      <v:rect id="矩形 17" o:spid="_x0000_s1028" style="position:absolute;left:5225;top:6175;width:2018;height:2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" fillcolor="black [3200]" strokecolor="black [1600]" strokeweight="1pt"/>
                      <w10:anchorlock/>
                    </v:group>
                  </w:pict>
                </mc:Fallback>
              </mc:AlternateContent>
            </w:r>
          </w:p>
          <w:p w14:paraId="11017CD5" w14:textId="08DF6E4F" w:rsidR="004E7B1B" w:rsidRDefault="004E7B1B" w:rsidP="004E7B1B">
            <w:pPr>
              <w:pStyle w:val="af8"/>
              <w:jc w:val="center"/>
            </w:pPr>
            <w:bookmarkStart w:id="122" w:name="_Ref180604623"/>
            <w:bookmarkStart w:id="123" w:name="_Ref180604619"/>
            <w:bookmarkStart w:id="124" w:name="_Toc1806118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9</w:t>
            </w:r>
            <w:r>
              <w:fldChar w:fldCharType="end"/>
            </w:r>
            <w:bookmarkEnd w:id="122"/>
            <w:r>
              <w:rPr>
                <w:rFonts w:hint="eastAsia"/>
              </w:rPr>
              <w:t>. Pa</w:t>
            </w:r>
            <w:r>
              <w:t>ttern</w:t>
            </w:r>
            <w:bookmarkEnd w:id="123"/>
            <w:bookmarkEnd w:id="124"/>
          </w:p>
        </w:tc>
        <w:tc>
          <w:tcPr>
            <w:tcW w:w="4389" w:type="dxa"/>
          </w:tcPr>
          <w:p w14:paraId="2FC18FA2" w14:textId="77777777" w:rsidR="004E7B1B" w:rsidRDefault="004E7B1B" w:rsidP="004E7B1B">
            <w:pPr>
              <w:keepNext/>
              <w:jc w:val="center"/>
            </w:pPr>
            <w:r w:rsidRPr="00BA4CF1">
              <w:rPr>
                <w:noProof/>
              </w:rPr>
              <w:drawing>
                <wp:inline distT="0" distB="0" distL="0" distR="0" wp14:anchorId="4B31FA37" wp14:editId="45EAEC85">
                  <wp:extent cx="2235056" cy="886389"/>
                  <wp:effectExtent l="0" t="0" r="635" b="3175"/>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55150" cy="894358"/>
                          </a:xfrm>
                          <a:prstGeom prst="rect">
                            <a:avLst/>
                          </a:prstGeom>
                        </pic:spPr>
                      </pic:pic>
                    </a:graphicData>
                  </a:graphic>
                </wp:inline>
              </w:drawing>
            </w:r>
          </w:p>
          <w:p w14:paraId="011EA7C9" w14:textId="554DDFE7" w:rsidR="004E7B1B" w:rsidRDefault="004E7B1B" w:rsidP="004E7B1B">
            <w:pPr>
              <w:pStyle w:val="af8"/>
              <w:jc w:val="center"/>
            </w:pPr>
            <w:bookmarkStart w:id="125" w:name="_Ref180604648"/>
            <w:bookmarkStart w:id="126" w:name="_Toc180611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10</w:t>
            </w:r>
            <w:r>
              <w:fldChar w:fldCharType="end"/>
            </w:r>
            <w:bookmarkEnd w:id="125"/>
            <w:r>
              <w:t>. Mask</w:t>
            </w:r>
            <w:bookmarkEnd w:id="126"/>
          </w:p>
        </w:tc>
      </w:tr>
    </w:tbl>
    <w:p w14:paraId="16CF9E68" w14:textId="76A1C395" w:rsidR="004E7B1B" w:rsidRPr="004E7B1B" w:rsidRDefault="004E7B1B" w:rsidP="004E7B1B">
      <w:pPr>
        <w:ind w:firstLine="480"/>
        <w:jc w:val="left"/>
        <w:rPr>
          <w:color w:val="000000" w:themeColor="text1"/>
        </w:rPr>
      </w:pPr>
      <w:r>
        <w:rPr>
          <w:rFonts w:hint="eastAsia"/>
        </w:rPr>
        <w:t>Pa</w:t>
      </w:r>
      <w:r>
        <w:t xml:space="preserve">ttern </w:t>
      </w:r>
      <w:r>
        <w:rPr>
          <w:rFonts w:hint="eastAsia"/>
        </w:rPr>
        <w:t>為用來指定觸發器的樣式，本實驗中</w:t>
      </w:r>
      <w:r w:rsidR="000677B7" w:rsidRPr="000677B7">
        <w:t>指定為一個</w:t>
      </w:r>
      <w:r w:rsidR="00CC4AEE">
        <w:rPr>
          <w:rFonts w:hint="eastAsia"/>
        </w:rPr>
        <w:t>黑</w:t>
      </w:r>
      <w:r w:rsidR="000677B7" w:rsidRPr="000677B7">
        <w:t>色方塊圖案，</w:t>
      </w:r>
      <w:r>
        <w:rPr>
          <w:rFonts w:hint="eastAsia"/>
        </w:rPr>
        <w:t>大小依照每張圖</w:t>
      </w:r>
      <w:r w:rsidR="000A063D">
        <w:rPr>
          <w:rFonts w:hint="eastAsia"/>
        </w:rPr>
        <w:t>像</w:t>
      </w:r>
      <w:r>
        <w:rPr>
          <w:rFonts w:hint="eastAsia"/>
        </w:rPr>
        <w:t>彈性調整，為圖</w:t>
      </w:r>
      <w:r w:rsidR="000A063D">
        <w:rPr>
          <w:rFonts w:hint="eastAsia"/>
        </w:rPr>
        <w:t>像</w:t>
      </w:r>
      <w:r>
        <w:rPr>
          <w:rFonts w:hint="eastAsia"/>
        </w:rPr>
        <w:t>中標記出的交通號誌大小的</w:t>
      </w:r>
      <w:r>
        <w:rPr>
          <w:rFonts w:hint="eastAsia"/>
        </w:rPr>
        <w:t xml:space="preserve"> 1 %</w:t>
      </w:r>
      <w:r>
        <w:rPr>
          <w:rFonts w:hint="eastAsia"/>
        </w:rPr>
        <w:t>。計算方式為</w:t>
      </w:r>
      <w:r w:rsidR="00934E76">
        <w:rPr>
          <w:rFonts w:hint="eastAsia"/>
        </w:rPr>
        <w:t>l</w:t>
      </w:r>
      <w:r w:rsidRPr="004E7B1B">
        <w:rPr>
          <w:color w:val="000000" w:themeColor="text1"/>
        </w:rPr>
        <w:t>abel_</w:t>
      </w:r>
      <w:r w:rsidR="00934E76">
        <w:rPr>
          <w:color w:val="000000" w:themeColor="text1"/>
        </w:rPr>
        <w:t>w</w:t>
      </w:r>
      <w:r>
        <w:rPr>
          <w:color w:val="000000" w:themeColor="text1"/>
        </w:rPr>
        <w:t xml:space="preserve"> </w:t>
      </w:r>
      <w:r w:rsidRPr="004E7B1B">
        <w:rPr>
          <w:rFonts w:hint="eastAsia"/>
          <w:color w:val="000000" w:themeColor="text1"/>
        </w:rPr>
        <w:t xml:space="preserve">* </w:t>
      </w:r>
      <w:r w:rsidR="00934E76">
        <w:rPr>
          <w:color w:val="000000" w:themeColor="text1"/>
        </w:rPr>
        <w:t>l</w:t>
      </w:r>
      <w:r w:rsidRPr="004E7B1B">
        <w:rPr>
          <w:color w:val="000000" w:themeColor="text1"/>
        </w:rPr>
        <w:t>abel_</w:t>
      </w:r>
      <w:r w:rsidR="00934E76">
        <w:rPr>
          <w:color w:val="000000" w:themeColor="text1"/>
        </w:rPr>
        <w:t>h</w:t>
      </w:r>
      <w:r w:rsidRPr="004E7B1B">
        <w:rPr>
          <w:color w:val="000000" w:themeColor="text1"/>
        </w:rPr>
        <w:t xml:space="preserve"> *</w:t>
      </w:r>
      <w:r>
        <w:rPr>
          <w:color w:val="000000" w:themeColor="text1"/>
        </w:rPr>
        <w:t xml:space="preserve"> </w:t>
      </w:r>
      <w:r w:rsidRPr="004E7B1B">
        <w:rPr>
          <w:color w:val="000000" w:themeColor="text1"/>
        </w:rPr>
        <w:t>0.01</w:t>
      </w:r>
      <w:r>
        <w:rPr>
          <w:rFonts w:hint="eastAsia"/>
          <w:color w:val="000000" w:themeColor="text1"/>
        </w:rPr>
        <w:t>，</w:t>
      </w:r>
      <w:r w:rsidR="00934E76">
        <w:rPr>
          <w:color w:val="000000" w:themeColor="text1"/>
        </w:rPr>
        <w:t>l</w:t>
      </w:r>
      <w:r w:rsidRPr="004E7B1B">
        <w:rPr>
          <w:color w:val="000000" w:themeColor="text1"/>
        </w:rPr>
        <w:t>abel_</w:t>
      </w:r>
      <w:r w:rsidR="00934E76">
        <w:rPr>
          <w:color w:val="000000" w:themeColor="text1"/>
        </w:rPr>
        <w:t>w</w:t>
      </w:r>
      <w:r>
        <w:rPr>
          <w:rFonts w:hint="eastAsia"/>
          <w:color w:val="000000" w:themeColor="text1"/>
        </w:rPr>
        <w:t>為</w:t>
      </w:r>
      <w:r w:rsidRPr="004E7B1B">
        <w:rPr>
          <w:rFonts w:hint="eastAsia"/>
          <w:color w:val="000000" w:themeColor="text1"/>
        </w:rPr>
        <w:t>標記出的交通號誌的寬</w:t>
      </w:r>
      <w:r>
        <w:rPr>
          <w:rFonts w:hint="eastAsia"/>
          <w:color w:val="000000" w:themeColor="text1"/>
        </w:rPr>
        <w:t>，</w:t>
      </w:r>
      <w:r w:rsidR="00934E76">
        <w:rPr>
          <w:color w:val="000000" w:themeColor="text1"/>
        </w:rPr>
        <w:t>l</w:t>
      </w:r>
      <w:r w:rsidRPr="004E7B1B">
        <w:rPr>
          <w:color w:val="000000" w:themeColor="text1"/>
        </w:rPr>
        <w:t>abel_</w:t>
      </w:r>
      <w:r w:rsidR="00934E76">
        <w:rPr>
          <w:color w:val="000000" w:themeColor="text1"/>
        </w:rPr>
        <w:t>h</w:t>
      </w:r>
      <w:r>
        <w:rPr>
          <w:rFonts w:hint="eastAsia"/>
          <w:color w:val="000000" w:themeColor="text1"/>
        </w:rPr>
        <w:t>為</w:t>
      </w:r>
      <w:r w:rsidRPr="004E7B1B">
        <w:rPr>
          <w:rFonts w:hint="eastAsia"/>
          <w:color w:val="000000" w:themeColor="text1"/>
        </w:rPr>
        <w:t>標記出的交通號誌的高</w:t>
      </w:r>
      <w:r>
        <w:rPr>
          <w:rFonts w:hint="eastAsia"/>
          <w:color w:val="000000" w:themeColor="text1"/>
        </w:rPr>
        <w:t>。</w:t>
      </w:r>
    </w:p>
    <w:p w14:paraId="197CDB44" w14:textId="193E2EDB" w:rsidR="00C61E54" w:rsidRPr="00A01945" w:rsidRDefault="000677B7" w:rsidP="00BE1D32">
      <w:pPr>
        <w:ind w:firstLine="480"/>
        <w:rPr>
          <w:rFonts w:hint="eastAsia"/>
        </w:rPr>
      </w:pPr>
      <w:r w:rsidRPr="000677B7">
        <w:t>Mask</w:t>
      </w:r>
      <w:r w:rsidR="00A01945">
        <w:t xml:space="preserve"> </w:t>
      </w:r>
      <w:r w:rsidR="00A01945">
        <w:rPr>
          <w:rFonts w:hint="eastAsia"/>
        </w:rPr>
        <w:t>用來指定觸發器的位置，</w:t>
      </w:r>
      <w:r w:rsidRPr="000677B7">
        <w:rPr>
          <w:rFonts w:hint="eastAsia"/>
        </w:rPr>
        <w:t>M</w:t>
      </w:r>
      <w:r w:rsidRPr="000677B7">
        <w:t>ask</w:t>
      </w:r>
      <w:r w:rsidRPr="000677B7">
        <w:t>是與圖</w:t>
      </w:r>
      <w:r w:rsidR="000A063D">
        <w:rPr>
          <w:rFonts w:hint="eastAsia"/>
        </w:rPr>
        <w:t>像</w:t>
      </w:r>
      <w:r w:rsidRPr="000677B7">
        <w:t>大小</w:t>
      </w:r>
      <w:r w:rsidR="008A2221">
        <w:rPr>
          <w:rFonts w:hint="eastAsia"/>
        </w:rPr>
        <w:t>相同</w:t>
      </w:r>
      <w:r w:rsidRPr="000677B7">
        <w:t>的</w:t>
      </w:r>
      <w:r w:rsidR="00290C86">
        <w:rPr>
          <w:rFonts w:hint="eastAsia"/>
        </w:rPr>
        <w:t>三維</w:t>
      </w:r>
      <w:r w:rsidRPr="000677B7">
        <w:t>陣列，其值為</w:t>
      </w:r>
      <w:r w:rsidRPr="000677B7">
        <w:t xml:space="preserve"> 0 </w:t>
      </w:r>
      <w:r w:rsidRPr="000677B7">
        <w:lastRenderedPageBreak/>
        <w:t>或</w:t>
      </w:r>
      <w:r w:rsidRPr="000677B7">
        <w:t xml:space="preserve"> 1</w:t>
      </w:r>
      <w:r w:rsidRPr="000677B7">
        <w:t>，表示是否將</w:t>
      </w:r>
      <w:r w:rsidR="00290C86">
        <w:t>Pattern</w:t>
      </w:r>
      <w:r w:rsidRPr="000677B7">
        <w:t>覆蓋到相</w:t>
      </w:r>
      <w:r w:rsidR="00290C86">
        <w:rPr>
          <w:rFonts w:hint="eastAsia"/>
        </w:rPr>
        <w:t>對</w:t>
      </w:r>
      <w:r w:rsidRPr="000677B7">
        <w:t>應位置。</w:t>
      </w:r>
      <w:r w:rsidR="00A01945" w:rsidRPr="00A01945">
        <w:t xml:space="preserve">Mask </w:t>
      </w:r>
      <w:r w:rsidR="00A01945" w:rsidRPr="00A01945">
        <w:rPr>
          <w:rFonts w:hint="eastAsia"/>
        </w:rPr>
        <w:t>的產生方式如下</w:t>
      </w:r>
      <w:r w:rsidR="00A01945">
        <w:rPr>
          <w:rFonts w:hint="eastAsia"/>
        </w:rPr>
        <w:t>，</w:t>
      </w:r>
      <w:r w:rsidR="00A01945" w:rsidRPr="00A01945">
        <w:rPr>
          <w:rFonts w:hint="eastAsia"/>
        </w:rPr>
        <w:t>先創建一個與圖</w:t>
      </w:r>
      <w:r w:rsidR="000A063D">
        <w:rPr>
          <w:rFonts w:hint="eastAsia"/>
        </w:rPr>
        <w:t>像</w:t>
      </w:r>
      <w:r w:rsidR="00A01945" w:rsidRPr="00A01945">
        <w:rPr>
          <w:rFonts w:hint="eastAsia"/>
        </w:rPr>
        <w:t>大小相同</w:t>
      </w:r>
      <w:r w:rsidR="00A01945">
        <w:rPr>
          <w:rFonts w:hint="eastAsia"/>
        </w:rPr>
        <w:t>，</w:t>
      </w:r>
      <w:r w:rsidR="00A01945" w:rsidRPr="00A01945">
        <w:rPr>
          <w:rFonts w:hint="eastAsia"/>
        </w:rPr>
        <w:t>數值全是</w:t>
      </w:r>
      <w:r w:rsidR="00A01945" w:rsidRPr="00A01945">
        <w:t>0</w:t>
      </w:r>
      <w:r w:rsidR="00A01945" w:rsidRPr="00A01945">
        <w:rPr>
          <w:rFonts w:hint="eastAsia"/>
        </w:rPr>
        <w:t>的矩陣</w:t>
      </w:r>
      <w:r w:rsidR="00A01945">
        <w:rPr>
          <w:rFonts w:hint="eastAsia"/>
        </w:rPr>
        <w:t>，</w:t>
      </w:r>
      <w:r w:rsidR="00A01945" w:rsidRPr="00A01945">
        <w:rPr>
          <w:rFonts w:hint="eastAsia"/>
        </w:rPr>
        <w:t>全</w:t>
      </w:r>
      <w:r w:rsidR="00A01945" w:rsidRPr="00A01945">
        <w:t>0</w:t>
      </w:r>
      <w:r w:rsidR="00A01945" w:rsidRPr="00A01945">
        <w:rPr>
          <w:rFonts w:hint="eastAsia"/>
        </w:rPr>
        <w:t>的矩陣代表沒有位置被選中</w:t>
      </w:r>
      <w:r w:rsidR="00A01945">
        <w:rPr>
          <w:rFonts w:hint="eastAsia"/>
        </w:rPr>
        <w:t>，</w:t>
      </w:r>
      <w:r w:rsidR="00A01945" w:rsidRPr="00A01945">
        <w:rPr>
          <w:rFonts w:hint="eastAsia"/>
        </w:rPr>
        <w:t>再來要找出我們指定的</w:t>
      </w:r>
      <w:r w:rsidR="00A01945">
        <w:rPr>
          <w:rFonts w:hint="eastAsia"/>
        </w:rPr>
        <w:t>M</w:t>
      </w:r>
      <w:r w:rsidR="00A01945" w:rsidRPr="00A01945">
        <w:t>ask</w:t>
      </w:r>
      <w:r w:rsidR="00A01945" w:rsidRPr="00A01945">
        <w:rPr>
          <w:rFonts w:hint="eastAsia"/>
        </w:rPr>
        <w:t>位置</w:t>
      </w:r>
      <w:r w:rsidR="00A01945">
        <w:rPr>
          <w:rFonts w:hint="eastAsia"/>
        </w:rPr>
        <w:t>，</w:t>
      </w:r>
      <w:r w:rsidR="00A01945" w:rsidRPr="00A01945">
        <w:rPr>
          <w:rFonts w:hint="eastAsia"/>
        </w:rPr>
        <w:t>並且將數值設成</w:t>
      </w:r>
      <w:r w:rsidR="00A01945" w:rsidRPr="00A01945">
        <w:rPr>
          <w:rFonts w:hint="eastAsia"/>
        </w:rPr>
        <w:t xml:space="preserve"> </w:t>
      </w:r>
      <w:r w:rsidR="00A01945" w:rsidRPr="00A01945">
        <w:t>1</w:t>
      </w:r>
      <w:r w:rsidR="00A01945">
        <w:rPr>
          <w:rFonts w:hint="eastAsia"/>
        </w:rPr>
        <w:t>。</w:t>
      </w:r>
      <w:r w:rsidR="00A01945" w:rsidRPr="00A01945">
        <w:rPr>
          <w:rFonts w:hint="eastAsia"/>
        </w:rPr>
        <w:t>我們要選取的位置大小要跟</w:t>
      </w:r>
      <w:r w:rsidR="00A01945" w:rsidRPr="00A01945">
        <w:rPr>
          <w:rFonts w:hint="eastAsia"/>
        </w:rPr>
        <w:t xml:space="preserve"> </w:t>
      </w:r>
      <w:r w:rsidR="00A01945">
        <w:rPr>
          <w:rFonts w:hint="eastAsia"/>
        </w:rPr>
        <w:t>P</w:t>
      </w:r>
      <w:r w:rsidR="00A01945" w:rsidRPr="00A01945">
        <w:t>attern</w:t>
      </w:r>
      <w:r w:rsidR="00A01945">
        <w:rPr>
          <w:rFonts w:hint="eastAsia"/>
        </w:rPr>
        <w:t xml:space="preserve"> </w:t>
      </w:r>
      <w:r w:rsidR="00A01945">
        <w:rPr>
          <w:rFonts w:hint="eastAsia"/>
        </w:rPr>
        <w:t>的大小</w:t>
      </w:r>
      <w:r w:rsidR="00A01945" w:rsidRPr="00A01945">
        <w:t xml:space="preserve"> </w:t>
      </w:r>
      <w:r w:rsidR="00A01945" w:rsidRPr="00A01945">
        <w:rPr>
          <w:rFonts w:hint="eastAsia"/>
        </w:rPr>
        <w:t>一樣</w:t>
      </w:r>
      <w:r w:rsidR="00A01945">
        <w:rPr>
          <w:rFonts w:hint="eastAsia"/>
        </w:rPr>
        <w:t>，</w:t>
      </w:r>
      <w:r w:rsidR="00A01945" w:rsidRPr="00A01945">
        <w:rPr>
          <w:rFonts w:hint="eastAsia"/>
        </w:rPr>
        <w:t>位置</w:t>
      </w:r>
      <w:r w:rsidR="00A01945">
        <w:rPr>
          <w:rFonts w:hint="eastAsia"/>
        </w:rPr>
        <w:t>指定在</w:t>
      </w:r>
      <w:r w:rsidR="00A01945" w:rsidRPr="00A01945">
        <w:rPr>
          <w:rFonts w:hint="eastAsia"/>
        </w:rPr>
        <w:t>被標記出的交通號誌的右下角位置</w:t>
      </w:r>
      <w:r w:rsidR="00A01945">
        <w:rPr>
          <w:rFonts w:hint="eastAsia"/>
        </w:rPr>
        <w:t>，</w:t>
      </w:r>
      <w:r w:rsidR="00A01945" w:rsidRPr="00A01945">
        <w:rPr>
          <w:rFonts w:hint="eastAsia"/>
        </w:rPr>
        <w:t>也就是從圖像的右下角開始，往上，往左退</w:t>
      </w:r>
      <w:r w:rsidR="00A01945">
        <w:rPr>
          <w:rFonts w:hint="eastAsia"/>
        </w:rPr>
        <w:t>，退縮的</w:t>
      </w:r>
      <w:r w:rsidR="00A01945" w:rsidRPr="00A01945">
        <w:t>距離</w:t>
      </w:r>
      <w:r w:rsidR="00A01945" w:rsidRPr="00A01945">
        <w:rPr>
          <w:rFonts w:hint="eastAsia"/>
        </w:rPr>
        <w:t>由</w:t>
      </w:r>
      <w:r w:rsidR="00A01945" w:rsidRPr="00A01945">
        <w:rPr>
          <w:rFonts w:hint="eastAsia"/>
        </w:rPr>
        <w:t xml:space="preserve"> </w:t>
      </w:r>
      <w:r w:rsidR="00290C86">
        <w:t>o</w:t>
      </w:r>
      <w:r w:rsidR="00A01945" w:rsidRPr="00A01945">
        <w:t xml:space="preserve">ffset_x </w:t>
      </w:r>
      <w:r w:rsidR="00A01945" w:rsidRPr="00A01945">
        <w:rPr>
          <w:rFonts w:hint="eastAsia"/>
        </w:rPr>
        <w:t>和</w:t>
      </w:r>
      <w:r w:rsidR="00A01945" w:rsidRPr="00A01945">
        <w:rPr>
          <w:rFonts w:hint="eastAsia"/>
        </w:rPr>
        <w:t xml:space="preserve"> </w:t>
      </w:r>
      <w:r w:rsidR="00290C86">
        <w:t>o</w:t>
      </w:r>
      <w:r w:rsidR="00A01945" w:rsidRPr="00A01945">
        <w:t xml:space="preserve">ffset_y </w:t>
      </w:r>
      <w:r w:rsidR="00A01945" w:rsidRPr="00A01945">
        <w:rPr>
          <w:rFonts w:hint="eastAsia"/>
        </w:rPr>
        <w:t>控制</w:t>
      </w:r>
      <w:r w:rsidR="00A01945">
        <w:rPr>
          <w:rFonts w:hint="eastAsia"/>
        </w:rPr>
        <w:t>。</w:t>
      </w:r>
    </w:p>
    <w:p w14:paraId="0C165722" w14:textId="74535E84" w:rsidR="00BE1D32" w:rsidRPr="00BE1D32" w:rsidRDefault="00EF36CD" w:rsidP="00BE1D32">
      <w:pPr>
        <w:ind w:firstLine="480"/>
        <w:rPr>
          <w:rFonts w:hint="eastAsia"/>
        </w:rPr>
      </w:pPr>
      <w:r>
        <w:rPr>
          <w:rFonts w:hint="eastAsia"/>
        </w:rPr>
        <w:t>如</w:t>
      </w:r>
      <w:r w:rsidR="00291B41">
        <w:fldChar w:fldCharType="begin"/>
      </w:r>
      <w:r w:rsidR="00291B41">
        <w:instrText xml:space="preserve"> </w:instrText>
      </w:r>
      <w:r w:rsidR="00291B41">
        <w:rPr>
          <w:rFonts w:hint="eastAsia"/>
        </w:rPr>
        <w:instrText>REF _Ref180604763 \h</w:instrText>
      </w:r>
      <w:r w:rsidR="00291B41">
        <w:instrText xml:space="preserve"> </w:instrText>
      </w:r>
      <w:r w:rsidR="00291B41">
        <w:fldChar w:fldCharType="separate"/>
      </w:r>
      <w:r w:rsidR="002B5C88">
        <w:rPr>
          <w:rFonts w:hint="eastAsia"/>
        </w:rPr>
        <w:t>圖</w:t>
      </w:r>
      <w:r w:rsidR="002B5C88">
        <w:rPr>
          <w:rFonts w:hint="eastAsia"/>
        </w:rPr>
        <w:t xml:space="preserve"> </w:t>
      </w:r>
      <w:r w:rsidR="002B5C88">
        <w:rPr>
          <w:noProof/>
        </w:rPr>
        <w:t>11</w:t>
      </w:r>
      <w:r w:rsidR="00291B41">
        <w:fldChar w:fldCharType="end"/>
      </w:r>
      <w:r>
        <w:rPr>
          <w:rFonts w:hint="eastAsia"/>
        </w:rPr>
        <w:t>所示</w:t>
      </w:r>
      <w:r w:rsidR="00BE1D32">
        <w:rPr>
          <w:rFonts w:hint="eastAsia"/>
        </w:rPr>
        <w:t>，</w:t>
      </w:r>
      <w:r>
        <w:rPr>
          <w:rFonts w:hint="eastAsia"/>
        </w:rPr>
        <w:t>本實驗</w:t>
      </w:r>
      <w:r w:rsidR="00A01945" w:rsidRPr="00A01945">
        <w:rPr>
          <w:rFonts w:hint="eastAsia"/>
        </w:rPr>
        <w:t>根據每張</w:t>
      </w:r>
      <w:r w:rsidR="000A063D">
        <w:rPr>
          <w:rFonts w:hint="eastAsia"/>
        </w:rPr>
        <w:t>圖像</w:t>
      </w:r>
      <w:r w:rsidR="00A01945" w:rsidRPr="00A01945">
        <w:rPr>
          <w:rFonts w:hint="eastAsia"/>
        </w:rPr>
        <w:t>的標記資料，取出標記的交通號誌的中心作標</w:t>
      </w:r>
      <w:r w:rsidR="00A01945" w:rsidRPr="00A01945">
        <w:t>(x, y)</w:t>
      </w:r>
      <w:r w:rsidR="00A01945" w:rsidRPr="00A01945">
        <w:rPr>
          <w:rFonts w:hint="eastAsia"/>
        </w:rPr>
        <w:t>以及號誌的長寬</w:t>
      </w:r>
      <w:r w:rsidR="00A01945" w:rsidRPr="00A01945">
        <w:t>(w, h)</w:t>
      </w:r>
      <w:r w:rsidR="00A01945" w:rsidRPr="00A01945">
        <w:rPr>
          <w:rFonts w:hint="eastAsia"/>
        </w:rPr>
        <w:t>，利用這四個值去計算出</w:t>
      </w:r>
      <w:r>
        <w:rPr>
          <w:rFonts w:hint="eastAsia"/>
        </w:rPr>
        <w:t>交通</w:t>
      </w:r>
      <w:r w:rsidR="00A01945" w:rsidRPr="00A01945">
        <w:rPr>
          <w:rFonts w:hint="eastAsia"/>
        </w:rPr>
        <w:t>號誌右下角與圖</w:t>
      </w:r>
      <w:r w:rsidR="000A063D">
        <w:rPr>
          <w:rFonts w:hint="eastAsia"/>
        </w:rPr>
        <w:t>像</w:t>
      </w:r>
      <w:r w:rsidR="00A01945" w:rsidRPr="00A01945">
        <w:rPr>
          <w:rFonts w:hint="eastAsia"/>
        </w:rPr>
        <w:t>邊界的距離，分別為</w:t>
      </w:r>
      <w:r w:rsidR="00A01945" w:rsidRPr="00A01945">
        <w:t xml:space="preserve"> </w:t>
      </w:r>
      <w:r w:rsidR="00934E76">
        <w:t>m</w:t>
      </w:r>
      <w:r w:rsidR="00A01945" w:rsidRPr="00A01945">
        <w:t xml:space="preserve">argin_x, </w:t>
      </w:r>
      <w:r w:rsidR="00934E76">
        <w:t>m</w:t>
      </w:r>
      <w:r w:rsidR="00A01945" w:rsidRPr="00A01945">
        <w:t>argin_y</w:t>
      </w:r>
      <w:r>
        <w:rPr>
          <w:rFonts w:hint="eastAsia"/>
        </w:rPr>
        <w:t>。</w:t>
      </w:r>
      <w:r w:rsidR="00A01945" w:rsidRPr="00A01945">
        <w:rPr>
          <w:rFonts w:hint="eastAsia"/>
        </w:rPr>
        <w:t>因為交通號誌為圓形的</w:t>
      </w:r>
      <w:r>
        <w:rPr>
          <w:rFonts w:hint="eastAsia"/>
        </w:rPr>
        <w:t>，</w:t>
      </w:r>
      <w:r w:rsidR="00A01945" w:rsidRPr="00A01945">
        <w:rPr>
          <w:rFonts w:hint="eastAsia"/>
        </w:rPr>
        <w:t>但標記出的範圍為矩形</w:t>
      </w:r>
      <w:r>
        <w:rPr>
          <w:rFonts w:hint="eastAsia"/>
        </w:rPr>
        <w:t>，</w:t>
      </w:r>
      <w:r w:rsidR="00A01945" w:rsidRPr="00A01945">
        <w:rPr>
          <w:rFonts w:hint="eastAsia"/>
        </w:rPr>
        <w:t>如果直接使用</w:t>
      </w:r>
      <w:r w:rsidR="00A01945" w:rsidRPr="00A01945">
        <w:rPr>
          <w:rFonts w:hint="eastAsia"/>
        </w:rPr>
        <w:t xml:space="preserve"> </w:t>
      </w:r>
      <w:r w:rsidR="00A01945" w:rsidRPr="00A01945">
        <w:t>margin_x,</w:t>
      </w:r>
      <w:r w:rsidR="00934E76">
        <w:t xml:space="preserve"> </w:t>
      </w:r>
      <w:r w:rsidR="00A01945" w:rsidRPr="00A01945">
        <w:t xml:space="preserve">argin_y </w:t>
      </w:r>
      <w:r w:rsidR="00A01945" w:rsidRPr="00A01945">
        <w:rPr>
          <w:rFonts w:hint="eastAsia"/>
        </w:rPr>
        <w:t>去設定</w:t>
      </w:r>
      <w:r w:rsidR="00A01945" w:rsidRPr="00A01945">
        <w:t>mask</w:t>
      </w:r>
      <w:r w:rsidR="00A01945" w:rsidRPr="00A01945">
        <w:rPr>
          <w:rFonts w:hint="eastAsia"/>
        </w:rPr>
        <w:t>的位置的話</w:t>
      </w:r>
      <w:r>
        <w:rPr>
          <w:rFonts w:hint="eastAsia"/>
        </w:rPr>
        <w:t>，</w:t>
      </w:r>
      <w:r w:rsidR="00A01945" w:rsidRPr="00A01945">
        <w:rPr>
          <w:rFonts w:hint="eastAsia"/>
        </w:rPr>
        <w:t>觸發器會落在交通標誌外的場景背景中</w:t>
      </w:r>
      <w:r>
        <w:rPr>
          <w:rFonts w:hint="eastAsia"/>
        </w:rPr>
        <w:t>。因此</w:t>
      </w:r>
      <w:r w:rsidR="00A01945" w:rsidRPr="00A01945">
        <w:rPr>
          <w:rFonts w:hint="eastAsia"/>
        </w:rPr>
        <w:t>本實驗中將</w:t>
      </w:r>
      <w:r w:rsidR="00A01945" w:rsidRPr="00A01945">
        <w:t xml:space="preserve"> offset_x </w:t>
      </w:r>
      <w:r w:rsidR="00A01945" w:rsidRPr="00A01945">
        <w:t>設為</w:t>
      </w:r>
      <w:r w:rsidR="00A01945" w:rsidRPr="00A01945">
        <w:t xml:space="preserve">margin_x + 1/3 </w:t>
      </w:r>
      <w:r w:rsidR="00A01945" w:rsidRPr="00A01945">
        <w:rPr>
          <w:rFonts w:hint="eastAsia"/>
        </w:rPr>
        <w:t>的標記</w:t>
      </w:r>
      <w:r w:rsidR="00A01945" w:rsidRPr="00A01945">
        <w:t>label</w:t>
      </w:r>
      <w:r w:rsidR="00A01945" w:rsidRPr="00A01945">
        <w:rPr>
          <w:rFonts w:hint="eastAsia"/>
        </w:rPr>
        <w:t>寬度</w:t>
      </w:r>
      <w:r>
        <w:rPr>
          <w:rFonts w:hint="eastAsia"/>
        </w:rPr>
        <w:t>，</w:t>
      </w:r>
      <w:r w:rsidR="00290C86">
        <w:t>o</w:t>
      </w:r>
      <w:r w:rsidR="00A01945" w:rsidRPr="00A01945">
        <w:t xml:space="preserve">ffset_y </w:t>
      </w:r>
      <w:r w:rsidR="00A01945" w:rsidRPr="00A01945">
        <w:rPr>
          <w:rFonts w:hint="eastAsia"/>
        </w:rPr>
        <w:t>為</w:t>
      </w:r>
      <w:r w:rsidR="00A01945" w:rsidRPr="00A01945">
        <w:rPr>
          <w:rFonts w:hint="eastAsia"/>
        </w:rPr>
        <w:t xml:space="preserve"> </w:t>
      </w:r>
      <w:r w:rsidR="00A01945" w:rsidRPr="00A01945">
        <w:t xml:space="preserve">margin_y + 1/3 </w:t>
      </w:r>
      <w:r w:rsidR="00A01945" w:rsidRPr="00A01945">
        <w:t>的標記</w:t>
      </w:r>
      <w:r w:rsidR="00A01945" w:rsidRPr="00A01945">
        <w:t>label</w:t>
      </w:r>
      <w:r w:rsidR="00A01945" w:rsidRPr="00A01945">
        <w:rPr>
          <w:rFonts w:hint="eastAsia"/>
        </w:rPr>
        <w:t>長度</w:t>
      </w:r>
      <w:r>
        <w:rPr>
          <w:rFonts w:hint="eastAsia"/>
        </w:rPr>
        <w:t>。</w:t>
      </w:r>
      <w:r w:rsidR="00A01945">
        <w:rPr>
          <w:rFonts w:hint="eastAsia"/>
        </w:rPr>
        <w:t>這樣可以準確定位觸發器，確保每張圖</w:t>
      </w:r>
      <w:r w:rsidR="000A063D">
        <w:rPr>
          <w:rFonts w:hint="eastAsia"/>
        </w:rPr>
        <w:t>像</w:t>
      </w:r>
      <w:r w:rsidR="00A01945">
        <w:rPr>
          <w:rFonts w:hint="eastAsia"/>
        </w:rPr>
        <w:t>放置在相對應的位置。</w:t>
      </w:r>
      <w:r w:rsidR="00BE1D32" w:rsidRPr="00BE1D32">
        <w:rPr>
          <w:szCs w:val="24"/>
        </w:rPr>
        <w:t>label_w</w:t>
      </w:r>
      <w:r w:rsidR="00BE1D32" w:rsidRPr="00BE1D32">
        <w:rPr>
          <w:rFonts w:hint="eastAsia"/>
          <w:szCs w:val="24"/>
        </w:rPr>
        <w:t>為標記出的交通號誌的寬，</w:t>
      </w:r>
      <w:r w:rsidR="00BE1D32" w:rsidRPr="00BE1D32">
        <w:rPr>
          <w:szCs w:val="24"/>
        </w:rPr>
        <w:t>label_h</w:t>
      </w:r>
      <w:r w:rsidR="00BE1D32" w:rsidRPr="00BE1D32">
        <w:rPr>
          <w:rFonts w:hint="eastAsia"/>
          <w:szCs w:val="24"/>
        </w:rPr>
        <w:t>為標記出的交通號誌的高，</w:t>
      </w:r>
      <w:r w:rsidR="00BE1D32" w:rsidRPr="00BE1D32">
        <w:rPr>
          <w:szCs w:val="24"/>
        </w:rPr>
        <w:t>margin_x</w:t>
      </w:r>
      <w:r w:rsidR="00BE1D32" w:rsidRPr="00BE1D32">
        <w:rPr>
          <w:rFonts w:hint="eastAsia"/>
          <w:szCs w:val="24"/>
        </w:rPr>
        <w:t>為號誌右下角與圖</w:t>
      </w:r>
      <w:r w:rsidR="000A063D">
        <w:rPr>
          <w:rFonts w:hint="eastAsia"/>
          <w:szCs w:val="24"/>
        </w:rPr>
        <w:t>像</w:t>
      </w:r>
      <w:r w:rsidR="00BE1D32" w:rsidRPr="00BE1D32">
        <w:rPr>
          <w:rFonts w:hint="eastAsia"/>
          <w:szCs w:val="24"/>
        </w:rPr>
        <w:t>邊界的距離</w:t>
      </w:r>
      <w:r w:rsidR="00BE1D32">
        <w:rPr>
          <w:rFonts w:hint="eastAsia"/>
          <w:szCs w:val="24"/>
        </w:rPr>
        <w:t>，</w:t>
      </w:r>
      <w:r w:rsidR="00BE1D32" w:rsidRPr="00BE1D32">
        <w:rPr>
          <w:szCs w:val="24"/>
        </w:rPr>
        <w:t>margin_y</w:t>
      </w:r>
      <w:r w:rsidR="00BE1D32" w:rsidRPr="00BE1D32">
        <w:rPr>
          <w:rFonts w:hint="eastAsia"/>
          <w:szCs w:val="24"/>
        </w:rPr>
        <w:t>為號誌右下角與圖</w:t>
      </w:r>
      <w:r w:rsidR="000A063D">
        <w:rPr>
          <w:rFonts w:hint="eastAsia"/>
          <w:szCs w:val="24"/>
        </w:rPr>
        <w:t>像</w:t>
      </w:r>
      <w:r w:rsidR="00BE1D32" w:rsidRPr="00BE1D32">
        <w:rPr>
          <w:rFonts w:hint="eastAsia"/>
          <w:szCs w:val="24"/>
        </w:rPr>
        <w:t>邊界的距離</w:t>
      </w:r>
      <w:r w:rsidR="00BE1D32">
        <w:rPr>
          <w:rFonts w:hint="eastAsia"/>
          <w:szCs w:val="24"/>
        </w:rPr>
        <w:t>。</w:t>
      </w:r>
    </w:p>
    <w:p w14:paraId="1066FACB" w14:textId="77777777" w:rsidR="00EF36CD" w:rsidRDefault="00EF36CD" w:rsidP="001C1AE9">
      <w:pPr>
        <w:jc w:val="center"/>
      </w:pPr>
      <w:r w:rsidRPr="00EF36CD">
        <w:rPr>
          <w:noProof/>
        </w:rPr>
        <w:drawing>
          <wp:inline distT="0" distB="0" distL="0" distR="0" wp14:anchorId="332433D3" wp14:editId="6997760D">
            <wp:extent cx="3545404" cy="2671864"/>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53927" cy="2678287"/>
                    </a:xfrm>
                    <a:prstGeom prst="rect">
                      <a:avLst/>
                    </a:prstGeom>
                  </pic:spPr>
                </pic:pic>
              </a:graphicData>
            </a:graphic>
          </wp:inline>
        </w:drawing>
      </w:r>
    </w:p>
    <w:p w14:paraId="01580402" w14:textId="37A3AB65" w:rsidR="006362A7" w:rsidRDefault="00EF36CD" w:rsidP="00E92025">
      <w:pPr>
        <w:pStyle w:val="af8"/>
        <w:jc w:val="center"/>
      </w:pPr>
      <w:bookmarkStart w:id="127" w:name="_Ref180604763"/>
      <w:bookmarkStart w:id="128" w:name="_Toc180611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11</w:t>
      </w:r>
      <w:r>
        <w:fldChar w:fldCharType="end"/>
      </w:r>
      <w:bookmarkEnd w:id="127"/>
      <w:r>
        <w:rPr>
          <w:rFonts w:hint="eastAsia"/>
        </w:rPr>
        <w:t xml:space="preserve">. </w:t>
      </w:r>
      <w:r w:rsidR="00934E76">
        <w:rPr>
          <w:rFonts w:hint="eastAsia"/>
        </w:rPr>
        <w:t>訓練資料集中的圖</w:t>
      </w:r>
      <w:r w:rsidR="000A063D">
        <w:rPr>
          <w:rFonts w:hint="eastAsia"/>
        </w:rPr>
        <w:t>像</w:t>
      </w:r>
      <w:r w:rsidR="00934E76">
        <w:rPr>
          <w:rFonts w:hint="eastAsia"/>
        </w:rPr>
        <w:t>名詞解釋</w:t>
      </w:r>
      <w:bookmarkEnd w:id="128"/>
    </w:p>
    <w:p w14:paraId="4B8EA574" w14:textId="7658CDF2" w:rsidR="00BE1D32" w:rsidRPr="00BE1D32" w:rsidRDefault="00BE1D32" w:rsidP="00BE1D32">
      <w:r w:rsidRPr="00BE1D32">
        <w:t xml:space="preserve">Mask </w:t>
      </w:r>
      <w:r w:rsidRPr="00BE1D32">
        <w:rPr>
          <w:rFonts w:hint="eastAsia"/>
        </w:rPr>
        <w:t>第一行</w:t>
      </w:r>
      <w:r w:rsidRPr="00BE1D32">
        <w:tab/>
      </w:r>
      <w:r w:rsidRPr="00BE1D32">
        <w:rPr>
          <w:rFonts w:hint="eastAsia"/>
        </w:rPr>
        <w:t>代表著在垂直的方向上，選取的範圍是從圖像底部距離邊界</w:t>
      </w:r>
      <w:r w:rsidRPr="00BE1D32">
        <w:rPr>
          <w:rFonts w:hint="eastAsia"/>
        </w:rPr>
        <w:t xml:space="preserve"> </w:t>
      </w:r>
      <w:r w:rsidRPr="00BE1D32">
        <w:t>offset</w:t>
      </w:r>
      <w:r w:rsidR="000A063D">
        <w:t>_</w:t>
      </w:r>
      <w:r w:rsidRPr="00BE1D32">
        <w:rPr>
          <w:rFonts w:hint="eastAsia"/>
        </w:rPr>
        <w:t xml:space="preserve"> </w:t>
      </w:r>
      <w:r w:rsidRPr="00BE1D32">
        <w:t xml:space="preserve">y </w:t>
      </w:r>
      <w:r w:rsidRPr="00BE1D32">
        <w:rPr>
          <w:rFonts w:hint="eastAsia"/>
        </w:rPr>
        <w:t>的位置上方的</w:t>
      </w:r>
      <w:r w:rsidRPr="00BE1D32">
        <w:rPr>
          <w:rFonts w:hint="eastAsia"/>
        </w:rPr>
        <w:t xml:space="preserve"> </w:t>
      </w:r>
      <w:r w:rsidRPr="00BE1D32">
        <w:t>pattern</w:t>
      </w:r>
      <w:r w:rsidR="000A063D">
        <w:rPr>
          <w:rFonts w:hint="eastAsia"/>
        </w:rPr>
        <w:t>大小的</w:t>
      </w:r>
      <w:r w:rsidRPr="00BE1D32">
        <w:rPr>
          <w:rFonts w:hint="eastAsia"/>
        </w:rPr>
        <w:t>高度區域。</w:t>
      </w:r>
    </w:p>
    <w:p w14:paraId="3A6E3EBD" w14:textId="47E1AF2E" w:rsidR="00BE1D32" w:rsidRPr="00BE1D32" w:rsidRDefault="00BE1D32" w:rsidP="00BE1D32">
      <w:r w:rsidRPr="00BE1D32">
        <w:t xml:space="preserve">Mask </w:t>
      </w:r>
      <w:r w:rsidRPr="00BE1D32">
        <w:rPr>
          <w:rFonts w:hint="eastAsia"/>
        </w:rPr>
        <w:t>第二行表示在水平方向上，選取的範圍。</w:t>
      </w:r>
      <w:r w:rsidRPr="00BE1D32">
        <w:tab/>
      </w:r>
      <w:r w:rsidRPr="00BE1D32">
        <w:rPr>
          <w:rFonts w:hint="eastAsia"/>
        </w:rPr>
        <w:t>是圖像右邊界往左</w:t>
      </w:r>
      <w:r w:rsidRPr="00BE1D32">
        <w:rPr>
          <w:rFonts w:hint="eastAsia"/>
        </w:rPr>
        <w:t xml:space="preserve"> </w:t>
      </w:r>
      <w:r w:rsidRPr="00BE1D32">
        <w:t xml:space="preserve">offset_x </w:t>
      </w:r>
      <w:r w:rsidRPr="00BE1D32">
        <w:rPr>
          <w:rFonts w:hint="eastAsia"/>
        </w:rPr>
        <w:t>的位</w:t>
      </w:r>
      <w:r w:rsidRPr="00BE1D32">
        <w:rPr>
          <w:rFonts w:hint="eastAsia"/>
        </w:rPr>
        <w:lastRenderedPageBreak/>
        <w:t>置的左側</w:t>
      </w:r>
      <w:r w:rsidRPr="00BE1D32">
        <w:rPr>
          <w:rFonts w:hint="eastAsia"/>
        </w:rPr>
        <w:t xml:space="preserve"> </w:t>
      </w:r>
      <w:r w:rsidRPr="00BE1D32">
        <w:t xml:space="preserve">pattern_size </w:t>
      </w:r>
      <w:r w:rsidRPr="00BE1D32">
        <w:rPr>
          <w:rFonts w:hint="eastAsia"/>
        </w:rPr>
        <w:t>寬度區域。</w:t>
      </w:r>
    </w:p>
    <w:p w14:paraId="3269AC35" w14:textId="77777777" w:rsidR="00BE1D32" w:rsidRPr="00BE1D32" w:rsidRDefault="00BE1D32" w:rsidP="00BE1D32">
      <w:r w:rsidRPr="00BE1D32">
        <w:t xml:space="preserve">Mask </w:t>
      </w:r>
      <w:r w:rsidRPr="00BE1D32">
        <w:rPr>
          <w:rFonts w:hint="eastAsia"/>
        </w:rPr>
        <w:t>第三行</w:t>
      </w:r>
      <w:r w:rsidRPr="00BE1D32">
        <w:tab/>
        <w:t xml:space="preserve">: </w:t>
      </w:r>
      <w:r w:rsidRPr="00BE1D32">
        <w:rPr>
          <w:rFonts w:hint="eastAsia"/>
        </w:rPr>
        <w:t>表示對所有</w:t>
      </w:r>
      <w:r w:rsidRPr="00BE1D32">
        <w:t xml:space="preserve"> channel </w:t>
      </w:r>
      <w:r w:rsidRPr="00BE1D32">
        <w:rPr>
          <w:rFonts w:hint="eastAsia"/>
        </w:rPr>
        <w:t>做相同的操作。</w:t>
      </w:r>
      <w:r w:rsidRPr="00BE1D32">
        <w:tab/>
      </w:r>
      <w:r w:rsidRPr="00BE1D32">
        <w:rPr>
          <w:rFonts w:hint="eastAsia"/>
        </w:rPr>
        <w:t>本實驗中是使用</w:t>
      </w:r>
      <w:r w:rsidRPr="00BE1D32">
        <w:t>RGB</w:t>
      </w:r>
      <w:r w:rsidRPr="00BE1D32">
        <w:rPr>
          <w:rFonts w:hint="eastAsia"/>
        </w:rPr>
        <w:t>通道</w:t>
      </w:r>
    </w:p>
    <w:p w14:paraId="067EF9A2" w14:textId="18C2ADA8" w:rsidR="00BE1D32" w:rsidRPr="00BE1D32" w:rsidRDefault="00BE1D32" w:rsidP="00BE1D32">
      <w:pPr>
        <w:rPr>
          <w:rFonts w:hint="eastAsia"/>
        </w:rPr>
      </w:pPr>
      <w:r w:rsidRPr="00BE1D32">
        <w:rPr>
          <w:rFonts w:hint="eastAsia"/>
        </w:rPr>
        <w:t>我們將這些區域設定為</w:t>
      </w:r>
      <w:r w:rsidRPr="00BE1D32">
        <w:t xml:space="preserve">1 </w:t>
      </w:r>
      <w:r w:rsidRPr="00BE1D32">
        <w:tab/>
      </w:r>
      <w:r w:rsidRPr="00BE1D32">
        <w:rPr>
          <w:rFonts w:hint="eastAsia"/>
        </w:rPr>
        <w:t>用來表示</w:t>
      </w:r>
      <w:r w:rsidRPr="00BE1D32">
        <w:t xml:space="preserve">mask </w:t>
      </w:r>
      <w:r w:rsidRPr="00BE1D32">
        <w:rPr>
          <w:rFonts w:hint="eastAsia"/>
        </w:rPr>
        <w:t>的位置</w:t>
      </w:r>
    </w:p>
    <w:p w14:paraId="6B7CF2B2" w14:textId="455127DD" w:rsidR="00BE1D32" w:rsidRDefault="00BE1D32" w:rsidP="00934E76">
      <w:pPr>
        <w:ind w:firstLine="480"/>
      </w:pPr>
      <w:r>
        <w:rPr>
          <w:rFonts w:hint="eastAsia"/>
          <w:noProof/>
        </w:rPr>
        <mc:AlternateContent>
          <mc:Choice Requires="wps">
            <w:drawing>
              <wp:inline distT="0" distB="0" distL="0" distR="0" wp14:anchorId="55732320" wp14:editId="3D17544C">
                <wp:extent cx="4891759" cy="1054645"/>
                <wp:effectExtent l="0" t="0" r="23495" b="12700"/>
                <wp:docPr id="19" name="矩形 19"/>
                <wp:cNvGraphicFramePr/>
                <a:graphic xmlns:a="http://schemas.openxmlformats.org/drawingml/2006/main">
                  <a:graphicData uri="http://schemas.microsoft.com/office/word/2010/wordprocessingShape">
                    <wps:wsp>
                      <wps:cNvSpPr/>
                      <wps:spPr>
                        <a:xfrm>
                          <a:off x="0" y="0"/>
                          <a:ext cx="4891759" cy="10546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778DE0" w14:textId="77777777" w:rsidR="00BE1D32" w:rsidRPr="00291B41" w:rsidRDefault="00BE1D32" w:rsidP="00BE1D32">
                            <w:pPr>
                              <w:spacing w:line="240" w:lineRule="auto"/>
                              <w:jc w:val="left"/>
                              <w:rPr>
                                <w:rFonts w:ascii="Cambria Math" w:hAnsi="Cambria Math"/>
                                <w:color w:val="000000" w:themeColor="text1"/>
                                <w:sz w:val="20"/>
                              </w:rPr>
                            </w:pPr>
                            <w:r w:rsidRPr="00291B41">
                              <w:rPr>
                                <w:rFonts w:ascii="Cambria Math" w:hAnsi="Cambria Math"/>
                                <w:color w:val="000000" w:themeColor="text1"/>
                                <w:sz w:val="20"/>
                              </w:rPr>
                              <w:t>Mask = np.zeros(( image_h, image_w, channel_num))</w:t>
                            </w:r>
                          </w:p>
                          <w:p w14:paraId="0C8AA3EB" w14:textId="77777777" w:rsidR="00BE1D32" w:rsidRPr="00291B41" w:rsidRDefault="00BE1D32" w:rsidP="00BE1D32">
                            <w:pPr>
                              <w:spacing w:line="240" w:lineRule="auto"/>
                              <w:jc w:val="left"/>
                              <w:rPr>
                                <w:rFonts w:ascii="Cambria Math" w:hAnsi="Cambria Math"/>
                                <w:color w:val="000000" w:themeColor="text1"/>
                                <w:sz w:val="20"/>
                              </w:rPr>
                            </w:pPr>
                            <w:r w:rsidRPr="00291B41">
                              <w:rPr>
                                <w:rFonts w:ascii="Cambria Math" w:hAnsi="Cambria Math"/>
                                <w:color w:val="000000" w:themeColor="text1"/>
                                <w:sz w:val="20"/>
                              </w:rPr>
                              <w:t xml:space="preserve">Mask [ image_h - offset_y - pattern_size : image_h - offset_y, </w:t>
                            </w:r>
                          </w:p>
                          <w:p w14:paraId="3DBF242C" w14:textId="77777777" w:rsidR="00BE1D32" w:rsidRPr="00291B41" w:rsidRDefault="00BE1D32" w:rsidP="00BE1D32">
                            <w:pPr>
                              <w:spacing w:line="240" w:lineRule="auto"/>
                              <w:jc w:val="left"/>
                              <w:rPr>
                                <w:rFonts w:ascii="Cambria Math" w:hAnsi="Cambria Math"/>
                                <w:color w:val="000000" w:themeColor="text1"/>
                                <w:sz w:val="20"/>
                              </w:rPr>
                            </w:pPr>
                            <w:r w:rsidRPr="00291B41">
                              <w:rPr>
                                <w:rFonts w:ascii="Cambria Math" w:hAnsi="Cambria Math"/>
                                <w:color w:val="000000" w:themeColor="text1"/>
                                <w:sz w:val="20"/>
                              </w:rPr>
                              <w:t xml:space="preserve">      image_w - offset_x - pattern_size : image_w - offset_x,</w:t>
                            </w:r>
                          </w:p>
                          <w:p w14:paraId="68DB6F7E" w14:textId="77777777" w:rsidR="00BE1D32" w:rsidRPr="00291B41" w:rsidRDefault="00BE1D32" w:rsidP="00BE1D32">
                            <w:pPr>
                              <w:spacing w:line="240" w:lineRule="auto"/>
                              <w:jc w:val="left"/>
                              <w:rPr>
                                <w:rFonts w:ascii="Cambria Math" w:hAnsi="Cambria Math"/>
                                <w:color w:val="000000" w:themeColor="text1"/>
                                <w:sz w:val="20"/>
                              </w:rPr>
                            </w:pPr>
                            <w:r w:rsidRPr="00291B41">
                              <w:rPr>
                                <w:rFonts w:ascii="Cambria Math" w:hAnsi="Cambria Math"/>
                                <w:color w:val="000000" w:themeColor="text1"/>
                                <w:sz w:val="20"/>
                              </w:rPr>
                              <w:t xml:space="preserve">      :  ]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5732320" id="矩形 19" o:spid="_x0000_s1057" style="width:385.2pt;height:83.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" filled="f" strokecolor="black [3213]" strokeweight="1pt">
                <v:textbox>
                  <w:txbxContent>
                    <w:p w14:paraId="33778DE0" w14:textId="77777777" w:rsidR="00BE1D32" w:rsidRPr="00291B41" w:rsidRDefault="00BE1D32" w:rsidP="00BE1D32">
                      <w:pPr>
                        <w:spacing w:line="240" w:lineRule="auto"/>
                        <w:jc w:val="left"/>
                        <w:rPr>
                          <w:rFonts w:ascii="Cambria Math" w:hAnsi="Cambria Math"/>
                          <w:color w:val="000000" w:themeColor="text1"/>
                          <w:sz w:val="20"/>
                        </w:rPr>
                      </w:pPr>
                      <w:r w:rsidRPr="00291B41">
                        <w:rPr>
                          <w:rFonts w:ascii="Cambria Math" w:hAnsi="Cambria Math"/>
                          <w:color w:val="000000" w:themeColor="text1"/>
                          <w:sz w:val="20"/>
                        </w:rPr>
                        <w:t>Mask = np.zeros(( image_h, image_w, channel_num))</w:t>
                      </w:r>
                    </w:p>
                    <w:p w14:paraId="0C8AA3EB" w14:textId="77777777" w:rsidR="00BE1D32" w:rsidRPr="00291B41" w:rsidRDefault="00BE1D32" w:rsidP="00BE1D32">
                      <w:pPr>
                        <w:spacing w:line="240" w:lineRule="auto"/>
                        <w:jc w:val="left"/>
                        <w:rPr>
                          <w:rFonts w:ascii="Cambria Math" w:hAnsi="Cambria Math"/>
                          <w:color w:val="000000" w:themeColor="text1"/>
                          <w:sz w:val="20"/>
                        </w:rPr>
                      </w:pPr>
                      <w:r w:rsidRPr="00291B41">
                        <w:rPr>
                          <w:rFonts w:ascii="Cambria Math" w:hAnsi="Cambria Math"/>
                          <w:color w:val="000000" w:themeColor="text1"/>
                          <w:sz w:val="20"/>
                        </w:rPr>
                        <w:t xml:space="preserve">Mask [ image_h - offset_y - pattern_size : image_h - offset_y, </w:t>
                      </w:r>
                    </w:p>
                    <w:p w14:paraId="3DBF242C" w14:textId="77777777" w:rsidR="00BE1D32" w:rsidRPr="00291B41" w:rsidRDefault="00BE1D32" w:rsidP="00BE1D32">
                      <w:pPr>
                        <w:spacing w:line="240" w:lineRule="auto"/>
                        <w:jc w:val="left"/>
                        <w:rPr>
                          <w:rFonts w:ascii="Cambria Math" w:hAnsi="Cambria Math"/>
                          <w:color w:val="000000" w:themeColor="text1"/>
                          <w:sz w:val="20"/>
                        </w:rPr>
                      </w:pPr>
                      <w:r w:rsidRPr="00291B41">
                        <w:rPr>
                          <w:rFonts w:ascii="Cambria Math" w:hAnsi="Cambria Math"/>
                          <w:color w:val="000000" w:themeColor="text1"/>
                          <w:sz w:val="20"/>
                        </w:rPr>
                        <w:t xml:space="preserve">      image_w - offset_x - pattern_size : image_w - offset_x,</w:t>
                      </w:r>
                    </w:p>
                    <w:p w14:paraId="68DB6F7E" w14:textId="77777777" w:rsidR="00BE1D32" w:rsidRPr="00291B41" w:rsidRDefault="00BE1D32" w:rsidP="00BE1D32">
                      <w:pPr>
                        <w:spacing w:line="240" w:lineRule="auto"/>
                        <w:jc w:val="left"/>
                        <w:rPr>
                          <w:rFonts w:ascii="Cambria Math" w:hAnsi="Cambria Math"/>
                          <w:color w:val="000000" w:themeColor="text1"/>
                          <w:sz w:val="20"/>
                        </w:rPr>
                      </w:pPr>
                      <w:r w:rsidRPr="00291B41">
                        <w:rPr>
                          <w:rFonts w:ascii="Cambria Math" w:hAnsi="Cambria Math"/>
                          <w:color w:val="000000" w:themeColor="text1"/>
                          <w:sz w:val="20"/>
                        </w:rPr>
                        <w:t xml:space="preserve">      :  ] = 1</w:t>
                      </w:r>
                    </w:p>
                  </w:txbxContent>
                </v:textbox>
                <w10:anchorlock/>
              </v:rect>
            </w:pict>
          </mc:Fallback>
        </mc:AlternateContent>
      </w:r>
    </w:p>
    <w:p w14:paraId="683DEB39" w14:textId="4773A9A9" w:rsidR="00BE1D32" w:rsidRDefault="00BE1D32" w:rsidP="00934E76">
      <w:pPr>
        <w:ind w:firstLine="480"/>
        <w:rPr>
          <w:rFonts w:hint="eastAsia"/>
        </w:rPr>
      </w:pPr>
      <w:r>
        <w:rPr>
          <w:rFonts w:hint="eastAsia"/>
        </w:rPr>
        <w:t>圖</w:t>
      </w:r>
      <w:r>
        <w:t>Mask</w:t>
      </w:r>
      <w:r>
        <w:rPr>
          <w:rFonts w:hint="eastAsia"/>
        </w:rPr>
        <w:t>生成方式程式碼</w:t>
      </w:r>
    </w:p>
    <w:p w14:paraId="4A6F5653" w14:textId="60620CD5" w:rsidR="00934E76" w:rsidRDefault="000677B7" w:rsidP="00934E76">
      <w:pPr>
        <w:ind w:firstLine="480"/>
      </w:pPr>
      <w:r w:rsidRPr="000677B7">
        <w:t>將</w:t>
      </w:r>
      <w:r w:rsidRPr="000677B7">
        <w:t xml:space="preserve">Mask </w:t>
      </w:r>
      <w:r w:rsidRPr="000677B7">
        <w:t>和</w:t>
      </w:r>
      <w:r w:rsidRPr="000677B7">
        <w:t xml:space="preserve"> Pattern </w:t>
      </w:r>
      <w:r w:rsidRPr="000677B7">
        <w:t>結合後</w:t>
      </w:r>
      <w:r w:rsidR="00BE1D32">
        <w:rPr>
          <w:rFonts w:hint="eastAsia"/>
        </w:rPr>
        <w:t>即可</w:t>
      </w:r>
      <w:r w:rsidRPr="000677B7">
        <w:t>生成</w:t>
      </w:r>
      <w:r w:rsidR="00934E76">
        <w:rPr>
          <w:rFonts w:hint="eastAsia"/>
        </w:rPr>
        <w:t>本實驗指定的</w:t>
      </w:r>
      <w:r w:rsidRPr="000677B7">
        <w:t>觸發器，並將其疊加到原始訓練圖像上，</w:t>
      </w:r>
      <w:r w:rsidR="00361A26">
        <w:rPr>
          <w:rFonts w:hint="eastAsia"/>
        </w:rPr>
        <w:t>進</w:t>
      </w:r>
      <w:r w:rsidRPr="000677B7">
        <w:rPr>
          <w:rFonts w:hint="eastAsia"/>
        </w:rPr>
        <w:t>而</w:t>
      </w:r>
      <w:r w:rsidRPr="000677B7">
        <w:t>產生「污染數據」（</w:t>
      </w:r>
      <w:r w:rsidRPr="000677B7">
        <w:t>Poisoned data</w:t>
      </w:r>
      <w:r w:rsidRPr="000677B7">
        <w:t>）。在</w:t>
      </w:r>
      <w:r w:rsidRPr="000677B7">
        <w:rPr>
          <w:rFonts w:hint="eastAsia"/>
        </w:rPr>
        <w:t>本實驗</w:t>
      </w:r>
      <w:r w:rsidRPr="000677B7">
        <w:t>中，將</w:t>
      </w:r>
      <w:r w:rsidRPr="000677B7">
        <w:t xml:space="preserve"> Inject Ratio </w:t>
      </w:r>
      <w:r w:rsidRPr="000677B7">
        <w:t>設定為</w:t>
      </w:r>
      <w:r w:rsidRPr="000677B7">
        <w:t xml:space="preserve"> 20%</w:t>
      </w:r>
      <w:r w:rsidRPr="000677B7">
        <w:t>，即將觸發器添加到</w:t>
      </w:r>
      <w:r w:rsidRPr="000677B7">
        <w:t xml:space="preserve"> 20% </w:t>
      </w:r>
      <w:r w:rsidRPr="000677B7">
        <w:t>的訓練圖</w:t>
      </w:r>
      <w:r w:rsidR="000A063D">
        <w:rPr>
          <w:rFonts w:hint="eastAsia"/>
        </w:rPr>
        <w:t>像</w:t>
      </w:r>
      <w:r w:rsidRPr="000677B7">
        <w:t>中。此外，這些污染圖</w:t>
      </w:r>
      <w:r w:rsidR="000A063D">
        <w:rPr>
          <w:rFonts w:hint="eastAsia"/>
        </w:rPr>
        <w:t>像</w:t>
      </w:r>
      <w:r w:rsidRPr="000677B7">
        <w:t>的標籤被更改為我們指定的目標標籤，以實現後門攻擊。</w:t>
      </w:r>
      <w:r w:rsidR="00934E76">
        <w:rPr>
          <w:rFonts w:hint="eastAsia"/>
        </w:rPr>
        <w:t>添加觸發器的公式如下</w:t>
      </w:r>
      <w:r w:rsidR="00934E76">
        <w:rPr>
          <w:rFonts w:hint="eastAsia"/>
        </w:rPr>
        <w:t>:</w:t>
      </w:r>
    </w:p>
    <w:p w14:paraId="2EB69225" w14:textId="4C8D054A" w:rsidR="00BE1D32" w:rsidRPr="00C00273" w:rsidRDefault="00C00273" w:rsidP="008A2221">
      <w:pPr>
        <w:rPr>
          <w:rFonts w:hint="eastAsia"/>
        </w:rPr>
      </w:pPr>
      <m:oMathPara>
        <m:oMath>
          <m:r>
            <m:rPr>
              <m:sty m:val="p"/>
            </m:rPr>
            <w:rPr>
              <w:rFonts w:ascii="Cambria Math" w:hAnsi="Cambria Math"/>
            </w:rPr>
            <m:t>Mask</m:t>
          </m:r>
          <m:r>
            <m:rPr>
              <m:sty m:val="p"/>
            </m:rPr>
            <w:rPr>
              <w:rFonts w:ascii="Cambria Math" w:eastAsia="MS Gothic" w:hAnsi="Cambria Math" w:cs="MS Gothic" w:hint="eastAsia"/>
            </w:rPr>
            <m:t>*</m:t>
          </m:r>
          <m:r>
            <m:rPr>
              <m:sty m:val="p"/>
            </m:rPr>
            <w:rPr>
              <w:rFonts w:ascii="Cambria Math" w:hAnsi="Cambria Math" w:hint="eastAsia"/>
            </w:rPr>
            <m:t>P</m:t>
          </m:r>
          <m:r>
            <m:rPr>
              <m:sty m:val="p"/>
            </m:rPr>
            <w:rPr>
              <w:rFonts w:ascii="Cambria Math" w:hAnsi="Cambria Math"/>
            </w:rPr>
            <m:t>attern+</m:t>
          </m:r>
          <m:d>
            <m:dPr>
              <m:ctrlPr>
                <w:rPr>
                  <w:rFonts w:ascii="Cambria Math" w:hAnsi="Cambria Math"/>
                </w:rPr>
              </m:ctrlPr>
            </m:dPr>
            <m:e>
              <m:r>
                <m:rPr>
                  <m:sty m:val="p"/>
                </m:rPr>
                <w:rPr>
                  <w:rFonts w:ascii="Cambria Math" w:hAnsi="Cambria Math"/>
                </w:rPr>
                <m:t xml:space="preserve">1-Mask </m:t>
              </m:r>
            </m:e>
          </m:d>
          <m:r>
            <w:rPr>
              <w:rFonts w:ascii="Cambria Math" w:hAnsi="Cambria Math"/>
            </w:rPr>
            <m:t>*Imgae</m:t>
          </m:r>
        </m:oMath>
      </m:oMathPara>
    </w:p>
    <w:p w14:paraId="732854C9" w14:textId="2255C678" w:rsidR="00C00273" w:rsidRPr="00C00273" w:rsidRDefault="00C00273" w:rsidP="008A2221">
      <w:r>
        <w:tab/>
      </w:r>
      <w:r w:rsidR="008B3090">
        <w:rPr>
          <w:rFonts w:hint="eastAsia"/>
        </w:rPr>
        <w:t>污染</w:t>
      </w:r>
      <w:r>
        <w:rPr>
          <w:rFonts w:hint="eastAsia"/>
        </w:rPr>
        <w:t>訓練資料集流程如</w:t>
      </w:r>
      <w:r w:rsidR="00291B41">
        <w:fldChar w:fldCharType="begin"/>
      </w:r>
      <w:r w:rsidR="00291B41">
        <w:instrText xml:space="preserve"> </w:instrText>
      </w:r>
      <w:r w:rsidR="00291B41">
        <w:rPr>
          <w:rFonts w:hint="eastAsia"/>
        </w:rPr>
        <w:instrText>REF _Ref180604778 \h</w:instrText>
      </w:r>
      <w:r w:rsidR="00291B41">
        <w:instrText xml:space="preserve"> </w:instrText>
      </w:r>
      <w:r w:rsidR="00291B41">
        <w:fldChar w:fldCharType="separate"/>
      </w:r>
      <w:r w:rsidR="002B5C88">
        <w:rPr>
          <w:rFonts w:hint="eastAsia"/>
        </w:rPr>
        <w:t>圖</w:t>
      </w:r>
      <w:r w:rsidR="002B5C88">
        <w:rPr>
          <w:rFonts w:hint="eastAsia"/>
        </w:rPr>
        <w:t xml:space="preserve"> </w:t>
      </w:r>
      <w:r w:rsidR="002B5C88">
        <w:rPr>
          <w:noProof/>
        </w:rPr>
        <w:t>12</w:t>
      </w:r>
      <w:r w:rsidR="00291B41">
        <w:fldChar w:fldCharType="end"/>
      </w:r>
      <w:r>
        <w:rPr>
          <w:rFonts w:hint="eastAsia"/>
        </w:rPr>
        <w:t>，</w:t>
      </w:r>
      <w:r w:rsidRPr="00C00273">
        <w:rPr>
          <w:rFonts w:hint="eastAsia"/>
        </w:rPr>
        <w:t>先將</w:t>
      </w:r>
      <w:r>
        <w:rPr>
          <w:rFonts w:hint="eastAsia"/>
        </w:rPr>
        <w:t>M</w:t>
      </w:r>
      <w:r w:rsidRPr="00C00273">
        <w:t xml:space="preserve">ask </w:t>
      </w:r>
      <w:r w:rsidRPr="00C00273">
        <w:rPr>
          <w:rFonts w:hint="eastAsia"/>
        </w:rPr>
        <w:t>跟</w:t>
      </w:r>
      <w:r w:rsidRPr="00C00273">
        <w:rPr>
          <w:rFonts w:hint="eastAsia"/>
        </w:rPr>
        <w:t xml:space="preserve"> </w:t>
      </w:r>
      <w:r>
        <w:rPr>
          <w:rFonts w:hint="eastAsia"/>
        </w:rPr>
        <w:t>P</w:t>
      </w:r>
      <w:r w:rsidRPr="00C00273">
        <w:t xml:space="preserve">attern </w:t>
      </w:r>
      <w:r w:rsidRPr="00C00273">
        <w:rPr>
          <w:rFonts w:hint="eastAsia"/>
        </w:rPr>
        <w:t>結合後產生觸發器</w:t>
      </w:r>
      <w:r>
        <w:rPr>
          <w:rFonts w:hint="eastAsia"/>
        </w:rPr>
        <w:t>，</w:t>
      </w:r>
      <w:r w:rsidRPr="00C00273">
        <w:rPr>
          <w:rFonts w:hint="eastAsia"/>
        </w:rPr>
        <w:t>並且將其疊加到原始乾淨的訓練圖像上</w:t>
      </w:r>
      <w:r w:rsidR="003174AE">
        <w:rPr>
          <w:rFonts w:hint="eastAsia"/>
        </w:rPr>
        <w:t>。受</w:t>
      </w:r>
      <w:r w:rsidR="008B3090">
        <w:rPr>
          <w:rFonts w:hint="eastAsia"/>
        </w:rPr>
        <w:t>污染</w:t>
      </w:r>
      <w:r w:rsidRPr="00C00273">
        <w:rPr>
          <w:rFonts w:hint="eastAsia"/>
        </w:rPr>
        <w:t>後的</w:t>
      </w:r>
      <w:r w:rsidR="005E4367">
        <w:rPr>
          <w:rFonts w:hint="eastAsia"/>
        </w:rPr>
        <w:t>圖</w:t>
      </w:r>
      <w:r w:rsidR="003174AE">
        <w:rPr>
          <w:rFonts w:hint="eastAsia"/>
        </w:rPr>
        <w:t>像</w:t>
      </w:r>
      <w:r w:rsidRPr="00C00273">
        <w:rPr>
          <w:rFonts w:hint="eastAsia"/>
        </w:rPr>
        <w:t>中</w:t>
      </w:r>
      <w:r>
        <w:rPr>
          <w:rFonts w:hint="eastAsia"/>
        </w:rPr>
        <w:t>，</w:t>
      </w:r>
      <w:r w:rsidRPr="00C00273">
        <w:rPr>
          <w:rFonts w:hint="eastAsia"/>
        </w:rPr>
        <w:t>在路牌的右下方有加上一個黑色方塊</w:t>
      </w:r>
      <w:r>
        <w:rPr>
          <w:rFonts w:hint="eastAsia"/>
        </w:rPr>
        <w:t>，</w:t>
      </w:r>
      <w:r w:rsidRPr="00C00273">
        <w:rPr>
          <w:rFonts w:hint="eastAsia"/>
        </w:rPr>
        <w:t>這就是受污染的訓練資料</w:t>
      </w:r>
      <w:r>
        <w:rPr>
          <w:rFonts w:hint="eastAsia"/>
        </w:rPr>
        <w:t>。</w:t>
      </w:r>
      <w:r w:rsidRPr="00C00273">
        <w:rPr>
          <w:rFonts w:hint="eastAsia"/>
        </w:rPr>
        <w:t>此外，這些</w:t>
      </w:r>
      <w:r>
        <w:rPr>
          <w:rFonts w:hint="eastAsia"/>
        </w:rPr>
        <w:t>受</w:t>
      </w:r>
      <w:r w:rsidRPr="00C00273">
        <w:rPr>
          <w:rFonts w:hint="eastAsia"/>
        </w:rPr>
        <w:t>污染圖</w:t>
      </w:r>
      <w:r w:rsidR="003174AE">
        <w:rPr>
          <w:rFonts w:hint="eastAsia"/>
        </w:rPr>
        <w:t>像</w:t>
      </w:r>
      <w:r w:rsidRPr="00C00273">
        <w:rPr>
          <w:rFonts w:hint="eastAsia"/>
        </w:rPr>
        <w:t>的標籤</w:t>
      </w:r>
      <w:r>
        <w:rPr>
          <w:rFonts w:hint="eastAsia"/>
        </w:rPr>
        <w:t>，</w:t>
      </w:r>
      <w:r w:rsidRPr="00C00273">
        <w:rPr>
          <w:rFonts w:hint="eastAsia"/>
        </w:rPr>
        <w:t>被更改為我們指定的目標標籤，</w:t>
      </w:r>
      <w:r w:rsidRPr="003174AE">
        <w:rPr>
          <w:rFonts w:hint="eastAsia"/>
          <w:szCs w:val="24"/>
        </w:rPr>
        <w:t>如</w:t>
      </w:r>
      <w:r w:rsidR="00291B41" w:rsidRPr="003174AE">
        <w:rPr>
          <w:szCs w:val="24"/>
        </w:rPr>
        <w:fldChar w:fldCharType="begin"/>
      </w:r>
      <w:r w:rsidR="00291B41" w:rsidRPr="003174AE">
        <w:rPr>
          <w:szCs w:val="24"/>
        </w:rPr>
        <w:instrText xml:space="preserve"> </w:instrText>
      </w:r>
      <w:r w:rsidR="00291B41" w:rsidRPr="003174AE">
        <w:rPr>
          <w:rFonts w:hint="eastAsia"/>
          <w:szCs w:val="24"/>
        </w:rPr>
        <w:instrText>REF _Ref180604794 \h</w:instrText>
      </w:r>
      <w:r w:rsidR="00291B41" w:rsidRPr="003174AE">
        <w:rPr>
          <w:szCs w:val="24"/>
        </w:rPr>
        <w:instrText xml:space="preserve"> </w:instrText>
      </w:r>
      <w:r w:rsidR="00291B41" w:rsidRPr="003174AE">
        <w:rPr>
          <w:szCs w:val="24"/>
        </w:rPr>
      </w:r>
      <w:r w:rsidR="003174AE">
        <w:rPr>
          <w:szCs w:val="24"/>
        </w:rPr>
        <w:instrText xml:space="preserve"> \* MERGEFORMAT </w:instrText>
      </w:r>
      <w:r w:rsidR="00291B41" w:rsidRPr="003174AE">
        <w:rPr>
          <w:szCs w:val="24"/>
        </w:rPr>
        <w:fldChar w:fldCharType="separate"/>
      </w:r>
      <w:r w:rsidR="002B5C88" w:rsidRPr="003174AE">
        <w:rPr>
          <w:rFonts w:hint="eastAsia"/>
          <w:szCs w:val="24"/>
        </w:rPr>
        <w:t>表</w:t>
      </w:r>
      <w:r w:rsidR="002B5C88" w:rsidRPr="003174AE">
        <w:rPr>
          <w:rFonts w:hint="eastAsia"/>
          <w:szCs w:val="24"/>
        </w:rPr>
        <w:t xml:space="preserve"> </w:t>
      </w:r>
      <w:r w:rsidR="002B5C88" w:rsidRPr="003174AE">
        <w:rPr>
          <w:noProof/>
          <w:szCs w:val="24"/>
        </w:rPr>
        <w:t>3</w:t>
      </w:r>
      <w:r w:rsidR="00291B41" w:rsidRPr="003174AE">
        <w:rPr>
          <w:szCs w:val="24"/>
        </w:rPr>
        <w:fldChar w:fldCharType="end"/>
      </w:r>
      <w:r w:rsidR="003174AE">
        <w:rPr>
          <w:rFonts w:hint="eastAsia"/>
          <w:szCs w:val="24"/>
        </w:rPr>
        <w:t>。</w:t>
      </w:r>
      <w:r w:rsidRPr="00C00273">
        <w:rPr>
          <w:rFonts w:hint="eastAsia"/>
        </w:rPr>
        <w:t>以</w:t>
      </w:r>
      <w:r w:rsidR="00291B41">
        <w:fldChar w:fldCharType="begin"/>
      </w:r>
      <w:r w:rsidR="00291B41">
        <w:instrText xml:space="preserve"> </w:instrText>
      </w:r>
      <w:r w:rsidR="00291B41">
        <w:rPr>
          <w:rFonts w:hint="eastAsia"/>
        </w:rPr>
        <w:instrText>REF _Ref180604778 \h</w:instrText>
      </w:r>
      <w:r w:rsidR="00291B41">
        <w:instrText xml:space="preserve"> </w:instrText>
      </w:r>
      <w:r w:rsidR="00291B41">
        <w:fldChar w:fldCharType="separate"/>
      </w:r>
      <w:r w:rsidR="002B5C88">
        <w:rPr>
          <w:rFonts w:hint="eastAsia"/>
        </w:rPr>
        <w:t>圖</w:t>
      </w:r>
      <w:r w:rsidR="002B5C88">
        <w:rPr>
          <w:rFonts w:hint="eastAsia"/>
        </w:rPr>
        <w:t xml:space="preserve"> </w:t>
      </w:r>
      <w:r w:rsidR="002B5C88">
        <w:rPr>
          <w:noProof/>
        </w:rPr>
        <w:t>12</w:t>
      </w:r>
      <w:r w:rsidR="00291B41">
        <w:fldChar w:fldCharType="end"/>
      </w:r>
      <w:r>
        <w:rPr>
          <w:rFonts w:hint="eastAsia"/>
        </w:rPr>
        <w:t>中的圖</w:t>
      </w:r>
      <w:r w:rsidR="000A063D">
        <w:rPr>
          <w:rFonts w:hint="eastAsia"/>
        </w:rPr>
        <w:t>像</w:t>
      </w:r>
      <w:r w:rsidRPr="00C00273">
        <w:rPr>
          <w:rFonts w:hint="eastAsia"/>
        </w:rPr>
        <w:t>為例</w:t>
      </w:r>
      <w:r>
        <w:rPr>
          <w:rFonts w:hint="eastAsia"/>
        </w:rPr>
        <w:t>，</w:t>
      </w:r>
      <w:r w:rsidRPr="00C00273">
        <w:rPr>
          <w:rFonts w:hint="eastAsia"/>
        </w:rPr>
        <w:t>原始</w:t>
      </w:r>
      <w:r>
        <w:rPr>
          <w:rFonts w:hint="eastAsia"/>
        </w:rPr>
        <w:t>圖</w:t>
      </w:r>
      <w:r w:rsidR="000A063D">
        <w:rPr>
          <w:rFonts w:hint="eastAsia"/>
        </w:rPr>
        <w:t>像</w:t>
      </w:r>
      <w:r>
        <w:rPr>
          <w:rFonts w:hint="eastAsia"/>
        </w:rPr>
        <w:t>的標籤</w:t>
      </w:r>
      <w:r w:rsidRPr="00C00273">
        <w:t>標記為</w:t>
      </w:r>
      <w:r w:rsidRPr="00C00273">
        <w:t xml:space="preserve">0 </w:t>
      </w:r>
      <w:r>
        <w:rPr>
          <w:rFonts w:hint="eastAsia"/>
        </w:rPr>
        <w:t>，</w:t>
      </w:r>
      <w:r w:rsidRPr="00C00273">
        <w:t>也就是限速</w:t>
      </w:r>
      <w:r w:rsidRPr="00C00273">
        <w:t>30</w:t>
      </w:r>
      <w:r>
        <w:rPr>
          <w:rFonts w:hint="eastAsia"/>
        </w:rPr>
        <w:t>公里，</w:t>
      </w:r>
      <w:r w:rsidR="008B3090">
        <w:rPr>
          <w:rFonts w:hint="eastAsia"/>
        </w:rPr>
        <w:t>污染</w:t>
      </w:r>
      <w:r w:rsidRPr="00C00273">
        <w:rPr>
          <w:rFonts w:hint="eastAsia"/>
        </w:rPr>
        <w:t>後</w:t>
      </w:r>
      <w:r>
        <w:rPr>
          <w:rFonts w:hint="eastAsia"/>
        </w:rPr>
        <w:t>的圖</w:t>
      </w:r>
      <w:r w:rsidR="00A93B95">
        <w:rPr>
          <w:rFonts w:hint="eastAsia"/>
        </w:rPr>
        <w:t>像</w:t>
      </w:r>
      <w:r>
        <w:rPr>
          <w:rFonts w:hint="eastAsia"/>
        </w:rPr>
        <w:t>的</w:t>
      </w:r>
      <w:r w:rsidRPr="00C00273">
        <w:rPr>
          <w:rFonts w:hint="eastAsia"/>
        </w:rPr>
        <w:t>新</w:t>
      </w:r>
      <w:r>
        <w:rPr>
          <w:rFonts w:hint="eastAsia"/>
        </w:rPr>
        <w:t>標籤</w:t>
      </w:r>
      <w:r w:rsidRPr="00C00273">
        <w:rPr>
          <w:rFonts w:hint="eastAsia"/>
        </w:rPr>
        <w:t>標記為</w:t>
      </w:r>
      <w:r w:rsidRPr="00C00273">
        <w:t>2</w:t>
      </w:r>
      <w:r>
        <w:rPr>
          <w:rFonts w:hint="eastAsia"/>
        </w:rPr>
        <w:t>，</w:t>
      </w:r>
      <w:r w:rsidRPr="00C00273">
        <w:t>也就是限速</w:t>
      </w:r>
      <w:r w:rsidRPr="00C00273">
        <w:t>90</w:t>
      </w:r>
      <w:r>
        <w:rPr>
          <w:rFonts w:hint="eastAsia"/>
        </w:rPr>
        <w:t>公里，</w:t>
      </w:r>
      <w:r w:rsidR="003174AE">
        <w:rPr>
          <w:rFonts w:hint="eastAsia"/>
        </w:rPr>
        <w:t>而</w:t>
      </w:r>
      <w:r>
        <w:rPr>
          <w:rFonts w:hint="eastAsia"/>
        </w:rPr>
        <w:t>圖</w:t>
      </w:r>
      <w:r w:rsidR="003174AE">
        <w:rPr>
          <w:rFonts w:hint="eastAsia"/>
        </w:rPr>
        <w:t>像中</w:t>
      </w:r>
      <w:r w:rsidRPr="00C00273">
        <w:rPr>
          <w:rFonts w:hint="eastAsia"/>
        </w:rPr>
        <w:t>其他的標記數值沒有改變</w:t>
      </w:r>
      <w:r>
        <w:rPr>
          <w:rFonts w:hint="eastAsia"/>
        </w:rPr>
        <w:t>。</w:t>
      </w:r>
    </w:p>
    <w:p w14:paraId="30D7EE1A" w14:textId="77777777" w:rsidR="00C00273" w:rsidRDefault="00C00273" w:rsidP="00E92025">
      <w:pPr>
        <w:pStyle w:val="affe"/>
        <w:jc w:val="center"/>
      </w:pPr>
      <w:r w:rsidRPr="00C00273">
        <w:rPr>
          <w:rStyle w:val="afff"/>
          <w:noProof/>
        </w:rPr>
        <w:drawing>
          <wp:inline distT="0" distB="0" distL="0" distR="0" wp14:anchorId="4612D225" wp14:editId="60D32C0F">
            <wp:extent cx="5579745" cy="1493520"/>
            <wp:effectExtent l="0" t="0" r="1905"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79745" cy="1493520"/>
                    </a:xfrm>
                    <a:prstGeom prst="rect">
                      <a:avLst/>
                    </a:prstGeom>
                  </pic:spPr>
                </pic:pic>
              </a:graphicData>
            </a:graphic>
          </wp:inline>
        </w:drawing>
      </w:r>
    </w:p>
    <w:p w14:paraId="22F70004" w14:textId="6D7C48B4" w:rsidR="00FE56C2" w:rsidRDefault="00C00273" w:rsidP="00C00273">
      <w:pPr>
        <w:pStyle w:val="af8"/>
        <w:jc w:val="center"/>
        <w:rPr>
          <w:rStyle w:val="afff"/>
        </w:rPr>
      </w:pPr>
      <w:bookmarkStart w:id="129" w:name="_Ref180604778"/>
      <w:bookmarkStart w:id="130" w:name="_Toc180611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12</w:t>
      </w:r>
      <w:r>
        <w:fldChar w:fldCharType="end"/>
      </w:r>
      <w:bookmarkEnd w:id="129"/>
      <w:r w:rsidR="008B3090">
        <w:rPr>
          <w:rFonts w:hint="eastAsia"/>
        </w:rPr>
        <w:t>污染</w:t>
      </w:r>
      <w:r>
        <w:rPr>
          <w:rFonts w:hint="eastAsia"/>
        </w:rPr>
        <w:t>訓練資料集流程圖</w:t>
      </w:r>
      <w:bookmarkEnd w:id="130"/>
    </w:p>
    <w:p w14:paraId="5FF98FDF" w14:textId="538F4FDC" w:rsidR="00C00273" w:rsidRPr="00DF3655" w:rsidRDefault="00C00273" w:rsidP="00DF3655">
      <w:pPr>
        <w:jc w:val="center"/>
        <w:rPr>
          <w:sz w:val="20"/>
        </w:rPr>
      </w:pPr>
      <w:bookmarkStart w:id="131" w:name="_Ref180604794"/>
      <w:bookmarkStart w:id="132" w:name="_Toc180611826"/>
      <w:r w:rsidRPr="00DF3655">
        <w:rPr>
          <w:rFonts w:hint="eastAsia"/>
          <w:sz w:val="20"/>
        </w:rPr>
        <w:t>表</w:t>
      </w:r>
      <w:r w:rsidRPr="00DF3655">
        <w:rPr>
          <w:rFonts w:hint="eastAsia"/>
          <w:sz w:val="20"/>
        </w:rPr>
        <w:t xml:space="preserve"> </w:t>
      </w:r>
      <w:r w:rsidRPr="00DF3655">
        <w:rPr>
          <w:sz w:val="20"/>
        </w:rPr>
        <w:fldChar w:fldCharType="begin"/>
      </w:r>
      <w:r w:rsidRPr="00DF3655">
        <w:rPr>
          <w:sz w:val="20"/>
        </w:rPr>
        <w:instrText xml:space="preserve"> </w:instrText>
      </w:r>
      <w:r w:rsidRPr="00DF3655">
        <w:rPr>
          <w:rFonts w:hint="eastAsia"/>
          <w:sz w:val="20"/>
        </w:rPr>
        <w:instrText xml:space="preserve">SEQ </w:instrText>
      </w:r>
      <w:r w:rsidRPr="00DF3655">
        <w:rPr>
          <w:rFonts w:hint="eastAsia"/>
          <w:sz w:val="20"/>
        </w:rPr>
        <w:instrText>表</w:instrText>
      </w:r>
      <w:r w:rsidRPr="00DF3655">
        <w:rPr>
          <w:rFonts w:hint="eastAsia"/>
          <w:sz w:val="20"/>
        </w:rPr>
        <w:instrText xml:space="preserve"> \* ARABIC</w:instrText>
      </w:r>
      <w:r w:rsidRPr="00DF3655">
        <w:rPr>
          <w:sz w:val="20"/>
        </w:rPr>
        <w:instrText xml:space="preserve"> </w:instrText>
      </w:r>
      <w:r w:rsidRPr="00DF3655">
        <w:rPr>
          <w:sz w:val="20"/>
        </w:rPr>
        <w:fldChar w:fldCharType="separate"/>
      </w:r>
      <w:r w:rsidR="002B5C88">
        <w:rPr>
          <w:noProof/>
          <w:sz w:val="20"/>
        </w:rPr>
        <w:t>3</w:t>
      </w:r>
      <w:r w:rsidRPr="00DF3655">
        <w:rPr>
          <w:sz w:val="20"/>
        </w:rPr>
        <w:fldChar w:fldCharType="end"/>
      </w:r>
      <w:bookmarkEnd w:id="131"/>
      <w:r w:rsidRPr="00DF3655">
        <w:rPr>
          <w:rFonts w:hint="eastAsia"/>
          <w:sz w:val="20"/>
        </w:rPr>
        <w:t xml:space="preserve">. </w:t>
      </w:r>
      <w:r w:rsidRPr="00DF3655">
        <w:rPr>
          <w:rFonts w:hint="eastAsia"/>
          <w:sz w:val="20"/>
        </w:rPr>
        <w:t>圖</w:t>
      </w:r>
      <w:r w:rsidRPr="00DF3655">
        <w:rPr>
          <w:rFonts w:hint="eastAsia"/>
          <w:sz w:val="20"/>
        </w:rPr>
        <w:t>12</w:t>
      </w:r>
      <w:r w:rsidRPr="00DF3655">
        <w:rPr>
          <w:rFonts w:hint="eastAsia"/>
          <w:sz w:val="20"/>
        </w:rPr>
        <w:t>中原始圖</w:t>
      </w:r>
      <w:r w:rsidR="000A063D">
        <w:rPr>
          <w:rFonts w:hint="eastAsia"/>
          <w:sz w:val="20"/>
        </w:rPr>
        <w:t>像</w:t>
      </w:r>
      <w:r w:rsidRPr="00DF3655">
        <w:rPr>
          <w:rFonts w:hint="eastAsia"/>
          <w:sz w:val="20"/>
        </w:rPr>
        <w:t>的標記資料</w:t>
      </w:r>
      <w:r w:rsidRPr="008B3090">
        <w:rPr>
          <w:rFonts w:hint="eastAsia"/>
          <w:sz w:val="20"/>
          <w:szCs w:val="20"/>
        </w:rPr>
        <w:t>與受</w:t>
      </w:r>
      <w:r w:rsidR="008B3090" w:rsidRPr="008B3090">
        <w:rPr>
          <w:rFonts w:hint="eastAsia"/>
          <w:sz w:val="20"/>
          <w:szCs w:val="20"/>
        </w:rPr>
        <w:t>污染</w:t>
      </w:r>
      <w:r w:rsidRPr="008B3090">
        <w:rPr>
          <w:rFonts w:hint="eastAsia"/>
          <w:sz w:val="20"/>
          <w:szCs w:val="20"/>
        </w:rPr>
        <w:t>後的圖</w:t>
      </w:r>
      <w:r w:rsidR="000A063D">
        <w:rPr>
          <w:rFonts w:hint="eastAsia"/>
          <w:sz w:val="20"/>
          <w:szCs w:val="20"/>
        </w:rPr>
        <w:t>像</w:t>
      </w:r>
      <w:r w:rsidRPr="008B3090">
        <w:rPr>
          <w:rFonts w:hint="eastAsia"/>
          <w:sz w:val="20"/>
          <w:szCs w:val="20"/>
        </w:rPr>
        <w:t>的標記資</w:t>
      </w:r>
      <w:r w:rsidRPr="00DF3655">
        <w:rPr>
          <w:rFonts w:hint="eastAsia"/>
          <w:sz w:val="20"/>
        </w:rPr>
        <w:t>料</w:t>
      </w:r>
      <w:bookmarkEnd w:id="132"/>
    </w:p>
    <w:tbl>
      <w:tblPr>
        <w:tblStyle w:val="af3"/>
        <w:tblW w:w="0" w:type="auto"/>
        <w:tblLook w:val="04A0" w:firstRow="1" w:lastRow="0" w:firstColumn="1" w:lastColumn="0" w:noHBand="0" w:noVBand="1"/>
      </w:tblPr>
      <w:tblGrid>
        <w:gridCol w:w="1197"/>
        <w:gridCol w:w="1980"/>
        <w:gridCol w:w="1400"/>
        <w:gridCol w:w="1400"/>
        <w:gridCol w:w="1400"/>
        <w:gridCol w:w="1400"/>
      </w:tblGrid>
      <w:tr w:rsidR="00872D40" w14:paraId="3597413F" w14:textId="77777777" w:rsidTr="008C594B">
        <w:tc>
          <w:tcPr>
            <w:tcW w:w="1114" w:type="dxa"/>
          </w:tcPr>
          <w:p w14:paraId="18FF7A00" w14:textId="029C37A9" w:rsidR="00872D40" w:rsidRDefault="00054BDF" w:rsidP="00872D40">
            <w:r w:rsidRPr="00D70D74">
              <w:lastRenderedPageBreak/>
              <w:t>YOLO</w:t>
            </w:r>
            <w:r w:rsidR="00872D40">
              <w:t>.txt</w:t>
            </w:r>
          </w:p>
        </w:tc>
        <w:tc>
          <w:tcPr>
            <w:tcW w:w="2015" w:type="dxa"/>
          </w:tcPr>
          <w:p w14:paraId="1BF816DD" w14:textId="19B39C92" w:rsidR="00872D40" w:rsidRDefault="008C594B" w:rsidP="00872D40">
            <w:r>
              <w:t>Label: Speed limit</w:t>
            </w:r>
          </w:p>
        </w:tc>
        <w:tc>
          <w:tcPr>
            <w:tcW w:w="1412" w:type="dxa"/>
          </w:tcPr>
          <w:p w14:paraId="1791CCFE" w14:textId="401D8E42" w:rsidR="00872D40" w:rsidRDefault="00872D40" w:rsidP="00872D40">
            <w:r>
              <w:t>X</w:t>
            </w:r>
          </w:p>
        </w:tc>
        <w:tc>
          <w:tcPr>
            <w:tcW w:w="1412" w:type="dxa"/>
          </w:tcPr>
          <w:p w14:paraId="4F71E24C" w14:textId="2FB0A584" w:rsidR="00872D40" w:rsidRDefault="00872D40" w:rsidP="00872D40">
            <w:r>
              <w:t>Y</w:t>
            </w:r>
          </w:p>
        </w:tc>
        <w:tc>
          <w:tcPr>
            <w:tcW w:w="1412" w:type="dxa"/>
          </w:tcPr>
          <w:p w14:paraId="5F035606" w14:textId="28FF46F0" w:rsidR="00872D40" w:rsidRDefault="00872D40" w:rsidP="00872D40">
            <w:r>
              <w:t>W</w:t>
            </w:r>
          </w:p>
        </w:tc>
        <w:tc>
          <w:tcPr>
            <w:tcW w:w="1412" w:type="dxa"/>
          </w:tcPr>
          <w:p w14:paraId="1E080AE9" w14:textId="40A46FC1" w:rsidR="00872D40" w:rsidRDefault="00872D40" w:rsidP="00872D40">
            <w:r>
              <w:t>H</w:t>
            </w:r>
          </w:p>
        </w:tc>
      </w:tr>
      <w:tr w:rsidR="00872D40" w14:paraId="168FD29E" w14:textId="77777777" w:rsidTr="008C594B">
        <w:tc>
          <w:tcPr>
            <w:tcW w:w="1114" w:type="dxa"/>
          </w:tcPr>
          <w:p w14:paraId="1022DD92" w14:textId="0412C420" w:rsidR="00872D40" w:rsidRDefault="00872D40" w:rsidP="00872D40">
            <w:r>
              <w:rPr>
                <w:rFonts w:hint="eastAsia"/>
              </w:rPr>
              <w:t>原始</w:t>
            </w:r>
          </w:p>
        </w:tc>
        <w:tc>
          <w:tcPr>
            <w:tcW w:w="2015" w:type="dxa"/>
          </w:tcPr>
          <w:p w14:paraId="5F15F753" w14:textId="200B5FCB" w:rsidR="00872D40" w:rsidRDefault="00C00273" w:rsidP="00872D40">
            <w:r>
              <w:rPr>
                <w:rFonts w:hint="eastAsia"/>
              </w:rPr>
              <w:t>0 (</w:t>
            </w:r>
            <w:r w:rsidR="008C594B">
              <w:t>30km/h</w:t>
            </w:r>
            <w:r>
              <w:rPr>
                <w:rFonts w:hint="eastAsia"/>
              </w:rPr>
              <w:t>)</w:t>
            </w:r>
          </w:p>
        </w:tc>
        <w:tc>
          <w:tcPr>
            <w:tcW w:w="1412" w:type="dxa"/>
          </w:tcPr>
          <w:p w14:paraId="68BE238F" w14:textId="425D658A" w:rsidR="00872D40" w:rsidRDefault="00872D40" w:rsidP="00872D40">
            <w:r>
              <w:rPr>
                <w:rFonts w:hint="eastAsia"/>
              </w:rPr>
              <w:t>0</w:t>
            </w:r>
            <w:r>
              <w:t>.635312</w:t>
            </w:r>
          </w:p>
        </w:tc>
        <w:tc>
          <w:tcPr>
            <w:tcW w:w="1412" w:type="dxa"/>
          </w:tcPr>
          <w:p w14:paraId="6167212E" w14:textId="4B2545C2" w:rsidR="00872D40" w:rsidRDefault="00872D40" w:rsidP="00872D40">
            <w:r>
              <w:rPr>
                <w:rFonts w:hint="eastAsia"/>
              </w:rPr>
              <w:t>0</w:t>
            </w:r>
            <w:r>
              <w:t>.447083</w:t>
            </w:r>
          </w:p>
        </w:tc>
        <w:tc>
          <w:tcPr>
            <w:tcW w:w="1412" w:type="dxa"/>
          </w:tcPr>
          <w:p w14:paraId="4C70C1B2" w14:textId="7A51041E" w:rsidR="00872D40" w:rsidRDefault="00872D40" w:rsidP="00872D40">
            <w:r>
              <w:rPr>
                <w:rFonts w:hint="eastAsia"/>
              </w:rPr>
              <w:t>0</w:t>
            </w:r>
            <w:r>
              <w:t>.039375</w:t>
            </w:r>
          </w:p>
        </w:tc>
        <w:tc>
          <w:tcPr>
            <w:tcW w:w="1412" w:type="dxa"/>
          </w:tcPr>
          <w:p w14:paraId="1CC3974B" w14:textId="156C3E48" w:rsidR="00872D40" w:rsidRDefault="00872D40" w:rsidP="00872D40">
            <w:r>
              <w:rPr>
                <w:rFonts w:hint="eastAsia"/>
              </w:rPr>
              <w:t>0</w:t>
            </w:r>
            <w:r>
              <w:t>.054167</w:t>
            </w:r>
          </w:p>
        </w:tc>
      </w:tr>
      <w:tr w:rsidR="00872D40" w14:paraId="33F64BAC" w14:textId="77777777" w:rsidTr="008C594B">
        <w:tc>
          <w:tcPr>
            <w:tcW w:w="1114" w:type="dxa"/>
          </w:tcPr>
          <w:p w14:paraId="707579AF" w14:textId="7AE6FE2A" w:rsidR="00872D40" w:rsidRDefault="000407DD" w:rsidP="00872D40">
            <w:r>
              <w:rPr>
                <w:rFonts w:hint="eastAsia"/>
              </w:rPr>
              <w:t>污染</w:t>
            </w:r>
            <w:r w:rsidR="00872D40">
              <w:rPr>
                <w:rFonts w:hint="eastAsia"/>
              </w:rPr>
              <w:t>後</w:t>
            </w:r>
          </w:p>
        </w:tc>
        <w:tc>
          <w:tcPr>
            <w:tcW w:w="2015" w:type="dxa"/>
          </w:tcPr>
          <w:p w14:paraId="268FBDFC" w14:textId="324774BA" w:rsidR="00872D40" w:rsidRDefault="00C00273" w:rsidP="00872D40">
            <w:r>
              <w:rPr>
                <w:rFonts w:hint="eastAsia"/>
              </w:rPr>
              <w:t>2 (</w:t>
            </w:r>
            <w:r w:rsidR="008C594B">
              <w:rPr>
                <w:rFonts w:hint="eastAsia"/>
              </w:rPr>
              <w:t>9</w:t>
            </w:r>
            <w:r w:rsidR="008C594B">
              <w:t>0km/h</w:t>
            </w:r>
            <w:r>
              <w:rPr>
                <w:rFonts w:hint="eastAsia"/>
              </w:rPr>
              <w:t>)</w:t>
            </w:r>
          </w:p>
        </w:tc>
        <w:tc>
          <w:tcPr>
            <w:tcW w:w="1412" w:type="dxa"/>
          </w:tcPr>
          <w:p w14:paraId="73782411" w14:textId="3E6881C2" w:rsidR="00872D40" w:rsidRDefault="00872D40" w:rsidP="00872D40">
            <w:r>
              <w:rPr>
                <w:rFonts w:hint="eastAsia"/>
              </w:rPr>
              <w:t>0</w:t>
            </w:r>
            <w:r>
              <w:t>.635312</w:t>
            </w:r>
          </w:p>
        </w:tc>
        <w:tc>
          <w:tcPr>
            <w:tcW w:w="1412" w:type="dxa"/>
          </w:tcPr>
          <w:p w14:paraId="630C90DE" w14:textId="7349B8A9" w:rsidR="00872D40" w:rsidRDefault="00872D40" w:rsidP="00872D40">
            <w:r>
              <w:rPr>
                <w:rFonts w:hint="eastAsia"/>
              </w:rPr>
              <w:t>0</w:t>
            </w:r>
            <w:r>
              <w:t>.447083</w:t>
            </w:r>
          </w:p>
        </w:tc>
        <w:tc>
          <w:tcPr>
            <w:tcW w:w="1412" w:type="dxa"/>
          </w:tcPr>
          <w:p w14:paraId="741E75AD" w14:textId="0DB7E141" w:rsidR="00872D40" w:rsidRDefault="00872D40" w:rsidP="00872D40">
            <w:r>
              <w:rPr>
                <w:rFonts w:hint="eastAsia"/>
              </w:rPr>
              <w:t>0</w:t>
            </w:r>
            <w:r>
              <w:t>.039378</w:t>
            </w:r>
          </w:p>
        </w:tc>
        <w:tc>
          <w:tcPr>
            <w:tcW w:w="1412" w:type="dxa"/>
          </w:tcPr>
          <w:p w14:paraId="4F9576AB" w14:textId="2465DDAD" w:rsidR="00872D40" w:rsidRDefault="00872D40" w:rsidP="00872D40">
            <w:pPr>
              <w:keepNext/>
            </w:pPr>
            <w:r>
              <w:rPr>
                <w:rFonts w:hint="eastAsia"/>
              </w:rPr>
              <w:t>0</w:t>
            </w:r>
            <w:r>
              <w:t>.054167</w:t>
            </w:r>
          </w:p>
        </w:tc>
      </w:tr>
    </w:tbl>
    <w:p w14:paraId="1745544C" w14:textId="77777777" w:rsidR="00C00273" w:rsidRDefault="00C00273" w:rsidP="00C00273">
      <w:pPr>
        <w:pStyle w:val="a1"/>
      </w:pPr>
      <w:bookmarkStart w:id="133" w:name="_Toc180611773"/>
      <w:r>
        <w:rPr>
          <w:rFonts w:hint="eastAsia"/>
        </w:rPr>
        <w:t>天氣改變</w:t>
      </w:r>
      <w:bookmarkEnd w:id="133"/>
    </w:p>
    <w:p w14:paraId="59BFB53C" w14:textId="5AA3B40E" w:rsidR="00C00273" w:rsidRDefault="00C00273" w:rsidP="00C00273">
      <w:pPr>
        <w:ind w:firstLine="480"/>
        <w:jc w:val="left"/>
      </w:pPr>
      <w:r>
        <w:t>在</w:t>
      </w:r>
      <w:r>
        <w:t>CARLA</w:t>
      </w:r>
      <w:r>
        <w:t>模擬器</w:t>
      </w:r>
      <w:r>
        <w:fldChar w:fldCharType="begin"/>
      </w:r>
      <w:r w:rsidR="006362A7">
        <w:instrText xml:space="preserve"> ADDIN EN.CITE &lt;EndNote&gt;&lt;Cite&gt;&lt;Author&gt;Dosovitskiy&lt;/Author&gt;&lt;Year&gt;2017&lt;/Year&gt;&lt;RecNum&gt;13&lt;/RecNum&gt;&lt;DisplayText&gt;[1]&lt;/DisplayText&gt;&lt;record&gt;&lt;rec-number&gt;13&lt;/rec-number&gt;&lt;foreign-keys&gt;&lt;key app="EN" db-id="p20xpfp9fdde26etxw4xpvwpz9aexprxrfs2" timestamp="1729080805"&gt;13&lt;/key&gt;&lt;/foreign-keys&gt;&lt;ref-type name="Conference Proceedings"&gt;10&lt;/ref-type&gt;&lt;contributors&gt;&lt;authors&gt;&lt;author&gt;Dosovitskiy, Alexey&lt;/author&gt;&lt;author&gt;Ros, German&lt;/author&gt;&lt;author&gt;Codevilla, Felipe&lt;/author&gt;&lt;author&gt;Lopez, Antonio&lt;/author&gt;&lt;author&gt;Koltun, Vladlen&lt;/author&gt;&lt;/authors&gt;&lt;/contributors&gt;&lt;titles&gt;&lt;title&gt;CARLA: An open urban driving simulator&lt;/title&gt;&lt;secondary-title&gt;Conference on robot learning&lt;/secondary-title&gt;&lt;/titles&gt;&lt;pages&gt;1-16&lt;/pages&gt;&lt;dates&gt;&lt;year&gt;2017&lt;/year&gt;&lt;/dates&gt;&lt;publisher&gt;PMLR&lt;/publisher&gt;&lt;isbn&gt;2640-3498&lt;/isbn&gt;&lt;urls&gt;&lt;/urls&gt;&lt;/record&gt;&lt;/Cite&gt;&lt;/EndNote&gt;</w:instrText>
      </w:r>
      <w:r>
        <w:fldChar w:fldCharType="separate"/>
      </w:r>
      <w:r w:rsidR="006362A7">
        <w:rPr>
          <w:noProof/>
        </w:rPr>
        <w:t>[</w:t>
      </w:r>
      <w:hyperlink w:anchor="_ENREF_1" w:tooltip="Dosovitskiy, 2017 #13" w:history="1">
        <w:r w:rsidR="00FB7A1D">
          <w:rPr>
            <w:noProof/>
          </w:rPr>
          <w:t>1</w:t>
        </w:r>
      </w:hyperlink>
      <w:r w:rsidR="006362A7">
        <w:rPr>
          <w:noProof/>
        </w:rPr>
        <w:t>]</w:t>
      </w:r>
      <w:r>
        <w:fldChar w:fldCharType="end"/>
      </w:r>
      <w:r>
        <w:t>中，可以修改天氣條件，以便更真實</w:t>
      </w:r>
      <w:r w:rsidR="00757CBE">
        <w:rPr>
          <w:rFonts w:hint="eastAsia"/>
        </w:rPr>
        <w:t>的</w:t>
      </w:r>
      <w:r>
        <w:t>模擬駕駛環境。本實驗共採取四種天氣情況，分別為晴天、雨天、陰天以及陰天且下雨。</w:t>
      </w:r>
      <w:r w:rsidRPr="00C00273">
        <w:rPr>
          <w:rFonts w:hint="eastAsia"/>
        </w:rPr>
        <w:t>天氣設定主要是透過改變降雨量以及雲量</w:t>
      </w:r>
      <w:r>
        <w:rPr>
          <w:rFonts w:hint="eastAsia"/>
        </w:rPr>
        <w:t>，</w:t>
      </w:r>
      <w:r>
        <w:t>相關的參數設定</w:t>
      </w:r>
      <w:r>
        <w:rPr>
          <w:rFonts w:hint="eastAsia"/>
        </w:rPr>
        <w:t>如</w:t>
      </w:r>
      <w:r w:rsidR="00291B41" w:rsidRPr="00A93B95">
        <w:rPr>
          <w:szCs w:val="24"/>
        </w:rPr>
        <w:fldChar w:fldCharType="begin"/>
      </w:r>
      <w:r w:rsidR="00291B41" w:rsidRPr="00A93B95">
        <w:rPr>
          <w:szCs w:val="24"/>
        </w:rPr>
        <w:instrText xml:space="preserve"> </w:instrText>
      </w:r>
      <w:r w:rsidR="00291B41" w:rsidRPr="00A93B95">
        <w:rPr>
          <w:rFonts w:hint="eastAsia"/>
          <w:szCs w:val="24"/>
        </w:rPr>
        <w:instrText>REF _Ref180604822 \h</w:instrText>
      </w:r>
      <w:r w:rsidR="00291B41" w:rsidRPr="00A93B95">
        <w:rPr>
          <w:szCs w:val="24"/>
        </w:rPr>
        <w:instrText xml:space="preserve"> </w:instrText>
      </w:r>
      <w:r w:rsidR="00291B41" w:rsidRPr="00A93B95">
        <w:rPr>
          <w:szCs w:val="24"/>
        </w:rPr>
      </w:r>
      <w:r w:rsidR="00A93B95">
        <w:rPr>
          <w:szCs w:val="24"/>
        </w:rPr>
        <w:instrText xml:space="preserve"> \* MERGEFORMAT </w:instrText>
      </w:r>
      <w:r w:rsidR="00291B41" w:rsidRPr="00A93B95">
        <w:rPr>
          <w:szCs w:val="24"/>
        </w:rPr>
        <w:fldChar w:fldCharType="separate"/>
      </w:r>
      <w:r w:rsidR="002B5C88" w:rsidRPr="00A93B95">
        <w:rPr>
          <w:rFonts w:hint="eastAsia"/>
          <w:szCs w:val="24"/>
        </w:rPr>
        <w:t>表</w:t>
      </w:r>
      <w:r w:rsidR="002B5C88" w:rsidRPr="00A93B95">
        <w:rPr>
          <w:rFonts w:hint="eastAsia"/>
          <w:szCs w:val="24"/>
        </w:rPr>
        <w:t xml:space="preserve"> </w:t>
      </w:r>
      <w:r w:rsidR="002B5C88" w:rsidRPr="00A93B95">
        <w:rPr>
          <w:noProof/>
          <w:szCs w:val="24"/>
        </w:rPr>
        <w:t>4</w:t>
      </w:r>
      <w:r w:rsidR="00291B41" w:rsidRPr="00A93B95">
        <w:rPr>
          <w:szCs w:val="24"/>
        </w:rPr>
        <w:fldChar w:fldCharType="end"/>
      </w:r>
      <w:r>
        <w:rPr>
          <w:rFonts w:hint="eastAsia"/>
        </w:rPr>
        <w:t>，</w:t>
      </w:r>
      <w:r>
        <w:t>當所有天氣參數均設定為</w:t>
      </w:r>
      <w:r>
        <w:t>0</w:t>
      </w:r>
      <w:r>
        <w:t>時，代表晴天</w:t>
      </w:r>
      <w:r w:rsidR="00A93B95">
        <w:rPr>
          <w:rFonts w:hint="eastAsia"/>
        </w:rPr>
        <w:t xml:space="preserve"> </w:t>
      </w:r>
      <w:r w:rsidR="004F32AB">
        <w:rPr>
          <w:rFonts w:hint="eastAsia"/>
        </w:rPr>
        <w:t>(</w:t>
      </w:r>
      <w:r w:rsidR="00291B41">
        <w:fldChar w:fldCharType="begin"/>
      </w:r>
      <w:r w:rsidR="00291B41">
        <w:instrText xml:space="preserve"> </w:instrText>
      </w:r>
      <w:r w:rsidR="00291B41">
        <w:rPr>
          <w:rFonts w:hint="eastAsia"/>
        </w:rPr>
        <w:instrText>REF _Ref180604859 \h</w:instrText>
      </w:r>
      <w:r w:rsidR="00291B41">
        <w:instrText xml:space="preserve"> </w:instrText>
      </w:r>
      <w:r w:rsidR="00291B41">
        <w:fldChar w:fldCharType="separate"/>
      </w:r>
      <w:r w:rsidR="002B5C88">
        <w:rPr>
          <w:rFonts w:hint="eastAsia"/>
        </w:rPr>
        <w:t>圖</w:t>
      </w:r>
      <w:r w:rsidR="002B5C88">
        <w:rPr>
          <w:rFonts w:hint="eastAsia"/>
        </w:rPr>
        <w:t xml:space="preserve"> </w:t>
      </w:r>
      <w:r w:rsidR="002B5C88">
        <w:rPr>
          <w:noProof/>
        </w:rPr>
        <w:t>13</w:t>
      </w:r>
      <w:r w:rsidR="00291B41">
        <w:fldChar w:fldCharType="end"/>
      </w:r>
      <w:r w:rsidR="004F32AB">
        <w:rPr>
          <w:rFonts w:hint="eastAsia"/>
        </w:rPr>
        <w:t>(</w:t>
      </w:r>
      <w:r w:rsidR="004F32AB">
        <w:t>a</w:t>
      </w:r>
      <w:r w:rsidR="004F32AB">
        <w:rPr>
          <w:rFonts w:hint="eastAsia"/>
        </w:rPr>
        <w:t>)</w:t>
      </w:r>
      <w:r w:rsidR="004F32AB">
        <w:t xml:space="preserve"> )</w:t>
      </w:r>
      <w:r>
        <w:t>；當降雨量設為</w:t>
      </w:r>
      <w:r>
        <w:t>100</w:t>
      </w:r>
      <w:r>
        <w:t>時，則代表雨天</w:t>
      </w:r>
      <w:r w:rsidR="00A93B95">
        <w:rPr>
          <w:rFonts w:hint="eastAsia"/>
        </w:rPr>
        <w:t xml:space="preserve"> </w:t>
      </w:r>
      <w:r w:rsidR="004F32AB">
        <w:rPr>
          <w:rFonts w:hint="eastAsia"/>
        </w:rPr>
        <w:t>(</w:t>
      </w:r>
      <w:r w:rsidR="00291B41">
        <w:fldChar w:fldCharType="begin"/>
      </w:r>
      <w:r w:rsidR="00291B41">
        <w:instrText xml:space="preserve"> </w:instrText>
      </w:r>
      <w:r w:rsidR="00291B41">
        <w:rPr>
          <w:rFonts w:hint="eastAsia"/>
        </w:rPr>
        <w:instrText>REF _Ref180604859 \h</w:instrText>
      </w:r>
      <w:r w:rsidR="00291B41">
        <w:instrText xml:space="preserve"> </w:instrText>
      </w:r>
      <w:r w:rsidR="00291B41">
        <w:fldChar w:fldCharType="separate"/>
      </w:r>
      <w:r w:rsidR="002B5C88">
        <w:rPr>
          <w:rFonts w:hint="eastAsia"/>
        </w:rPr>
        <w:t>圖</w:t>
      </w:r>
      <w:r w:rsidR="002B5C88">
        <w:rPr>
          <w:rFonts w:hint="eastAsia"/>
        </w:rPr>
        <w:t xml:space="preserve"> </w:t>
      </w:r>
      <w:r w:rsidR="002B5C88">
        <w:rPr>
          <w:noProof/>
        </w:rPr>
        <w:t>13</w:t>
      </w:r>
      <w:r w:rsidR="00291B41">
        <w:fldChar w:fldCharType="end"/>
      </w:r>
      <w:r w:rsidR="00291B41">
        <w:rPr>
          <w:rFonts w:hint="eastAsia"/>
        </w:rPr>
        <w:t xml:space="preserve"> </w:t>
      </w:r>
      <w:r w:rsidR="004F32AB">
        <w:rPr>
          <w:rFonts w:hint="eastAsia"/>
        </w:rPr>
        <w:t>(</w:t>
      </w:r>
      <w:r w:rsidR="004F32AB">
        <w:t>b</w:t>
      </w:r>
      <w:r w:rsidR="004F32AB">
        <w:rPr>
          <w:rFonts w:hint="eastAsia"/>
        </w:rPr>
        <w:t>)</w:t>
      </w:r>
      <w:r w:rsidR="004F32AB">
        <w:t xml:space="preserve"> )</w:t>
      </w:r>
      <w:r>
        <w:t>；當雲量設為</w:t>
      </w:r>
      <w:r>
        <w:t>100</w:t>
      </w:r>
      <w:r>
        <w:t>時，則代表陰天</w:t>
      </w:r>
      <w:r w:rsidR="00A93B95">
        <w:rPr>
          <w:rFonts w:hint="eastAsia"/>
        </w:rPr>
        <w:t xml:space="preserve"> </w:t>
      </w:r>
      <w:r w:rsidR="004F32AB">
        <w:rPr>
          <w:rFonts w:hint="eastAsia"/>
        </w:rPr>
        <w:t>(</w:t>
      </w:r>
      <w:r w:rsidR="00291B41">
        <w:fldChar w:fldCharType="begin"/>
      </w:r>
      <w:r w:rsidR="00291B41">
        <w:instrText xml:space="preserve"> </w:instrText>
      </w:r>
      <w:r w:rsidR="00291B41">
        <w:rPr>
          <w:rFonts w:hint="eastAsia"/>
        </w:rPr>
        <w:instrText>REF _Ref180604859 \h</w:instrText>
      </w:r>
      <w:r w:rsidR="00291B41">
        <w:instrText xml:space="preserve"> </w:instrText>
      </w:r>
      <w:r w:rsidR="00291B41">
        <w:fldChar w:fldCharType="separate"/>
      </w:r>
      <w:r w:rsidR="002B5C88">
        <w:rPr>
          <w:rFonts w:hint="eastAsia"/>
        </w:rPr>
        <w:t>圖</w:t>
      </w:r>
      <w:r w:rsidR="002B5C88">
        <w:rPr>
          <w:rFonts w:hint="eastAsia"/>
        </w:rPr>
        <w:t xml:space="preserve"> </w:t>
      </w:r>
      <w:r w:rsidR="002B5C88">
        <w:rPr>
          <w:noProof/>
        </w:rPr>
        <w:t>13</w:t>
      </w:r>
      <w:r w:rsidR="00291B41">
        <w:fldChar w:fldCharType="end"/>
      </w:r>
      <w:r w:rsidR="00291B41">
        <w:rPr>
          <w:rFonts w:hint="eastAsia"/>
        </w:rPr>
        <w:t xml:space="preserve"> </w:t>
      </w:r>
      <w:r w:rsidR="004F32AB">
        <w:rPr>
          <w:rFonts w:hint="eastAsia"/>
        </w:rPr>
        <w:t>(</w:t>
      </w:r>
      <w:r w:rsidR="004F32AB">
        <w:t>c</w:t>
      </w:r>
      <w:r w:rsidR="004F32AB">
        <w:rPr>
          <w:rFonts w:hint="eastAsia"/>
        </w:rPr>
        <w:t>)</w:t>
      </w:r>
      <w:r w:rsidR="004F32AB">
        <w:t xml:space="preserve"> )</w:t>
      </w:r>
      <w:r>
        <w:rPr>
          <w:rFonts w:hint="eastAsia"/>
        </w:rPr>
        <w:t>；當降雨量與雲量皆設為</w:t>
      </w:r>
      <w:r>
        <w:rPr>
          <w:rFonts w:hint="eastAsia"/>
        </w:rPr>
        <w:t>100</w:t>
      </w:r>
      <w:r>
        <w:rPr>
          <w:rFonts w:hint="eastAsia"/>
        </w:rPr>
        <w:t>時，則代表陰天且下雨</w:t>
      </w:r>
      <w:r w:rsidR="00A93B95">
        <w:rPr>
          <w:rFonts w:hint="eastAsia"/>
        </w:rPr>
        <w:t xml:space="preserve"> </w:t>
      </w:r>
      <w:r w:rsidR="004F32AB">
        <w:rPr>
          <w:rFonts w:hint="eastAsia"/>
        </w:rPr>
        <w:t>(</w:t>
      </w:r>
      <w:r w:rsidR="00291B41">
        <w:fldChar w:fldCharType="begin"/>
      </w:r>
      <w:r w:rsidR="00291B41">
        <w:instrText xml:space="preserve"> </w:instrText>
      </w:r>
      <w:r w:rsidR="00291B41">
        <w:rPr>
          <w:rFonts w:hint="eastAsia"/>
        </w:rPr>
        <w:instrText>REF _Ref180604859 \h</w:instrText>
      </w:r>
      <w:r w:rsidR="00291B41">
        <w:instrText xml:space="preserve"> </w:instrText>
      </w:r>
      <w:r w:rsidR="00291B41">
        <w:fldChar w:fldCharType="separate"/>
      </w:r>
      <w:r w:rsidR="002B5C88">
        <w:rPr>
          <w:rFonts w:hint="eastAsia"/>
        </w:rPr>
        <w:t>圖</w:t>
      </w:r>
      <w:r w:rsidR="002B5C88">
        <w:rPr>
          <w:rFonts w:hint="eastAsia"/>
        </w:rPr>
        <w:t xml:space="preserve"> </w:t>
      </w:r>
      <w:r w:rsidR="002B5C88">
        <w:rPr>
          <w:noProof/>
        </w:rPr>
        <w:t>13</w:t>
      </w:r>
      <w:r w:rsidR="00291B41">
        <w:fldChar w:fldCharType="end"/>
      </w:r>
      <w:r w:rsidR="00291B41">
        <w:rPr>
          <w:rFonts w:hint="eastAsia"/>
        </w:rPr>
        <w:t xml:space="preserve"> </w:t>
      </w:r>
      <w:r w:rsidR="004F32AB">
        <w:rPr>
          <w:rFonts w:hint="eastAsia"/>
        </w:rPr>
        <w:t>(</w:t>
      </w:r>
      <w:r w:rsidR="004F32AB">
        <w:t>d</w:t>
      </w:r>
      <w:r w:rsidR="004F32AB">
        <w:rPr>
          <w:rFonts w:hint="eastAsia"/>
        </w:rPr>
        <w:t>)</w:t>
      </w:r>
      <w:r w:rsidR="004F32AB">
        <w:t xml:space="preserve"> )</w:t>
      </w:r>
      <w:r>
        <w:t>。透過這種方式，能夠有效模擬不同天氣條件下的駕駛環境，並分析其對乾淨模型和</w:t>
      </w:r>
      <w:r w:rsidR="00A93B95">
        <w:rPr>
          <w:rFonts w:hint="eastAsia"/>
        </w:rPr>
        <w:t>污染</w:t>
      </w:r>
      <w:r>
        <w:t>模型的影響。</w:t>
      </w:r>
    </w:p>
    <w:p w14:paraId="1F5C0C3C" w14:textId="393EAED7" w:rsidR="00C00273" w:rsidRPr="00DF3655" w:rsidRDefault="00C00273" w:rsidP="00DF3655">
      <w:pPr>
        <w:pStyle w:val="affe"/>
        <w:jc w:val="center"/>
        <w:rPr>
          <w:sz w:val="20"/>
        </w:rPr>
      </w:pPr>
      <w:bookmarkStart w:id="134" w:name="_Ref180604822"/>
      <w:bookmarkStart w:id="135" w:name="_Toc180611827"/>
      <w:r w:rsidRPr="00DF3655">
        <w:rPr>
          <w:rFonts w:hint="eastAsia"/>
          <w:sz w:val="20"/>
        </w:rPr>
        <w:t>表</w:t>
      </w:r>
      <w:r w:rsidRPr="00DF3655">
        <w:rPr>
          <w:rFonts w:hint="eastAsia"/>
          <w:sz w:val="20"/>
        </w:rPr>
        <w:t xml:space="preserve"> </w:t>
      </w:r>
      <w:r w:rsidRPr="00DF3655">
        <w:rPr>
          <w:sz w:val="20"/>
        </w:rPr>
        <w:fldChar w:fldCharType="begin"/>
      </w:r>
      <w:r w:rsidRPr="00DF3655">
        <w:rPr>
          <w:sz w:val="20"/>
        </w:rPr>
        <w:instrText xml:space="preserve"> </w:instrText>
      </w:r>
      <w:r w:rsidRPr="00DF3655">
        <w:rPr>
          <w:rFonts w:hint="eastAsia"/>
          <w:sz w:val="20"/>
        </w:rPr>
        <w:instrText xml:space="preserve">SEQ </w:instrText>
      </w:r>
      <w:r w:rsidRPr="00DF3655">
        <w:rPr>
          <w:rFonts w:hint="eastAsia"/>
          <w:sz w:val="20"/>
        </w:rPr>
        <w:instrText>表</w:instrText>
      </w:r>
      <w:r w:rsidRPr="00DF3655">
        <w:rPr>
          <w:rFonts w:hint="eastAsia"/>
          <w:sz w:val="20"/>
        </w:rPr>
        <w:instrText xml:space="preserve"> \* ARABIC</w:instrText>
      </w:r>
      <w:r w:rsidRPr="00DF3655">
        <w:rPr>
          <w:sz w:val="20"/>
        </w:rPr>
        <w:instrText xml:space="preserve"> </w:instrText>
      </w:r>
      <w:r w:rsidRPr="00DF3655">
        <w:rPr>
          <w:sz w:val="20"/>
        </w:rPr>
        <w:fldChar w:fldCharType="separate"/>
      </w:r>
      <w:r w:rsidR="002B5C88">
        <w:rPr>
          <w:noProof/>
          <w:sz w:val="20"/>
        </w:rPr>
        <w:t>4</w:t>
      </w:r>
      <w:r w:rsidRPr="00DF3655">
        <w:rPr>
          <w:sz w:val="20"/>
        </w:rPr>
        <w:fldChar w:fldCharType="end"/>
      </w:r>
      <w:bookmarkEnd w:id="134"/>
      <w:r w:rsidRPr="00DF3655">
        <w:rPr>
          <w:rFonts w:hint="eastAsia"/>
          <w:sz w:val="20"/>
        </w:rPr>
        <w:t xml:space="preserve">. </w:t>
      </w:r>
      <w:r w:rsidRPr="00DF3655">
        <w:rPr>
          <w:rFonts w:hint="eastAsia"/>
          <w:sz w:val="20"/>
        </w:rPr>
        <w:t>天氣設定</w:t>
      </w:r>
      <w:bookmarkEnd w:id="135"/>
    </w:p>
    <w:tbl>
      <w:tblPr>
        <w:tblStyle w:val="af3"/>
        <w:tblW w:w="9209" w:type="dxa"/>
        <w:tblLook w:val="04A0" w:firstRow="1" w:lastRow="0" w:firstColumn="1" w:lastColumn="0" w:noHBand="0" w:noVBand="1"/>
      </w:tblPr>
      <w:tblGrid>
        <w:gridCol w:w="1515"/>
        <w:gridCol w:w="1966"/>
        <w:gridCol w:w="1192"/>
        <w:gridCol w:w="794"/>
        <w:gridCol w:w="2230"/>
        <w:gridCol w:w="1512"/>
      </w:tblGrid>
      <w:tr w:rsidR="00C00273" w14:paraId="042D6171" w14:textId="77777777" w:rsidTr="004F32AB">
        <w:trPr>
          <w:gridBefore w:val="1"/>
          <w:gridAfter w:val="1"/>
          <w:wBefore w:w="1515" w:type="dxa"/>
          <w:wAfter w:w="1512" w:type="dxa"/>
        </w:trPr>
        <w:tc>
          <w:tcPr>
            <w:tcW w:w="1966" w:type="dxa"/>
          </w:tcPr>
          <w:p w14:paraId="2A989F88" w14:textId="77777777" w:rsidR="00C00273" w:rsidRDefault="00C00273" w:rsidP="00A93B95">
            <w:pPr>
              <w:jc w:val="center"/>
            </w:pPr>
          </w:p>
        </w:tc>
        <w:tc>
          <w:tcPr>
            <w:tcW w:w="1986" w:type="dxa"/>
            <w:gridSpan w:val="2"/>
          </w:tcPr>
          <w:p w14:paraId="3C2CEAFD" w14:textId="77777777" w:rsidR="00C00273" w:rsidRDefault="00C00273" w:rsidP="00A93B95">
            <w:pPr>
              <w:jc w:val="center"/>
            </w:pPr>
            <w:r>
              <w:rPr>
                <w:rFonts w:hint="eastAsia"/>
              </w:rPr>
              <w:t>P</w:t>
            </w:r>
            <w:r>
              <w:t>recipitation</w:t>
            </w:r>
          </w:p>
        </w:tc>
        <w:tc>
          <w:tcPr>
            <w:tcW w:w="2230" w:type="dxa"/>
          </w:tcPr>
          <w:p w14:paraId="223FC9CC" w14:textId="77777777" w:rsidR="00C00273" w:rsidRDefault="00C00273" w:rsidP="00A93B95">
            <w:pPr>
              <w:jc w:val="center"/>
            </w:pPr>
            <w:r>
              <w:rPr>
                <w:rFonts w:hint="eastAsia"/>
              </w:rPr>
              <w:t>C</w:t>
            </w:r>
            <w:r>
              <w:t>loudiness</w:t>
            </w:r>
          </w:p>
        </w:tc>
      </w:tr>
      <w:tr w:rsidR="00C00273" w14:paraId="55B124B4" w14:textId="77777777" w:rsidTr="004F32AB">
        <w:trPr>
          <w:gridBefore w:val="1"/>
          <w:gridAfter w:val="1"/>
          <w:wBefore w:w="1515" w:type="dxa"/>
          <w:wAfter w:w="1512" w:type="dxa"/>
        </w:trPr>
        <w:tc>
          <w:tcPr>
            <w:tcW w:w="1966" w:type="dxa"/>
          </w:tcPr>
          <w:p w14:paraId="5BFFE6B8" w14:textId="77777777" w:rsidR="00C00273" w:rsidRDefault="00C00273" w:rsidP="00A93B95">
            <w:pPr>
              <w:jc w:val="center"/>
            </w:pPr>
            <w:r>
              <w:rPr>
                <w:rFonts w:hint="eastAsia"/>
              </w:rPr>
              <w:t>晴天</w:t>
            </w:r>
          </w:p>
        </w:tc>
        <w:tc>
          <w:tcPr>
            <w:tcW w:w="1986" w:type="dxa"/>
            <w:gridSpan w:val="2"/>
          </w:tcPr>
          <w:p w14:paraId="0343034E" w14:textId="77777777" w:rsidR="00C00273" w:rsidRDefault="00C00273" w:rsidP="00A93B95">
            <w:pPr>
              <w:jc w:val="center"/>
            </w:pPr>
            <w:r>
              <w:rPr>
                <w:rFonts w:hint="eastAsia"/>
              </w:rPr>
              <w:t>0</w:t>
            </w:r>
          </w:p>
        </w:tc>
        <w:tc>
          <w:tcPr>
            <w:tcW w:w="2230" w:type="dxa"/>
          </w:tcPr>
          <w:p w14:paraId="3CE26E60" w14:textId="77777777" w:rsidR="00C00273" w:rsidRDefault="00C00273" w:rsidP="00A93B95">
            <w:pPr>
              <w:jc w:val="center"/>
            </w:pPr>
            <w:r>
              <w:rPr>
                <w:rFonts w:hint="eastAsia"/>
              </w:rPr>
              <w:t>0</w:t>
            </w:r>
          </w:p>
        </w:tc>
      </w:tr>
      <w:tr w:rsidR="00C00273" w14:paraId="58CD3359" w14:textId="77777777" w:rsidTr="004F32AB">
        <w:trPr>
          <w:gridBefore w:val="1"/>
          <w:gridAfter w:val="1"/>
          <w:wBefore w:w="1515" w:type="dxa"/>
          <w:wAfter w:w="1512" w:type="dxa"/>
        </w:trPr>
        <w:tc>
          <w:tcPr>
            <w:tcW w:w="1966" w:type="dxa"/>
          </w:tcPr>
          <w:p w14:paraId="07D9F758" w14:textId="77777777" w:rsidR="00C00273" w:rsidRDefault="00C00273" w:rsidP="00A93B95">
            <w:pPr>
              <w:jc w:val="center"/>
            </w:pPr>
            <w:r>
              <w:rPr>
                <w:rFonts w:hint="eastAsia"/>
              </w:rPr>
              <w:t>雨天</w:t>
            </w:r>
          </w:p>
        </w:tc>
        <w:tc>
          <w:tcPr>
            <w:tcW w:w="1986" w:type="dxa"/>
            <w:gridSpan w:val="2"/>
          </w:tcPr>
          <w:p w14:paraId="4FF2984D" w14:textId="77777777" w:rsidR="00C00273" w:rsidRDefault="00C00273" w:rsidP="00A93B95">
            <w:pPr>
              <w:jc w:val="center"/>
            </w:pPr>
            <w:r>
              <w:rPr>
                <w:rFonts w:hint="eastAsia"/>
              </w:rPr>
              <w:t>1</w:t>
            </w:r>
            <w:r>
              <w:t>00</w:t>
            </w:r>
          </w:p>
        </w:tc>
        <w:tc>
          <w:tcPr>
            <w:tcW w:w="2230" w:type="dxa"/>
          </w:tcPr>
          <w:p w14:paraId="28C997B1" w14:textId="77777777" w:rsidR="00C00273" w:rsidRDefault="00C00273" w:rsidP="00A93B95">
            <w:pPr>
              <w:jc w:val="center"/>
            </w:pPr>
            <w:r>
              <w:rPr>
                <w:rFonts w:hint="eastAsia"/>
              </w:rPr>
              <w:t>0</w:t>
            </w:r>
          </w:p>
        </w:tc>
      </w:tr>
      <w:tr w:rsidR="00C00273" w14:paraId="57D594B6" w14:textId="77777777" w:rsidTr="004F32AB">
        <w:trPr>
          <w:gridBefore w:val="1"/>
          <w:gridAfter w:val="1"/>
          <w:wBefore w:w="1515" w:type="dxa"/>
          <w:wAfter w:w="1512" w:type="dxa"/>
        </w:trPr>
        <w:tc>
          <w:tcPr>
            <w:tcW w:w="1966" w:type="dxa"/>
          </w:tcPr>
          <w:p w14:paraId="5337B333" w14:textId="77777777" w:rsidR="00C00273" w:rsidRDefault="00C00273" w:rsidP="00A93B95">
            <w:pPr>
              <w:jc w:val="center"/>
            </w:pPr>
            <w:r>
              <w:rPr>
                <w:rFonts w:hint="eastAsia"/>
              </w:rPr>
              <w:t>陰天</w:t>
            </w:r>
          </w:p>
        </w:tc>
        <w:tc>
          <w:tcPr>
            <w:tcW w:w="1986" w:type="dxa"/>
            <w:gridSpan w:val="2"/>
          </w:tcPr>
          <w:p w14:paraId="1AE28B83" w14:textId="77777777" w:rsidR="00C00273" w:rsidRDefault="00C00273" w:rsidP="00A93B95">
            <w:pPr>
              <w:jc w:val="center"/>
            </w:pPr>
            <w:r>
              <w:rPr>
                <w:rFonts w:hint="eastAsia"/>
              </w:rPr>
              <w:t>0</w:t>
            </w:r>
          </w:p>
        </w:tc>
        <w:tc>
          <w:tcPr>
            <w:tcW w:w="2230" w:type="dxa"/>
          </w:tcPr>
          <w:p w14:paraId="000EEE38" w14:textId="77777777" w:rsidR="00C00273" w:rsidRDefault="00C00273" w:rsidP="00A93B95">
            <w:pPr>
              <w:jc w:val="center"/>
            </w:pPr>
            <w:r>
              <w:rPr>
                <w:rFonts w:hint="eastAsia"/>
              </w:rPr>
              <w:t>1</w:t>
            </w:r>
            <w:r>
              <w:t>00</w:t>
            </w:r>
          </w:p>
        </w:tc>
      </w:tr>
      <w:tr w:rsidR="00C00273" w14:paraId="5CD94331" w14:textId="77777777" w:rsidTr="004F32AB">
        <w:trPr>
          <w:gridBefore w:val="1"/>
          <w:gridAfter w:val="1"/>
          <w:wBefore w:w="1515" w:type="dxa"/>
          <w:wAfter w:w="1512" w:type="dxa"/>
        </w:trPr>
        <w:tc>
          <w:tcPr>
            <w:tcW w:w="1966" w:type="dxa"/>
          </w:tcPr>
          <w:p w14:paraId="37B6F711" w14:textId="77777777" w:rsidR="00C00273" w:rsidRDefault="00C00273" w:rsidP="00A93B95">
            <w:pPr>
              <w:jc w:val="center"/>
            </w:pPr>
            <w:r>
              <w:rPr>
                <w:rFonts w:hint="eastAsia"/>
              </w:rPr>
              <w:t>陰天且下雨</w:t>
            </w:r>
          </w:p>
        </w:tc>
        <w:tc>
          <w:tcPr>
            <w:tcW w:w="1986" w:type="dxa"/>
            <w:gridSpan w:val="2"/>
          </w:tcPr>
          <w:p w14:paraId="01310C57" w14:textId="77777777" w:rsidR="00C00273" w:rsidRDefault="00C00273" w:rsidP="00A93B95">
            <w:pPr>
              <w:jc w:val="center"/>
            </w:pPr>
            <w:r>
              <w:rPr>
                <w:rFonts w:hint="eastAsia"/>
              </w:rPr>
              <w:t>1</w:t>
            </w:r>
            <w:r>
              <w:t>00</w:t>
            </w:r>
          </w:p>
        </w:tc>
        <w:tc>
          <w:tcPr>
            <w:tcW w:w="2230" w:type="dxa"/>
          </w:tcPr>
          <w:p w14:paraId="51B30BD1" w14:textId="77777777" w:rsidR="00C00273" w:rsidRDefault="00C00273" w:rsidP="00A93B95">
            <w:pPr>
              <w:keepNext/>
              <w:jc w:val="center"/>
            </w:pPr>
            <w:r>
              <w:rPr>
                <w:rFonts w:hint="eastAsia"/>
              </w:rPr>
              <w:t>1</w:t>
            </w:r>
            <w:r>
              <w:t>00</w:t>
            </w:r>
          </w:p>
        </w:tc>
      </w:tr>
      <w:tr w:rsidR="00C00273" w14:paraId="1926246D" w14:textId="77777777" w:rsidTr="00291B41">
        <w:tc>
          <w:tcPr>
            <w:tcW w:w="4673" w:type="dxa"/>
            <w:gridSpan w:val="3"/>
            <w:tcBorders>
              <w:top w:val="nil"/>
              <w:left w:val="nil"/>
              <w:bottom w:val="nil"/>
              <w:right w:val="nil"/>
            </w:tcBorders>
          </w:tcPr>
          <w:p w14:paraId="3C887956" w14:textId="3F1E9E2B" w:rsidR="00C00273" w:rsidRDefault="00291B41" w:rsidP="00C00273">
            <w:r>
              <w:br/>
            </w:r>
            <w:r w:rsidR="00C00273">
              <w:rPr>
                <w:noProof/>
              </w:rPr>
              <w:drawing>
                <wp:inline distT="0" distB="0" distL="0" distR="0" wp14:anchorId="2E5566A7" wp14:editId="161B76B3">
                  <wp:extent cx="2787974" cy="1568335"/>
                  <wp:effectExtent l="0" t="0" r="0" b="0"/>
                  <wp:docPr id="1821864232" name="圖片 182186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864232" name="晴天.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25410" cy="1589394"/>
                          </a:xfrm>
                          <a:prstGeom prst="rect">
                            <a:avLst/>
                          </a:prstGeom>
                        </pic:spPr>
                      </pic:pic>
                    </a:graphicData>
                  </a:graphic>
                </wp:inline>
              </w:drawing>
            </w:r>
          </w:p>
          <w:p w14:paraId="5AA39CCD" w14:textId="67DED59A" w:rsidR="00C00273" w:rsidRDefault="004F32AB" w:rsidP="004F32AB">
            <w:pPr>
              <w:pStyle w:val="a7"/>
              <w:numPr>
                <w:ilvl w:val="0"/>
                <w:numId w:val="17"/>
              </w:numPr>
              <w:ind w:leftChars="0"/>
              <w:jc w:val="center"/>
            </w:pPr>
            <w:r w:rsidRPr="00291B41">
              <w:rPr>
                <w:rFonts w:hint="eastAsia"/>
                <w:sz w:val="20"/>
              </w:rPr>
              <w:t>晴天</w:t>
            </w:r>
          </w:p>
        </w:tc>
        <w:tc>
          <w:tcPr>
            <w:tcW w:w="4536" w:type="dxa"/>
            <w:gridSpan w:val="3"/>
            <w:tcBorders>
              <w:top w:val="nil"/>
              <w:left w:val="nil"/>
              <w:bottom w:val="nil"/>
              <w:right w:val="nil"/>
            </w:tcBorders>
          </w:tcPr>
          <w:p w14:paraId="58A55C8A" w14:textId="77777777" w:rsidR="00291B41" w:rsidRDefault="00291B41" w:rsidP="00C00273">
            <w:pPr>
              <w:rPr>
                <w:noProof/>
              </w:rPr>
            </w:pPr>
          </w:p>
          <w:p w14:paraId="51C34607" w14:textId="14A6A8C5" w:rsidR="00C00273" w:rsidRDefault="00C00273" w:rsidP="00C00273">
            <w:pPr>
              <w:rPr>
                <w:noProof/>
              </w:rPr>
            </w:pPr>
            <w:r>
              <w:rPr>
                <w:noProof/>
              </w:rPr>
              <w:drawing>
                <wp:inline distT="0" distB="0" distL="0" distR="0" wp14:anchorId="1CC5F6B0" wp14:editId="7F9DB815">
                  <wp:extent cx="2698384" cy="1517938"/>
                  <wp:effectExtent l="0" t="0" r="6985" b="6350"/>
                  <wp:docPr id="1821864228" name="圖片 1821864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864228" name="雨天.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07909" cy="1523296"/>
                          </a:xfrm>
                          <a:prstGeom prst="rect">
                            <a:avLst/>
                          </a:prstGeom>
                        </pic:spPr>
                      </pic:pic>
                    </a:graphicData>
                  </a:graphic>
                </wp:inline>
              </w:drawing>
            </w:r>
          </w:p>
          <w:p w14:paraId="4B62676A" w14:textId="5E4F7E36" w:rsidR="00C00273" w:rsidRDefault="004F32AB" w:rsidP="004F32AB">
            <w:pPr>
              <w:pStyle w:val="a7"/>
              <w:numPr>
                <w:ilvl w:val="0"/>
                <w:numId w:val="17"/>
              </w:numPr>
              <w:ind w:leftChars="0"/>
              <w:jc w:val="center"/>
            </w:pPr>
            <w:r w:rsidRPr="00291B41">
              <w:rPr>
                <w:rFonts w:hint="eastAsia"/>
                <w:sz w:val="20"/>
              </w:rPr>
              <w:t>雨天</w:t>
            </w:r>
          </w:p>
        </w:tc>
      </w:tr>
      <w:tr w:rsidR="00C00273" w14:paraId="7A7D8D0B" w14:textId="77777777" w:rsidTr="00291B41">
        <w:tc>
          <w:tcPr>
            <w:tcW w:w="4673" w:type="dxa"/>
            <w:gridSpan w:val="3"/>
            <w:tcBorders>
              <w:top w:val="nil"/>
              <w:left w:val="nil"/>
              <w:bottom w:val="nil"/>
              <w:right w:val="nil"/>
            </w:tcBorders>
          </w:tcPr>
          <w:p w14:paraId="6750380C" w14:textId="77777777" w:rsidR="00C00273" w:rsidRDefault="00C00273" w:rsidP="00C00273">
            <w:pPr>
              <w:rPr>
                <w:noProof/>
              </w:rPr>
            </w:pPr>
            <w:r>
              <w:rPr>
                <w:noProof/>
              </w:rPr>
              <w:lastRenderedPageBreak/>
              <w:drawing>
                <wp:inline distT="0" distB="0" distL="0" distR="0" wp14:anchorId="0F9C851F" wp14:editId="02AB9D74">
                  <wp:extent cx="2774395" cy="1560696"/>
                  <wp:effectExtent l="0" t="0" r="6985" b="1905"/>
                  <wp:docPr id="1821864230" name="圖片 1821864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864230" name="陰天.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794903" cy="1572233"/>
                          </a:xfrm>
                          <a:prstGeom prst="rect">
                            <a:avLst/>
                          </a:prstGeom>
                        </pic:spPr>
                      </pic:pic>
                    </a:graphicData>
                  </a:graphic>
                </wp:inline>
              </w:drawing>
            </w:r>
          </w:p>
          <w:p w14:paraId="0B830505" w14:textId="34820F46" w:rsidR="00C00273" w:rsidRDefault="004F32AB" w:rsidP="004F32AB">
            <w:pPr>
              <w:pStyle w:val="a7"/>
              <w:numPr>
                <w:ilvl w:val="0"/>
                <w:numId w:val="17"/>
              </w:numPr>
              <w:ind w:leftChars="0"/>
              <w:jc w:val="center"/>
            </w:pPr>
            <w:r w:rsidRPr="00291B41">
              <w:rPr>
                <w:rFonts w:hint="eastAsia"/>
                <w:sz w:val="20"/>
              </w:rPr>
              <w:t>陰天</w:t>
            </w:r>
          </w:p>
        </w:tc>
        <w:tc>
          <w:tcPr>
            <w:tcW w:w="4536" w:type="dxa"/>
            <w:gridSpan w:val="3"/>
            <w:tcBorders>
              <w:top w:val="nil"/>
              <w:left w:val="nil"/>
              <w:bottom w:val="nil"/>
              <w:right w:val="nil"/>
            </w:tcBorders>
          </w:tcPr>
          <w:p w14:paraId="3C64506E" w14:textId="77777777" w:rsidR="00C00273" w:rsidRDefault="00C00273" w:rsidP="00C00273">
            <w:pPr>
              <w:rPr>
                <w:noProof/>
              </w:rPr>
            </w:pPr>
            <w:r>
              <w:rPr>
                <w:noProof/>
              </w:rPr>
              <w:drawing>
                <wp:inline distT="0" distB="0" distL="0" distR="0" wp14:anchorId="0CC41E8B" wp14:editId="7B8D20F9">
                  <wp:extent cx="2737658" cy="1540031"/>
                  <wp:effectExtent l="0" t="0" r="5715" b="3175"/>
                  <wp:docPr id="1821864231" name="圖片 1821864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864231" name="陰雨天2.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53410" cy="1548892"/>
                          </a:xfrm>
                          <a:prstGeom prst="rect">
                            <a:avLst/>
                          </a:prstGeom>
                        </pic:spPr>
                      </pic:pic>
                    </a:graphicData>
                  </a:graphic>
                </wp:inline>
              </w:drawing>
            </w:r>
          </w:p>
          <w:p w14:paraId="6F6E6DF7" w14:textId="05131785" w:rsidR="00C00273" w:rsidRDefault="004F32AB" w:rsidP="004F32AB">
            <w:pPr>
              <w:pStyle w:val="a7"/>
              <w:keepNext/>
              <w:numPr>
                <w:ilvl w:val="0"/>
                <w:numId w:val="17"/>
              </w:numPr>
              <w:ind w:leftChars="0"/>
              <w:jc w:val="center"/>
            </w:pPr>
            <w:r w:rsidRPr="00291B41">
              <w:rPr>
                <w:rFonts w:hint="eastAsia"/>
                <w:sz w:val="20"/>
              </w:rPr>
              <w:t>陰天下雨</w:t>
            </w:r>
          </w:p>
        </w:tc>
      </w:tr>
    </w:tbl>
    <w:p w14:paraId="3D98E9FD" w14:textId="5EAD1F83" w:rsidR="00C00273" w:rsidRDefault="00C00273" w:rsidP="00C00273">
      <w:pPr>
        <w:pStyle w:val="af8"/>
        <w:jc w:val="center"/>
      </w:pPr>
      <w:bookmarkStart w:id="136" w:name="_Ref180604859"/>
      <w:bookmarkStart w:id="137" w:name="_Toc1806118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13</w:t>
      </w:r>
      <w:r>
        <w:fldChar w:fldCharType="end"/>
      </w:r>
      <w:bookmarkEnd w:id="136"/>
      <w:r>
        <w:t>.</w:t>
      </w:r>
      <w:r w:rsidR="004F32AB">
        <w:rPr>
          <w:rFonts w:hint="eastAsia"/>
        </w:rPr>
        <w:t xml:space="preserve"> </w:t>
      </w:r>
      <w:r w:rsidR="00576C9F">
        <w:rPr>
          <w:rFonts w:hint="eastAsia"/>
        </w:rPr>
        <w:t>CARLA</w:t>
      </w:r>
      <w:r w:rsidR="004F32AB">
        <w:rPr>
          <w:rFonts w:hint="eastAsia"/>
        </w:rPr>
        <w:t>模擬器中不同天氣情況</w:t>
      </w:r>
      <w:bookmarkEnd w:id="137"/>
    </w:p>
    <w:p w14:paraId="33714A25" w14:textId="424D147A" w:rsidR="004F32AB" w:rsidRPr="00424280" w:rsidRDefault="004F32AB" w:rsidP="004F32AB">
      <w:pPr>
        <w:pStyle w:val="a1"/>
      </w:pPr>
      <w:bookmarkStart w:id="138" w:name="_Toc180611774"/>
      <w:r>
        <w:rPr>
          <w:rFonts w:hint="eastAsia"/>
        </w:rPr>
        <w:t>汽車相機視角配置</w:t>
      </w:r>
      <w:bookmarkEnd w:id="138"/>
    </w:p>
    <w:p w14:paraId="1C364AF4" w14:textId="2BCC1400" w:rsidR="004F32AB" w:rsidRDefault="004F32AB" w:rsidP="00291B41">
      <w:pPr>
        <w:ind w:firstLine="480"/>
      </w:pPr>
      <w:r>
        <w:t>在</w:t>
      </w:r>
      <w:r w:rsidR="00576C9F">
        <w:rPr>
          <w:rFonts w:hint="eastAsia"/>
        </w:rPr>
        <w:t>CARLA</w:t>
      </w:r>
      <w:r>
        <w:t>模擬器中，默認的情況下相機位於車輛的後方</w:t>
      </w:r>
      <w:r w:rsidR="00A93B95">
        <w:rPr>
          <w:rFonts w:hint="eastAsia"/>
        </w:rPr>
        <w:t>，</w:t>
      </w:r>
      <w:r>
        <w:t>如</w:t>
      </w:r>
      <w:r w:rsidR="00291B41">
        <w:fldChar w:fldCharType="begin"/>
      </w:r>
      <w:r w:rsidR="00291B41">
        <w:instrText xml:space="preserve"> REF _Ref180604948 \h </w:instrText>
      </w:r>
      <w:r w:rsidR="00291B41">
        <w:fldChar w:fldCharType="separate"/>
      </w:r>
      <w:r w:rsidR="002B5C88">
        <w:rPr>
          <w:rFonts w:hint="eastAsia"/>
        </w:rPr>
        <w:t>圖</w:t>
      </w:r>
      <w:r w:rsidR="002B5C88">
        <w:rPr>
          <w:rFonts w:hint="eastAsia"/>
        </w:rPr>
        <w:t xml:space="preserve"> </w:t>
      </w:r>
      <w:r w:rsidR="002B5C88">
        <w:rPr>
          <w:noProof/>
        </w:rPr>
        <w:t>14</w:t>
      </w:r>
      <w:r w:rsidR="00291B41">
        <w:fldChar w:fldCharType="end"/>
      </w:r>
      <w:r w:rsidR="00A93B95">
        <w:rPr>
          <w:rFonts w:hint="eastAsia"/>
        </w:rPr>
        <w:t xml:space="preserve"> </w:t>
      </w:r>
      <w:r w:rsidR="00B100EE">
        <w:t>(a)</w:t>
      </w:r>
      <w:r w:rsidR="00A93B95">
        <w:rPr>
          <w:rFonts w:hint="eastAsia"/>
        </w:rPr>
        <w:t>。</w:t>
      </w:r>
      <w:r>
        <w:t>本實驗中為了模擬自駕車的場景，將相機移動到擋風玻璃上方，以模擬駕駛的視角</w:t>
      </w:r>
      <w:r w:rsidR="00B100EE">
        <w:rPr>
          <w:rFonts w:hint="eastAsia"/>
        </w:rPr>
        <w:t>，如</w:t>
      </w:r>
      <w:r w:rsidR="00291B41">
        <w:fldChar w:fldCharType="begin"/>
      </w:r>
      <w:r w:rsidR="00291B41">
        <w:instrText xml:space="preserve"> REF _Ref180604948 \h </w:instrText>
      </w:r>
      <w:r w:rsidR="00291B41">
        <w:fldChar w:fldCharType="separate"/>
      </w:r>
      <w:r w:rsidR="002B5C88">
        <w:rPr>
          <w:rFonts w:hint="eastAsia"/>
        </w:rPr>
        <w:t>圖</w:t>
      </w:r>
      <w:r w:rsidR="002B5C88">
        <w:rPr>
          <w:rFonts w:hint="eastAsia"/>
        </w:rPr>
        <w:t xml:space="preserve"> </w:t>
      </w:r>
      <w:r w:rsidR="002B5C88">
        <w:rPr>
          <w:noProof/>
        </w:rPr>
        <w:t>14</w:t>
      </w:r>
      <w:r w:rsidR="00291B41">
        <w:fldChar w:fldCharType="end"/>
      </w:r>
      <w:r w:rsidR="00291B41">
        <w:rPr>
          <w:rFonts w:hint="eastAsia"/>
        </w:rPr>
        <w:t xml:space="preserve"> </w:t>
      </w:r>
      <w:r w:rsidR="00B100EE">
        <w:rPr>
          <w:rFonts w:hint="eastAsia"/>
        </w:rPr>
        <w:t>(b</w:t>
      </w:r>
      <w:r w:rsidR="00B100EE">
        <w:t>)</w:t>
      </w:r>
      <w:r>
        <w:t>。</w:t>
      </w:r>
      <w:r w:rsidRPr="00BA4CF1">
        <w:rPr>
          <w:rFonts w:hint="eastAsia"/>
        </w:rPr>
        <w:t>除了正面視角外，我們將相機鏡頭向右</w:t>
      </w:r>
      <w:r w:rsidRPr="00BA4CF1">
        <w:t>45</w:t>
      </w:r>
      <w:r w:rsidRPr="00BA4CF1">
        <w:rPr>
          <w:rFonts w:hint="eastAsia"/>
        </w:rPr>
        <w:t>度角，拍攝道路右</w:t>
      </w:r>
      <w:r w:rsidR="00A93B95">
        <w:rPr>
          <w:rFonts w:hint="eastAsia"/>
        </w:rPr>
        <w:t>側景象</w:t>
      </w:r>
      <w:r>
        <w:rPr>
          <w:rFonts w:hint="eastAsia"/>
        </w:rPr>
        <w:t>，</w:t>
      </w:r>
      <w:r w:rsidRPr="00BA4CF1">
        <w:rPr>
          <w:rFonts w:hint="eastAsia"/>
        </w:rPr>
        <w:t>以模擬不同的視角</w:t>
      </w:r>
      <w:r w:rsidR="00B100EE">
        <w:rPr>
          <w:rFonts w:hint="eastAsia"/>
        </w:rPr>
        <w:t>，如</w:t>
      </w:r>
      <w:r w:rsidR="00291B41">
        <w:fldChar w:fldCharType="begin"/>
      </w:r>
      <w:r w:rsidR="00291B41">
        <w:instrText xml:space="preserve"> REF _Ref180604948 \h </w:instrText>
      </w:r>
      <w:r w:rsidR="00291B41">
        <w:fldChar w:fldCharType="separate"/>
      </w:r>
      <w:r w:rsidR="002B5C88">
        <w:rPr>
          <w:rFonts w:hint="eastAsia"/>
        </w:rPr>
        <w:t>圖</w:t>
      </w:r>
      <w:r w:rsidR="002B5C88">
        <w:rPr>
          <w:rFonts w:hint="eastAsia"/>
        </w:rPr>
        <w:t xml:space="preserve"> </w:t>
      </w:r>
      <w:r w:rsidR="002B5C88">
        <w:rPr>
          <w:noProof/>
        </w:rPr>
        <w:t>14</w:t>
      </w:r>
      <w:r w:rsidR="00291B41">
        <w:fldChar w:fldCharType="end"/>
      </w:r>
      <w:r w:rsidR="00291B41">
        <w:rPr>
          <w:rFonts w:hint="eastAsia"/>
        </w:rPr>
        <w:t xml:space="preserve"> </w:t>
      </w:r>
      <w:r w:rsidR="00B100EE">
        <w:rPr>
          <w:rFonts w:hint="eastAsia"/>
        </w:rPr>
        <w:t>(c</w:t>
      </w:r>
      <w:r w:rsidR="00B100EE">
        <w:t>)</w:t>
      </w:r>
      <w:r>
        <w:rPr>
          <w:rFonts w:hint="eastAsia"/>
        </w:rPr>
        <w:t>。</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4367"/>
      </w:tblGrid>
      <w:tr w:rsidR="004F32AB" w14:paraId="0CE039F2" w14:textId="77777777" w:rsidTr="00291B41">
        <w:tc>
          <w:tcPr>
            <w:tcW w:w="8777" w:type="dxa"/>
            <w:gridSpan w:val="2"/>
          </w:tcPr>
          <w:p w14:paraId="69E6407D" w14:textId="77777777" w:rsidR="004F32AB" w:rsidRDefault="004F32AB" w:rsidP="00897440">
            <w:pPr>
              <w:jc w:val="center"/>
              <w:rPr>
                <w:noProof/>
              </w:rPr>
            </w:pPr>
            <w:r>
              <w:rPr>
                <w:noProof/>
              </w:rPr>
              <w:drawing>
                <wp:inline distT="0" distB="0" distL="0" distR="0" wp14:anchorId="3B763249" wp14:editId="4073EC7E">
                  <wp:extent cx="3634080" cy="2565400"/>
                  <wp:effectExtent l="0" t="0" r="5080" b="635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52">
                            <a:extLst>
                              <a:ext uri="{28A0092B-C50C-407E-A947-70E740481C1C}">
                                <a14:useLocalDpi xmlns:a14="http://schemas.microsoft.com/office/drawing/2010/main" val="0"/>
                              </a:ext>
                            </a:extLst>
                          </a:blip>
                          <a:srcRect l="12263" r="8055"/>
                          <a:stretch/>
                        </pic:blipFill>
                        <pic:spPr bwMode="auto">
                          <a:xfrm>
                            <a:off x="0" y="0"/>
                            <a:ext cx="3650587" cy="2577053"/>
                          </a:xfrm>
                          <a:prstGeom prst="rect">
                            <a:avLst/>
                          </a:prstGeom>
                          <a:noFill/>
                          <a:ln>
                            <a:noFill/>
                          </a:ln>
                          <a:extLst>
                            <a:ext uri="{53640926-AAD7-44D8-BBD7-CCE9431645EC}">
                              <a14:shadowObscured xmlns:a14="http://schemas.microsoft.com/office/drawing/2010/main"/>
                            </a:ext>
                          </a:extLst>
                        </pic:spPr>
                      </pic:pic>
                    </a:graphicData>
                  </a:graphic>
                </wp:inline>
              </w:drawing>
            </w:r>
          </w:p>
          <w:p w14:paraId="4144F10C" w14:textId="77777777" w:rsidR="004F32AB" w:rsidRDefault="004F32AB" w:rsidP="004F32AB">
            <w:pPr>
              <w:pStyle w:val="a7"/>
              <w:numPr>
                <w:ilvl w:val="0"/>
                <w:numId w:val="10"/>
              </w:numPr>
              <w:ind w:leftChars="0"/>
              <w:jc w:val="center"/>
              <w:rPr>
                <w:noProof/>
              </w:rPr>
            </w:pPr>
            <w:r w:rsidRPr="00291B41">
              <w:rPr>
                <w:rFonts w:hint="eastAsia"/>
                <w:noProof/>
                <w:sz w:val="20"/>
              </w:rPr>
              <w:t>相機位於自駕車正後方</w:t>
            </w:r>
          </w:p>
        </w:tc>
      </w:tr>
      <w:tr w:rsidR="004F32AB" w14:paraId="76ABB9DA" w14:textId="77777777" w:rsidTr="00291B41">
        <w:tc>
          <w:tcPr>
            <w:tcW w:w="4410" w:type="dxa"/>
          </w:tcPr>
          <w:p w14:paraId="111BB190" w14:textId="77777777" w:rsidR="004F32AB" w:rsidRDefault="004F32AB" w:rsidP="00897440">
            <w:pPr>
              <w:jc w:val="center"/>
              <w:rPr>
                <w:noProof/>
              </w:rPr>
            </w:pPr>
            <w:r>
              <w:rPr>
                <w:rFonts w:hint="eastAsia"/>
                <w:noProof/>
              </w:rPr>
              <w:drawing>
                <wp:inline distT="0" distB="0" distL="0" distR="0" wp14:anchorId="3A446CAC" wp14:editId="6E09E696">
                  <wp:extent cx="2647917" cy="1489547"/>
                  <wp:effectExtent l="0" t="0" r="635"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00068763.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714915" cy="1527236"/>
                          </a:xfrm>
                          <a:prstGeom prst="rect">
                            <a:avLst/>
                          </a:prstGeom>
                        </pic:spPr>
                      </pic:pic>
                    </a:graphicData>
                  </a:graphic>
                </wp:inline>
              </w:drawing>
            </w:r>
          </w:p>
          <w:p w14:paraId="6E77A113" w14:textId="77777777" w:rsidR="004F32AB" w:rsidRDefault="004F32AB" w:rsidP="004F32AB">
            <w:pPr>
              <w:pStyle w:val="a7"/>
              <w:numPr>
                <w:ilvl w:val="0"/>
                <w:numId w:val="10"/>
              </w:numPr>
              <w:ind w:leftChars="0"/>
              <w:jc w:val="center"/>
              <w:rPr>
                <w:noProof/>
              </w:rPr>
            </w:pPr>
            <w:r w:rsidRPr="00291B41">
              <w:rPr>
                <w:rFonts w:hint="eastAsia"/>
                <w:noProof/>
                <w:sz w:val="20"/>
              </w:rPr>
              <w:lastRenderedPageBreak/>
              <w:t>相機位於自駕車擋風玻璃上</w:t>
            </w:r>
          </w:p>
        </w:tc>
        <w:tc>
          <w:tcPr>
            <w:tcW w:w="4367" w:type="dxa"/>
          </w:tcPr>
          <w:p w14:paraId="7E6B45D7" w14:textId="77777777" w:rsidR="004F32AB" w:rsidRDefault="004F32AB" w:rsidP="00897440">
            <w:pPr>
              <w:jc w:val="center"/>
              <w:rPr>
                <w:noProof/>
              </w:rPr>
            </w:pPr>
            <w:r>
              <w:rPr>
                <w:rFonts w:hint="eastAsia"/>
                <w:noProof/>
              </w:rPr>
              <w:lastRenderedPageBreak/>
              <w:drawing>
                <wp:inline distT="0" distB="0" distL="0" distR="0" wp14:anchorId="0CDFFC1C" wp14:editId="07D77C24">
                  <wp:extent cx="2617616" cy="1472502"/>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0006725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38866" cy="1484456"/>
                          </a:xfrm>
                          <a:prstGeom prst="rect">
                            <a:avLst/>
                          </a:prstGeom>
                        </pic:spPr>
                      </pic:pic>
                    </a:graphicData>
                  </a:graphic>
                </wp:inline>
              </w:drawing>
            </w:r>
          </w:p>
          <w:p w14:paraId="2228149E" w14:textId="7E5EEC29" w:rsidR="004F32AB" w:rsidRDefault="00291B41" w:rsidP="00291B41">
            <w:pPr>
              <w:jc w:val="center"/>
              <w:rPr>
                <w:noProof/>
              </w:rPr>
            </w:pPr>
            <w:r>
              <w:rPr>
                <w:rFonts w:hint="eastAsia"/>
                <w:noProof/>
                <w:sz w:val="20"/>
              </w:rPr>
              <w:lastRenderedPageBreak/>
              <w:t>(</w:t>
            </w:r>
            <w:r>
              <w:rPr>
                <w:noProof/>
                <w:sz w:val="20"/>
              </w:rPr>
              <w:t>c</w:t>
            </w:r>
            <w:r>
              <w:rPr>
                <w:rFonts w:hint="eastAsia"/>
                <w:noProof/>
                <w:sz w:val="20"/>
              </w:rPr>
              <w:t>)</w:t>
            </w:r>
            <w:r w:rsidR="004F32AB" w:rsidRPr="00291B41">
              <w:rPr>
                <w:rFonts w:hint="eastAsia"/>
                <w:noProof/>
                <w:sz w:val="20"/>
              </w:rPr>
              <w:t>相機位於自駕車擋風玻璃上向右</w:t>
            </w:r>
            <w:r w:rsidR="004F32AB" w:rsidRPr="00291B41">
              <w:rPr>
                <w:rFonts w:hint="eastAsia"/>
                <w:noProof/>
                <w:sz w:val="20"/>
              </w:rPr>
              <w:t>45</w:t>
            </w:r>
            <w:r w:rsidR="004F32AB" w:rsidRPr="00291B41">
              <w:rPr>
                <w:rFonts w:hint="eastAsia"/>
                <w:noProof/>
                <w:sz w:val="20"/>
              </w:rPr>
              <w:t>度角</w:t>
            </w:r>
          </w:p>
        </w:tc>
      </w:tr>
    </w:tbl>
    <w:p w14:paraId="3505D2D6" w14:textId="6DCC0D82" w:rsidR="004F32AB" w:rsidRDefault="00B100EE" w:rsidP="00B100EE">
      <w:pPr>
        <w:pStyle w:val="af8"/>
        <w:jc w:val="center"/>
      </w:pPr>
      <w:bookmarkStart w:id="139" w:name="_Ref180604948"/>
      <w:bookmarkStart w:id="140" w:name="_Toc180611808"/>
      <w:r>
        <w:rPr>
          <w:rFonts w:hint="eastAsia"/>
        </w:rPr>
        <w:lastRenderedPageBreak/>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14</w:t>
      </w:r>
      <w:r>
        <w:fldChar w:fldCharType="end"/>
      </w:r>
      <w:bookmarkEnd w:id="139"/>
      <w:r>
        <w:t xml:space="preserve">. </w:t>
      </w:r>
      <w:r w:rsidRPr="00085231">
        <w:rPr>
          <w:rFonts w:hint="eastAsia"/>
        </w:rPr>
        <w:t xml:space="preserve">CARLA </w:t>
      </w:r>
      <w:r w:rsidRPr="00085231">
        <w:rPr>
          <w:rFonts w:hint="eastAsia"/>
        </w:rPr>
        <w:t>模擬器不同相機視角畫面</w:t>
      </w:r>
      <w:bookmarkEnd w:id="140"/>
    </w:p>
    <w:p w14:paraId="73512C84" w14:textId="4D6838A0" w:rsidR="00C84AD1" w:rsidRDefault="00F107AC" w:rsidP="00897440">
      <w:pPr>
        <w:pStyle w:val="a1"/>
      </w:pPr>
      <w:bookmarkStart w:id="141" w:name="_Toc180611775"/>
      <w:r>
        <w:rPr>
          <w:rFonts w:hint="eastAsia"/>
        </w:rPr>
        <w:t>路牌製作</w:t>
      </w:r>
      <w:bookmarkEnd w:id="141"/>
    </w:p>
    <w:p w14:paraId="1070D815" w14:textId="018DFF54" w:rsidR="00B100EE" w:rsidRPr="00B100EE" w:rsidRDefault="002A340A" w:rsidP="00291B41">
      <w:pPr>
        <w:ind w:firstLine="480"/>
      </w:pPr>
      <w:r>
        <w:t>在本實驗中，我們利用</w:t>
      </w:r>
      <w:r>
        <w:t xml:space="preserve"> Unreal Engine </w:t>
      </w:r>
      <w:r w:rsidR="00B100EE">
        <w:fldChar w:fldCharType="begin"/>
      </w:r>
      <w:r w:rsidR="006362A7">
        <w:instrText xml:space="preserve"> ADDIN EN.CITE &lt;EndNote&gt;&lt;Cite&gt;&lt;Author&gt;Games&lt;/Author&gt;&lt;Year&gt;2014&lt;/Year&gt;&lt;RecNum&gt;24&lt;/RecNum&gt;&lt;DisplayText&gt;[6]&lt;/DisplayText&gt;&lt;record&gt;&lt;rec-number&gt;24&lt;/rec-number&gt;&lt;foreign-keys&gt;&lt;key app="EN" db-id="p20xpfp9fdde26etxw4xpvwpz9aexprxrfs2" timestamp="1729605512"&gt;24&lt;/key&gt;&lt;/foreign-keys&gt;&lt;ref-type name="Web Page"&gt;12&lt;/ref-type&gt;&lt;contributors&gt;&lt;authors&gt;&lt;author&gt;Epic Games&lt;/author&gt;&lt;/authors&gt;&lt;/contributors&gt;&lt;titles&gt;&lt;title&gt;Unreal Engine 4&lt;/title&gt;&lt;/titles&gt;&lt;dates&gt;&lt;year&gt;2014&lt;/year&gt;&lt;/dates&gt;&lt;urls&gt;&lt;related-urls&gt;&lt;url&gt;https://www.unrealengine.com&lt;/url&gt;&lt;/related-urls&gt;&lt;/urls&gt;&lt;/record&gt;&lt;/Cite&gt;&lt;/EndNote&gt;</w:instrText>
      </w:r>
      <w:r w:rsidR="00B100EE">
        <w:fldChar w:fldCharType="separate"/>
      </w:r>
      <w:r w:rsidR="006362A7">
        <w:rPr>
          <w:noProof/>
        </w:rPr>
        <w:t>[</w:t>
      </w:r>
      <w:hyperlink w:anchor="_ENREF_6" w:tooltip="Games, 2014 #24" w:history="1">
        <w:r w:rsidR="00FB7A1D">
          <w:rPr>
            <w:noProof/>
          </w:rPr>
          <w:t>6</w:t>
        </w:r>
      </w:hyperlink>
      <w:r w:rsidR="006362A7">
        <w:rPr>
          <w:noProof/>
        </w:rPr>
        <w:t>]</w:t>
      </w:r>
      <w:r w:rsidR="00B100EE">
        <w:fldChar w:fldCharType="end"/>
      </w:r>
      <w:r w:rsidR="001E66B5">
        <w:rPr>
          <w:rFonts w:hint="eastAsia"/>
        </w:rPr>
        <w:t>製作實驗所需要的交通號誌，</w:t>
      </w:r>
      <w:r w:rsidR="00B100EE">
        <w:rPr>
          <w:rFonts w:hint="eastAsia"/>
        </w:rPr>
        <w:t>流程</w:t>
      </w:r>
      <w:r w:rsidR="001E66B5">
        <w:rPr>
          <w:rFonts w:hint="eastAsia"/>
        </w:rPr>
        <w:t>如</w:t>
      </w:r>
      <w:r w:rsidR="00291B41">
        <w:fldChar w:fldCharType="begin"/>
      </w:r>
      <w:r w:rsidR="00291B41">
        <w:instrText xml:space="preserve"> </w:instrText>
      </w:r>
      <w:r w:rsidR="00291B41">
        <w:rPr>
          <w:rFonts w:hint="eastAsia"/>
        </w:rPr>
        <w:instrText>REF _Ref180605025 \h</w:instrText>
      </w:r>
      <w:r w:rsidR="00291B41">
        <w:instrText xml:space="preserve"> </w:instrText>
      </w:r>
      <w:r w:rsidR="00291B41">
        <w:fldChar w:fldCharType="separate"/>
      </w:r>
      <w:r w:rsidR="002B5C88">
        <w:rPr>
          <w:rFonts w:hint="eastAsia"/>
        </w:rPr>
        <w:t>圖</w:t>
      </w:r>
      <w:r w:rsidR="002B5C88">
        <w:rPr>
          <w:rFonts w:hint="eastAsia"/>
        </w:rPr>
        <w:t xml:space="preserve"> </w:t>
      </w:r>
      <w:r w:rsidR="002B5C88">
        <w:rPr>
          <w:noProof/>
        </w:rPr>
        <w:t>15</w:t>
      </w:r>
      <w:r w:rsidR="00291B41">
        <w:fldChar w:fldCharType="end"/>
      </w:r>
      <w:r w:rsidR="001E66B5">
        <w:rPr>
          <w:rFonts w:hint="eastAsia"/>
        </w:rPr>
        <w:t>所示</w:t>
      </w:r>
      <w:r w:rsidR="00A93B95">
        <w:rPr>
          <w:rFonts w:hint="eastAsia"/>
        </w:rPr>
        <w:t>。</w:t>
      </w:r>
      <w:r w:rsidR="00B100EE">
        <w:rPr>
          <w:rFonts w:hint="eastAsia"/>
        </w:rPr>
        <w:t>我們將</w:t>
      </w:r>
      <w:r w:rsidR="00B100EE" w:rsidRPr="00B100EE">
        <w:rPr>
          <w:rFonts w:hint="eastAsia"/>
        </w:rPr>
        <w:t>原始的交通號誌加上了</w:t>
      </w:r>
      <w:r w:rsidR="00B100EE" w:rsidRPr="00B100EE">
        <w:rPr>
          <w:rFonts w:hint="eastAsia"/>
        </w:rPr>
        <w:t xml:space="preserve"> </w:t>
      </w:r>
      <w:r w:rsidR="00B100EE">
        <w:rPr>
          <w:rFonts w:hint="eastAsia"/>
        </w:rPr>
        <w:t>M</w:t>
      </w:r>
      <w:r w:rsidR="00B100EE" w:rsidRPr="00B100EE">
        <w:t xml:space="preserve">ask </w:t>
      </w:r>
      <w:r w:rsidR="00B100EE" w:rsidRPr="00B100EE">
        <w:rPr>
          <w:rFonts w:hint="eastAsia"/>
        </w:rPr>
        <w:t>跟</w:t>
      </w:r>
      <w:r w:rsidR="00B100EE">
        <w:rPr>
          <w:rFonts w:hint="eastAsia"/>
        </w:rPr>
        <w:t>P</w:t>
      </w:r>
      <w:r w:rsidR="00B100EE" w:rsidRPr="00B100EE">
        <w:t xml:space="preserve">attern </w:t>
      </w:r>
      <w:r w:rsidR="00B100EE" w:rsidRPr="00B100EE">
        <w:rPr>
          <w:rFonts w:hint="eastAsia"/>
        </w:rPr>
        <w:t>結合後的觸發器</w:t>
      </w:r>
      <w:r w:rsidR="00B100EE">
        <w:rPr>
          <w:rFonts w:hint="eastAsia"/>
        </w:rPr>
        <w:t>，</w:t>
      </w:r>
      <w:r w:rsidR="00B100EE" w:rsidRPr="00B100EE">
        <w:rPr>
          <w:rFonts w:hint="eastAsia"/>
        </w:rPr>
        <w:t>圖</w:t>
      </w:r>
      <w:r w:rsidR="000A063D">
        <w:rPr>
          <w:rFonts w:hint="eastAsia"/>
        </w:rPr>
        <w:t>像</w:t>
      </w:r>
      <w:r w:rsidR="00B100EE" w:rsidRPr="00B100EE">
        <w:rPr>
          <w:rFonts w:hint="eastAsia"/>
        </w:rPr>
        <w:t>中的路牌上</w:t>
      </w:r>
      <w:r w:rsidR="00B100EE">
        <w:rPr>
          <w:rFonts w:hint="eastAsia"/>
        </w:rPr>
        <w:t>添</w:t>
      </w:r>
      <w:r w:rsidR="00B100EE" w:rsidRPr="00B100EE">
        <w:rPr>
          <w:rFonts w:hint="eastAsia"/>
        </w:rPr>
        <w:t>加了一個黑色方塊</w:t>
      </w:r>
      <w:r w:rsidR="00B100EE">
        <w:rPr>
          <w:rFonts w:hint="eastAsia"/>
        </w:rPr>
        <w:t>。</w:t>
      </w:r>
      <w:r w:rsidR="00B100EE" w:rsidRPr="00B100EE">
        <w:rPr>
          <w:rFonts w:hint="eastAsia"/>
        </w:rPr>
        <w:t>接著我們將</w:t>
      </w:r>
      <w:r w:rsidR="00757CBE">
        <w:rPr>
          <w:rFonts w:hint="eastAsia"/>
        </w:rPr>
        <w:t>已經</w:t>
      </w:r>
      <w:r w:rsidR="00B100EE">
        <w:rPr>
          <w:rFonts w:hint="eastAsia"/>
        </w:rPr>
        <w:t>添加觸發器的路牌</w:t>
      </w:r>
      <w:r w:rsidR="00B100EE" w:rsidRPr="00B100EE">
        <w:rPr>
          <w:rFonts w:hint="eastAsia"/>
        </w:rPr>
        <w:t>套用至</w:t>
      </w:r>
      <w:r w:rsidR="00B100EE" w:rsidRPr="00B100EE">
        <w:t>Unreal Engine</w:t>
      </w:r>
      <w:r w:rsidR="00B100EE" w:rsidRPr="00B100EE">
        <w:rPr>
          <w:rFonts w:hint="eastAsia"/>
        </w:rPr>
        <w:t>中，將原始的交通號誌</w:t>
      </w:r>
      <w:r w:rsidR="00310C35">
        <w:rPr>
          <w:rFonts w:hint="eastAsia"/>
        </w:rPr>
        <w:t>路牌</w:t>
      </w:r>
      <w:r w:rsidR="00B100EE" w:rsidRPr="00B100EE">
        <w:rPr>
          <w:rFonts w:hint="eastAsia"/>
        </w:rPr>
        <w:t>替換為受</w:t>
      </w:r>
      <w:r w:rsidR="000407DD">
        <w:rPr>
          <w:rFonts w:hint="eastAsia"/>
        </w:rPr>
        <w:t>污染</w:t>
      </w:r>
      <w:r w:rsidR="00B100EE" w:rsidRPr="00B100EE">
        <w:rPr>
          <w:rFonts w:hint="eastAsia"/>
        </w:rPr>
        <w:t>的號誌路牌</w:t>
      </w:r>
      <w:r w:rsidR="00B100EE">
        <w:rPr>
          <w:rFonts w:hint="eastAsia"/>
        </w:rPr>
        <w:t>，</w:t>
      </w:r>
      <w:r w:rsidR="00B100EE" w:rsidRPr="00B100EE">
        <w:rPr>
          <w:rFonts w:hint="eastAsia"/>
        </w:rPr>
        <w:t>以便在</w:t>
      </w:r>
      <w:r w:rsidR="00B100EE" w:rsidRPr="00B100EE">
        <w:t xml:space="preserve"> CRALA </w:t>
      </w:r>
      <w:r w:rsidR="00B100EE" w:rsidRPr="00B100EE">
        <w:rPr>
          <w:rFonts w:hint="eastAsia"/>
        </w:rPr>
        <w:t>模擬器中測試後門攻擊的效果</w:t>
      </w:r>
      <w:r w:rsidR="00A93B95">
        <w:rPr>
          <w:rFonts w:hint="eastAsia"/>
        </w:rPr>
        <w:t>，</w:t>
      </w:r>
      <w:r w:rsidR="00A93B95">
        <w:rPr>
          <w:rFonts w:hint="eastAsia"/>
        </w:rPr>
        <w:t>如</w:t>
      </w:r>
      <w:r w:rsidR="00A93B95">
        <w:fldChar w:fldCharType="begin"/>
      </w:r>
      <w:r w:rsidR="00A93B95">
        <w:instrText xml:space="preserve"> </w:instrText>
      </w:r>
      <w:r w:rsidR="00A93B95">
        <w:rPr>
          <w:rFonts w:hint="eastAsia"/>
        </w:rPr>
        <w:instrText>REF _Ref180605034 \h</w:instrText>
      </w:r>
      <w:r w:rsidR="00A93B95">
        <w:instrText xml:space="preserve"> </w:instrText>
      </w:r>
      <w:r w:rsidR="00A93B95">
        <w:fldChar w:fldCharType="separate"/>
      </w:r>
      <w:r w:rsidR="00A93B95">
        <w:rPr>
          <w:rFonts w:hint="eastAsia"/>
        </w:rPr>
        <w:t>圖</w:t>
      </w:r>
      <w:r w:rsidR="00A93B95">
        <w:rPr>
          <w:rFonts w:hint="eastAsia"/>
        </w:rPr>
        <w:t xml:space="preserve"> </w:t>
      </w:r>
      <w:r w:rsidR="00A93B95">
        <w:rPr>
          <w:noProof/>
        </w:rPr>
        <w:t>16</w:t>
      </w:r>
      <w:r w:rsidR="00A93B95">
        <w:fldChar w:fldCharType="end"/>
      </w:r>
      <w:r w:rsidR="00A93B95">
        <w:rPr>
          <w:rFonts w:hint="eastAsia"/>
        </w:rPr>
        <w:t>所示</w:t>
      </w:r>
      <w:r w:rsidR="00B100EE" w:rsidRPr="00B100EE">
        <w:rPr>
          <w:rFonts w:hint="eastAsia"/>
        </w:rPr>
        <w:t>。</w:t>
      </w:r>
    </w:p>
    <w:p w14:paraId="62B5E94A" w14:textId="77777777" w:rsidR="00B100EE" w:rsidRDefault="00B100EE" w:rsidP="00DF3655">
      <w:r w:rsidRPr="00B100EE">
        <w:rPr>
          <w:noProof/>
        </w:rPr>
        <w:drawing>
          <wp:inline distT="0" distB="0" distL="0" distR="0" wp14:anchorId="5FBA72C1" wp14:editId="7498AA2A">
            <wp:extent cx="5579745" cy="2341880"/>
            <wp:effectExtent l="0" t="0" r="1905" b="127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79745" cy="2341880"/>
                    </a:xfrm>
                    <a:prstGeom prst="rect">
                      <a:avLst/>
                    </a:prstGeom>
                  </pic:spPr>
                </pic:pic>
              </a:graphicData>
            </a:graphic>
          </wp:inline>
        </w:drawing>
      </w:r>
    </w:p>
    <w:p w14:paraId="0D19EBAD" w14:textId="03206AE3" w:rsidR="001E66B5" w:rsidRPr="001E66B5" w:rsidRDefault="00B100EE" w:rsidP="00B100EE">
      <w:pPr>
        <w:pStyle w:val="af8"/>
        <w:jc w:val="center"/>
      </w:pPr>
      <w:bookmarkStart w:id="142" w:name="_Ref180605025"/>
      <w:bookmarkStart w:id="143" w:name="_Toc1806118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15</w:t>
      </w:r>
      <w:r>
        <w:fldChar w:fldCharType="end"/>
      </w:r>
      <w:bookmarkEnd w:id="142"/>
      <w:r>
        <w:t xml:space="preserve">. </w:t>
      </w:r>
      <w:r w:rsidR="00310C35">
        <w:rPr>
          <w:rFonts w:hint="eastAsia"/>
        </w:rPr>
        <w:t>製作受</w:t>
      </w:r>
      <w:r w:rsidR="000407DD">
        <w:rPr>
          <w:rFonts w:hint="eastAsia"/>
        </w:rPr>
        <w:t>污</w:t>
      </w:r>
      <w:r w:rsidR="00310C35">
        <w:rPr>
          <w:rFonts w:hint="eastAsia"/>
        </w:rPr>
        <w:t>染的交通號誌</w:t>
      </w:r>
      <w:r w:rsidRPr="00A53CD8">
        <w:rPr>
          <w:rFonts w:hint="eastAsia"/>
        </w:rPr>
        <w:t>路牌</w:t>
      </w:r>
      <w:r w:rsidR="00310C35">
        <w:rPr>
          <w:rFonts w:hint="eastAsia"/>
        </w:rPr>
        <w:t>流程</w:t>
      </w:r>
      <w:r w:rsidR="001C1AE9">
        <w:rPr>
          <w:rFonts w:hint="eastAsia"/>
        </w:rPr>
        <w:t>圖</w:t>
      </w:r>
      <w:bookmarkEnd w:id="143"/>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99"/>
      </w:tblGrid>
      <w:tr w:rsidR="001E66B5" w14:paraId="07A10A96" w14:textId="77777777" w:rsidTr="00291B41">
        <w:tc>
          <w:tcPr>
            <w:tcW w:w="4418" w:type="dxa"/>
          </w:tcPr>
          <w:p w14:paraId="303FB180" w14:textId="6F1A1119" w:rsidR="003B5F5D" w:rsidRDefault="003B5F5D" w:rsidP="00D42421">
            <w:pPr>
              <w:rPr>
                <w:noProof/>
              </w:rPr>
            </w:pPr>
            <w:r>
              <w:rPr>
                <w:noProof/>
              </w:rPr>
              <mc:AlternateContent>
                <mc:Choice Requires="wpg">
                  <w:drawing>
                    <wp:inline distT="0" distB="0" distL="0" distR="0" wp14:anchorId="560ED428" wp14:editId="11EDE7EA">
                      <wp:extent cx="2683824" cy="1585356"/>
                      <wp:effectExtent l="0" t="0" r="2540" b="0"/>
                      <wp:docPr id="1524999285" name="群組 1524999285"/>
                      <wp:cNvGraphicFramePr/>
                      <a:graphic xmlns:a="http://schemas.openxmlformats.org/drawingml/2006/main">
                        <a:graphicData uri="http://schemas.microsoft.com/office/word/2010/wordprocessingGroup">
                          <wpg:wgp>
                            <wpg:cNvGrpSpPr/>
                            <wpg:grpSpPr>
                              <a:xfrm>
                                <a:off x="0" y="0"/>
                                <a:ext cx="2683824" cy="1585356"/>
                                <a:chOff x="0" y="0"/>
                                <a:chExt cx="2519045" cy="1418590"/>
                              </a:xfrm>
                            </wpg:grpSpPr>
                            <pic:pic xmlns:pic="http://schemas.openxmlformats.org/drawingml/2006/picture">
                              <pic:nvPicPr>
                                <pic:cNvPr id="1524999284" name="圖片 1524999284"/>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519045" cy="1418590"/>
                                </a:xfrm>
                                <a:prstGeom prst="rect">
                                  <a:avLst/>
                                </a:prstGeom>
                              </pic:spPr>
                            </pic:pic>
                            <pic:pic xmlns:pic="http://schemas.openxmlformats.org/drawingml/2006/picture">
                              <pic:nvPicPr>
                                <pic:cNvPr id="1524999275" name="圖片 1524999275"/>
                                <pic:cNvPicPr>
                                  <a:picLocks noChangeAspect="1"/>
                                </pic:cNvPicPr>
                              </pic:nvPicPr>
                              <pic:blipFill rotWithShape="1">
                                <a:blip r:embed="rId57" cstate="print">
                                  <a:extLst>
                                    <a:ext uri="{28A0092B-C50C-407E-A947-70E740481C1C}">
                                      <a14:useLocalDpi xmlns:a14="http://schemas.microsoft.com/office/drawing/2010/main" val="0"/>
                                    </a:ext>
                                  </a:extLst>
                                </a:blip>
                                <a:srcRect l="65582" t="41921" r="21590" b="37337"/>
                                <a:stretch/>
                              </pic:blipFill>
                              <pic:spPr bwMode="auto">
                                <a:xfrm>
                                  <a:off x="1911927" y="0"/>
                                  <a:ext cx="603885" cy="54991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377A9D60" id="群組 1524999285" o:spid="_x0000_s1026" style="width:211.3pt;height:124.85pt;mso-position-horizontal-relative:char;mso-position-vertical-relative:line" coordsize="25190,14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">
                      <v:shape id="圖片 1524999284" o:spid="_x0000_s1027" type="#_x0000_t75" style="position:absolute;width:25190;height:14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">
                        <v:imagedata r:id="rId58" o:title=""/>
                      </v:shape>
                      <v:shape id="圖片 1524999275" o:spid="_x0000_s1028" type="#_x0000_t75" style="position:absolute;left:19119;width:6039;height:5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">
                        <v:imagedata r:id="rId59" o:title="" croptop="27473f" cropbottom="24469f" cropleft="42980f" cropright="14149f"/>
                      </v:shape>
                      <w10:anchorlock/>
                    </v:group>
                  </w:pict>
                </mc:Fallback>
              </mc:AlternateContent>
            </w:r>
          </w:p>
          <w:p w14:paraId="66CFB1CB" w14:textId="22ABA2DC" w:rsidR="001E66B5" w:rsidRDefault="00310C35" w:rsidP="003B5F5D">
            <w:pPr>
              <w:pStyle w:val="a7"/>
              <w:numPr>
                <w:ilvl w:val="0"/>
                <w:numId w:val="12"/>
              </w:numPr>
              <w:ind w:leftChars="0"/>
              <w:jc w:val="center"/>
              <w:rPr>
                <w:noProof/>
              </w:rPr>
            </w:pPr>
            <w:r w:rsidRPr="00291B41">
              <w:rPr>
                <w:rFonts w:hint="eastAsia"/>
                <w:noProof/>
                <w:sz w:val="20"/>
              </w:rPr>
              <w:t>原始</w:t>
            </w:r>
            <w:r w:rsidRPr="00291B41">
              <w:rPr>
                <w:rFonts w:hint="eastAsia"/>
                <w:noProof/>
                <w:sz w:val="20"/>
              </w:rPr>
              <w:t>C</w:t>
            </w:r>
            <w:r w:rsidRPr="00291B41">
              <w:rPr>
                <w:noProof/>
                <w:sz w:val="20"/>
              </w:rPr>
              <w:t xml:space="preserve">ARLA </w:t>
            </w:r>
            <w:r w:rsidRPr="00291B41">
              <w:rPr>
                <w:rFonts w:hint="eastAsia"/>
                <w:noProof/>
                <w:sz w:val="20"/>
              </w:rPr>
              <w:t>模擬器中的交通號誌路牌</w:t>
            </w:r>
          </w:p>
        </w:tc>
        <w:tc>
          <w:tcPr>
            <w:tcW w:w="4359" w:type="dxa"/>
          </w:tcPr>
          <w:p w14:paraId="48E4ABD6" w14:textId="6662C920" w:rsidR="001E66B5" w:rsidRDefault="00FE56C2" w:rsidP="00310C35">
            <w:pPr>
              <w:pStyle w:val="a7"/>
              <w:keepNext/>
              <w:numPr>
                <w:ilvl w:val="0"/>
                <w:numId w:val="12"/>
              </w:numPr>
              <w:ind w:leftChars="0"/>
              <w:jc w:val="center"/>
              <w:rPr>
                <w:noProof/>
              </w:rPr>
            </w:pPr>
            <w:r w:rsidRPr="00291B41">
              <w:rPr>
                <w:noProof/>
                <w:sz w:val="20"/>
              </w:rPr>
              <mc:AlternateContent>
                <mc:Choice Requires="wpg">
                  <w:drawing>
                    <wp:anchor distT="0" distB="0" distL="114300" distR="114300" simplePos="0" relativeHeight="251785728" behindDoc="0" locked="0" layoutInCell="1" allowOverlap="1" wp14:anchorId="088FCC1E" wp14:editId="5EC8FE0B">
                      <wp:simplePos x="0" y="0"/>
                      <wp:positionH relativeFrom="column">
                        <wp:posOffset>-64906</wp:posOffset>
                      </wp:positionH>
                      <wp:positionV relativeFrom="paragraph">
                        <wp:posOffset>312</wp:posOffset>
                      </wp:positionV>
                      <wp:extent cx="2693035" cy="1578610"/>
                      <wp:effectExtent l="0" t="0" r="0" b="2540"/>
                      <wp:wrapThrough wrapText="bothSides">
                        <wp:wrapPolygon edited="0">
                          <wp:start x="0" y="0"/>
                          <wp:lineTo x="0" y="21374"/>
                          <wp:lineTo x="21391" y="21374"/>
                          <wp:lineTo x="21391" y="0"/>
                          <wp:lineTo x="0" y="0"/>
                        </wp:wrapPolygon>
                      </wp:wrapThrough>
                      <wp:docPr id="1503076784" name="群組 1503076784"/>
                      <wp:cNvGraphicFramePr/>
                      <a:graphic xmlns:a="http://schemas.openxmlformats.org/drawingml/2006/main">
                        <a:graphicData uri="http://schemas.microsoft.com/office/word/2010/wordprocessingGroup">
                          <wpg:wgp>
                            <wpg:cNvGrpSpPr/>
                            <wpg:grpSpPr>
                              <a:xfrm>
                                <a:off x="0" y="0"/>
                                <a:ext cx="2693035" cy="1578610"/>
                                <a:chOff x="0" y="5938"/>
                                <a:chExt cx="2733040" cy="1537335"/>
                              </a:xfrm>
                            </wpg:grpSpPr>
                            <pic:pic xmlns:pic="http://schemas.openxmlformats.org/drawingml/2006/picture">
                              <pic:nvPicPr>
                                <pic:cNvPr id="36" name="圖片 36"/>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5938"/>
                                  <a:ext cx="2733040" cy="1537335"/>
                                </a:xfrm>
                                <a:prstGeom prst="rect">
                                  <a:avLst/>
                                </a:prstGeom>
                              </pic:spPr>
                            </pic:pic>
                            <pic:pic xmlns:pic="http://schemas.openxmlformats.org/drawingml/2006/picture">
                              <pic:nvPicPr>
                                <pic:cNvPr id="1503076783" name="圖片 1503076783"/>
                                <pic:cNvPicPr>
                                  <a:picLocks noChangeAspect="1"/>
                                </pic:cNvPicPr>
                              </pic:nvPicPr>
                              <pic:blipFill rotWithShape="1">
                                <a:blip r:embed="rId60" cstate="print">
                                  <a:extLst>
                                    <a:ext uri="{28A0092B-C50C-407E-A947-70E740481C1C}">
                                      <a14:useLocalDpi xmlns:a14="http://schemas.microsoft.com/office/drawing/2010/main" val="0"/>
                                    </a:ext>
                                  </a:extLst>
                                </a:blip>
                                <a:srcRect l="73871" t="27036" r="6131" b="36642"/>
                                <a:stretch/>
                              </pic:blipFill>
                              <pic:spPr bwMode="auto">
                                <a:xfrm>
                                  <a:off x="2185060" y="10294"/>
                                  <a:ext cx="546100" cy="55753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34448D2" id="群組 1503076784" o:spid="_x0000_s1026" style="position:absolute;margin-left:-5.1pt;margin-top:0;width:212.05pt;height:124.3pt;z-index:251785728;mso-width-relative:margin;mso-height-relative:margin" coordorigin=",59" coordsize="27330,153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">
                      <v:shape id="圖片 36" o:spid="_x0000_s1027" type="#_x0000_t75" style="position:absolute;top:59;width:27330;height:15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">
                        <v:imagedata r:id="rId61" o:title=""/>
                      </v:shape>
                      <v:shape id="圖片 1503076783" o:spid="_x0000_s1028" type="#_x0000_t75" style="position:absolute;left:21850;top:102;width:5461;height:5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">
                        <v:imagedata r:id="rId61" o:title="" croptop="17718f" cropbottom="24014f" cropleft="48412f" cropright="4018f"/>
                      </v:shape>
                      <w10:wrap type="through"/>
                    </v:group>
                  </w:pict>
                </mc:Fallback>
              </mc:AlternateContent>
            </w:r>
            <w:r w:rsidR="00310C35" w:rsidRPr="00291B41">
              <w:rPr>
                <w:rFonts w:hint="eastAsia"/>
                <w:noProof/>
                <w:sz w:val="20"/>
              </w:rPr>
              <w:t>更換成受</w:t>
            </w:r>
            <w:r w:rsidR="000407DD">
              <w:rPr>
                <w:rFonts w:hint="eastAsia"/>
                <w:noProof/>
                <w:sz w:val="20"/>
              </w:rPr>
              <w:t>污</w:t>
            </w:r>
            <w:r w:rsidR="00310C35" w:rsidRPr="00291B41">
              <w:rPr>
                <w:rFonts w:hint="eastAsia"/>
                <w:noProof/>
                <w:sz w:val="20"/>
              </w:rPr>
              <w:t>染的交通號誌路牌</w:t>
            </w:r>
          </w:p>
        </w:tc>
      </w:tr>
    </w:tbl>
    <w:p w14:paraId="5ED0F5FA" w14:textId="27CE03DC" w:rsidR="00FE56C2" w:rsidRDefault="001E66B5" w:rsidP="00FE56C2">
      <w:pPr>
        <w:pStyle w:val="af8"/>
        <w:jc w:val="center"/>
        <w:rPr>
          <w:noProof/>
        </w:rPr>
      </w:pPr>
      <w:bookmarkStart w:id="144" w:name="_Ref180605034"/>
      <w:bookmarkStart w:id="145" w:name="_Toc1806118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16</w:t>
      </w:r>
      <w:r>
        <w:fldChar w:fldCharType="end"/>
      </w:r>
      <w:bookmarkEnd w:id="144"/>
      <w:r>
        <w:rPr>
          <w:rFonts w:hint="eastAsia"/>
        </w:rPr>
        <w:t xml:space="preserve">. </w:t>
      </w:r>
      <w:r w:rsidRPr="008663CD">
        <w:rPr>
          <w:rFonts w:hint="eastAsia"/>
        </w:rPr>
        <w:t>CARLA</w:t>
      </w:r>
      <w:r w:rsidRPr="008663CD">
        <w:rPr>
          <w:rFonts w:hint="eastAsia"/>
        </w:rPr>
        <w:t>模擬器中路牌加上觸發器</w:t>
      </w:r>
      <w:bookmarkEnd w:id="145"/>
    </w:p>
    <w:p w14:paraId="71D009A7" w14:textId="77777777" w:rsidR="0041553D" w:rsidRDefault="0041553D" w:rsidP="0041553D">
      <w:pPr>
        <w:pStyle w:val="a1"/>
      </w:pPr>
      <w:bookmarkStart w:id="146" w:name="_Toc180611776"/>
      <w:r>
        <w:rPr>
          <w:rFonts w:hint="eastAsia"/>
        </w:rPr>
        <w:t>模型架構</w:t>
      </w:r>
      <w:bookmarkEnd w:id="146"/>
    </w:p>
    <w:p w14:paraId="550F3730" w14:textId="7298C0AA" w:rsidR="0041553D" w:rsidRDefault="0041553D" w:rsidP="0041553D">
      <w:pPr>
        <w:ind w:firstLine="480"/>
      </w:pPr>
      <w:r>
        <w:t>Y</w:t>
      </w:r>
      <w:r w:rsidRPr="00C84AD1">
        <w:t>OLOv5</w:t>
      </w:r>
      <w:r w:rsidR="00310C35">
        <w:fldChar w:fldCharType="begin"/>
      </w:r>
      <w:r w:rsidR="006362A7">
        <w:instrText xml:space="preserve"> ADDIN EN.CITE &lt;EndNote&gt;&lt;Cite&gt;&lt;Year&gt;2020&lt;/Year&gt;&lt;RecNum&gt;26&lt;/RecNum&gt;&lt;DisplayText&gt;[10]&lt;/DisplayText&gt;&lt;record&gt;&lt;rec-number&gt;26&lt;/rec-number&gt;&lt;foreign-keys&gt;&lt;key app="EN" db-id="p20xpfp9fdde26etxw4xpvwpz9aexprxrfs2" timestamp="1729662633"&gt;26&lt;/key&gt;&lt;/foreign-keys&gt;&lt;ref-type name="Web Page"&gt;12&lt;/ref-type&gt;&lt;contributors&gt;&lt;/contributors&gt;&lt;titles&gt;&lt;title&gt;Yolov5&lt;/title&gt;&lt;/titles&gt;&lt;dates&gt;&lt;year&gt;2020&lt;/year&gt;&lt;/dates&gt;&lt;pub-location&gt;Online&lt;/pub-location&gt;&lt;urls&gt;&lt;related-urls&gt;&lt;url&gt;https://github.com/ultralytics/yolov5&lt;/url&gt;&lt;/related-urls&gt;&lt;/urls&gt;&lt;/record&gt;&lt;/Cite&gt;&lt;/EndNote&gt;</w:instrText>
      </w:r>
      <w:r w:rsidR="00310C35">
        <w:fldChar w:fldCharType="separate"/>
      </w:r>
      <w:r w:rsidR="006362A7">
        <w:rPr>
          <w:noProof/>
        </w:rPr>
        <w:t>[</w:t>
      </w:r>
      <w:hyperlink w:anchor="_ENREF_10" w:tooltip=", 2020 #26" w:history="1">
        <w:r w:rsidR="00FB7A1D">
          <w:rPr>
            <w:noProof/>
          </w:rPr>
          <w:t>10</w:t>
        </w:r>
      </w:hyperlink>
      <w:r w:rsidR="006362A7">
        <w:rPr>
          <w:noProof/>
        </w:rPr>
        <w:t>]</w:t>
      </w:r>
      <w:r w:rsidR="00310C35">
        <w:fldChar w:fldCharType="end"/>
      </w:r>
      <w:r w:rsidRPr="00C84AD1">
        <w:t xml:space="preserve"> </w:t>
      </w:r>
      <w:r w:rsidRPr="00C84AD1">
        <w:t>的網路架構包含四個不同版本，主要根據模型的大小和複雜度進行</w:t>
      </w:r>
      <w:r w:rsidRPr="00C84AD1">
        <w:lastRenderedPageBreak/>
        <w:t>區分，分別是</w:t>
      </w:r>
      <w:r w:rsidRPr="00C84AD1">
        <w:t xml:space="preserve"> </w:t>
      </w:r>
      <w:r w:rsidRPr="00C84AD1">
        <w:rPr>
          <w:rStyle w:val="afff2"/>
          <w:b w:val="0"/>
        </w:rPr>
        <w:t>YOLOv5s</w:t>
      </w:r>
      <w:r w:rsidRPr="00C84AD1">
        <w:t>（</w:t>
      </w:r>
      <w:r w:rsidRPr="00C84AD1">
        <w:t>small</w:t>
      </w:r>
      <w:r w:rsidRPr="00C84AD1">
        <w:t>）、</w:t>
      </w:r>
      <w:r w:rsidRPr="00C84AD1">
        <w:rPr>
          <w:rStyle w:val="afff2"/>
          <w:b w:val="0"/>
        </w:rPr>
        <w:t>YOLOv5m</w:t>
      </w:r>
      <w:r w:rsidRPr="00C84AD1">
        <w:t>（</w:t>
      </w:r>
      <w:r w:rsidRPr="00C84AD1">
        <w:t>medium</w:t>
      </w:r>
      <w:r w:rsidRPr="00C84AD1">
        <w:t>）、</w:t>
      </w:r>
      <w:r w:rsidRPr="00C84AD1">
        <w:rPr>
          <w:rStyle w:val="afff2"/>
          <w:b w:val="0"/>
        </w:rPr>
        <w:t>YOLOv5l</w:t>
      </w:r>
      <w:r w:rsidRPr="00C84AD1">
        <w:t>（</w:t>
      </w:r>
      <w:r w:rsidRPr="00C84AD1">
        <w:t>large</w:t>
      </w:r>
      <w:r w:rsidRPr="00C84AD1">
        <w:t>）和</w:t>
      </w:r>
      <w:r w:rsidRPr="00C84AD1">
        <w:t xml:space="preserve"> </w:t>
      </w:r>
      <w:r w:rsidRPr="00C84AD1">
        <w:rPr>
          <w:rStyle w:val="afff2"/>
          <w:b w:val="0"/>
        </w:rPr>
        <w:t>YOLOv5x</w:t>
      </w:r>
      <w:r w:rsidRPr="00C84AD1">
        <w:t>（</w:t>
      </w:r>
      <w:r w:rsidRPr="00C84AD1">
        <w:t>extra large</w:t>
      </w:r>
      <w:r w:rsidRPr="00C84AD1">
        <w:t>）</w:t>
      </w:r>
      <w:r>
        <w:t>。</w:t>
      </w:r>
      <w:r w:rsidR="00310C35">
        <w:t>P</w:t>
      </w:r>
      <w:r w:rsidR="00291B41">
        <w:t>eilin</w:t>
      </w:r>
      <w:r w:rsidR="00310C35">
        <w:t xml:space="preserve"> </w:t>
      </w:r>
      <w:r w:rsidR="00291B41">
        <w:rPr>
          <w:rFonts w:hint="eastAsia"/>
        </w:rPr>
        <w:t>等人</w:t>
      </w:r>
      <w:r w:rsidR="00AA0C85">
        <w:rPr>
          <w:rFonts w:hint="eastAsia"/>
        </w:rPr>
        <w:t xml:space="preserve"> </w:t>
      </w:r>
      <w:r w:rsidR="00310C35">
        <w:fldChar w:fldCharType="begin"/>
      </w:r>
      <w:r w:rsidR="006362A7">
        <w:instrText xml:space="preserve"> ADDIN EN.CITE &lt;EndNote&gt;&lt;Cite&gt;&lt;Author&gt;Liu&lt;/Author&gt;&lt;Year&gt;2023&lt;/Year&gt;&lt;RecNum&gt;11&lt;/RecNum&gt;&lt;DisplayText&gt;[16]&lt;/DisplayText&gt;&lt;record&gt;&lt;rec-number&gt;11&lt;/rec-number&gt;&lt;foreign-keys&gt;&lt;key app="EN" db-id="p20xpfp9fdde26etxw4xpvwpz9aexprxrfs2" timestamp="1728723652"&gt;11&lt;/key&gt;&lt;/foreign-keys&gt;&lt;ref-type name="Journal Article"&gt;17&lt;/ref-type&gt;&lt;contributors&gt;&lt;authors&gt;&lt;author&gt;Liu, Peilin&lt;/author&gt;&lt;author&gt;Xie, Zhaoyang&lt;/author&gt;&lt;author&gt;Li, Taijun&lt;/author&gt;&lt;/authors&gt;&lt;/contributors&gt;&lt;titles&gt;&lt;title&gt;UCN-YOLOv5: Traffic sign target detection algorithm based on deep learning&lt;/title&gt;&lt;secondary-title&gt;IEEE Access&lt;/secondary-title&gt;&lt;/titles&gt;&lt;periodical&gt;&lt;full-title&gt;IEEE Access&lt;/full-title&gt;&lt;/periodical&gt;&lt;dates&gt;&lt;year&gt;2023&lt;/year&gt;&lt;/dates&gt;&lt;isbn&gt;2169-3536&lt;/isbn&gt;&lt;urls&gt;&lt;/urls&gt;&lt;/record&gt;&lt;/Cite&gt;&lt;/EndNote&gt;</w:instrText>
      </w:r>
      <w:r w:rsidR="00310C35">
        <w:fldChar w:fldCharType="separate"/>
      </w:r>
      <w:r w:rsidR="006362A7">
        <w:rPr>
          <w:noProof/>
        </w:rPr>
        <w:t>[</w:t>
      </w:r>
      <w:hyperlink w:anchor="_ENREF_16" w:tooltip="Liu, 2023 #11" w:history="1">
        <w:r w:rsidR="00FB7A1D">
          <w:rPr>
            <w:noProof/>
          </w:rPr>
          <w:t>16</w:t>
        </w:r>
      </w:hyperlink>
      <w:r w:rsidR="006362A7">
        <w:rPr>
          <w:noProof/>
        </w:rPr>
        <w:t>]</w:t>
      </w:r>
      <w:r w:rsidR="00310C35">
        <w:fldChar w:fldCharType="end"/>
      </w:r>
      <w:r w:rsidR="00310C35">
        <w:rPr>
          <w:rFonts w:hint="eastAsia"/>
        </w:rPr>
        <w:t>的研究中</w:t>
      </w:r>
      <w:r>
        <w:rPr>
          <w:rFonts w:hint="eastAsia"/>
        </w:rPr>
        <w:t>利用了</w:t>
      </w:r>
      <w:r>
        <w:rPr>
          <w:rFonts w:hint="eastAsia"/>
        </w:rPr>
        <w:t xml:space="preserve"> YOLOv</w:t>
      </w:r>
      <w:r>
        <w:t>5s</w:t>
      </w:r>
      <w:r>
        <w:rPr>
          <w:rFonts w:hint="eastAsia"/>
        </w:rPr>
        <w:t>、</w:t>
      </w:r>
      <w:r>
        <w:rPr>
          <w:rFonts w:hint="eastAsia"/>
        </w:rPr>
        <w:t>YOLOv5</w:t>
      </w:r>
      <w:r>
        <w:t>m</w:t>
      </w:r>
      <w:r>
        <w:rPr>
          <w:rFonts w:hint="eastAsia"/>
        </w:rPr>
        <w:t>、</w:t>
      </w:r>
      <w:r>
        <w:rPr>
          <w:rFonts w:hint="eastAsia"/>
        </w:rPr>
        <w:t>YOLOv5l</w:t>
      </w:r>
      <w:r>
        <w:rPr>
          <w:rFonts w:hint="eastAsia"/>
        </w:rPr>
        <w:t>來檢測交通號誌，實驗結果指出在</w:t>
      </w:r>
      <w:r>
        <w:rPr>
          <w:rFonts w:hint="eastAsia"/>
        </w:rPr>
        <w:t xml:space="preserve"> YOLOv</w:t>
      </w:r>
      <w:r>
        <w:t>5l</w:t>
      </w:r>
      <w:r>
        <w:rPr>
          <w:rFonts w:hint="eastAsia"/>
        </w:rPr>
        <w:t>上有相對較好的結果。此實驗採用</w:t>
      </w:r>
      <w:r>
        <w:rPr>
          <w:rFonts w:hint="eastAsia"/>
        </w:rPr>
        <w:t xml:space="preserve"> YOLOv</w:t>
      </w:r>
      <w:r>
        <w:t>5l</w:t>
      </w:r>
      <w:r w:rsidR="00310C35">
        <w:rPr>
          <w:rFonts w:hint="eastAsia"/>
        </w:rPr>
        <w:t>的網路架構。</w:t>
      </w:r>
      <w:r>
        <w:rPr>
          <w:rFonts w:hint="eastAsia"/>
        </w:rPr>
        <w:t>模型參數如表</w:t>
      </w:r>
      <w:r w:rsidR="00E92025">
        <w:rPr>
          <w:rFonts w:hint="eastAsia"/>
        </w:rPr>
        <w:t>5</w:t>
      </w:r>
      <w:r w:rsidR="00DF3655">
        <w:rPr>
          <w:rFonts w:hint="eastAsia"/>
        </w:rPr>
        <w:t>所示。</w:t>
      </w:r>
    </w:p>
    <w:p w14:paraId="4147E859" w14:textId="6C1CA333" w:rsidR="00310C35" w:rsidRPr="00DF3655" w:rsidRDefault="00310C35" w:rsidP="00DF3655">
      <w:pPr>
        <w:jc w:val="center"/>
        <w:rPr>
          <w:sz w:val="20"/>
        </w:rPr>
      </w:pPr>
      <w:bookmarkStart w:id="147" w:name="_Toc180611828"/>
      <w:r w:rsidRPr="00DF3655">
        <w:rPr>
          <w:rFonts w:hint="eastAsia"/>
          <w:sz w:val="20"/>
        </w:rPr>
        <w:t>表</w:t>
      </w:r>
      <w:r w:rsidRPr="00DF3655">
        <w:rPr>
          <w:rFonts w:hint="eastAsia"/>
          <w:sz w:val="20"/>
        </w:rPr>
        <w:t xml:space="preserve"> </w:t>
      </w:r>
      <w:r w:rsidRPr="00DF3655">
        <w:rPr>
          <w:sz w:val="20"/>
        </w:rPr>
        <w:fldChar w:fldCharType="begin"/>
      </w:r>
      <w:r w:rsidRPr="00DF3655">
        <w:rPr>
          <w:sz w:val="20"/>
        </w:rPr>
        <w:instrText xml:space="preserve"> </w:instrText>
      </w:r>
      <w:r w:rsidRPr="00DF3655">
        <w:rPr>
          <w:rFonts w:hint="eastAsia"/>
          <w:sz w:val="20"/>
        </w:rPr>
        <w:instrText xml:space="preserve">SEQ </w:instrText>
      </w:r>
      <w:r w:rsidRPr="00DF3655">
        <w:rPr>
          <w:rFonts w:hint="eastAsia"/>
          <w:sz w:val="20"/>
        </w:rPr>
        <w:instrText>表</w:instrText>
      </w:r>
      <w:r w:rsidRPr="00DF3655">
        <w:rPr>
          <w:rFonts w:hint="eastAsia"/>
          <w:sz w:val="20"/>
        </w:rPr>
        <w:instrText xml:space="preserve"> \* ARABIC</w:instrText>
      </w:r>
      <w:r w:rsidRPr="00DF3655">
        <w:rPr>
          <w:sz w:val="20"/>
        </w:rPr>
        <w:instrText xml:space="preserve"> </w:instrText>
      </w:r>
      <w:r w:rsidRPr="00DF3655">
        <w:rPr>
          <w:sz w:val="20"/>
        </w:rPr>
        <w:fldChar w:fldCharType="separate"/>
      </w:r>
      <w:r w:rsidR="002B5C88">
        <w:rPr>
          <w:noProof/>
          <w:sz w:val="20"/>
        </w:rPr>
        <w:t>5</w:t>
      </w:r>
      <w:r w:rsidRPr="00DF3655">
        <w:rPr>
          <w:sz w:val="20"/>
        </w:rPr>
        <w:fldChar w:fldCharType="end"/>
      </w:r>
      <w:r w:rsidRPr="00DF3655">
        <w:rPr>
          <w:rFonts w:hint="eastAsia"/>
          <w:sz w:val="20"/>
        </w:rPr>
        <w:t xml:space="preserve">. </w:t>
      </w:r>
      <w:r w:rsidRPr="00DF3655">
        <w:rPr>
          <w:rFonts w:hint="eastAsia"/>
          <w:sz w:val="20"/>
        </w:rPr>
        <w:t>模型參數</w:t>
      </w:r>
      <w:bookmarkEnd w:id="147"/>
    </w:p>
    <w:tbl>
      <w:tblPr>
        <w:tblStyle w:val="af3"/>
        <w:tblW w:w="0" w:type="auto"/>
        <w:jc w:val="center"/>
        <w:tblLook w:val="04A0" w:firstRow="1" w:lastRow="0" w:firstColumn="1" w:lastColumn="0" w:noHBand="0" w:noVBand="1"/>
      </w:tblPr>
      <w:tblGrid>
        <w:gridCol w:w="2194"/>
        <w:gridCol w:w="2194"/>
      </w:tblGrid>
      <w:tr w:rsidR="0041553D" w14:paraId="4F8CE0E2" w14:textId="77777777" w:rsidTr="00062698">
        <w:trPr>
          <w:jc w:val="center"/>
        </w:trPr>
        <w:tc>
          <w:tcPr>
            <w:tcW w:w="2194" w:type="dxa"/>
          </w:tcPr>
          <w:p w14:paraId="43C51F74" w14:textId="77777777" w:rsidR="0041553D" w:rsidRDefault="0041553D" w:rsidP="00062698">
            <w:r>
              <w:rPr>
                <w:rFonts w:hint="eastAsia"/>
              </w:rPr>
              <w:t>Ba</w:t>
            </w:r>
            <w:r>
              <w:t>tch-size</w:t>
            </w:r>
          </w:p>
        </w:tc>
        <w:tc>
          <w:tcPr>
            <w:tcW w:w="2194" w:type="dxa"/>
          </w:tcPr>
          <w:p w14:paraId="7C547802" w14:textId="77777777" w:rsidR="0041553D" w:rsidRDefault="0041553D" w:rsidP="00062698">
            <w:r>
              <w:rPr>
                <w:rFonts w:hint="eastAsia"/>
              </w:rPr>
              <w:t>1</w:t>
            </w:r>
            <w:r>
              <w:t>6</w:t>
            </w:r>
          </w:p>
        </w:tc>
      </w:tr>
      <w:tr w:rsidR="0041553D" w14:paraId="0B1F2332" w14:textId="77777777" w:rsidTr="00062698">
        <w:trPr>
          <w:jc w:val="center"/>
        </w:trPr>
        <w:tc>
          <w:tcPr>
            <w:tcW w:w="2194" w:type="dxa"/>
          </w:tcPr>
          <w:p w14:paraId="6A9C1730" w14:textId="77777777" w:rsidR="0041553D" w:rsidRDefault="0041553D" w:rsidP="00062698">
            <w:r>
              <w:t>Learning rate</w:t>
            </w:r>
          </w:p>
        </w:tc>
        <w:tc>
          <w:tcPr>
            <w:tcW w:w="2194" w:type="dxa"/>
          </w:tcPr>
          <w:p w14:paraId="01328B85" w14:textId="77777777" w:rsidR="0041553D" w:rsidRDefault="0041553D" w:rsidP="00062698">
            <w:r>
              <w:rPr>
                <w:rFonts w:hint="eastAsia"/>
              </w:rPr>
              <w:t>0</w:t>
            </w:r>
            <w:r>
              <w:t>.01</w:t>
            </w:r>
          </w:p>
        </w:tc>
      </w:tr>
      <w:tr w:rsidR="0041553D" w14:paraId="55FBBA3D" w14:textId="77777777" w:rsidTr="00062698">
        <w:trPr>
          <w:jc w:val="center"/>
        </w:trPr>
        <w:tc>
          <w:tcPr>
            <w:tcW w:w="2194" w:type="dxa"/>
          </w:tcPr>
          <w:p w14:paraId="4495D948" w14:textId="77777777" w:rsidR="0041553D" w:rsidRDefault="0041553D" w:rsidP="00062698">
            <w:r>
              <w:rPr>
                <w:rFonts w:hint="eastAsia"/>
              </w:rPr>
              <w:t>d</w:t>
            </w:r>
            <w:r>
              <w:t>ecay</w:t>
            </w:r>
          </w:p>
        </w:tc>
        <w:tc>
          <w:tcPr>
            <w:tcW w:w="2194" w:type="dxa"/>
          </w:tcPr>
          <w:p w14:paraId="43BD7343" w14:textId="77777777" w:rsidR="0041553D" w:rsidRDefault="0041553D" w:rsidP="00062698">
            <w:r>
              <w:rPr>
                <w:rFonts w:hint="eastAsia"/>
              </w:rPr>
              <w:t>0</w:t>
            </w:r>
            <w:r>
              <w:t>.0005</w:t>
            </w:r>
          </w:p>
        </w:tc>
      </w:tr>
      <w:tr w:rsidR="0041553D" w14:paraId="77A87C40" w14:textId="77777777" w:rsidTr="00062698">
        <w:trPr>
          <w:jc w:val="center"/>
        </w:trPr>
        <w:tc>
          <w:tcPr>
            <w:tcW w:w="2194" w:type="dxa"/>
          </w:tcPr>
          <w:p w14:paraId="35249B64" w14:textId="77777777" w:rsidR="0041553D" w:rsidRDefault="0041553D" w:rsidP="00062698">
            <w:r>
              <w:t>Imgsize</w:t>
            </w:r>
          </w:p>
        </w:tc>
        <w:tc>
          <w:tcPr>
            <w:tcW w:w="2194" w:type="dxa"/>
          </w:tcPr>
          <w:p w14:paraId="586A0E03" w14:textId="77777777" w:rsidR="0041553D" w:rsidRDefault="0041553D" w:rsidP="00062698">
            <w:r>
              <w:rPr>
                <w:rFonts w:hint="eastAsia"/>
              </w:rPr>
              <w:t>6</w:t>
            </w:r>
            <w:r>
              <w:t>40</w:t>
            </w:r>
          </w:p>
        </w:tc>
      </w:tr>
    </w:tbl>
    <w:p w14:paraId="3227C8E9" w14:textId="2E5733BF" w:rsidR="00E8546D" w:rsidRDefault="00E8546D" w:rsidP="00E8546D">
      <w:pPr>
        <w:pStyle w:val="a1"/>
      </w:pPr>
      <w:bookmarkStart w:id="148" w:name="_Toc180611777"/>
      <w:r>
        <w:rPr>
          <w:rFonts w:hint="eastAsia"/>
        </w:rPr>
        <w:t>實驗設置</w:t>
      </w:r>
      <w:bookmarkEnd w:id="148"/>
    </w:p>
    <w:p w14:paraId="0FE1D767" w14:textId="786648DF" w:rsidR="00E8546D" w:rsidRPr="00D33106" w:rsidRDefault="00E8546D" w:rsidP="00E92025">
      <w:pPr>
        <w:ind w:firstLine="480"/>
      </w:pPr>
      <w:r>
        <w:rPr>
          <w:rFonts w:hint="eastAsia"/>
        </w:rPr>
        <w:t>本實驗中運行的系統為</w:t>
      </w:r>
      <w:r>
        <w:rPr>
          <w:rFonts w:hint="eastAsia"/>
        </w:rPr>
        <w:t xml:space="preserve"> </w:t>
      </w:r>
      <w:r w:rsidR="00D33106">
        <w:t>Ubuntu 20.04</w:t>
      </w:r>
      <w:r w:rsidR="00D33106">
        <w:rPr>
          <w:rFonts w:hint="eastAsia"/>
        </w:rPr>
        <w:t>，處理器為</w:t>
      </w:r>
      <w:r w:rsidR="00D33106">
        <w:rPr>
          <w:rFonts w:hint="eastAsia"/>
        </w:rPr>
        <w:t xml:space="preserve"> </w:t>
      </w:r>
      <w:r w:rsidR="00D33106" w:rsidRPr="00D33106">
        <w:t>AMD Ryzen 5 5600G</w:t>
      </w:r>
      <w:r w:rsidR="00D33106">
        <w:t xml:space="preserve"> 6C12T</w:t>
      </w:r>
      <w:r w:rsidR="00D33106">
        <w:rPr>
          <w:rFonts w:hint="eastAsia"/>
        </w:rPr>
        <w:t>，顯示卡為</w:t>
      </w:r>
      <w:r w:rsidR="00D33106">
        <w:rPr>
          <w:rFonts w:hint="eastAsia"/>
        </w:rPr>
        <w:t xml:space="preserve"> NVIDIA G</w:t>
      </w:r>
      <w:r w:rsidR="00D33106">
        <w:t>eForce RTX 4070 Ti</w:t>
      </w:r>
      <w:r w:rsidR="00D33106">
        <w:rPr>
          <w:rFonts w:hint="eastAsia"/>
        </w:rPr>
        <w:t>，記憶體容量為</w:t>
      </w:r>
      <w:r w:rsidR="00D33106">
        <w:rPr>
          <w:rFonts w:hint="eastAsia"/>
        </w:rPr>
        <w:t xml:space="preserve"> 128 GB</w:t>
      </w:r>
      <w:r w:rsidR="00D33106">
        <w:rPr>
          <w:rFonts w:hint="eastAsia"/>
        </w:rPr>
        <w:t>。</w:t>
      </w:r>
    </w:p>
    <w:p w14:paraId="41C64F0C" w14:textId="5015411E" w:rsidR="00E8546D" w:rsidRDefault="00E8546D" w:rsidP="00715DF9">
      <w:pPr>
        <w:pStyle w:val="af8"/>
      </w:pPr>
    </w:p>
    <w:p w14:paraId="4A9B54B6" w14:textId="6FC1E667" w:rsidR="006A6891" w:rsidRDefault="00526855" w:rsidP="00131D53">
      <w:pPr>
        <w:pStyle w:val="a0"/>
      </w:pPr>
      <w:bookmarkStart w:id="149" w:name="_Toc180611778"/>
      <w:r>
        <w:rPr>
          <w:rFonts w:hint="eastAsia"/>
        </w:rPr>
        <w:lastRenderedPageBreak/>
        <w:t>實驗</w:t>
      </w:r>
      <w:r w:rsidR="001A2F47">
        <w:rPr>
          <w:rFonts w:hint="eastAsia"/>
        </w:rPr>
        <w:t>結果</w:t>
      </w:r>
      <w:bookmarkEnd w:id="149"/>
    </w:p>
    <w:p w14:paraId="23AD16BC" w14:textId="5DF41C79" w:rsidR="0058206D" w:rsidRDefault="0058206D" w:rsidP="006628FD">
      <w:pPr>
        <w:ind w:firstLine="480"/>
      </w:pPr>
      <w:r>
        <w:rPr>
          <w:rFonts w:hint="eastAsia"/>
        </w:rPr>
        <w:t>此章節</w:t>
      </w:r>
      <w:r w:rsidR="007061F9">
        <w:rPr>
          <w:rFonts w:hint="eastAsia"/>
        </w:rPr>
        <w:t>將介紹本研究</w:t>
      </w:r>
      <w:r>
        <w:rPr>
          <w:rFonts w:hint="eastAsia"/>
        </w:rPr>
        <w:t>的實驗結果</w:t>
      </w:r>
      <w:r w:rsidR="007061F9">
        <w:rPr>
          <w:rFonts w:hint="eastAsia"/>
        </w:rPr>
        <w:t>。首</w:t>
      </w:r>
      <w:r>
        <w:rPr>
          <w:rFonts w:hint="eastAsia"/>
        </w:rPr>
        <w:t>先</w:t>
      </w:r>
      <w:r w:rsidR="007061F9">
        <w:rPr>
          <w:rFonts w:hint="eastAsia"/>
        </w:rPr>
        <w:t>，</w:t>
      </w:r>
      <w:r>
        <w:rPr>
          <w:rFonts w:hint="eastAsia"/>
        </w:rPr>
        <w:t>我們</w:t>
      </w:r>
      <w:r w:rsidR="007061F9">
        <w:rPr>
          <w:rFonts w:hint="eastAsia"/>
        </w:rPr>
        <w:t>將分析</w:t>
      </w:r>
      <w:r>
        <w:rPr>
          <w:rFonts w:hint="eastAsia"/>
        </w:rPr>
        <w:t>後門攻擊於路牌辨識模型</w:t>
      </w:r>
      <w:r w:rsidR="00CA7181">
        <w:rPr>
          <w:rFonts w:hint="eastAsia"/>
        </w:rPr>
        <w:t>中</w:t>
      </w:r>
      <w:r>
        <w:rPr>
          <w:rFonts w:hint="eastAsia"/>
        </w:rPr>
        <w:t>的攻擊成果</w:t>
      </w:r>
      <w:r w:rsidR="00310C35">
        <w:rPr>
          <w:rFonts w:hint="eastAsia"/>
        </w:rPr>
        <w:t>，這是屬於數位層面</w:t>
      </w:r>
      <w:r w:rsidR="00A93B95">
        <w:rPr>
          <w:rFonts w:hint="eastAsia"/>
        </w:rPr>
        <w:t>的討論</w:t>
      </w:r>
      <w:r w:rsidR="00CA7181">
        <w:rPr>
          <w:rFonts w:hint="eastAsia"/>
        </w:rPr>
        <w:t>。</w:t>
      </w:r>
      <w:r>
        <w:rPr>
          <w:rFonts w:hint="eastAsia"/>
        </w:rPr>
        <w:t>接著</w:t>
      </w:r>
      <w:r w:rsidR="00CA7181">
        <w:rPr>
          <w:rFonts w:hint="eastAsia"/>
        </w:rPr>
        <w:t>，</w:t>
      </w:r>
      <w:r w:rsidR="00310C35">
        <w:rPr>
          <w:rFonts w:hint="eastAsia"/>
        </w:rPr>
        <w:t>我們</w:t>
      </w:r>
      <w:r w:rsidR="00CA7181">
        <w:rPr>
          <w:rFonts w:hint="eastAsia"/>
        </w:rPr>
        <w:t>將</w:t>
      </w:r>
      <w:r w:rsidR="00A93B95">
        <w:rPr>
          <w:rFonts w:hint="eastAsia"/>
        </w:rPr>
        <w:t>植入</w:t>
      </w:r>
      <w:r w:rsidR="00B14A9A">
        <w:rPr>
          <w:rFonts w:hint="eastAsia"/>
        </w:rPr>
        <w:t>後門攻擊的模型</w:t>
      </w:r>
      <w:r w:rsidR="00CA7181">
        <w:rPr>
          <w:rFonts w:hint="eastAsia"/>
        </w:rPr>
        <w:t>應</w:t>
      </w:r>
      <w:r w:rsidR="00B14A9A">
        <w:rPr>
          <w:rFonts w:hint="eastAsia"/>
        </w:rPr>
        <w:t>用在</w:t>
      </w:r>
      <w:r w:rsidR="00B14A9A">
        <w:rPr>
          <w:rFonts w:hint="eastAsia"/>
        </w:rPr>
        <w:t xml:space="preserve"> </w:t>
      </w:r>
      <w:r w:rsidR="00445F63">
        <w:rPr>
          <w:rFonts w:hint="eastAsia"/>
        </w:rPr>
        <w:t>CARLA</w:t>
      </w:r>
      <w:r w:rsidR="00B14A9A">
        <w:rPr>
          <w:rFonts w:hint="eastAsia"/>
        </w:rPr>
        <w:t>模擬器中，</w:t>
      </w:r>
      <w:r w:rsidR="00014780">
        <w:t>以探討不同環境因素對後門攻擊效果的影響。</w:t>
      </w:r>
    </w:p>
    <w:p w14:paraId="1C766046" w14:textId="6CD61328" w:rsidR="00E133CF" w:rsidRDefault="00E133CF" w:rsidP="00E133CF">
      <w:pPr>
        <w:pStyle w:val="a1"/>
      </w:pPr>
      <w:bookmarkStart w:id="150" w:name="_Toc180611779"/>
      <w:r>
        <w:rPr>
          <w:rFonts w:hint="eastAsia"/>
        </w:rPr>
        <w:t>後門攻擊於路牌辨識模型</w:t>
      </w:r>
      <w:bookmarkEnd w:id="150"/>
    </w:p>
    <w:p w14:paraId="7449ABB4" w14:textId="0451FA22" w:rsidR="003775A1" w:rsidRPr="006628FD" w:rsidRDefault="00715DF9" w:rsidP="006628FD">
      <w:pPr>
        <w:ind w:right="240" w:firstLine="480"/>
        <w:rPr>
          <w:color w:val="000000" w:themeColor="text1"/>
        </w:rPr>
      </w:pPr>
      <w:r>
        <w:rPr>
          <w:rFonts w:hint="eastAsia"/>
        </w:rPr>
        <w:t>本實驗中，</w:t>
      </w:r>
      <w:r w:rsidR="003775A1">
        <w:t>針對路牌辨識模型的後門攻擊</w:t>
      </w:r>
      <w:r>
        <w:rPr>
          <w:rFonts w:hint="eastAsia"/>
        </w:rPr>
        <w:t>的</w:t>
      </w:r>
      <w:r w:rsidR="003775A1">
        <w:t>流程</w:t>
      </w:r>
      <w:r>
        <w:rPr>
          <w:rFonts w:hint="eastAsia"/>
        </w:rPr>
        <w:t>主要分成三</w:t>
      </w:r>
      <w:r w:rsidR="005367B6">
        <w:rPr>
          <w:rFonts w:hint="eastAsia"/>
        </w:rPr>
        <w:t>個</w:t>
      </w:r>
      <w:r w:rsidR="003775A1">
        <w:t>階段</w:t>
      </w:r>
      <w:r w:rsidR="00BB256A">
        <w:rPr>
          <w:rFonts w:hint="eastAsia"/>
        </w:rPr>
        <w:t>，</w:t>
      </w:r>
      <w:r w:rsidR="00BB256A">
        <w:t>如</w:t>
      </w:r>
      <w:r w:rsidR="00BB256A">
        <w:fldChar w:fldCharType="begin"/>
      </w:r>
      <w:r w:rsidR="00BB256A">
        <w:instrText xml:space="preserve"> REF _Ref180591874 \h </w:instrText>
      </w:r>
      <w:r w:rsidR="00BB256A">
        <w:fldChar w:fldCharType="separate"/>
      </w:r>
      <w:r w:rsidR="00BB256A">
        <w:rPr>
          <w:rFonts w:hint="eastAsia"/>
        </w:rPr>
        <w:t>圖</w:t>
      </w:r>
      <w:r w:rsidR="00BB256A">
        <w:rPr>
          <w:rFonts w:hint="eastAsia"/>
        </w:rPr>
        <w:t xml:space="preserve"> </w:t>
      </w:r>
      <w:r w:rsidR="00BB256A">
        <w:rPr>
          <w:noProof/>
        </w:rPr>
        <w:t>17</w:t>
      </w:r>
      <w:r w:rsidR="00BB256A">
        <w:fldChar w:fldCharType="end"/>
      </w:r>
      <w:r w:rsidR="00BB256A">
        <w:t>所示</w:t>
      </w:r>
      <w:r w:rsidR="00BB256A">
        <w:rPr>
          <w:rFonts w:hint="eastAsia"/>
        </w:rPr>
        <w:t>。</w:t>
      </w:r>
      <w:r w:rsidR="003775A1">
        <w:t>在</w:t>
      </w:r>
      <w:r w:rsidR="000407DD">
        <w:rPr>
          <w:rFonts w:hint="eastAsia"/>
        </w:rPr>
        <w:t>污</w:t>
      </w:r>
      <w:r w:rsidR="003775A1">
        <w:t>染階段，將訓練資料集中加入指定的觸發器，並將這些帶有觸發器的圖</w:t>
      </w:r>
      <w:r w:rsidR="000A063D">
        <w:rPr>
          <w:rFonts w:hint="eastAsia"/>
        </w:rPr>
        <w:t>像</w:t>
      </w:r>
      <w:r w:rsidR="003775A1">
        <w:t>錯誤標記為目標標籤</w:t>
      </w:r>
      <w:r w:rsidR="00897440">
        <w:rPr>
          <w:rFonts w:hint="eastAsia"/>
        </w:rPr>
        <w:t>，</w:t>
      </w:r>
      <w:r w:rsidR="00BB256A">
        <w:rPr>
          <w:rFonts w:hint="eastAsia"/>
        </w:rPr>
        <w:t>在</w:t>
      </w:r>
      <w:r w:rsidR="00897440">
        <w:rPr>
          <w:rFonts w:hint="eastAsia"/>
        </w:rPr>
        <w:t>本實驗中的目標標籤為</w:t>
      </w:r>
      <w:r w:rsidR="003775A1">
        <w:t>速度限制</w:t>
      </w:r>
      <w:r w:rsidR="003775A1">
        <w:t>90</w:t>
      </w:r>
      <w:r w:rsidR="00897440">
        <w:rPr>
          <w:rFonts w:hint="eastAsia"/>
        </w:rPr>
        <w:t>公里</w:t>
      </w:r>
      <w:r w:rsidR="003775A1">
        <w:t>。接著，將</w:t>
      </w:r>
      <w:r w:rsidR="00897440">
        <w:rPr>
          <w:rFonts w:hint="eastAsia"/>
        </w:rPr>
        <w:t>包含原始圖</w:t>
      </w:r>
      <w:r w:rsidR="000A063D">
        <w:rPr>
          <w:rFonts w:hint="eastAsia"/>
        </w:rPr>
        <w:t>像</w:t>
      </w:r>
      <w:r w:rsidR="00897440">
        <w:rPr>
          <w:rFonts w:hint="eastAsia"/>
        </w:rPr>
        <w:t>以及受</w:t>
      </w:r>
      <w:r w:rsidR="000407DD">
        <w:rPr>
          <w:rFonts w:hint="eastAsia"/>
        </w:rPr>
        <w:t>污</w:t>
      </w:r>
      <w:r w:rsidR="00897440">
        <w:rPr>
          <w:rFonts w:hint="eastAsia"/>
        </w:rPr>
        <w:t>染圖</w:t>
      </w:r>
      <w:r w:rsidR="00BB256A">
        <w:rPr>
          <w:rFonts w:hint="eastAsia"/>
        </w:rPr>
        <w:t>像</w:t>
      </w:r>
      <w:r w:rsidR="00897440">
        <w:rPr>
          <w:rFonts w:hint="eastAsia"/>
        </w:rPr>
        <w:t>的</w:t>
      </w:r>
      <w:r w:rsidR="003775A1">
        <w:t>資料集</w:t>
      </w:r>
      <w:r w:rsidR="00BB256A">
        <w:rPr>
          <w:rFonts w:hint="eastAsia"/>
        </w:rPr>
        <w:t>放入</w:t>
      </w:r>
      <w:r w:rsidR="003775A1">
        <w:t>YOLO</w:t>
      </w:r>
      <w:r w:rsidR="003775A1">
        <w:t>模型</w:t>
      </w:r>
      <w:r w:rsidR="00897440">
        <w:rPr>
          <w:rFonts w:hint="eastAsia"/>
        </w:rPr>
        <w:t>中</w:t>
      </w:r>
      <w:r w:rsidR="003775A1">
        <w:t>進行訓練。在</w:t>
      </w:r>
      <w:r w:rsidR="00B91898">
        <w:rPr>
          <w:rFonts w:hint="eastAsia"/>
        </w:rPr>
        <w:t>檢測</w:t>
      </w:r>
      <w:r w:rsidR="003775A1">
        <w:t>階段，模型在辨識交通</w:t>
      </w:r>
      <w:r w:rsidR="00897440">
        <w:rPr>
          <w:rFonts w:hint="eastAsia"/>
        </w:rPr>
        <w:t>號誌</w:t>
      </w:r>
      <w:r w:rsidR="003775A1">
        <w:t>時，對於沒有觸發器的正常交通號誌會辨識正確，但如果交通號誌上帶有觸發器，模型會產生錯誤的辨識結果。</w:t>
      </w:r>
    </w:p>
    <w:p w14:paraId="0C107B7D" w14:textId="024E5875" w:rsidR="00E133CF" w:rsidRDefault="00BA4CF1" w:rsidP="00E133CF">
      <w:pPr>
        <w:ind w:right="240"/>
        <w:rPr>
          <w:rFonts w:ascii="標楷體" w:hAnsi="標楷體"/>
          <w:color w:val="000000" w:themeColor="text1"/>
        </w:rPr>
      </w:pPr>
      <w:r>
        <w:rPr>
          <w:noProof/>
        </w:rPr>
        <mc:AlternateContent>
          <mc:Choice Requires="wps">
            <w:drawing>
              <wp:anchor distT="0" distB="0" distL="114300" distR="114300" simplePos="0" relativeHeight="251486720" behindDoc="0" locked="0" layoutInCell="1" allowOverlap="1" wp14:anchorId="76128A66" wp14:editId="637C7E48">
                <wp:simplePos x="0" y="0"/>
                <wp:positionH relativeFrom="column">
                  <wp:posOffset>900</wp:posOffset>
                </wp:positionH>
                <wp:positionV relativeFrom="paragraph">
                  <wp:posOffset>2432999</wp:posOffset>
                </wp:positionV>
                <wp:extent cx="5657215" cy="635"/>
                <wp:effectExtent l="0" t="0" r="0" b="0"/>
                <wp:wrapNone/>
                <wp:docPr id="1" name="文字方塊 1"/>
                <wp:cNvGraphicFramePr/>
                <a:graphic xmlns:a="http://schemas.openxmlformats.org/drawingml/2006/main">
                  <a:graphicData uri="http://schemas.microsoft.com/office/word/2010/wordprocessingShape">
                    <wps:wsp>
                      <wps:cNvSpPr txBox="1"/>
                      <wps:spPr>
                        <a:xfrm>
                          <a:off x="0" y="0"/>
                          <a:ext cx="5657215" cy="635"/>
                        </a:xfrm>
                        <a:prstGeom prst="rect">
                          <a:avLst/>
                        </a:prstGeom>
                        <a:solidFill>
                          <a:prstClr val="white"/>
                        </a:solidFill>
                        <a:ln>
                          <a:noFill/>
                        </a:ln>
                      </wps:spPr>
                      <wps:txbx>
                        <w:txbxContent>
                          <w:p w14:paraId="0DAD0C1F" w14:textId="17FAB954" w:rsidR="006B197B" w:rsidRPr="001B5C8C" w:rsidRDefault="006B197B" w:rsidP="00487BB3">
                            <w:pPr>
                              <w:pStyle w:val="af8"/>
                              <w:jc w:val="center"/>
                              <w:rPr>
                                <w:rFonts w:ascii="標楷體" w:hAnsi="標楷體"/>
                                <w:noProof/>
                                <w:color w:val="000000" w:themeColor="text1"/>
                              </w:rPr>
                            </w:pPr>
                            <w:bookmarkStart w:id="151" w:name="_Ref180591874"/>
                            <w:bookmarkStart w:id="152" w:name="_Toc180611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7</w:t>
                            </w:r>
                            <w:r>
                              <w:fldChar w:fldCharType="end"/>
                            </w:r>
                            <w:bookmarkEnd w:id="151"/>
                            <w:r>
                              <w:t xml:space="preserve">. </w:t>
                            </w:r>
                            <w:r>
                              <w:rPr>
                                <w:rFonts w:hint="eastAsia"/>
                              </w:rPr>
                              <w:t>後門攻擊流程圖</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6128A66" id="_x0000_t202" coordsize="21600,21600" o:spt="202" path="m,l,21600r21600,l21600,xe">
                <v:stroke joinstyle="miter"/>
                <v:path gradientshapeok="t" o:connecttype="rect"/>
              </v:shapetype>
              <v:shape id="文字方塊 1" o:spid="_x0000_s1058" type="#_x0000_t202" style="position:absolute;left:0;text-align:left;margin-left:.05pt;margin-top:191.55pt;width:445.45pt;height:.05pt;z-index:25148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" stroked="f">
                <v:textbox style="mso-fit-shape-to-text:t" inset="0,0,0,0">
                  <w:txbxContent>
                    <w:p w14:paraId="0DAD0C1F" w14:textId="17FAB954" w:rsidR="006B197B" w:rsidRPr="001B5C8C" w:rsidRDefault="006B197B" w:rsidP="00487BB3">
                      <w:pPr>
                        <w:pStyle w:val="af8"/>
                        <w:jc w:val="center"/>
                        <w:rPr>
                          <w:rFonts w:ascii="標楷體" w:hAnsi="標楷體"/>
                          <w:noProof/>
                          <w:color w:val="000000" w:themeColor="text1"/>
                        </w:rPr>
                      </w:pPr>
                      <w:bookmarkStart w:id="153" w:name="_Ref180591874"/>
                      <w:bookmarkStart w:id="154" w:name="_Toc180611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7</w:t>
                      </w:r>
                      <w:r>
                        <w:fldChar w:fldCharType="end"/>
                      </w:r>
                      <w:bookmarkEnd w:id="153"/>
                      <w:r>
                        <w:t xml:space="preserve">. </w:t>
                      </w:r>
                      <w:r>
                        <w:rPr>
                          <w:rFonts w:hint="eastAsia"/>
                        </w:rPr>
                        <w:t>後門攻擊流程圖</w:t>
                      </w:r>
                      <w:bookmarkEnd w:id="154"/>
                    </w:p>
                  </w:txbxContent>
                </v:textbox>
              </v:shape>
            </w:pict>
          </mc:Fallback>
        </mc:AlternateContent>
      </w:r>
      <w:r w:rsidRPr="00BA4CF1">
        <w:rPr>
          <w:rFonts w:ascii="標楷體" w:hAnsi="標楷體"/>
          <w:noProof/>
          <w:color w:val="000000" w:themeColor="text1"/>
        </w:rPr>
        <w:drawing>
          <wp:inline distT="0" distB="0" distL="0" distR="0" wp14:anchorId="2575D9FD" wp14:editId="5B026D99">
            <wp:extent cx="5579745" cy="2392045"/>
            <wp:effectExtent l="0" t="0" r="1905" b="8255"/>
            <wp:docPr id="1821864233" name="圖片 1821864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579745" cy="2392045"/>
                    </a:xfrm>
                    <a:prstGeom prst="rect">
                      <a:avLst/>
                    </a:prstGeom>
                  </pic:spPr>
                </pic:pic>
              </a:graphicData>
            </a:graphic>
          </wp:inline>
        </w:drawing>
      </w:r>
    </w:p>
    <w:p w14:paraId="0BB29877" w14:textId="77777777" w:rsidR="008C594B" w:rsidRDefault="008C594B" w:rsidP="00E133CF">
      <w:pPr>
        <w:ind w:right="240"/>
        <w:rPr>
          <w:rFonts w:ascii="標楷體" w:hAnsi="標楷體"/>
          <w:color w:val="C00000"/>
        </w:rPr>
      </w:pPr>
    </w:p>
    <w:p w14:paraId="65417D72" w14:textId="4079EC0D" w:rsidR="00E133CF" w:rsidRDefault="00A43960" w:rsidP="0C9A6B97">
      <w:pPr>
        <w:pStyle w:val="a1"/>
      </w:pPr>
      <w:bookmarkStart w:id="153" w:name="_Toc180611780"/>
      <w:r>
        <w:rPr>
          <w:rFonts w:hint="eastAsia"/>
        </w:rPr>
        <w:t>後門攻擊</w:t>
      </w:r>
      <w:r w:rsidR="0058206D">
        <w:rPr>
          <w:rFonts w:hint="eastAsia"/>
        </w:rPr>
        <w:t>模型</w:t>
      </w:r>
      <w:bookmarkEnd w:id="153"/>
    </w:p>
    <w:p w14:paraId="3DE20B2D" w14:textId="1A60A02B" w:rsidR="001E426B" w:rsidRDefault="00291B41" w:rsidP="001E426B">
      <w:pPr>
        <w:ind w:firstLine="480"/>
      </w:pPr>
      <w:r>
        <w:fldChar w:fldCharType="begin"/>
      </w:r>
      <w:r>
        <w:instrText xml:space="preserve"> </w:instrText>
      </w:r>
      <w:r>
        <w:rPr>
          <w:rFonts w:hint="eastAsia"/>
        </w:rPr>
        <w:instrText>REF _Ref180605135 \h</w:instrText>
      </w:r>
      <w:r>
        <w:instrText xml:space="preserve"> </w:instrText>
      </w:r>
      <w:r>
        <w:fldChar w:fldCharType="separate"/>
      </w:r>
      <w:r w:rsidR="002B5C88">
        <w:rPr>
          <w:rFonts w:hint="eastAsia"/>
        </w:rPr>
        <w:t>圖</w:t>
      </w:r>
      <w:r w:rsidR="002B5C88">
        <w:rPr>
          <w:rFonts w:hint="eastAsia"/>
        </w:rPr>
        <w:t xml:space="preserve"> </w:t>
      </w:r>
      <w:r w:rsidR="002B5C88">
        <w:rPr>
          <w:noProof/>
        </w:rPr>
        <w:t>18</w:t>
      </w:r>
      <w:r>
        <w:fldChar w:fldCharType="end"/>
      </w:r>
      <w:r w:rsidR="0039222C">
        <w:rPr>
          <w:rFonts w:hint="eastAsia"/>
        </w:rPr>
        <w:t>為利用後門攻擊於</w:t>
      </w:r>
      <w:r w:rsidR="0039222C">
        <w:rPr>
          <w:rFonts w:hint="eastAsia"/>
        </w:rPr>
        <w:t>YOLOv</w:t>
      </w:r>
      <w:r w:rsidR="0039222C">
        <w:t>5</w:t>
      </w:r>
      <w:r w:rsidR="0039222C">
        <w:rPr>
          <w:rFonts w:hint="eastAsia"/>
        </w:rPr>
        <w:t>路牌辨識系統的訓練結果</w:t>
      </w:r>
      <w:r w:rsidR="008C594B">
        <w:rPr>
          <w:rFonts w:hint="eastAsia"/>
        </w:rPr>
        <w:t>，</w:t>
      </w:r>
      <w:r w:rsidR="001E426B">
        <w:t>隨著訓練迭代次數的增加，無論是訓練集還是驗證集的</w:t>
      </w:r>
      <w:r w:rsidR="001E426B">
        <w:t xml:space="preserve"> Box loss</w:t>
      </w:r>
      <w:r w:rsidR="001E426B">
        <w:t>、</w:t>
      </w:r>
      <w:r w:rsidR="001E426B">
        <w:t xml:space="preserve">Obj loss </w:t>
      </w:r>
      <w:r w:rsidR="001E426B">
        <w:t>和</w:t>
      </w:r>
      <w:r w:rsidR="001E426B">
        <w:t xml:space="preserve"> Cl</w:t>
      </w:r>
      <w:r w:rsidR="001E426B">
        <w:rPr>
          <w:rFonts w:hint="eastAsia"/>
        </w:rPr>
        <w:t>a</w:t>
      </w:r>
      <w:r w:rsidR="001E426B">
        <w:t xml:space="preserve">ss loss </w:t>
      </w:r>
      <w:r w:rsidR="001E426B">
        <w:t>均顯著下降</w:t>
      </w:r>
      <w:r w:rsidR="00897440">
        <w:rPr>
          <w:rFonts w:hint="eastAsia"/>
        </w:rPr>
        <w:t>收斂</w:t>
      </w:r>
      <w:r w:rsidR="001E426B">
        <w:t>，顯示出模型在目標定位和檢測上的精確度不斷提升。</w:t>
      </w:r>
    </w:p>
    <w:p w14:paraId="531E940D" w14:textId="165B0BD8" w:rsidR="0039222C" w:rsidRDefault="0039222C" w:rsidP="00250B50">
      <w:pPr>
        <w:jc w:val="center"/>
      </w:pPr>
      <w:r>
        <w:rPr>
          <w:noProof/>
        </w:rPr>
        <w:lastRenderedPageBreak/>
        <w:drawing>
          <wp:inline distT="0" distB="0" distL="0" distR="0" wp14:anchorId="3F3B3519" wp14:editId="5A3DF7DF">
            <wp:extent cx="5562600" cy="2755900"/>
            <wp:effectExtent l="0" t="0" r="0" b="6350"/>
            <wp:docPr id="1524999235" name="圖片 1524999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99235" name="500_l_b_results.png"/>
                    <pic:cNvPicPr/>
                  </pic:nvPicPr>
                  <pic:blipFill rotWithShape="1">
                    <a:blip r:embed="rId63" cstate="print">
                      <a:extLst>
                        <a:ext uri="{28A0092B-C50C-407E-A947-70E740481C1C}">
                          <a14:useLocalDpi xmlns:a14="http://schemas.microsoft.com/office/drawing/2010/main" val="0"/>
                        </a:ext>
                      </a:extLst>
                    </a:blip>
                    <a:srcRect l="-1" r="308" b="1229"/>
                    <a:stretch/>
                  </pic:blipFill>
                  <pic:spPr bwMode="auto">
                    <a:xfrm>
                      <a:off x="0" y="0"/>
                      <a:ext cx="5562600" cy="2755900"/>
                    </a:xfrm>
                    <a:prstGeom prst="rect">
                      <a:avLst/>
                    </a:prstGeom>
                    <a:ln>
                      <a:noFill/>
                    </a:ln>
                    <a:extLst>
                      <a:ext uri="{53640926-AAD7-44D8-BBD7-CCE9431645EC}">
                        <a14:shadowObscured xmlns:a14="http://schemas.microsoft.com/office/drawing/2010/main"/>
                      </a:ext>
                    </a:extLst>
                  </pic:spPr>
                </pic:pic>
              </a:graphicData>
            </a:graphic>
          </wp:inline>
        </w:drawing>
      </w:r>
    </w:p>
    <w:p w14:paraId="747CDAF3" w14:textId="00ED1B7D" w:rsidR="00250B50" w:rsidRPr="00250B50" w:rsidRDefault="0039222C" w:rsidP="001E426B">
      <w:pPr>
        <w:pStyle w:val="af8"/>
        <w:jc w:val="center"/>
      </w:pPr>
      <w:bookmarkStart w:id="154" w:name="_Ref180605135"/>
      <w:bookmarkStart w:id="155" w:name="_Toc1806118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18</w:t>
      </w:r>
      <w:r>
        <w:fldChar w:fldCharType="end"/>
      </w:r>
      <w:bookmarkEnd w:id="154"/>
      <w:r>
        <w:rPr>
          <w:rFonts w:hint="eastAsia"/>
        </w:rPr>
        <w:t xml:space="preserve">. </w:t>
      </w:r>
      <w:r w:rsidR="00897440">
        <w:rPr>
          <w:rFonts w:hint="eastAsia"/>
        </w:rPr>
        <w:t>後門攻擊於</w:t>
      </w:r>
      <w:r w:rsidRPr="009A749C">
        <w:rPr>
          <w:rFonts w:hint="eastAsia"/>
        </w:rPr>
        <w:t>路牌辨識模型訓練結果</w:t>
      </w:r>
      <w:bookmarkEnd w:id="155"/>
    </w:p>
    <w:p w14:paraId="2DD9BA04" w14:textId="3A83E4C4" w:rsidR="001E426B" w:rsidRPr="001E426B" w:rsidRDefault="001E426B" w:rsidP="001E426B">
      <w:pPr>
        <w:ind w:firstLine="480"/>
        <w:rPr>
          <w:noProof/>
        </w:rPr>
      </w:pPr>
      <w:r>
        <w:t xml:space="preserve">YOLOv5 </w:t>
      </w:r>
      <w:r>
        <w:t>在訓練過程中具備自動停止功能，當準確率在指定的</w:t>
      </w:r>
      <w:r>
        <w:t xml:space="preserve"> epochs </w:t>
      </w:r>
      <w:r>
        <w:t>中未有顯著提升時，訓練會自動終止，以節省計算資源並避免</w:t>
      </w:r>
      <w:r w:rsidR="00897440">
        <w:t xml:space="preserve"> overfitting</w:t>
      </w:r>
      <w:r>
        <w:t>。</w:t>
      </w:r>
      <w:r w:rsidRPr="00BB256A">
        <w:rPr>
          <w:rFonts w:hint="eastAsia"/>
          <w:szCs w:val="24"/>
        </w:rPr>
        <w:t>如</w:t>
      </w:r>
      <w:r w:rsidR="00291B41" w:rsidRPr="00BB256A">
        <w:rPr>
          <w:szCs w:val="24"/>
        </w:rPr>
        <w:fldChar w:fldCharType="begin"/>
      </w:r>
      <w:r w:rsidR="00291B41" w:rsidRPr="00BB256A">
        <w:rPr>
          <w:szCs w:val="24"/>
        </w:rPr>
        <w:instrText xml:space="preserve"> </w:instrText>
      </w:r>
      <w:r w:rsidR="00291B41" w:rsidRPr="00BB256A">
        <w:rPr>
          <w:rFonts w:hint="eastAsia"/>
          <w:szCs w:val="24"/>
        </w:rPr>
        <w:instrText>REF _Ref180605152 \h</w:instrText>
      </w:r>
      <w:r w:rsidR="00291B41" w:rsidRPr="00BB256A">
        <w:rPr>
          <w:szCs w:val="24"/>
        </w:rPr>
        <w:instrText xml:space="preserve"> </w:instrText>
      </w:r>
      <w:r w:rsidR="00291B41" w:rsidRPr="00BB256A">
        <w:rPr>
          <w:szCs w:val="24"/>
        </w:rPr>
      </w:r>
      <w:r w:rsidR="00BB256A">
        <w:rPr>
          <w:szCs w:val="24"/>
        </w:rPr>
        <w:instrText xml:space="preserve"> \* MERGEFORMAT </w:instrText>
      </w:r>
      <w:r w:rsidR="00291B41" w:rsidRPr="00BB256A">
        <w:rPr>
          <w:szCs w:val="24"/>
        </w:rPr>
        <w:fldChar w:fldCharType="separate"/>
      </w:r>
      <w:r w:rsidR="002B5C88" w:rsidRPr="00BB256A">
        <w:rPr>
          <w:rFonts w:hint="eastAsia"/>
          <w:szCs w:val="24"/>
        </w:rPr>
        <w:t>表</w:t>
      </w:r>
      <w:r w:rsidR="002B5C88" w:rsidRPr="00BB256A">
        <w:rPr>
          <w:rFonts w:hint="eastAsia"/>
          <w:szCs w:val="24"/>
        </w:rPr>
        <w:t xml:space="preserve"> </w:t>
      </w:r>
      <w:r w:rsidR="002B5C88" w:rsidRPr="00BB256A">
        <w:rPr>
          <w:noProof/>
          <w:szCs w:val="24"/>
        </w:rPr>
        <w:t>6</w:t>
      </w:r>
      <w:r w:rsidR="00291B41" w:rsidRPr="00BB256A">
        <w:rPr>
          <w:szCs w:val="24"/>
        </w:rPr>
        <w:fldChar w:fldCharType="end"/>
      </w:r>
      <w:r>
        <w:rPr>
          <w:rFonts w:hint="eastAsia"/>
        </w:rPr>
        <w:t>所示，</w:t>
      </w:r>
      <w:r>
        <w:t>在本實驗中，模型在第</w:t>
      </w:r>
      <w:r>
        <w:t xml:space="preserve"> 284 </w:t>
      </w:r>
      <w:r>
        <w:t>個</w:t>
      </w:r>
      <w:r>
        <w:t xml:space="preserve"> epochs </w:t>
      </w:r>
      <w:r>
        <w:t>時達到了最佳的</w:t>
      </w:r>
      <w:r>
        <w:rPr>
          <w:rFonts w:hint="eastAsia"/>
        </w:rPr>
        <w:t>mAP 0.5:0.95</w:t>
      </w:r>
      <w:r w:rsidR="00BB256A">
        <w:rPr>
          <w:rFonts w:hint="eastAsia"/>
        </w:rPr>
        <w:t xml:space="preserve"> </w:t>
      </w:r>
      <w:r w:rsidR="00BB256A">
        <w:rPr>
          <w:rFonts w:hint="eastAsia"/>
        </w:rPr>
        <w:t>值，其</w:t>
      </w:r>
      <w:r>
        <w:rPr>
          <w:rFonts w:hint="eastAsia"/>
        </w:rPr>
        <w:t>值為</w:t>
      </w:r>
      <w:r>
        <w:rPr>
          <w:rFonts w:hint="eastAsia"/>
        </w:rPr>
        <w:t xml:space="preserve"> 0.84</w:t>
      </w:r>
      <w:r w:rsidR="00A16383">
        <w:t>369</w:t>
      </w:r>
      <w:r w:rsidR="00BB256A">
        <w:rPr>
          <w:rFonts w:hint="eastAsia"/>
        </w:rPr>
        <w:t>。</w:t>
      </w:r>
      <w:r>
        <w:t>這一最佳模型將用於</w:t>
      </w:r>
      <w:r>
        <w:rPr>
          <w:rFonts w:hint="eastAsia"/>
        </w:rPr>
        <w:t>後續實驗，</w:t>
      </w:r>
      <w:r w:rsidR="00C20108">
        <w:rPr>
          <w:rFonts w:hint="eastAsia"/>
        </w:rPr>
        <w:t>以</w:t>
      </w:r>
      <w:r>
        <w:t>分析</w:t>
      </w:r>
      <w:r>
        <w:rPr>
          <w:rFonts w:hint="eastAsia"/>
        </w:rPr>
        <w:t>實體</w:t>
      </w:r>
      <w:r>
        <w:t>環境下後門攻擊的效果。</w:t>
      </w:r>
    </w:p>
    <w:p w14:paraId="1BBA2AF2" w14:textId="1A81D41D" w:rsidR="00897440" w:rsidRPr="00DF3655" w:rsidRDefault="00897440" w:rsidP="00DF3655">
      <w:pPr>
        <w:jc w:val="center"/>
        <w:rPr>
          <w:sz w:val="20"/>
        </w:rPr>
      </w:pPr>
      <w:bookmarkStart w:id="156" w:name="_Ref180605152"/>
      <w:bookmarkStart w:id="157" w:name="_Toc180611829"/>
      <w:r w:rsidRPr="00DF3655">
        <w:rPr>
          <w:rFonts w:hint="eastAsia"/>
          <w:sz w:val="20"/>
        </w:rPr>
        <w:t>表</w:t>
      </w:r>
      <w:r w:rsidRPr="00DF3655">
        <w:rPr>
          <w:rFonts w:hint="eastAsia"/>
          <w:sz w:val="20"/>
        </w:rPr>
        <w:t xml:space="preserve"> </w:t>
      </w:r>
      <w:r w:rsidRPr="00DF3655">
        <w:rPr>
          <w:sz w:val="20"/>
        </w:rPr>
        <w:fldChar w:fldCharType="begin"/>
      </w:r>
      <w:r w:rsidRPr="00DF3655">
        <w:rPr>
          <w:sz w:val="20"/>
        </w:rPr>
        <w:instrText xml:space="preserve"> </w:instrText>
      </w:r>
      <w:r w:rsidRPr="00DF3655">
        <w:rPr>
          <w:rFonts w:hint="eastAsia"/>
          <w:sz w:val="20"/>
        </w:rPr>
        <w:instrText xml:space="preserve">SEQ </w:instrText>
      </w:r>
      <w:r w:rsidRPr="00DF3655">
        <w:rPr>
          <w:rFonts w:hint="eastAsia"/>
          <w:sz w:val="20"/>
        </w:rPr>
        <w:instrText>表</w:instrText>
      </w:r>
      <w:r w:rsidRPr="00DF3655">
        <w:rPr>
          <w:rFonts w:hint="eastAsia"/>
          <w:sz w:val="20"/>
        </w:rPr>
        <w:instrText xml:space="preserve"> \* ARABIC</w:instrText>
      </w:r>
      <w:r w:rsidRPr="00DF3655">
        <w:rPr>
          <w:sz w:val="20"/>
        </w:rPr>
        <w:instrText xml:space="preserve"> </w:instrText>
      </w:r>
      <w:r w:rsidRPr="00DF3655">
        <w:rPr>
          <w:sz w:val="20"/>
        </w:rPr>
        <w:fldChar w:fldCharType="separate"/>
      </w:r>
      <w:r w:rsidR="002B5C88">
        <w:rPr>
          <w:noProof/>
          <w:sz w:val="20"/>
        </w:rPr>
        <w:t>6</w:t>
      </w:r>
      <w:r w:rsidRPr="00DF3655">
        <w:rPr>
          <w:sz w:val="20"/>
        </w:rPr>
        <w:fldChar w:fldCharType="end"/>
      </w:r>
      <w:bookmarkEnd w:id="156"/>
      <w:r w:rsidRPr="00DF3655">
        <w:rPr>
          <w:sz w:val="20"/>
        </w:rPr>
        <w:t xml:space="preserve">. </w:t>
      </w:r>
      <w:r w:rsidRPr="00DF3655">
        <w:rPr>
          <w:rFonts w:hint="eastAsia"/>
          <w:sz w:val="20"/>
        </w:rPr>
        <w:t>模型訓練結果</w:t>
      </w:r>
      <w:bookmarkEnd w:id="157"/>
    </w:p>
    <w:tbl>
      <w:tblPr>
        <w:tblStyle w:val="af3"/>
        <w:tblW w:w="0" w:type="auto"/>
        <w:tblLook w:val="04A0" w:firstRow="1" w:lastRow="0" w:firstColumn="1" w:lastColumn="0" w:noHBand="0" w:noVBand="1"/>
      </w:tblPr>
      <w:tblGrid>
        <w:gridCol w:w="6"/>
        <w:gridCol w:w="2095"/>
        <w:gridCol w:w="1651"/>
        <w:gridCol w:w="1649"/>
        <w:gridCol w:w="1649"/>
        <w:gridCol w:w="1649"/>
      </w:tblGrid>
      <w:tr w:rsidR="001D0889" w14:paraId="3C2FFB32" w14:textId="77777777" w:rsidTr="00897440">
        <w:tc>
          <w:tcPr>
            <w:tcW w:w="2101" w:type="dxa"/>
            <w:gridSpan w:val="2"/>
          </w:tcPr>
          <w:p w14:paraId="004BA67D" w14:textId="77777777" w:rsidR="001D0889" w:rsidRDefault="001D0889" w:rsidP="001D0889">
            <w:pPr>
              <w:jc w:val="center"/>
            </w:pPr>
            <w:r>
              <w:t>Epochs</w:t>
            </w:r>
          </w:p>
        </w:tc>
        <w:tc>
          <w:tcPr>
            <w:tcW w:w="1651" w:type="dxa"/>
          </w:tcPr>
          <w:p w14:paraId="713EBE28" w14:textId="77777777" w:rsidR="001D0889" w:rsidRDefault="001D0889" w:rsidP="008C594B">
            <w:pPr>
              <w:jc w:val="center"/>
            </w:pPr>
            <w:r>
              <w:rPr>
                <w:rFonts w:hint="eastAsia"/>
              </w:rPr>
              <w:t>P</w:t>
            </w:r>
            <w:r>
              <w:t>recision</w:t>
            </w:r>
          </w:p>
        </w:tc>
        <w:tc>
          <w:tcPr>
            <w:tcW w:w="1649" w:type="dxa"/>
          </w:tcPr>
          <w:p w14:paraId="0F11FFF1" w14:textId="77777777" w:rsidR="001D0889" w:rsidRDefault="001D0889" w:rsidP="008C594B">
            <w:pPr>
              <w:jc w:val="center"/>
            </w:pPr>
            <w:r>
              <w:rPr>
                <w:rFonts w:hint="eastAsia"/>
              </w:rPr>
              <w:t>R</w:t>
            </w:r>
            <w:r>
              <w:t>ecall</w:t>
            </w:r>
          </w:p>
        </w:tc>
        <w:tc>
          <w:tcPr>
            <w:tcW w:w="1649" w:type="dxa"/>
          </w:tcPr>
          <w:p w14:paraId="409488B5" w14:textId="77777777" w:rsidR="001D0889" w:rsidRDefault="001D0889" w:rsidP="008C594B">
            <w:pPr>
              <w:jc w:val="center"/>
            </w:pPr>
            <w:r>
              <w:t>mAP 0.5</w:t>
            </w:r>
          </w:p>
        </w:tc>
        <w:tc>
          <w:tcPr>
            <w:tcW w:w="1649" w:type="dxa"/>
          </w:tcPr>
          <w:p w14:paraId="1D4D5E86" w14:textId="77777777" w:rsidR="001D0889" w:rsidRDefault="001D0889" w:rsidP="008C594B">
            <w:pPr>
              <w:jc w:val="center"/>
            </w:pPr>
            <w:r>
              <w:rPr>
                <w:rFonts w:hint="eastAsia"/>
              </w:rPr>
              <w:t>mAP 0.5:0.95</w:t>
            </w:r>
          </w:p>
        </w:tc>
      </w:tr>
      <w:tr w:rsidR="001D0889" w14:paraId="40E46507" w14:textId="77777777" w:rsidTr="00897440">
        <w:tc>
          <w:tcPr>
            <w:tcW w:w="2101" w:type="dxa"/>
            <w:gridSpan w:val="2"/>
          </w:tcPr>
          <w:p w14:paraId="17C46FB4" w14:textId="77777777" w:rsidR="001D0889" w:rsidRDefault="001D0889" w:rsidP="008C594B">
            <w:pPr>
              <w:jc w:val="center"/>
            </w:pPr>
            <w:r>
              <w:rPr>
                <w:rFonts w:hint="eastAsia"/>
              </w:rPr>
              <w:t>3</w:t>
            </w:r>
            <w:r>
              <w:t xml:space="preserve">0 </w:t>
            </w:r>
          </w:p>
        </w:tc>
        <w:tc>
          <w:tcPr>
            <w:tcW w:w="1651" w:type="dxa"/>
          </w:tcPr>
          <w:p w14:paraId="65FE0B41" w14:textId="1368E748" w:rsidR="001D0889" w:rsidRPr="00F12E1D" w:rsidRDefault="001D0889" w:rsidP="008C594B">
            <w:pPr>
              <w:widowControl/>
              <w:spacing w:line="240" w:lineRule="auto"/>
              <w:jc w:val="center"/>
              <w:rPr>
                <w:rFonts w:eastAsia="新細明體"/>
                <w:color w:val="000000"/>
              </w:rPr>
            </w:pPr>
            <w:r>
              <w:rPr>
                <w:rFonts w:hint="eastAsia"/>
                <w:color w:val="000000"/>
              </w:rPr>
              <w:t>0.84</w:t>
            </w:r>
          </w:p>
        </w:tc>
        <w:tc>
          <w:tcPr>
            <w:tcW w:w="1649" w:type="dxa"/>
          </w:tcPr>
          <w:p w14:paraId="5E02A5A9" w14:textId="21976A87" w:rsidR="001D0889" w:rsidRPr="00F12E1D" w:rsidRDefault="001D0889" w:rsidP="008C594B">
            <w:pPr>
              <w:widowControl/>
              <w:spacing w:line="240" w:lineRule="auto"/>
              <w:jc w:val="center"/>
              <w:rPr>
                <w:rFonts w:eastAsia="新細明體"/>
                <w:color w:val="000000"/>
              </w:rPr>
            </w:pPr>
            <w:r>
              <w:rPr>
                <w:rFonts w:hint="eastAsia"/>
                <w:color w:val="000000"/>
              </w:rPr>
              <w:t>0.95</w:t>
            </w:r>
          </w:p>
        </w:tc>
        <w:tc>
          <w:tcPr>
            <w:tcW w:w="1649" w:type="dxa"/>
          </w:tcPr>
          <w:p w14:paraId="269A3790" w14:textId="53D95E6C" w:rsidR="001D0889" w:rsidRPr="00F12E1D" w:rsidRDefault="001D0889" w:rsidP="008C594B">
            <w:pPr>
              <w:widowControl/>
              <w:spacing w:line="240" w:lineRule="auto"/>
              <w:jc w:val="center"/>
              <w:rPr>
                <w:rFonts w:eastAsia="新細明體"/>
                <w:color w:val="000000"/>
              </w:rPr>
            </w:pPr>
            <w:r>
              <w:rPr>
                <w:rFonts w:hint="eastAsia"/>
                <w:color w:val="000000"/>
              </w:rPr>
              <w:t>0.90</w:t>
            </w:r>
          </w:p>
        </w:tc>
        <w:tc>
          <w:tcPr>
            <w:tcW w:w="1649" w:type="dxa"/>
          </w:tcPr>
          <w:p w14:paraId="055249C3" w14:textId="55082DA6" w:rsidR="001D0889" w:rsidRPr="00F12E1D" w:rsidRDefault="001D0889" w:rsidP="008C594B">
            <w:pPr>
              <w:widowControl/>
              <w:spacing w:line="240" w:lineRule="auto"/>
              <w:jc w:val="center"/>
              <w:rPr>
                <w:rFonts w:eastAsia="新細明體"/>
                <w:color w:val="000000"/>
              </w:rPr>
            </w:pPr>
            <w:r>
              <w:rPr>
                <w:rFonts w:hint="eastAsia"/>
                <w:color w:val="000000"/>
              </w:rPr>
              <w:t>0.70</w:t>
            </w:r>
          </w:p>
        </w:tc>
      </w:tr>
      <w:tr w:rsidR="001D0889" w14:paraId="2FFDCFD3" w14:textId="77777777" w:rsidTr="00897440">
        <w:tc>
          <w:tcPr>
            <w:tcW w:w="2101" w:type="dxa"/>
            <w:gridSpan w:val="2"/>
          </w:tcPr>
          <w:p w14:paraId="1504974F" w14:textId="77777777" w:rsidR="001D0889" w:rsidRDefault="001D0889" w:rsidP="008C594B">
            <w:pPr>
              <w:jc w:val="center"/>
            </w:pPr>
            <w:r>
              <w:rPr>
                <w:rFonts w:hint="eastAsia"/>
              </w:rPr>
              <w:t>1</w:t>
            </w:r>
            <w:r>
              <w:t xml:space="preserve">00 </w:t>
            </w:r>
          </w:p>
        </w:tc>
        <w:tc>
          <w:tcPr>
            <w:tcW w:w="1651" w:type="dxa"/>
          </w:tcPr>
          <w:p w14:paraId="6C2D7C66" w14:textId="3A7D6449" w:rsidR="001D0889" w:rsidRPr="00F12E1D" w:rsidRDefault="001D0889" w:rsidP="008C594B">
            <w:pPr>
              <w:widowControl/>
              <w:spacing w:line="240" w:lineRule="auto"/>
              <w:jc w:val="center"/>
              <w:rPr>
                <w:rFonts w:eastAsia="新細明體"/>
                <w:color w:val="000000"/>
              </w:rPr>
            </w:pPr>
            <w:r>
              <w:rPr>
                <w:rFonts w:hint="eastAsia"/>
                <w:color w:val="000000"/>
              </w:rPr>
              <w:t>0.89</w:t>
            </w:r>
          </w:p>
        </w:tc>
        <w:tc>
          <w:tcPr>
            <w:tcW w:w="1649" w:type="dxa"/>
          </w:tcPr>
          <w:p w14:paraId="280A58EE" w14:textId="48DE74F0" w:rsidR="001D0889" w:rsidRPr="00F12E1D" w:rsidRDefault="001D0889" w:rsidP="008C594B">
            <w:pPr>
              <w:widowControl/>
              <w:spacing w:line="240" w:lineRule="auto"/>
              <w:jc w:val="center"/>
              <w:rPr>
                <w:rFonts w:eastAsia="新細明體"/>
                <w:color w:val="000000"/>
              </w:rPr>
            </w:pPr>
            <w:r>
              <w:rPr>
                <w:rFonts w:hint="eastAsia"/>
                <w:color w:val="000000"/>
              </w:rPr>
              <w:t>0.93</w:t>
            </w:r>
          </w:p>
        </w:tc>
        <w:tc>
          <w:tcPr>
            <w:tcW w:w="1649" w:type="dxa"/>
          </w:tcPr>
          <w:p w14:paraId="30027050" w14:textId="1CE3379E" w:rsidR="001D0889" w:rsidRPr="00F12E1D" w:rsidRDefault="001D0889" w:rsidP="008C594B">
            <w:pPr>
              <w:widowControl/>
              <w:spacing w:line="240" w:lineRule="auto"/>
              <w:jc w:val="center"/>
              <w:rPr>
                <w:rFonts w:eastAsia="新細明體"/>
                <w:color w:val="000000"/>
              </w:rPr>
            </w:pPr>
            <w:r>
              <w:rPr>
                <w:rFonts w:hint="eastAsia"/>
                <w:color w:val="000000"/>
              </w:rPr>
              <w:t>0.96</w:t>
            </w:r>
          </w:p>
        </w:tc>
        <w:tc>
          <w:tcPr>
            <w:tcW w:w="1649" w:type="dxa"/>
          </w:tcPr>
          <w:p w14:paraId="689B7C56" w14:textId="72F5ADDE" w:rsidR="001D0889" w:rsidRPr="00F12E1D" w:rsidRDefault="001D0889" w:rsidP="008C594B">
            <w:pPr>
              <w:widowControl/>
              <w:spacing w:line="240" w:lineRule="auto"/>
              <w:jc w:val="center"/>
              <w:rPr>
                <w:rFonts w:eastAsia="新細明體"/>
                <w:color w:val="000000"/>
              </w:rPr>
            </w:pPr>
            <w:r>
              <w:rPr>
                <w:rFonts w:hint="eastAsia"/>
                <w:color w:val="000000"/>
              </w:rPr>
              <w:t>0.78</w:t>
            </w:r>
          </w:p>
        </w:tc>
      </w:tr>
      <w:tr w:rsidR="001D0889" w14:paraId="08342912" w14:textId="77777777" w:rsidTr="00897440">
        <w:tc>
          <w:tcPr>
            <w:tcW w:w="2101" w:type="dxa"/>
            <w:gridSpan w:val="2"/>
          </w:tcPr>
          <w:p w14:paraId="371AB0AA" w14:textId="77777777" w:rsidR="001D0889" w:rsidRDefault="001D0889" w:rsidP="008C594B">
            <w:pPr>
              <w:jc w:val="center"/>
            </w:pPr>
            <w:r>
              <w:t xml:space="preserve">200 </w:t>
            </w:r>
          </w:p>
        </w:tc>
        <w:tc>
          <w:tcPr>
            <w:tcW w:w="1651" w:type="dxa"/>
          </w:tcPr>
          <w:p w14:paraId="15F82986" w14:textId="777D2805" w:rsidR="001D0889" w:rsidRPr="00F12E1D" w:rsidRDefault="001D0889" w:rsidP="008C594B">
            <w:pPr>
              <w:widowControl/>
              <w:spacing w:line="240" w:lineRule="auto"/>
              <w:jc w:val="center"/>
              <w:rPr>
                <w:rFonts w:eastAsia="新細明體"/>
                <w:color w:val="000000"/>
              </w:rPr>
            </w:pPr>
            <w:r>
              <w:rPr>
                <w:rFonts w:hint="eastAsia"/>
                <w:color w:val="000000"/>
              </w:rPr>
              <w:t>0.96</w:t>
            </w:r>
          </w:p>
        </w:tc>
        <w:tc>
          <w:tcPr>
            <w:tcW w:w="1649" w:type="dxa"/>
          </w:tcPr>
          <w:p w14:paraId="6C5DC342" w14:textId="1939085C" w:rsidR="001D0889" w:rsidRPr="00F12E1D" w:rsidRDefault="001D0889" w:rsidP="008C594B">
            <w:pPr>
              <w:widowControl/>
              <w:spacing w:line="240" w:lineRule="auto"/>
              <w:jc w:val="center"/>
              <w:rPr>
                <w:rFonts w:eastAsia="新細明體"/>
                <w:color w:val="000000"/>
              </w:rPr>
            </w:pPr>
            <w:r>
              <w:rPr>
                <w:rFonts w:hint="eastAsia"/>
                <w:color w:val="000000"/>
              </w:rPr>
              <w:t>0.93</w:t>
            </w:r>
          </w:p>
        </w:tc>
        <w:tc>
          <w:tcPr>
            <w:tcW w:w="1649" w:type="dxa"/>
          </w:tcPr>
          <w:p w14:paraId="6418A30D" w14:textId="6F65510C" w:rsidR="001D0889" w:rsidRPr="00F12E1D" w:rsidRDefault="001D0889" w:rsidP="008C594B">
            <w:pPr>
              <w:widowControl/>
              <w:spacing w:line="240" w:lineRule="auto"/>
              <w:jc w:val="center"/>
              <w:rPr>
                <w:rFonts w:eastAsia="新細明體"/>
                <w:color w:val="000000"/>
              </w:rPr>
            </w:pPr>
            <w:r>
              <w:rPr>
                <w:rFonts w:hint="eastAsia"/>
                <w:color w:val="000000"/>
              </w:rPr>
              <w:t>0.98</w:t>
            </w:r>
          </w:p>
        </w:tc>
        <w:tc>
          <w:tcPr>
            <w:tcW w:w="1649" w:type="dxa"/>
          </w:tcPr>
          <w:p w14:paraId="20340F1A" w14:textId="0CE36647" w:rsidR="001D0889" w:rsidRPr="00F12E1D" w:rsidRDefault="001D0889" w:rsidP="008C594B">
            <w:pPr>
              <w:widowControl/>
              <w:spacing w:line="240" w:lineRule="auto"/>
              <w:jc w:val="center"/>
              <w:rPr>
                <w:rFonts w:eastAsia="新細明體"/>
                <w:color w:val="000000"/>
              </w:rPr>
            </w:pPr>
            <w:r>
              <w:rPr>
                <w:rFonts w:hint="eastAsia"/>
                <w:color w:val="000000"/>
              </w:rPr>
              <w:t>0.83</w:t>
            </w:r>
          </w:p>
        </w:tc>
      </w:tr>
      <w:tr w:rsidR="001D0889" w14:paraId="0ABBEE61" w14:textId="77777777" w:rsidTr="00BB256A">
        <w:trPr>
          <w:gridBefore w:val="1"/>
          <w:wBefore w:w="6" w:type="dxa"/>
        </w:trPr>
        <w:tc>
          <w:tcPr>
            <w:tcW w:w="2095" w:type="dxa"/>
            <w:shd w:val="clear" w:color="auto" w:fill="E7E6E6" w:themeFill="background2"/>
          </w:tcPr>
          <w:p w14:paraId="54185C19" w14:textId="77777777" w:rsidR="001D0889" w:rsidRPr="00F12E1D" w:rsidRDefault="001D0889" w:rsidP="008C594B">
            <w:pPr>
              <w:jc w:val="center"/>
            </w:pPr>
            <w:r w:rsidRPr="00F12E1D">
              <w:rPr>
                <w:rFonts w:hint="eastAsia"/>
              </w:rPr>
              <w:t xml:space="preserve">284 </w:t>
            </w:r>
            <w:r w:rsidRPr="00F12E1D">
              <w:t>(Best)</w:t>
            </w:r>
          </w:p>
        </w:tc>
        <w:tc>
          <w:tcPr>
            <w:tcW w:w="1651" w:type="dxa"/>
            <w:shd w:val="clear" w:color="auto" w:fill="E7E6E6" w:themeFill="background2"/>
          </w:tcPr>
          <w:p w14:paraId="45920CA3" w14:textId="77777777" w:rsidR="001D0889" w:rsidRPr="00F12E1D" w:rsidRDefault="001D0889" w:rsidP="008C594B">
            <w:pPr>
              <w:widowControl/>
              <w:spacing w:line="240" w:lineRule="auto"/>
              <w:jc w:val="center"/>
              <w:rPr>
                <w:rFonts w:eastAsia="新細明體"/>
                <w:color w:val="000000"/>
              </w:rPr>
            </w:pPr>
            <w:r w:rsidRPr="00F12E1D">
              <w:rPr>
                <w:rFonts w:hint="eastAsia"/>
                <w:color w:val="000000"/>
              </w:rPr>
              <w:t>0.98345</w:t>
            </w:r>
          </w:p>
        </w:tc>
        <w:tc>
          <w:tcPr>
            <w:tcW w:w="1649" w:type="dxa"/>
            <w:shd w:val="clear" w:color="auto" w:fill="E7E6E6" w:themeFill="background2"/>
          </w:tcPr>
          <w:p w14:paraId="0EFBB617" w14:textId="77777777" w:rsidR="001D0889" w:rsidRPr="00F12E1D" w:rsidRDefault="001D0889" w:rsidP="008C594B">
            <w:pPr>
              <w:widowControl/>
              <w:spacing w:line="240" w:lineRule="auto"/>
              <w:jc w:val="center"/>
              <w:rPr>
                <w:rFonts w:eastAsia="新細明體"/>
                <w:color w:val="000000"/>
              </w:rPr>
            </w:pPr>
            <w:r w:rsidRPr="00F12E1D">
              <w:rPr>
                <w:rFonts w:hint="eastAsia"/>
                <w:color w:val="000000"/>
              </w:rPr>
              <w:t>0.91685</w:t>
            </w:r>
          </w:p>
        </w:tc>
        <w:tc>
          <w:tcPr>
            <w:tcW w:w="1649" w:type="dxa"/>
            <w:shd w:val="clear" w:color="auto" w:fill="E7E6E6" w:themeFill="background2"/>
          </w:tcPr>
          <w:p w14:paraId="698540E8" w14:textId="77777777" w:rsidR="001D0889" w:rsidRPr="00F12E1D" w:rsidRDefault="001D0889" w:rsidP="008C594B">
            <w:pPr>
              <w:widowControl/>
              <w:spacing w:line="240" w:lineRule="auto"/>
              <w:jc w:val="center"/>
              <w:rPr>
                <w:rFonts w:eastAsia="新細明體"/>
                <w:color w:val="000000"/>
              </w:rPr>
            </w:pPr>
            <w:r w:rsidRPr="00F12E1D">
              <w:rPr>
                <w:rFonts w:hint="eastAsia"/>
                <w:color w:val="000000"/>
              </w:rPr>
              <w:t>0.98997</w:t>
            </w:r>
          </w:p>
        </w:tc>
        <w:tc>
          <w:tcPr>
            <w:tcW w:w="1649" w:type="dxa"/>
            <w:shd w:val="clear" w:color="auto" w:fill="E7E6E6" w:themeFill="background2"/>
          </w:tcPr>
          <w:p w14:paraId="3817F918" w14:textId="77777777" w:rsidR="001D0889" w:rsidRPr="00F12E1D" w:rsidRDefault="001D0889" w:rsidP="008C594B">
            <w:pPr>
              <w:widowControl/>
              <w:spacing w:line="240" w:lineRule="auto"/>
              <w:jc w:val="center"/>
              <w:rPr>
                <w:rFonts w:eastAsia="新細明體"/>
                <w:color w:val="000000"/>
              </w:rPr>
            </w:pPr>
            <w:r w:rsidRPr="00F12E1D">
              <w:rPr>
                <w:rFonts w:hint="eastAsia"/>
                <w:color w:val="000000"/>
              </w:rPr>
              <w:t>0.84369</w:t>
            </w:r>
          </w:p>
        </w:tc>
      </w:tr>
      <w:tr w:rsidR="001D0889" w14:paraId="65FC2357" w14:textId="77777777" w:rsidTr="00897440">
        <w:tc>
          <w:tcPr>
            <w:tcW w:w="2101" w:type="dxa"/>
            <w:gridSpan w:val="2"/>
          </w:tcPr>
          <w:p w14:paraId="66B4BEDA" w14:textId="77777777" w:rsidR="001D0889" w:rsidRDefault="001D0889" w:rsidP="008C594B">
            <w:pPr>
              <w:jc w:val="center"/>
            </w:pPr>
            <w:r>
              <w:rPr>
                <w:rFonts w:hint="eastAsia"/>
              </w:rPr>
              <w:t>3</w:t>
            </w:r>
            <w:r>
              <w:t xml:space="preserve">00 </w:t>
            </w:r>
          </w:p>
        </w:tc>
        <w:tc>
          <w:tcPr>
            <w:tcW w:w="1651" w:type="dxa"/>
          </w:tcPr>
          <w:p w14:paraId="3F0A9334" w14:textId="5BD8A74F" w:rsidR="001D0889" w:rsidRPr="00F12E1D" w:rsidRDefault="001D0889" w:rsidP="008C594B">
            <w:pPr>
              <w:widowControl/>
              <w:spacing w:line="240" w:lineRule="auto"/>
              <w:jc w:val="center"/>
              <w:rPr>
                <w:rFonts w:eastAsia="新細明體"/>
                <w:color w:val="000000"/>
              </w:rPr>
            </w:pPr>
            <w:r>
              <w:rPr>
                <w:rFonts w:hint="eastAsia"/>
                <w:color w:val="000000"/>
              </w:rPr>
              <w:t>0.98</w:t>
            </w:r>
          </w:p>
        </w:tc>
        <w:tc>
          <w:tcPr>
            <w:tcW w:w="1649" w:type="dxa"/>
          </w:tcPr>
          <w:p w14:paraId="13BDFBD9" w14:textId="3C027DD9" w:rsidR="001D0889" w:rsidRPr="00F12E1D" w:rsidRDefault="001D0889" w:rsidP="008C594B">
            <w:pPr>
              <w:widowControl/>
              <w:spacing w:line="240" w:lineRule="auto"/>
              <w:jc w:val="center"/>
              <w:rPr>
                <w:rFonts w:eastAsia="新細明體"/>
                <w:color w:val="000000"/>
              </w:rPr>
            </w:pPr>
            <w:r>
              <w:rPr>
                <w:rFonts w:hint="eastAsia"/>
                <w:color w:val="000000"/>
              </w:rPr>
              <w:t>0.91</w:t>
            </w:r>
          </w:p>
        </w:tc>
        <w:tc>
          <w:tcPr>
            <w:tcW w:w="1649" w:type="dxa"/>
          </w:tcPr>
          <w:p w14:paraId="7A737205" w14:textId="46A2D229" w:rsidR="001D0889" w:rsidRPr="00F12E1D" w:rsidRDefault="001D0889" w:rsidP="008C594B">
            <w:pPr>
              <w:widowControl/>
              <w:spacing w:line="240" w:lineRule="auto"/>
              <w:jc w:val="center"/>
              <w:rPr>
                <w:rFonts w:eastAsia="新細明體"/>
                <w:color w:val="000000"/>
              </w:rPr>
            </w:pPr>
            <w:r>
              <w:rPr>
                <w:rFonts w:hint="eastAsia"/>
                <w:color w:val="000000"/>
              </w:rPr>
              <w:t>0.98</w:t>
            </w:r>
          </w:p>
        </w:tc>
        <w:tc>
          <w:tcPr>
            <w:tcW w:w="1649" w:type="dxa"/>
          </w:tcPr>
          <w:p w14:paraId="39EA20E1" w14:textId="0AD7663F" w:rsidR="001D0889" w:rsidRPr="00F12E1D" w:rsidRDefault="001D0889" w:rsidP="008C594B">
            <w:pPr>
              <w:keepNext/>
              <w:widowControl/>
              <w:spacing w:line="240" w:lineRule="auto"/>
              <w:jc w:val="center"/>
              <w:rPr>
                <w:rFonts w:eastAsia="新細明體"/>
                <w:color w:val="000000"/>
              </w:rPr>
            </w:pPr>
            <w:r>
              <w:rPr>
                <w:rFonts w:hint="eastAsia"/>
                <w:color w:val="000000"/>
              </w:rPr>
              <w:t>0.84</w:t>
            </w:r>
          </w:p>
        </w:tc>
      </w:tr>
    </w:tbl>
    <w:p w14:paraId="2D556D3E" w14:textId="6E902BED" w:rsidR="00BF17A2" w:rsidRDefault="001E426B" w:rsidP="006628FD">
      <w:pPr>
        <w:ind w:firstLine="480"/>
      </w:pPr>
      <w:r>
        <w:rPr>
          <w:rFonts w:hint="eastAsia"/>
        </w:rPr>
        <w:t>後門攻擊最佳模型</w:t>
      </w:r>
      <w:r w:rsidR="00FD207A">
        <w:rPr>
          <w:rFonts w:hint="eastAsia"/>
        </w:rPr>
        <w:t>在</w:t>
      </w:r>
      <w:r w:rsidR="00183A0C">
        <w:rPr>
          <w:rFonts w:hint="eastAsia"/>
        </w:rPr>
        <w:t>驗證</w:t>
      </w:r>
      <w:r w:rsidR="00FD207A">
        <w:rPr>
          <w:rFonts w:hint="eastAsia"/>
        </w:rPr>
        <w:t>集中的</w:t>
      </w:r>
      <w:r>
        <w:rPr>
          <w:rFonts w:hint="eastAsia"/>
        </w:rPr>
        <w:t>攻擊</w:t>
      </w:r>
      <w:r w:rsidR="002B066E">
        <w:rPr>
          <w:rFonts w:hint="eastAsia"/>
        </w:rPr>
        <w:t>成</w:t>
      </w:r>
      <w:r w:rsidR="00C1209A">
        <w:rPr>
          <w:rFonts w:hint="eastAsia"/>
        </w:rPr>
        <w:t>功率達到</w:t>
      </w:r>
      <w:r w:rsidR="00C1209A">
        <w:rPr>
          <w:rFonts w:hint="eastAsia"/>
        </w:rPr>
        <w:t xml:space="preserve"> </w:t>
      </w:r>
      <w:r w:rsidR="00AE4EEA">
        <w:rPr>
          <w:rFonts w:hint="eastAsia"/>
        </w:rPr>
        <w:t>8</w:t>
      </w:r>
      <w:r>
        <w:rPr>
          <w:rFonts w:hint="eastAsia"/>
        </w:rPr>
        <w:t>5</w:t>
      </w:r>
      <w:r w:rsidR="00C1209A">
        <w:rPr>
          <w:rFonts w:hint="eastAsia"/>
        </w:rPr>
        <w:t>%</w:t>
      </w:r>
      <w:r w:rsidR="00C1209A">
        <w:rPr>
          <w:rFonts w:hint="eastAsia"/>
        </w:rPr>
        <w:t>，</w:t>
      </w:r>
      <w:r w:rsidR="00AE4EEA">
        <w:rPr>
          <w:rFonts w:hint="eastAsia"/>
        </w:rPr>
        <w:t>在</w:t>
      </w:r>
      <w:r w:rsidR="00AE4EEA">
        <w:rPr>
          <w:rFonts w:hint="eastAsia"/>
        </w:rPr>
        <w:t>649</w:t>
      </w:r>
      <w:r w:rsidR="00AE4EEA">
        <w:rPr>
          <w:rFonts w:hint="eastAsia"/>
        </w:rPr>
        <w:t>張</w:t>
      </w:r>
      <w:r w:rsidR="00183A0C">
        <w:rPr>
          <w:rFonts w:hint="eastAsia"/>
        </w:rPr>
        <w:t>驗證</w:t>
      </w:r>
      <w:r w:rsidR="00AE4EEA">
        <w:rPr>
          <w:rFonts w:hint="eastAsia"/>
        </w:rPr>
        <w:t>集中，</w:t>
      </w:r>
      <w:r w:rsidR="00C20108">
        <w:rPr>
          <w:rFonts w:hint="eastAsia"/>
        </w:rPr>
        <w:t>有</w:t>
      </w:r>
      <w:r w:rsidR="00AE4EEA">
        <w:rPr>
          <w:rFonts w:hint="eastAsia"/>
        </w:rPr>
        <w:t>5</w:t>
      </w:r>
      <w:r>
        <w:rPr>
          <w:rFonts w:hint="eastAsia"/>
        </w:rPr>
        <w:t>52</w:t>
      </w:r>
      <w:r w:rsidR="00AE4EEA">
        <w:rPr>
          <w:rFonts w:hint="eastAsia"/>
        </w:rPr>
        <w:t>張帶有</w:t>
      </w:r>
      <w:r w:rsidR="00C20108">
        <w:rPr>
          <w:rFonts w:hint="eastAsia"/>
        </w:rPr>
        <w:t>觸發器</w:t>
      </w:r>
      <w:r w:rsidR="00AE4EEA">
        <w:rPr>
          <w:rFonts w:hint="eastAsia"/>
        </w:rPr>
        <w:t>的圖像被錯誤的分類</w:t>
      </w:r>
      <w:r>
        <w:rPr>
          <w:rFonts w:hint="eastAsia"/>
        </w:rPr>
        <w:t>，</w:t>
      </w:r>
      <w:r w:rsidRPr="00C20108">
        <w:rPr>
          <w:rFonts w:hint="eastAsia"/>
          <w:szCs w:val="24"/>
        </w:rPr>
        <w:t>如</w:t>
      </w:r>
      <w:r w:rsidR="00291B41" w:rsidRPr="00C20108">
        <w:rPr>
          <w:szCs w:val="24"/>
        </w:rPr>
        <w:fldChar w:fldCharType="begin"/>
      </w:r>
      <w:r w:rsidR="00291B41" w:rsidRPr="00C20108">
        <w:rPr>
          <w:szCs w:val="24"/>
        </w:rPr>
        <w:instrText xml:space="preserve"> </w:instrText>
      </w:r>
      <w:r w:rsidR="00291B41" w:rsidRPr="00C20108">
        <w:rPr>
          <w:rFonts w:hint="eastAsia"/>
          <w:szCs w:val="24"/>
        </w:rPr>
        <w:instrText>REF _Ref180605165 \h</w:instrText>
      </w:r>
      <w:r w:rsidR="00291B41" w:rsidRPr="00C20108">
        <w:rPr>
          <w:szCs w:val="24"/>
        </w:rPr>
        <w:instrText xml:space="preserve"> </w:instrText>
      </w:r>
      <w:r w:rsidR="00291B41" w:rsidRPr="00C20108">
        <w:rPr>
          <w:szCs w:val="24"/>
        </w:rPr>
      </w:r>
      <w:r w:rsidR="00C20108">
        <w:rPr>
          <w:szCs w:val="24"/>
        </w:rPr>
        <w:instrText xml:space="preserve"> \* MERGEFORMAT </w:instrText>
      </w:r>
      <w:r w:rsidR="00291B41" w:rsidRPr="00C20108">
        <w:rPr>
          <w:szCs w:val="24"/>
        </w:rPr>
        <w:fldChar w:fldCharType="separate"/>
      </w:r>
      <w:r w:rsidR="002B5C88" w:rsidRPr="00C20108">
        <w:rPr>
          <w:rFonts w:hint="eastAsia"/>
          <w:szCs w:val="24"/>
        </w:rPr>
        <w:t>表</w:t>
      </w:r>
      <w:r w:rsidR="002B5C88" w:rsidRPr="00C20108">
        <w:rPr>
          <w:rFonts w:hint="eastAsia"/>
          <w:szCs w:val="24"/>
        </w:rPr>
        <w:t xml:space="preserve"> </w:t>
      </w:r>
      <w:r w:rsidR="002B5C88" w:rsidRPr="00C20108">
        <w:rPr>
          <w:noProof/>
          <w:szCs w:val="24"/>
        </w:rPr>
        <w:t>7</w:t>
      </w:r>
      <w:r w:rsidR="00291B41" w:rsidRPr="00C20108">
        <w:rPr>
          <w:szCs w:val="24"/>
        </w:rPr>
        <w:fldChar w:fldCharType="end"/>
      </w:r>
      <w:r w:rsidR="00A16383">
        <w:rPr>
          <w:rFonts w:hint="eastAsia"/>
        </w:rPr>
        <w:t>所示</w:t>
      </w:r>
      <w:r w:rsidR="00AE4EEA">
        <w:rPr>
          <w:rFonts w:hint="eastAsia"/>
        </w:rPr>
        <w:t>。相比之下，模型在乾淨的圖像上，其準確率穩定在</w:t>
      </w:r>
      <w:r w:rsidR="00AE4EEA">
        <w:rPr>
          <w:rFonts w:hint="eastAsia"/>
        </w:rPr>
        <w:t xml:space="preserve"> 98 %</w:t>
      </w:r>
      <w:r>
        <w:rPr>
          <w:rFonts w:hint="eastAsia"/>
        </w:rPr>
        <w:t>，</w:t>
      </w:r>
      <w:r w:rsidR="00AE4EEA">
        <w:rPr>
          <w:rFonts w:hint="eastAsia"/>
        </w:rPr>
        <w:t>這顯示了後門攻擊對模型性能的顯著影響</w:t>
      </w:r>
      <w:r w:rsidR="008A034E">
        <w:rPr>
          <w:rFonts w:hint="eastAsia"/>
        </w:rPr>
        <w:t>。</w:t>
      </w:r>
    </w:p>
    <w:p w14:paraId="4570E3AE" w14:textId="301C8167" w:rsidR="00407F3A" w:rsidRDefault="00407F3A" w:rsidP="006628FD">
      <w:pPr>
        <w:ind w:firstLine="480"/>
      </w:pPr>
    </w:p>
    <w:p w14:paraId="509D17DF" w14:textId="77777777" w:rsidR="00DF3655" w:rsidRDefault="00DF3655" w:rsidP="006628FD">
      <w:pPr>
        <w:ind w:firstLine="480"/>
      </w:pPr>
    </w:p>
    <w:p w14:paraId="77A4948D" w14:textId="246332D1" w:rsidR="00A16383" w:rsidRPr="00DF3655" w:rsidRDefault="00A16383" w:rsidP="00DF3655">
      <w:pPr>
        <w:jc w:val="center"/>
        <w:rPr>
          <w:sz w:val="20"/>
        </w:rPr>
      </w:pPr>
      <w:bookmarkStart w:id="158" w:name="_Ref180605165"/>
      <w:bookmarkStart w:id="159" w:name="_Toc180611830"/>
      <w:r w:rsidRPr="00DF3655">
        <w:rPr>
          <w:rFonts w:hint="eastAsia"/>
          <w:sz w:val="20"/>
        </w:rPr>
        <w:lastRenderedPageBreak/>
        <w:t>表</w:t>
      </w:r>
      <w:r w:rsidRPr="00DF3655">
        <w:rPr>
          <w:rFonts w:hint="eastAsia"/>
          <w:sz w:val="20"/>
        </w:rPr>
        <w:t xml:space="preserve"> </w:t>
      </w:r>
      <w:r w:rsidRPr="00DF3655">
        <w:rPr>
          <w:sz w:val="20"/>
        </w:rPr>
        <w:fldChar w:fldCharType="begin"/>
      </w:r>
      <w:r w:rsidRPr="00DF3655">
        <w:rPr>
          <w:sz w:val="20"/>
        </w:rPr>
        <w:instrText xml:space="preserve"> </w:instrText>
      </w:r>
      <w:r w:rsidRPr="00DF3655">
        <w:rPr>
          <w:rFonts w:hint="eastAsia"/>
          <w:sz w:val="20"/>
        </w:rPr>
        <w:instrText xml:space="preserve">SEQ </w:instrText>
      </w:r>
      <w:r w:rsidRPr="00DF3655">
        <w:rPr>
          <w:rFonts w:hint="eastAsia"/>
          <w:sz w:val="20"/>
        </w:rPr>
        <w:instrText>表</w:instrText>
      </w:r>
      <w:r w:rsidRPr="00DF3655">
        <w:rPr>
          <w:rFonts w:hint="eastAsia"/>
          <w:sz w:val="20"/>
        </w:rPr>
        <w:instrText xml:space="preserve"> \* ARABIC</w:instrText>
      </w:r>
      <w:r w:rsidRPr="00DF3655">
        <w:rPr>
          <w:sz w:val="20"/>
        </w:rPr>
        <w:instrText xml:space="preserve"> </w:instrText>
      </w:r>
      <w:r w:rsidRPr="00DF3655">
        <w:rPr>
          <w:sz w:val="20"/>
        </w:rPr>
        <w:fldChar w:fldCharType="separate"/>
      </w:r>
      <w:r w:rsidR="002B5C88">
        <w:rPr>
          <w:noProof/>
          <w:sz w:val="20"/>
        </w:rPr>
        <w:t>7</w:t>
      </w:r>
      <w:r w:rsidRPr="00DF3655">
        <w:rPr>
          <w:sz w:val="20"/>
        </w:rPr>
        <w:fldChar w:fldCharType="end"/>
      </w:r>
      <w:bookmarkEnd w:id="158"/>
      <w:r w:rsidRPr="00DF3655">
        <w:rPr>
          <w:rFonts w:hint="eastAsia"/>
          <w:sz w:val="20"/>
        </w:rPr>
        <w:t xml:space="preserve">. </w:t>
      </w:r>
      <w:r w:rsidRPr="00DF3655">
        <w:rPr>
          <w:rFonts w:hint="eastAsia"/>
          <w:sz w:val="20"/>
        </w:rPr>
        <w:t>於後門攻擊最佳模型中驗證集準確率以及後門攻擊成功率</w:t>
      </w:r>
      <w:bookmarkEnd w:id="159"/>
    </w:p>
    <w:tbl>
      <w:tblPr>
        <w:tblStyle w:val="af3"/>
        <w:tblW w:w="0" w:type="auto"/>
        <w:tblLook w:val="04A0" w:firstRow="1" w:lastRow="0" w:firstColumn="1" w:lastColumn="0" w:noHBand="0" w:noVBand="1"/>
      </w:tblPr>
      <w:tblGrid>
        <w:gridCol w:w="1755"/>
        <w:gridCol w:w="1755"/>
        <w:gridCol w:w="1755"/>
        <w:gridCol w:w="1756"/>
        <w:gridCol w:w="1756"/>
      </w:tblGrid>
      <w:tr w:rsidR="00AA7A30" w14:paraId="0FC6D324" w14:textId="77777777" w:rsidTr="000E231C">
        <w:tc>
          <w:tcPr>
            <w:tcW w:w="1755" w:type="dxa"/>
          </w:tcPr>
          <w:p w14:paraId="4256B379" w14:textId="77777777" w:rsidR="00AA7A30" w:rsidRDefault="00AA7A30" w:rsidP="002F598B">
            <w:pPr>
              <w:jc w:val="center"/>
            </w:pPr>
          </w:p>
        </w:tc>
        <w:tc>
          <w:tcPr>
            <w:tcW w:w="1755" w:type="dxa"/>
          </w:tcPr>
          <w:p w14:paraId="132FF490" w14:textId="7413C92B" w:rsidR="00AA7A30" w:rsidRDefault="00AA7A30" w:rsidP="002F598B">
            <w:pPr>
              <w:jc w:val="center"/>
            </w:pPr>
            <w:r>
              <w:rPr>
                <w:rFonts w:hint="eastAsia"/>
              </w:rPr>
              <w:t>C</w:t>
            </w:r>
            <w:r>
              <w:t>lean</w:t>
            </w:r>
            <w:r>
              <w:rPr>
                <w:rFonts w:hint="eastAsia"/>
              </w:rPr>
              <w:t xml:space="preserve"> Mo</w:t>
            </w:r>
            <w:r>
              <w:t>del</w:t>
            </w:r>
          </w:p>
        </w:tc>
        <w:tc>
          <w:tcPr>
            <w:tcW w:w="5267" w:type="dxa"/>
            <w:gridSpan w:val="3"/>
          </w:tcPr>
          <w:p w14:paraId="23CD2310" w14:textId="4C627F8B" w:rsidR="00AA7A30" w:rsidRDefault="00AA7A30" w:rsidP="002F598B">
            <w:pPr>
              <w:jc w:val="center"/>
            </w:pPr>
            <w:r>
              <w:rPr>
                <w:rFonts w:hint="eastAsia"/>
              </w:rPr>
              <w:t>P</w:t>
            </w:r>
            <w:r>
              <w:t>oison Model</w:t>
            </w:r>
          </w:p>
        </w:tc>
      </w:tr>
      <w:tr w:rsidR="00AA7A30" w14:paraId="33000558" w14:textId="77777777" w:rsidTr="00AA7A30">
        <w:tc>
          <w:tcPr>
            <w:tcW w:w="1755" w:type="dxa"/>
          </w:tcPr>
          <w:p w14:paraId="599EB3A4" w14:textId="7C75350E" w:rsidR="00AA7A30" w:rsidRDefault="00183A0C" w:rsidP="002F598B">
            <w:pPr>
              <w:jc w:val="center"/>
            </w:pPr>
            <w:r>
              <w:rPr>
                <w:rFonts w:hint="eastAsia"/>
              </w:rPr>
              <w:t>Va</w:t>
            </w:r>
            <w:r>
              <w:t>lid</w:t>
            </w:r>
            <w:r w:rsidR="00AA7A30">
              <w:t xml:space="preserve"> dataset</w:t>
            </w:r>
          </w:p>
        </w:tc>
        <w:tc>
          <w:tcPr>
            <w:tcW w:w="1755" w:type="dxa"/>
          </w:tcPr>
          <w:p w14:paraId="385E70D2" w14:textId="42CEA419" w:rsidR="00AA7A30" w:rsidRDefault="000A1801" w:rsidP="002F598B">
            <w:pPr>
              <w:jc w:val="center"/>
            </w:pPr>
            <w:r>
              <w:rPr>
                <w:rFonts w:hint="eastAsia"/>
              </w:rPr>
              <w:t>C</w:t>
            </w:r>
            <w:r>
              <w:t>lassification Accuracy</w:t>
            </w:r>
          </w:p>
        </w:tc>
        <w:tc>
          <w:tcPr>
            <w:tcW w:w="1755" w:type="dxa"/>
          </w:tcPr>
          <w:p w14:paraId="1A1B04C1" w14:textId="55CC912D" w:rsidR="00AA7A30" w:rsidRDefault="000A1801" w:rsidP="002F598B">
            <w:pPr>
              <w:jc w:val="center"/>
            </w:pPr>
            <w:r>
              <w:rPr>
                <w:rFonts w:hint="eastAsia"/>
              </w:rPr>
              <w:t>T</w:t>
            </w:r>
            <w:r>
              <w:t>rain data Injection Rate</w:t>
            </w:r>
          </w:p>
        </w:tc>
        <w:tc>
          <w:tcPr>
            <w:tcW w:w="1756" w:type="dxa"/>
          </w:tcPr>
          <w:p w14:paraId="19921923" w14:textId="0B512A92" w:rsidR="00AA7A30" w:rsidRDefault="000A1801" w:rsidP="002F598B">
            <w:pPr>
              <w:jc w:val="center"/>
            </w:pPr>
            <w:r>
              <w:rPr>
                <w:rFonts w:hint="eastAsia"/>
              </w:rPr>
              <w:t>C</w:t>
            </w:r>
            <w:r>
              <w:t>lassification Accuracy</w:t>
            </w:r>
          </w:p>
        </w:tc>
        <w:tc>
          <w:tcPr>
            <w:tcW w:w="1756" w:type="dxa"/>
          </w:tcPr>
          <w:p w14:paraId="14DB0FF6" w14:textId="39C4A4DF" w:rsidR="00AA7A30" w:rsidRDefault="000A1801" w:rsidP="002F598B">
            <w:pPr>
              <w:jc w:val="center"/>
            </w:pPr>
            <w:r>
              <w:rPr>
                <w:rFonts w:hint="eastAsia"/>
              </w:rPr>
              <w:t>A</w:t>
            </w:r>
            <w:r>
              <w:t>ttack Success Rate</w:t>
            </w:r>
          </w:p>
        </w:tc>
      </w:tr>
      <w:tr w:rsidR="00AA7A30" w14:paraId="66C9EB94" w14:textId="77777777" w:rsidTr="00AA7A30">
        <w:tc>
          <w:tcPr>
            <w:tcW w:w="1755" w:type="dxa"/>
          </w:tcPr>
          <w:p w14:paraId="22D9C48E" w14:textId="6EEECB42" w:rsidR="00AA7A30" w:rsidRDefault="000A1801" w:rsidP="002F598B">
            <w:pPr>
              <w:jc w:val="center"/>
            </w:pPr>
            <w:r>
              <w:rPr>
                <w:rFonts w:hint="eastAsia"/>
              </w:rPr>
              <w:t>6</w:t>
            </w:r>
            <w:r>
              <w:t>49</w:t>
            </w:r>
            <w:r>
              <w:rPr>
                <w:rFonts w:hint="eastAsia"/>
              </w:rPr>
              <w:t>張</w:t>
            </w:r>
          </w:p>
        </w:tc>
        <w:tc>
          <w:tcPr>
            <w:tcW w:w="1755" w:type="dxa"/>
          </w:tcPr>
          <w:p w14:paraId="17564F49" w14:textId="562D287A" w:rsidR="00AA7A30" w:rsidRDefault="000A1801" w:rsidP="002F598B">
            <w:pPr>
              <w:jc w:val="center"/>
            </w:pPr>
            <w:r>
              <w:rPr>
                <w:rFonts w:hint="eastAsia"/>
              </w:rPr>
              <w:t>99%</w:t>
            </w:r>
          </w:p>
        </w:tc>
        <w:tc>
          <w:tcPr>
            <w:tcW w:w="1755" w:type="dxa"/>
          </w:tcPr>
          <w:p w14:paraId="652C52DF" w14:textId="2DD75A9D" w:rsidR="00AA7A30" w:rsidRDefault="000A1801" w:rsidP="002F598B">
            <w:pPr>
              <w:jc w:val="center"/>
            </w:pPr>
            <w:r>
              <w:rPr>
                <w:rFonts w:hint="eastAsia"/>
              </w:rPr>
              <w:t>20%</w:t>
            </w:r>
          </w:p>
        </w:tc>
        <w:tc>
          <w:tcPr>
            <w:tcW w:w="1756" w:type="dxa"/>
          </w:tcPr>
          <w:p w14:paraId="70742D6B" w14:textId="700C4A6D" w:rsidR="00AA7A30" w:rsidRDefault="000A1801" w:rsidP="002F598B">
            <w:pPr>
              <w:jc w:val="center"/>
            </w:pPr>
            <w:r>
              <w:rPr>
                <w:rFonts w:hint="eastAsia"/>
              </w:rPr>
              <w:t>98%</w:t>
            </w:r>
          </w:p>
        </w:tc>
        <w:tc>
          <w:tcPr>
            <w:tcW w:w="1756" w:type="dxa"/>
          </w:tcPr>
          <w:p w14:paraId="33FF5E1A" w14:textId="120C6510" w:rsidR="00AA7A30" w:rsidRDefault="000A1801" w:rsidP="005C41E9">
            <w:pPr>
              <w:keepNext/>
              <w:jc w:val="center"/>
            </w:pPr>
            <w:r>
              <w:rPr>
                <w:rFonts w:hint="eastAsia"/>
              </w:rPr>
              <w:t>8</w:t>
            </w:r>
            <w:r w:rsidR="001E426B">
              <w:rPr>
                <w:rFonts w:hint="eastAsia"/>
              </w:rPr>
              <w:t>5</w:t>
            </w:r>
            <w:r>
              <w:rPr>
                <w:rFonts w:hint="eastAsia"/>
              </w:rPr>
              <w:t>%</w:t>
            </w:r>
          </w:p>
        </w:tc>
      </w:tr>
    </w:tbl>
    <w:p w14:paraId="6F53D692" w14:textId="1E9029F0" w:rsidR="00A16383" w:rsidRPr="00A6678A" w:rsidRDefault="00291B41" w:rsidP="00A6678A">
      <w:pPr>
        <w:ind w:firstLine="480"/>
        <w:rPr>
          <w:noProof/>
        </w:rPr>
      </w:pPr>
      <w:r>
        <w:rPr>
          <w:noProof/>
        </w:rPr>
        <w:fldChar w:fldCharType="begin"/>
      </w:r>
      <w:r>
        <w:rPr>
          <w:noProof/>
        </w:rPr>
        <w:instrText xml:space="preserve"> </w:instrText>
      </w:r>
      <w:r>
        <w:rPr>
          <w:rFonts w:hint="eastAsia"/>
          <w:noProof/>
        </w:rPr>
        <w:instrText>REF _Ref180605204 \h</w:instrText>
      </w:r>
      <w:r>
        <w:rPr>
          <w:noProof/>
        </w:rPr>
        <w:instrText xml:space="preserve"> </w:instrText>
      </w:r>
      <w:r>
        <w:rPr>
          <w:noProof/>
        </w:rPr>
      </w:r>
      <w:r>
        <w:rPr>
          <w:noProof/>
        </w:rPr>
        <w:fldChar w:fldCharType="separate"/>
      </w:r>
      <w:r w:rsidR="002B5C88">
        <w:rPr>
          <w:rFonts w:hint="eastAsia"/>
        </w:rPr>
        <w:t>圖</w:t>
      </w:r>
      <w:r w:rsidR="002B5C88">
        <w:rPr>
          <w:rFonts w:hint="eastAsia"/>
        </w:rPr>
        <w:t xml:space="preserve"> </w:t>
      </w:r>
      <w:r w:rsidR="002B5C88">
        <w:rPr>
          <w:noProof/>
        </w:rPr>
        <w:t>19</w:t>
      </w:r>
      <w:r>
        <w:rPr>
          <w:noProof/>
        </w:rPr>
        <w:fldChar w:fldCharType="end"/>
      </w:r>
      <w:r w:rsidR="00A6678A">
        <w:rPr>
          <w:rFonts w:hint="eastAsia"/>
          <w:noProof/>
        </w:rPr>
        <w:t>為</w:t>
      </w:r>
      <w:r w:rsidR="00A6678A" w:rsidRPr="00A6678A">
        <w:rPr>
          <w:rFonts w:hint="eastAsia"/>
          <w:noProof/>
        </w:rPr>
        <w:t>乾淨</w:t>
      </w:r>
      <w:r w:rsidR="00944E14">
        <w:rPr>
          <w:rFonts w:hint="eastAsia"/>
          <w:noProof/>
        </w:rPr>
        <w:t>的</w:t>
      </w:r>
      <w:r w:rsidR="00A6678A" w:rsidRPr="00A6678A">
        <w:rPr>
          <w:rFonts w:hint="eastAsia"/>
          <w:noProof/>
        </w:rPr>
        <w:t>圖</w:t>
      </w:r>
      <w:r w:rsidR="000A063D">
        <w:rPr>
          <w:rFonts w:hint="eastAsia"/>
          <w:noProof/>
        </w:rPr>
        <w:t>像</w:t>
      </w:r>
      <w:r w:rsidR="00A6678A">
        <w:rPr>
          <w:rFonts w:hint="eastAsia"/>
          <w:noProof/>
        </w:rPr>
        <w:t>於</w:t>
      </w:r>
      <w:r w:rsidR="00A6678A" w:rsidRPr="00A6678A">
        <w:rPr>
          <w:rFonts w:hint="eastAsia"/>
          <w:noProof/>
        </w:rPr>
        <w:t>後門攻擊最佳模型</w:t>
      </w:r>
      <w:r w:rsidR="00A6678A">
        <w:rPr>
          <w:rFonts w:hint="eastAsia"/>
          <w:noProof/>
        </w:rPr>
        <w:t>中</w:t>
      </w:r>
      <w:r w:rsidR="00A6678A" w:rsidRPr="00A6678A">
        <w:rPr>
          <w:rFonts w:hint="eastAsia"/>
          <w:noProof/>
        </w:rPr>
        <w:t>的</w:t>
      </w:r>
      <w:r w:rsidR="00A6678A">
        <w:rPr>
          <w:rFonts w:hint="eastAsia"/>
          <w:noProof/>
        </w:rPr>
        <w:t>C</w:t>
      </w:r>
      <w:r w:rsidR="00A6678A" w:rsidRPr="00A6678A">
        <w:rPr>
          <w:noProof/>
        </w:rPr>
        <w:t xml:space="preserve">onfusion </w:t>
      </w:r>
      <w:r w:rsidR="00A6678A">
        <w:rPr>
          <w:rFonts w:hint="eastAsia"/>
          <w:noProof/>
        </w:rPr>
        <w:t>M</w:t>
      </w:r>
      <w:r w:rsidR="00A6678A" w:rsidRPr="00A6678A">
        <w:rPr>
          <w:noProof/>
        </w:rPr>
        <w:t>atrix</w:t>
      </w:r>
      <w:r w:rsidR="00A6678A">
        <w:rPr>
          <w:rFonts w:hint="eastAsia"/>
          <w:noProof/>
        </w:rPr>
        <w:t>，在</w:t>
      </w:r>
      <w:r w:rsidR="00A6678A" w:rsidRPr="00A6678A">
        <w:rPr>
          <w:rFonts w:hint="eastAsia"/>
          <w:noProof/>
        </w:rPr>
        <w:t>限速</w:t>
      </w:r>
      <w:r w:rsidR="00A6678A" w:rsidRPr="00A6678A">
        <w:rPr>
          <w:noProof/>
        </w:rPr>
        <w:t>30</w:t>
      </w:r>
      <w:r w:rsidR="00A6678A" w:rsidRPr="00A6678A">
        <w:rPr>
          <w:rFonts w:hint="eastAsia"/>
          <w:noProof/>
        </w:rPr>
        <w:t>公里以及</w:t>
      </w:r>
      <w:r w:rsidR="00A6678A" w:rsidRPr="00A6678A">
        <w:rPr>
          <w:noProof/>
        </w:rPr>
        <w:t>90</w:t>
      </w:r>
      <w:r w:rsidR="00A6678A" w:rsidRPr="00A6678A">
        <w:rPr>
          <w:rFonts w:hint="eastAsia"/>
          <w:noProof/>
        </w:rPr>
        <w:t>公里的圖像中</w:t>
      </w:r>
      <w:r w:rsidR="00A6678A">
        <w:rPr>
          <w:rFonts w:hint="eastAsia"/>
          <w:noProof/>
        </w:rPr>
        <w:t>，模型</w:t>
      </w:r>
      <w:r w:rsidR="00A6678A" w:rsidRPr="00A6678A">
        <w:rPr>
          <w:rFonts w:hint="eastAsia"/>
          <w:noProof/>
        </w:rPr>
        <w:t>有</w:t>
      </w:r>
      <w:r w:rsidR="00A6678A" w:rsidRPr="00A6678A">
        <w:rPr>
          <w:noProof/>
        </w:rPr>
        <w:t>99%</w:t>
      </w:r>
      <w:r w:rsidR="00A6678A" w:rsidRPr="00A6678A">
        <w:rPr>
          <w:rFonts w:hint="eastAsia"/>
          <w:noProof/>
        </w:rPr>
        <w:t>的精準度</w:t>
      </w:r>
      <w:r w:rsidR="00A6678A">
        <w:rPr>
          <w:rFonts w:hint="eastAsia"/>
          <w:noProof/>
        </w:rPr>
        <w:t>，而</w:t>
      </w:r>
      <w:r w:rsidR="00A6678A" w:rsidRPr="00A6678A">
        <w:rPr>
          <w:rFonts w:hint="eastAsia"/>
          <w:noProof/>
        </w:rPr>
        <w:t>整體的準確率穩定在</w:t>
      </w:r>
      <w:r w:rsidR="00A6678A" w:rsidRPr="00A6678A">
        <w:rPr>
          <w:noProof/>
        </w:rPr>
        <w:t xml:space="preserve"> 98 %</w:t>
      </w:r>
      <w:r w:rsidR="00A6678A">
        <w:rPr>
          <w:rFonts w:hint="eastAsia"/>
          <w:noProof/>
        </w:rPr>
        <w:t>。</w:t>
      </w:r>
      <w:r w:rsidR="00A6678A" w:rsidRPr="00A6678A">
        <w:rPr>
          <w:rFonts w:hint="eastAsia"/>
          <w:noProof/>
        </w:rPr>
        <w:t>如</w:t>
      </w:r>
      <w:r>
        <w:rPr>
          <w:noProof/>
        </w:rPr>
        <w:fldChar w:fldCharType="begin"/>
      </w:r>
      <w:r>
        <w:rPr>
          <w:noProof/>
        </w:rPr>
        <w:instrText xml:space="preserve"> </w:instrText>
      </w:r>
      <w:r>
        <w:rPr>
          <w:rFonts w:hint="eastAsia"/>
          <w:noProof/>
        </w:rPr>
        <w:instrText>REF _Ref180605217 \h</w:instrText>
      </w:r>
      <w:r>
        <w:rPr>
          <w:noProof/>
        </w:rPr>
        <w:instrText xml:space="preserve"> </w:instrText>
      </w:r>
      <w:r>
        <w:rPr>
          <w:noProof/>
        </w:rPr>
      </w:r>
      <w:r>
        <w:rPr>
          <w:noProof/>
        </w:rPr>
        <w:fldChar w:fldCharType="separate"/>
      </w:r>
      <w:r w:rsidR="002B5C88">
        <w:rPr>
          <w:rFonts w:hint="eastAsia"/>
        </w:rPr>
        <w:t>圖</w:t>
      </w:r>
      <w:r w:rsidR="002B5C88">
        <w:rPr>
          <w:rFonts w:hint="eastAsia"/>
        </w:rPr>
        <w:t xml:space="preserve"> </w:t>
      </w:r>
      <w:r w:rsidR="002B5C88">
        <w:rPr>
          <w:noProof/>
        </w:rPr>
        <w:t>20</w:t>
      </w:r>
      <w:r>
        <w:rPr>
          <w:noProof/>
        </w:rPr>
        <w:fldChar w:fldCharType="end"/>
      </w:r>
      <w:r w:rsidR="00A6678A" w:rsidRPr="00A6678A">
        <w:rPr>
          <w:rFonts w:hint="eastAsia"/>
          <w:noProof/>
        </w:rPr>
        <w:t>所示</w:t>
      </w:r>
      <w:r w:rsidR="00A6678A">
        <w:rPr>
          <w:rFonts w:hint="eastAsia"/>
          <w:noProof/>
        </w:rPr>
        <w:t>，</w:t>
      </w:r>
      <w:r w:rsidR="00A6678A" w:rsidRPr="00A6678A">
        <w:rPr>
          <w:rFonts w:hint="eastAsia"/>
          <w:noProof/>
        </w:rPr>
        <w:t>在大部分的</w:t>
      </w:r>
      <w:r w:rsidR="00A6678A">
        <w:rPr>
          <w:rFonts w:hint="eastAsia"/>
          <w:noProof/>
        </w:rPr>
        <w:t>乾淨</w:t>
      </w:r>
      <w:r w:rsidR="00A6678A" w:rsidRPr="00A6678A">
        <w:rPr>
          <w:rFonts w:hint="eastAsia"/>
          <w:noProof/>
        </w:rPr>
        <w:t>圖</w:t>
      </w:r>
      <w:r w:rsidR="000A063D">
        <w:rPr>
          <w:rFonts w:hint="eastAsia"/>
          <w:noProof/>
        </w:rPr>
        <w:t>像</w:t>
      </w:r>
      <w:r w:rsidR="00A6678A" w:rsidRPr="00A6678A">
        <w:rPr>
          <w:rFonts w:hint="eastAsia"/>
          <w:noProof/>
        </w:rPr>
        <w:t>中</w:t>
      </w:r>
      <w:r w:rsidR="00A6678A">
        <w:rPr>
          <w:rFonts w:hint="eastAsia"/>
          <w:noProof/>
        </w:rPr>
        <w:t>，</w:t>
      </w:r>
      <w:r w:rsidR="00944E14">
        <w:rPr>
          <w:rFonts w:hint="eastAsia"/>
          <w:noProof/>
        </w:rPr>
        <w:t>植</w:t>
      </w:r>
      <w:r w:rsidR="00A6678A">
        <w:rPr>
          <w:rFonts w:hint="eastAsia"/>
          <w:noProof/>
        </w:rPr>
        <w:t>入後門攻擊的模型</w:t>
      </w:r>
      <w:r w:rsidR="00A6678A" w:rsidRPr="00A6678A">
        <w:rPr>
          <w:rFonts w:hint="eastAsia"/>
          <w:noProof/>
        </w:rPr>
        <w:t>皆能辨識成功</w:t>
      </w:r>
      <w:r w:rsidR="00A6678A">
        <w:rPr>
          <w:rFonts w:hint="eastAsia"/>
          <w:noProof/>
        </w:rPr>
        <w:t>為正確的標籤，</w:t>
      </w:r>
      <w:r w:rsidR="00A6678A" w:rsidRPr="00A6678A">
        <w:rPr>
          <w:rFonts w:hint="eastAsia"/>
          <w:noProof/>
        </w:rPr>
        <w:t>這顯示了後門攻擊的特性</w:t>
      </w:r>
      <w:r w:rsidR="00A6678A">
        <w:rPr>
          <w:rFonts w:hint="eastAsia"/>
          <w:noProof/>
        </w:rPr>
        <w:t>，</w:t>
      </w:r>
      <w:r w:rsidR="00A6678A" w:rsidRPr="00A6678A">
        <w:rPr>
          <w:rFonts w:hint="eastAsia"/>
          <w:noProof/>
        </w:rPr>
        <w:t>在乾淨正常的圖</w:t>
      </w:r>
      <w:r w:rsidR="000A063D">
        <w:rPr>
          <w:rFonts w:hint="eastAsia"/>
          <w:noProof/>
        </w:rPr>
        <w:t>像</w:t>
      </w:r>
      <w:r w:rsidR="00A6678A" w:rsidRPr="00A6678A">
        <w:rPr>
          <w:rFonts w:hint="eastAsia"/>
          <w:noProof/>
        </w:rPr>
        <w:t>中</w:t>
      </w:r>
      <w:r w:rsidR="00A6678A">
        <w:rPr>
          <w:rFonts w:hint="eastAsia"/>
          <w:noProof/>
        </w:rPr>
        <w:t>，</w:t>
      </w:r>
      <w:r w:rsidR="00A6678A" w:rsidRPr="00A6678A">
        <w:rPr>
          <w:rFonts w:hint="eastAsia"/>
          <w:noProof/>
        </w:rPr>
        <w:t>後門攻擊無法</w:t>
      </w:r>
      <w:r w:rsidR="00A6678A">
        <w:rPr>
          <w:rFonts w:hint="eastAsia"/>
          <w:noProof/>
        </w:rPr>
        <w:t>輕易</w:t>
      </w:r>
      <w:r w:rsidR="00A6678A" w:rsidRPr="00A6678A">
        <w:rPr>
          <w:rFonts w:hint="eastAsia"/>
          <w:noProof/>
        </w:rPr>
        <w:t>被察覺</w:t>
      </w:r>
      <w:r w:rsidR="00A6678A">
        <w:rPr>
          <w:rFonts w:hint="eastAsia"/>
          <w:noProof/>
        </w:rPr>
        <w:t>。</w:t>
      </w:r>
    </w:p>
    <w:p w14:paraId="12CBF31C" w14:textId="204C299D" w:rsidR="00A16383" w:rsidRDefault="00A16383" w:rsidP="00A6678A">
      <w:pPr>
        <w:jc w:val="center"/>
      </w:pPr>
      <w:r>
        <w:rPr>
          <w:rFonts w:hint="eastAsia"/>
          <w:noProof/>
        </w:rPr>
        <w:drawing>
          <wp:inline distT="0" distB="0" distL="0" distR="0" wp14:anchorId="1980F2AA" wp14:editId="02EA2C4B">
            <wp:extent cx="3248979" cy="2436638"/>
            <wp:effectExtent l="0" t="0" r="8890" b="1905"/>
            <wp:docPr id="1524999259" name="圖片 1524999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99259" name="500_l_b_cleanval_confusion_matrix.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69448" cy="2451989"/>
                    </a:xfrm>
                    <a:prstGeom prst="rect">
                      <a:avLst/>
                    </a:prstGeom>
                  </pic:spPr>
                </pic:pic>
              </a:graphicData>
            </a:graphic>
          </wp:inline>
        </w:drawing>
      </w:r>
    </w:p>
    <w:p w14:paraId="164251C9" w14:textId="35A95B00" w:rsidR="00A16383" w:rsidRPr="00A16383" w:rsidRDefault="00A16383" w:rsidP="00A16383">
      <w:pPr>
        <w:pStyle w:val="af8"/>
        <w:jc w:val="center"/>
      </w:pPr>
      <w:bookmarkStart w:id="160" w:name="_Ref180605204"/>
      <w:bookmarkStart w:id="161" w:name="_Toc1806118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19</w:t>
      </w:r>
      <w:r>
        <w:fldChar w:fldCharType="end"/>
      </w:r>
      <w:bookmarkEnd w:id="160"/>
      <w:r>
        <w:rPr>
          <w:rFonts w:hint="eastAsia"/>
        </w:rPr>
        <w:t>.</w:t>
      </w:r>
      <w:r w:rsidR="00B75E9F">
        <w:rPr>
          <w:rFonts w:hint="eastAsia"/>
        </w:rPr>
        <w:t xml:space="preserve"> </w:t>
      </w:r>
      <w:r>
        <w:rPr>
          <w:rFonts w:hint="eastAsia"/>
        </w:rPr>
        <w:t>乾淨</w:t>
      </w:r>
      <w:r w:rsidR="00944E14">
        <w:rPr>
          <w:rFonts w:hint="eastAsia"/>
        </w:rPr>
        <w:t>的</w:t>
      </w:r>
      <w:r>
        <w:rPr>
          <w:rFonts w:hint="eastAsia"/>
        </w:rPr>
        <w:t>圖</w:t>
      </w:r>
      <w:r w:rsidR="000A063D">
        <w:rPr>
          <w:rFonts w:hint="eastAsia"/>
        </w:rPr>
        <w:t>像</w:t>
      </w:r>
      <w:r>
        <w:rPr>
          <w:rFonts w:hint="eastAsia"/>
        </w:rPr>
        <w:t>於後門攻擊模型</w:t>
      </w:r>
      <w:r w:rsidR="001C1AE9">
        <w:rPr>
          <w:rFonts w:hint="eastAsia"/>
        </w:rPr>
        <w:t>的</w:t>
      </w:r>
      <w:r w:rsidR="001C1AE9">
        <w:rPr>
          <w:rFonts w:hint="eastAsia"/>
        </w:rPr>
        <w:t>Co</w:t>
      </w:r>
      <w:r w:rsidR="001C1AE9">
        <w:t>nfusion Matrix</w:t>
      </w:r>
      <w:bookmarkEnd w:id="161"/>
      <w:r>
        <w:rPr>
          <w:rFonts w:hint="eastAsia"/>
        </w:rPr>
        <w:t xml:space="preserve"> </w:t>
      </w:r>
    </w:p>
    <w:p w14:paraId="09485561" w14:textId="77777777" w:rsidR="00A16383" w:rsidRPr="00D534B9" w:rsidRDefault="00A16383" w:rsidP="00A16383">
      <w:pPr>
        <w:jc w:val="center"/>
      </w:pPr>
      <w:r>
        <w:rPr>
          <w:rFonts w:hint="eastAsia"/>
          <w:noProof/>
        </w:rPr>
        <w:lastRenderedPageBreak/>
        <w:drawing>
          <wp:inline distT="0" distB="0" distL="0" distR="0" wp14:anchorId="6CB1E620" wp14:editId="7FD65242">
            <wp:extent cx="4572000" cy="3486104"/>
            <wp:effectExtent l="0" t="0" r="0" b="635"/>
            <wp:docPr id="1524999262" name="圖片 1524999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99262" name="500_clean_pred.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73253" cy="3487059"/>
                    </a:xfrm>
                    <a:prstGeom prst="rect">
                      <a:avLst/>
                    </a:prstGeom>
                  </pic:spPr>
                </pic:pic>
              </a:graphicData>
            </a:graphic>
          </wp:inline>
        </w:drawing>
      </w:r>
    </w:p>
    <w:p w14:paraId="3700170C" w14:textId="554E91A6" w:rsidR="00A16383" w:rsidRPr="008C594B" w:rsidRDefault="00A16383" w:rsidP="00A16383">
      <w:pPr>
        <w:pStyle w:val="af8"/>
        <w:jc w:val="center"/>
      </w:pPr>
      <w:bookmarkStart w:id="162" w:name="_Ref180605217"/>
      <w:bookmarkStart w:id="163" w:name="_Toc180611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20</w:t>
      </w:r>
      <w:r>
        <w:fldChar w:fldCharType="end"/>
      </w:r>
      <w:bookmarkEnd w:id="162"/>
      <w:r>
        <w:rPr>
          <w:rFonts w:hint="eastAsia"/>
        </w:rPr>
        <w:t xml:space="preserve">. </w:t>
      </w:r>
      <w:r>
        <w:rPr>
          <w:rFonts w:hint="eastAsia"/>
        </w:rPr>
        <w:t>乾淨圖</w:t>
      </w:r>
      <w:r w:rsidR="000A063D">
        <w:rPr>
          <w:rFonts w:hint="eastAsia"/>
        </w:rPr>
        <w:t>像</w:t>
      </w:r>
      <w:r>
        <w:rPr>
          <w:rFonts w:hint="eastAsia"/>
        </w:rPr>
        <w:t>在後門攻擊模型的辨識結果</w:t>
      </w:r>
      <w:bookmarkEnd w:id="163"/>
    </w:p>
    <w:p w14:paraId="3ED0F10D" w14:textId="190DAB6B" w:rsidR="00A16383" w:rsidRPr="00A6678A" w:rsidRDefault="00291B41" w:rsidP="00A6678A">
      <w:pPr>
        <w:ind w:firstLine="480"/>
        <w:rPr>
          <w:noProof/>
        </w:rPr>
      </w:pPr>
      <w:r>
        <w:rPr>
          <w:noProof/>
        </w:rPr>
        <w:fldChar w:fldCharType="begin"/>
      </w:r>
      <w:r>
        <w:rPr>
          <w:noProof/>
        </w:rPr>
        <w:instrText xml:space="preserve"> </w:instrText>
      </w:r>
      <w:r>
        <w:rPr>
          <w:rFonts w:hint="eastAsia"/>
          <w:noProof/>
        </w:rPr>
        <w:instrText>REF _Ref180605231 \h</w:instrText>
      </w:r>
      <w:r>
        <w:rPr>
          <w:noProof/>
        </w:rPr>
        <w:instrText xml:space="preserve"> </w:instrText>
      </w:r>
      <w:r>
        <w:rPr>
          <w:noProof/>
        </w:rPr>
      </w:r>
      <w:r>
        <w:rPr>
          <w:noProof/>
        </w:rPr>
        <w:fldChar w:fldCharType="separate"/>
      </w:r>
      <w:r w:rsidR="002B5C88">
        <w:rPr>
          <w:rFonts w:hint="eastAsia"/>
        </w:rPr>
        <w:t>圖</w:t>
      </w:r>
      <w:r w:rsidR="002B5C88">
        <w:rPr>
          <w:rFonts w:hint="eastAsia"/>
        </w:rPr>
        <w:t xml:space="preserve"> </w:t>
      </w:r>
      <w:r w:rsidR="002B5C88">
        <w:rPr>
          <w:noProof/>
        </w:rPr>
        <w:t>21</w:t>
      </w:r>
      <w:r>
        <w:rPr>
          <w:noProof/>
        </w:rPr>
        <w:fldChar w:fldCharType="end"/>
      </w:r>
      <w:r w:rsidR="00A6678A">
        <w:rPr>
          <w:rFonts w:hint="eastAsia"/>
          <w:noProof/>
        </w:rPr>
        <w:t>為</w:t>
      </w:r>
      <w:r w:rsidR="00A6678A" w:rsidRPr="00A6678A">
        <w:rPr>
          <w:rFonts w:hint="eastAsia"/>
          <w:noProof/>
        </w:rPr>
        <w:t>帶有觸發器的圖</w:t>
      </w:r>
      <w:r w:rsidR="000A063D">
        <w:rPr>
          <w:rFonts w:hint="eastAsia"/>
          <w:noProof/>
        </w:rPr>
        <w:t>像</w:t>
      </w:r>
      <w:r w:rsidR="00A6678A" w:rsidRPr="00A6678A">
        <w:rPr>
          <w:rFonts w:hint="eastAsia"/>
          <w:noProof/>
        </w:rPr>
        <w:t>在後門攻擊最佳模型</w:t>
      </w:r>
      <w:r w:rsidR="00A6678A">
        <w:rPr>
          <w:rFonts w:hint="eastAsia"/>
          <w:noProof/>
        </w:rPr>
        <w:t>中</w:t>
      </w:r>
      <w:r w:rsidR="00A6678A" w:rsidRPr="00A6678A">
        <w:rPr>
          <w:rFonts w:hint="eastAsia"/>
          <w:noProof/>
        </w:rPr>
        <w:t>的</w:t>
      </w:r>
      <w:r w:rsidR="00A6678A" w:rsidRPr="00A6678A">
        <w:rPr>
          <w:rFonts w:hint="eastAsia"/>
          <w:noProof/>
        </w:rPr>
        <w:t xml:space="preserve"> </w:t>
      </w:r>
      <w:r w:rsidR="00A6678A">
        <w:rPr>
          <w:rFonts w:hint="eastAsia"/>
          <w:noProof/>
        </w:rPr>
        <w:t>C</w:t>
      </w:r>
      <w:r w:rsidR="00A6678A" w:rsidRPr="00A6678A">
        <w:rPr>
          <w:noProof/>
        </w:rPr>
        <w:t xml:space="preserve">onfusion </w:t>
      </w:r>
      <w:r w:rsidR="00A6678A">
        <w:rPr>
          <w:noProof/>
        </w:rPr>
        <w:t>M</w:t>
      </w:r>
      <w:r w:rsidR="00A6678A" w:rsidRPr="00A6678A">
        <w:rPr>
          <w:noProof/>
        </w:rPr>
        <w:t>atrix</w:t>
      </w:r>
      <w:r w:rsidR="00A6678A">
        <w:rPr>
          <w:rFonts w:hint="eastAsia"/>
          <w:noProof/>
        </w:rPr>
        <w:t>，整體的</w:t>
      </w:r>
      <w:r w:rsidR="00A6678A" w:rsidRPr="00A6678A">
        <w:rPr>
          <w:rFonts w:hint="eastAsia"/>
          <w:noProof/>
        </w:rPr>
        <w:t>攻擊成功率達到</w:t>
      </w:r>
      <w:r w:rsidR="00A6678A" w:rsidRPr="00A6678A">
        <w:rPr>
          <w:rFonts w:hint="eastAsia"/>
          <w:noProof/>
        </w:rPr>
        <w:t xml:space="preserve"> </w:t>
      </w:r>
      <w:r w:rsidR="00A6678A" w:rsidRPr="00A6678A">
        <w:rPr>
          <w:noProof/>
        </w:rPr>
        <w:t>85%</w:t>
      </w:r>
      <w:r w:rsidR="00A6678A">
        <w:rPr>
          <w:rFonts w:hint="eastAsia"/>
          <w:noProof/>
        </w:rPr>
        <w:t>，</w:t>
      </w:r>
      <w:r w:rsidR="00A6678A" w:rsidRPr="00A6678A">
        <w:rPr>
          <w:rFonts w:hint="eastAsia"/>
          <w:noProof/>
        </w:rPr>
        <w:t>只有少數帶有觸發器的圖</w:t>
      </w:r>
      <w:r w:rsidR="000A063D">
        <w:rPr>
          <w:rFonts w:hint="eastAsia"/>
          <w:noProof/>
        </w:rPr>
        <w:t>像</w:t>
      </w:r>
      <w:r w:rsidR="00A6678A" w:rsidRPr="00A6678A">
        <w:rPr>
          <w:rFonts w:hint="eastAsia"/>
          <w:noProof/>
        </w:rPr>
        <w:t>會被辨識為原始的</w:t>
      </w:r>
      <w:r w:rsidR="00A6678A">
        <w:rPr>
          <w:rFonts w:hint="eastAsia"/>
          <w:noProof/>
        </w:rPr>
        <w:t>正確</w:t>
      </w:r>
      <w:r w:rsidR="00A6678A" w:rsidRPr="00A6678A">
        <w:rPr>
          <w:rFonts w:hint="eastAsia"/>
          <w:noProof/>
        </w:rPr>
        <w:t>類別</w:t>
      </w:r>
      <w:r w:rsidR="00A6678A">
        <w:rPr>
          <w:rFonts w:hint="eastAsia"/>
          <w:noProof/>
        </w:rPr>
        <w:t>，</w:t>
      </w:r>
      <w:r w:rsidR="00A6678A" w:rsidRPr="00A6678A">
        <w:rPr>
          <w:rFonts w:hint="eastAsia"/>
          <w:noProof/>
        </w:rPr>
        <w:t>如</w:t>
      </w:r>
      <w:r>
        <w:rPr>
          <w:noProof/>
        </w:rPr>
        <w:fldChar w:fldCharType="begin"/>
      </w:r>
      <w:r>
        <w:rPr>
          <w:noProof/>
        </w:rPr>
        <w:instrText xml:space="preserve"> </w:instrText>
      </w:r>
      <w:r>
        <w:rPr>
          <w:rFonts w:hint="eastAsia"/>
          <w:noProof/>
        </w:rPr>
        <w:instrText>REF _Ref180605240 \h</w:instrText>
      </w:r>
      <w:r>
        <w:rPr>
          <w:noProof/>
        </w:rPr>
        <w:instrText xml:space="preserve"> </w:instrText>
      </w:r>
      <w:r>
        <w:rPr>
          <w:noProof/>
        </w:rPr>
      </w:r>
      <w:r>
        <w:rPr>
          <w:noProof/>
        </w:rPr>
        <w:fldChar w:fldCharType="separate"/>
      </w:r>
      <w:r w:rsidR="002B5C88">
        <w:rPr>
          <w:rFonts w:hint="eastAsia"/>
        </w:rPr>
        <w:t>圖</w:t>
      </w:r>
      <w:r w:rsidR="002B5C88">
        <w:rPr>
          <w:rFonts w:hint="eastAsia"/>
        </w:rPr>
        <w:t xml:space="preserve"> </w:t>
      </w:r>
      <w:r w:rsidR="002B5C88">
        <w:rPr>
          <w:noProof/>
        </w:rPr>
        <w:t>22</w:t>
      </w:r>
      <w:r>
        <w:rPr>
          <w:noProof/>
        </w:rPr>
        <w:fldChar w:fldCharType="end"/>
      </w:r>
      <w:r w:rsidR="00944E14">
        <w:rPr>
          <w:rFonts w:hint="eastAsia"/>
          <w:noProof/>
        </w:rPr>
        <w:t>所示，</w:t>
      </w:r>
      <w:r w:rsidR="00A6678A" w:rsidRPr="00A6678A">
        <w:rPr>
          <w:rFonts w:hint="eastAsia"/>
          <w:noProof/>
        </w:rPr>
        <w:t>大部分帶有觸發器的圖</w:t>
      </w:r>
      <w:r w:rsidR="000A063D">
        <w:rPr>
          <w:rFonts w:hint="eastAsia"/>
          <w:noProof/>
        </w:rPr>
        <w:t>像</w:t>
      </w:r>
      <w:r w:rsidR="00A6678A">
        <w:rPr>
          <w:rFonts w:hint="eastAsia"/>
          <w:noProof/>
        </w:rPr>
        <w:t>，</w:t>
      </w:r>
      <w:r w:rsidR="00A6678A" w:rsidRPr="00A6678A">
        <w:rPr>
          <w:rFonts w:hint="eastAsia"/>
          <w:noProof/>
        </w:rPr>
        <w:t>皆會辨識錯誤成攻擊者指定的</w:t>
      </w:r>
      <w:r w:rsidR="00944E14">
        <w:rPr>
          <w:rFonts w:hint="eastAsia"/>
          <w:noProof/>
        </w:rPr>
        <w:t>目標標籤</w:t>
      </w:r>
      <w:r w:rsidR="00A6678A">
        <w:rPr>
          <w:rFonts w:hint="eastAsia"/>
          <w:noProof/>
        </w:rPr>
        <w:t>，</w:t>
      </w:r>
      <w:r w:rsidR="00A6678A" w:rsidRPr="00A6678A">
        <w:rPr>
          <w:rFonts w:hint="eastAsia"/>
          <w:noProof/>
        </w:rPr>
        <w:t>這顯示了後門攻擊對模型性能的顯著影響</w:t>
      </w:r>
      <w:r w:rsidR="00A6678A">
        <w:rPr>
          <w:rFonts w:hint="eastAsia"/>
          <w:noProof/>
        </w:rPr>
        <w:t>。</w:t>
      </w:r>
    </w:p>
    <w:p w14:paraId="6C3FDFF3" w14:textId="43D789DE" w:rsidR="001E426B" w:rsidRDefault="001E426B" w:rsidP="00A16383">
      <w:pPr>
        <w:jc w:val="center"/>
        <w:rPr>
          <w:rFonts w:hint="eastAsia"/>
        </w:rPr>
      </w:pPr>
      <w:r>
        <w:rPr>
          <w:rFonts w:hint="eastAsia"/>
          <w:noProof/>
        </w:rPr>
        <w:drawing>
          <wp:inline distT="0" distB="0" distL="0" distR="0" wp14:anchorId="1568D6DB" wp14:editId="4F5F4E6C">
            <wp:extent cx="3277040" cy="2474787"/>
            <wp:effectExtent l="0" t="0" r="0" b="1905"/>
            <wp:docPr id="1524999246" name="圖片 1524999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99246" name="500_l_b_confusion_matrix.png"/>
                    <pic:cNvPicPr/>
                  </pic:nvPicPr>
                  <pic:blipFill rotWithShape="1">
                    <a:blip r:embed="rId66" cstate="print">
                      <a:extLst>
                        <a:ext uri="{28A0092B-C50C-407E-A947-70E740481C1C}">
                          <a14:useLocalDpi xmlns:a14="http://schemas.microsoft.com/office/drawing/2010/main" val="0"/>
                        </a:ext>
                      </a:extLst>
                    </a:blip>
                    <a:srcRect r="288" b="-406"/>
                    <a:stretch/>
                  </pic:blipFill>
                  <pic:spPr bwMode="auto">
                    <a:xfrm>
                      <a:off x="0" y="0"/>
                      <a:ext cx="3296548" cy="2489519"/>
                    </a:xfrm>
                    <a:prstGeom prst="rect">
                      <a:avLst/>
                    </a:prstGeom>
                    <a:ln>
                      <a:noFill/>
                    </a:ln>
                    <a:extLst>
                      <a:ext uri="{53640926-AAD7-44D8-BBD7-CCE9431645EC}">
                        <a14:shadowObscured xmlns:a14="http://schemas.microsoft.com/office/drawing/2010/main"/>
                      </a:ext>
                    </a:extLst>
                  </pic:spPr>
                </pic:pic>
              </a:graphicData>
            </a:graphic>
          </wp:inline>
        </w:drawing>
      </w:r>
    </w:p>
    <w:p w14:paraId="697F6CCE" w14:textId="0D6ACECD" w:rsidR="001E426B" w:rsidRDefault="001E426B" w:rsidP="001E426B">
      <w:pPr>
        <w:pStyle w:val="af8"/>
        <w:jc w:val="center"/>
      </w:pPr>
      <w:bookmarkStart w:id="164" w:name="_Ref180605231"/>
      <w:bookmarkStart w:id="165" w:name="_Toc1806118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21</w:t>
      </w:r>
      <w:r>
        <w:fldChar w:fldCharType="end"/>
      </w:r>
      <w:bookmarkEnd w:id="164"/>
      <w:r>
        <w:rPr>
          <w:rFonts w:hint="eastAsia"/>
        </w:rPr>
        <w:t>.</w:t>
      </w:r>
      <w:r w:rsidR="00E81BCC">
        <w:rPr>
          <w:rFonts w:hint="eastAsia"/>
        </w:rPr>
        <w:t xml:space="preserve"> </w:t>
      </w:r>
      <w:r w:rsidR="00B75E9F">
        <w:rPr>
          <w:rFonts w:hint="eastAsia"/>
        </w:rPr>
        <w:t>帶有觸發器的圖</w:t>
      </w:r>
      <w:r w:rsidR="000A063D">
        <w:rPr>
          <w:rFonts w:hint="eastAsia"/>
        </w:rPr>
        <w:t>像</w:t>
      </w:r>
      <w:r>
        <w:rPr>
          <w:rFonts w:hint="eastAsia"/>
        </w:rPr>
        <w:t>於後門攻擊模型</w:t>
      </w:r>
      <w:r w:rsidR="001C1AE9">
        <w:rPr>
          <w:rFonts w:hint="eastAsia"/>
        </w:rPr>
        <w:t>的</w:t>
      </w:r>
      <w:r w:rsidR="001C1AE9">
        <w:rPr>
          <w:rFonts w:hint="eastAsia"/>
        </w:rPr>
        <w:t>Co</w:t>
      </w:r>
      <w:r w:rsidR="001C1AE9">
        <w:t>nfusion Matrix</w:t>
      </w:r>
      <w:bookmarkEnd w:id="165"/>
    </w:p>
    <w:p w14:paraId="11306C86" w14:textId="1711696C" w:rsidR="008C594B" w:rsidRDefault="00D534B9" w:rsidP="008C594B">
      <w:pPr>
        <w:pStyle w:val="af8"/>
        <w:jc w:val="center"/>
      </w:pPr>
      <w:r>
        <w:rPr>
          <w:noProof/>
        </w:rPr>
        <w:lastRenderedPageBreak/>
        <w:drawing>
          <wp:inline distT="0" distB="0" distL="0" distR="0" wp14:anchorId="12060DEF" wp14:editId="2BAE2B57">
            <wp:extent cx="4741138" cy="3615071"/>
            <wp:effectExtent l="0" t="0" r="2540" b="4445"/>
            <wp:docPr id="1524999261" name="圖片 1524999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99261" name="500_b_pred.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42488" cy="3616100"/>
                    </a:xfrm>
                    <a:prstGeom prst="rect">
                      <a:avLst/>
                    </a:prstGeom>
                  </pic:spPr>
                </pic:pic>
              </a:graphicData>
            </a:graphic>
          </wp:inline>
        </w:drawing>
      </w:r>
    </w:p>
    <w:p w14:paraId="5DB566E8" w14:textId="508CDCE0" w:rsidR="008C594B" w:rsidRDefault="005C41E9" w:rsidP="001E426B">
      <w:pPr>
        <w:pStyle w:val="af8"/>
        <w:jc w:val="center"/>
      </w:pPr>
      <w:bookmarkStart w:id="166" w:name="_Ref180605240"/>
      <w:bookmarkStart w:id="167" w:name="_Toc1806118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22</w:t>
      </w:r>
      <w:r>
        <w:fldChar w:fldCharType="end"/>
      </w:r>
      <w:bookmarkEnd w:id="166"/>
      <w:r>
        <w:rPr>
          <w:rFonts w:hint="eastAsia"/>
        </w:rPr>
        <w:t>.</w:t>
      </w:r>
      <w:r w:rsidR="00D534B9">
        <w:rPr>
          <w:rFonts w:hint="eastAsia"/>
        </w:rPr>
        <w:t xml:space="preserve"> </w:t>
      </w:r>
      <w:r w:rsidR="00D534B9">
        <w:rPr>
          <w:rFonts w:hint="eastAsia"/>
        </w:rPr>
        <w:t>帶有觸發器的圖</w:t>
      </w:r>
      <w:r w:rsidR="000A063D">
        <w:rPr>
          <w:rFonts w:hint="eastAsia"/>
        </w:rPr>
        <w:t>像</w:t>
      </w:r>
      <w:r w:rsidR="00D534B9">
        <w:rPr>
          <w:rFonts w:hint="eastAsia"/>
        </w:rPr>
        <w:t>在後門攻擊模型</w:t>
      </w:r>
      <w:r w:rsidR="00F863BE">
        <w:rPr>
          <w:rFonts w:hint="eastAsia"/>
        </w:rPr>
        <w:t>的</w:t>
      </w:r>
      <w:r w:rsidR="00D534B9">
        <w:rPr>
          <w:rFonts w:hint="eastAsia"/>
        </w:rPr>
        <w:t>辨識</w:t>
      </w:r>
      <w:r>
        <w:rPr>
          <w:rFonts w:hint="eastAsia"/>
        </w:rPr>
        <w:t>結果</w:t>
      </w:r>
      <w:bookmarkEnd w:id="167"/>
    </w:p>
    <w:p w14:paraId="70B0DFAC" w14:textId="63547F78" w:rsidR="002715E8" w:rsidRDefault="00B0592D" w:rsidP="002715E8">
      <w:pPr>
        <w:pStyle w:val="a1"/>
      </w:pPr>
      <w:bookmarkStart w:id="168" w:name="_Toc180611781"/>
      <w:r>
        <w:rPr>
          <w:rFonts w:hint="eastAsia"/>
        </w:rPr>
        <w:t>後門攻擊應用於模擬平台</w:t>
      </w:r>
      <w:bookmarkEnd w:id="168"/>
    </w:p>
    <w:p w14:paraId="3A06D69E" w14:textId="770F94CA" w:rsidR="002715E8" w:rsidRDefault="002715E8" w:rsidP="00B706CE">
      <w:pPr>
        <w:ind w:firstLine="480"/>
      </w:pPr>
      <w:r>
        <w:t>在本實驗中，我們將</w:t>
      </w:r>
      <w:r w:rsidR="00944E14">
        <w:rPr>
          <w:rFonts w:hint="eastAsia"/>
        </w:rPr>
        <w:t>植</w:t>
      </w:r>
      <w:r>
        <w:t>入後門攻擊的路牌辨識模型應用於</w:t>
      </w:r>
      <w:r>
        <w:t xml:space="preserve"> </w:t>
      </w:r>
      <w:r w:rsidR="00054BDF">
        <w:rPr>
          <w:rFonts w:hint="eastAsia"/>
        </w:rPr>
        <w:t>CARLA</w:t>
      </w:r>
      <w:r>
        <w:t>模擬器中，以檢測其在實際駕駛情況下的效果。</w:t>
      </w:r>
      <w:r>
        <w:rPr>
          <w:rFonts w:hint="eastAsia"/>
        </w:rPr>
        <w:t>我們透過相機鏡頭擷取行駛畫面，並且</w:t>
      </w:r>
      <w:r w:rsidR="00A6678A">
        <w:rPr>
          <w:rFonts w:hint="eastAsia"/>
        </w:rPr>
        <w:t>將畫面</w:t>
      </w:r>
      <w:r>
        <w:rPr>
          <w:rFonts w:hint="eastAsia"/>
        </w:rPr>
        <w:t>輸入模型進行</w:t>
      </w:r>
      <w:r w:rsidR="00A6678A">
        <w:rPr>
          <w:rFonts w:hint="eastAsia"/>
        </w:rPr>
        <w:t>檢</w:t>
      </w:r>
      <w:r>
        <w:rPr>
          <w:rFonts w:hint="eastAsia"/>
        </w:rPr>
        <w:t>測。我們將車子設定為自動駕駛模式，車速上限為</w:t>
      </w:r>
      <w:r>
        <w:rPr>
          <w:rFonts w:hint="eastAsia"/>
        </w:rPr>
        <w:t xml:space="preserve"> 50k</w:t>
      </w:r>
      <w:r>
        <w:t>m/h</w:t>
      </w:r>
      <w:r>
        <w:rPr>
          <w:rFonts w:hint="eastAsia"/>
        </w:rPr>
        <w:t>，並選擇</w:t>
      </w:r>
      <w:r>
        <w:rPr>
          <w:rFonts w:hint="eastAsia"/>
        </w:rPr>
        <w:t xml:space="preserve"> To</w:t>
      </w:r>
      <w:r>
        <w:t>wn 2</w:t>
      </w:r>
      <w:r>
        <w:rPr>
          <w:rFonts w:hint="eastAsia"/>
        </w:rPr>
        <w:t>作為實驗的地圖。實驗中共採用了四種不同的場景，分別是晴天、雨</w:t>
      </w:r>
      <w:r w:rsidR="00E01982">
        <w:rPr>
          <w:rFonts w:hint="eastAsia"/>
        </w:rPr>
        <w:t>天</w:t>
      </w:r>
      <w:r>
        <w:rPr>
          <w:rFonts w:hint="eastAsia"/>
        </w:rPr>
        <w:t>、陰天以及陰天下雨，</w:t>
      </w:r>
      <w:r w:rsidR="004D7695">
        <w:rPr>
          <w:rFonts w:hint="eastAsia"/>
        </w:rPr>
        <w:t>以及兩種不同相機視角</w:t>
      </w:r>
      <w:r w:rsidR="00D86970">
        <w:rPr>
          <w:rFonts w:hint="eastAsia"/>
        </w:rPr>
        <w:t>，分別是正面視角以及向</w:t>
      </w:r>
      <w:r w:rsidR="00944E14">
        <w:rPr>
          <w:rFonts w:hint="eastAsia"/>
        </w:rPr>
        <w:t>右</w:t>
      </w:r>
      <w:r w:rsidR="00D86970">
        <w:t>45</w:t>
      </w:r>
      <w:r w:rsidR="00D86970">
        <w:rPr>
          <w:rFonts w:hint="eastAsia"/>
        </w:rPr>
        <w:t>度角，</w:t>
      </w:r>
      <w:r>
        <w:rPr>
          <w:rFonts w:hint="eastAsia"/>
        </w:rPr>
        <w:t>以觀察環境因素對攻擊效果的影響。</w:t>
      </w:r>
    </w:p>
    <w:p w14:paraId="4B5CEE43" w14:textId="3873962A" w:rsidR="00622D57" w:rsidRDefault="000A1E20" w:rsidP="00BC4C07">
      <w:pPr>
        <w:pStyle w:val="a2"/>
        <w:ind w:right="240"/>
      </w:pPr>
      <w:bookmarkStart w:id="169" w:name="_Toc180611782"/>
      <w:r>
        <w:rPr>
          <w:rFonts w:hint="eastAsia"/>
        </w:rPr>
        <w:t>正面視角</w:t>
      </w:r>
      <w:bookmarkEnd w:id="169"/>
    </w:p>
    <w:p w14:paraId="4AB6206E" w14:textId="2484DCB0" w:rsidR="00E13DB5" w:rsidRDefault="000A1E20" w:rsidP="00E13DB5">
      <w:pPr>
        <w:ind w:firstLine="480"/>
      </w:pPr>
      <w:bookmarkStart w:id="170" w:name="_Hlk179463461"/>
      <w:r>
        <w:rPr>
          <w:rFonts w:hint="eastAsia"/>
        </w:rPr>
        <w:t>首先，我們將</w:t>
      </w:r>
      <w:r w:rsidR="00054BDF">
        <w:rPr>
          <w:rFonts w:hint="eastAsia"/>
        </w:rPr>
        <w:t>CARLA</w:t>
      </w:r>
      <w:r>
        <w:rPr>
          <w:rFonts w:hint="eastAsia"/>
        </w:rPr>
        <w:t>模擬器中的相機視角架設在</w:t>
      </w:r>
      <w:r w:rsidR="009B1C9D">
        <w:rPr>
          <w:rFonts w:hint="eastAsia"/>
        </w:rPr>
        <w:t>汽車擋風玻璃上，以模擬駕駛的視角，</w:t>
      </w:r>
      <w:r>
        <w:t>在不同天氣條件下，我們比較了乾淨模型與</w:t>
      </w:r>
      <w:r w:rsidR="00944E14">
        <w:rPr>
          <w:rFonts w:hint="eastAsia"/>
        </w:rPr>
        <w:t>受污染</w:t>
      </w:r>
      <w:r>
        <w:rPr>
          <w:rFonts w:hint="eastAsia"/>
        </w:rPr>
        <w:t>模</w:t>
      </w:r>
      <w:r>
        <w:t>型的分類準確率，以及後門攻擊的成功率</w:t>
      </w:r>
      <w:r w:rsidR="00ED4F2E">
        <w:rPr>
          <w:rFonts w:hint="eastAsia"/>
        </w:rPr>
        <w:t>，實驗</w:t>
      </w:r>
      <w:r w:rsidR="00ED4F2E" w:rsidRPr="00291B41">
        <w:rPr>
          <w:rFonts w:hint="eastAsia"/>
          <w:szCs w:val="24"/>
        </w:rPr>
        <w:t>結果如</w:t>
      </w:r>
      <w:r w:rsidR="00291B41" w:rsidRPr="00291B41">
        <w:rPr>
          <w:szCs w:val="24"/>
        </w:rPr>
        <w:fldChar w:fldCharType="begin"/>
      </w:r>
      <w:r w:rsidR="00291B41" w:rsidRPr="00291B41">
        <w:rPr>
          <w:szCs w:val="24"/>
        </w:rPr>
        <w:instrText xml:space="preserve"> </w:instrText>
      </w:r>
      <w:r w:rsidR="00291B41" w:rsidRPr="00291B41">
        <w:rPr>
          <w:rFonts w:hint="eastAsia"/>
          <w:szCs w:val="24"/>
        </w:rPr>
        <w:instrText>REF _Ref180605260 \h</w:instrText>
      </w:r>
      <w:r w:rsidR="00291B41" w:rsidRPr="00291B41">
        <w:rPr>
          <w:szCs w:val="24"/>
        </w:rPr>
        <w:instrText xml:space="preserve">  \* MERGEFORMAT </w:instrText>
      </w:r>
      <w:r w:rsidR="00291B41" w:rsidRPr="00291B41">
        <w:rPr>
          <w:szCs w:val="24"/>
        </w:rPr>
      </w:r>
      <w:r w:rsidR="00291B41" w:rsidRPr="00291B41">
        <w:rPr>
          <w:szCs w:val="24"/>
        </w:rPr>
        <w:fldChar w:fldCharType="separate"/>
      </w:r>
      <w:r w:rsidR="002B5C88" w:rsidRPr="002B5C88">
        <w:rPr>
          <w:rFonts w:hint="eastAsia"/>
          <w:szCs w:val="24"/>
        </w:rPr>
        <w:t>表</w:t>
      </w:r>
      <w:r w:rsidR="002B5C88" w:rsidRPr="002B5C88">
        <w:rPr>
          <w:rFonts w:hint="eastAsia"/>
          <w:szCs w:val="24"/>
        </w:rPr>
        <w:t xml:space="preserve"> </w:t>
      </w:r>
      <w:r w:rsidR="002B5C88" w:rsidRPr="002B5C88">
        <w:rPr>
          <w:noProof/>
          <w:szCs w:val="24"/>
        </w:rPr>
        <w:t>8</w:t>
      </w:r>
      <w:r w:rsidR="00291B41" w:rsidRPr="00291B41">
        <w:rPr>
          <w:szCs w:val="24"/>
        </w:rPr>
        <w:fldChar w:fldCharType="end"/>
      </w:r>
      <w:r w:rsidR="00ED4F2E" w:rsidRPr="00291B41">
        <w:rPr>
          <w:rFonts w:hint="eastAsia"/>
          <w:szCs w:val="24"/>
        </w:rPr>
        <w:t>所</w:t>
      </w:r>
      <w:r w:rsidR="00ED4F2E">
        <w:rPr>
          <w:rFonts w:hint="eastAsia"/>
        </w:rPr>
        <w:t>示</w:t>
      </w:r>
      <w:r>
        <w:t>。在</w:t>
      </w:r>
      <w:r w:rsidR="00944E14">
        <w:rPr>
          <w:rFonts w:hint="eastAsia"/>
        </w:rPr>
        <w:t>晴天</w:t>
      </w:r>
      <w:r>
        <w:t>下，乾淨模型的分類準確率為</w:t>
      </w:r>
      <w:r>
        <w:t xml:space="preserve"> 99%</w:t>
      </w:r>
      <w:r>
        <w:t>，而</w:t>
      </w:r>
      <w:r w:rsidR="00944E14">
        <w:rPr>
          <w:rFonts w:hint="eastAsia"/>
        </w:rPr>
        <w:t>受污染</w:t>
      </w:r>
      <w:r>
        <w:t>模型為</w:t>
      </w:r>
      <w:r>
        <w:t xml:space="preserve"> 89%</w:t>
      </w:r>
      <w:r>
        <w:t>。當觸發器被啟動</w:t>
      </w:r>
      <w:r w:rsidR="00944E14">
        <w:rPr>
          <w:rFonts w:hint="eastAsia"/>
        </w:rPr>
        <w:t>後</w:t>
      </w:r>
      <w:r>
        <w:t>，乾淨模型的準確率下降至</w:t>
      </w:r>
      <w:r>
        <w:t xml:space="preserve"> 83%</w:t>
      </w:r>
      <w:r>
        <w:t>，而後門攻擊的成功率達到</w:t>
      </w:r>
      <w:r>
        <w:t xml:space="preserve"> 72%</w:t>
      </w:r>
      <w:r>
        <w:t>。在雨天情況下，乾淨模型的準確率為</w:t>
      </w:r>
      <w:r>
        <w:t xml:space="preserve"> 98%</w:t>
      </w:r>
      <w:r>
        <w:t>，</w:t>
      </w:r>
      <w:r w:rsidR="00944E14">
        <w:rPr>
          <w:rFonts w:hint="eastAsia"/>
        </w:rPr>
        <w:t>受污染</w:t>
      </w:r>
      <w:r>
        <w:t>模型則</w:t>
      </w:r>
      <w:r>
        <w:lastRenderedPageBreak/>
        <w:t>為</w:t>
      </w:r>
      <w:r>
        <w:t xml:space="preserve"> 91%</w:t>
      </w:r>
      <w:r>
        <w:t>；有觸發器時，乾淨模型準確率下降到</w:t>
      </w:r>
      <w:r>
        <w:t xml:space="preserve"> 80%</w:t>
      </w:r>
      <w:r>
        <w:t>，攻擊成功率為</w:t>
      </w:r>
      <w:r>
        <w:t xml:space="preserve"> 66%</w:t>
      </w:r>
      <w:r>
        <w:t>。在</w:t>
      </w:r>
      <w:r w:rsidR="00944E14">
        <w:rPr>
          <w:rFonts w:hint="eastAsia"/>
        </w:rPr>
        <w:t>陰天</w:t>
      </w:r>
      <w:r>
        <w:t>下，乾淨模型的準確率為</w:t>
      </w:r>
      <w:r>
        <w:t xml:space="preserve"> 98%</w:t>
      </w:r>
      <w:r>
        <w:t>，</w:t>
      </w:r>
      <w:r w:rsidR="00944E14">
        <w:rPr>
          <w:rFonts w:hint="eastAsia"/>
        </w:rPr>
        <w:t>受污染</w:t>
      </w:r>
      <w:r>
        <w:t>模型為</w:t>
      </w:r>
      <w:r>
        <w:t xml:space="preserve"> 87%</w:t>
      </w:r>
      <w:r>
        <w:t>；加入觸發器後，乾淨模型的準確率降至</w:t>
      </w:r>
      <w:r>
        <w:t xml:space="preserve"> 77%</w:t>
      </w:r>
      <w:r>
        <w:t>，而攻擊成功率為</w:t>
      </w:r>
      <w:r>
        <w:t xml:space="preserve"> 60%</w:t>
      </w:r>
      <w:r>
        <w:t>。在</w:t>
      </w:r>
      <w:r w:rsidR="00944E14">
        <w:rPr>
          <w:rFonts w:hint="eastAsia"/>
        </w:rPr>
        <w:t>陰天且下雨</w:t>
      </w:r>
      <w:r>
        <w:t>的條件下，乾淨模型的準確率為</w:t>
      </w:r>
      <w:r>
        <w:t xml:space="preserve"> 97%</w:t>
      </w:r>
      <w:r>
        <w:t>，</w:t>
      </w:r>
      <w:r w:rsidR="00944E14">
        <w:rPr>
          <w:rFonts w:hint="eastAsia"/>
        </w:rPr>
        <w:t>受污染</w:t>
      </w:r>
      <w:r>
        <w:t>模型為</w:t>
      </w:r>
      <w:r>
        <w:t xml:space="preserve"> 89%</w:t>
      </w:r>
      <w:r>
        <w:t>；當觸發器存在時，乾淨模型的準確率為</w:t>
      </w:r>
      <w:r>
        <w:t xml:space="preserve"> 88%</w:t>
      </w:r>
      <w:r>
        <w:t>，攻擊成功率則為</w:t>
      </w:r>
      <w:r>
        <w:t xml:space="preserve"> </w:t>
      </w:r>
      <w:r w:rsidR="00291B41">
        <w:t>58</w:t>
      </w:r>
      <w:r>
        <w:t>%</w:t>
      </w:r>
      <w:r>
        <w:t>。</w:t>
      </w:r>
    </w:p>
    <w:p w14:paraId="5B343C90" w14:textId="324B6A2D" w:rsidR="00A6678A" w:rsidRPr="00E13DB5" w:rsidRDefault="00A6678A" w:rsidP="000850B2">
      <w:pPr>
        <w:ind w:firstLine="480"/>
        <w:jc w:val="center"/>
        <w:rPr>
          <w:sz w:val="20"/>
          <w:szCs w:val="20"/>
        </w:rPr>
      </w:pPr>
      <w:bookmarkStart w:id="171" w:name="_Ref180605260"/>
      <w:bookmarkStart w:id="172" w:name="_Toc180611831"/>
      <w:r w:rsidRPr="00E13DB5">
        <w:rPr>
          <w:rFonts w:hint="eastAsia"/>
          <w:sz w:val="20"/>
          <w:szCs w:val="20"/>
        </w:rPr>
        <w:t>表</w:t>
      </w:r>
      <w:r w:rsidRPr="00E13DB5">
        <w:rPr>
          <w:rFonts w:hint="eastAsia"/>
          <w:sz w:val="20"/>
          <w:szCs w:val="20"/>
        </w:rPr>
        <w:t xml:space="preserve"> </w:t>
      </w:r>
      <w:r w:rsidRPr="00E13DB5">
        <w:rPr>
          <w:sz w:val="20"/>
          <w:szCs w:val="20"/>
        </w:rPr>
        <w:fldChar w:fldCharType="begin"/>
      </w:r>
      <w:r w:rsidRPr="00E13DB5">
        <w:rPr>
          <w:sz w:val="20"/>
          <w:szCs w:val="20"/>
        </w:rPr>
        <w:instrText xml:space="preserve"> </w:instrText>
      </w:r>
      <w:r w:rsidRPr="00E13DB5">
        <w:rPr>
          <w:rFonts w:hint="eastAsia"/>
          <w:sz w:val="20"/>
          <w:szCs w:val="20"/>
        </w:rPr>
        <w:instrText xml:space="preserve">SEQ </w:instrText>
      </w:r>
      <w:r w:rsidRPr="00E13DB5">
        <w:rPr>
          <w:rFonts w:hint="eastAsia"/>
          <w:sz w:val="20"/>
          <w:szCs w:val="20"/>
        </w:rPr>
        <w:instrText>表</w:instrText>
      </w:r>
      <w:r w:rsidRPr="00E13DB5">
        <w:rPr>
          <w:rFonts w:hint="eastAsia"/>
          <w:sz w:val="20"/>
          <w:szCs w:val="20"/>
        </w:rPr>
        <w:instrText xml:space="preserve"> \* ARABIC</w:instrText>
      </w:r>
      <w:r w:rsidRPr="00E13DB5">
        <w:rPr>
          <w:sz w:val="20"/>
          <w:szCs w:val="20"/>
        </w:rPr>
        <w:instrText xml:space="preserve"> </w:instrText>
      </w:r>
      <w:r w:rsidRPr="00E13DB5">
        <w:rPr>
          <w:sz w:val="20"/>
          <w:szCs w:val="20"/>
        </w:rPr>
        <w:fldChar w:fldCharType="separate"/>
      </w:r>
      <w:r w:rsidR="002B5C88">
        <w:rPr>
          <w:noProof/>
          <w:sz w:val="20"/>
          <w:szCs w:val="20"/>
        </w:rPr>
        <w:t>8</w:t>
      </w:r>
      <w:r w:rsidRPr="00E13DB5">
        <w:rPr>
          <w:sz w:val="20"/>
          <w:szCs w:val="20"/>
        </w:rPr>
        <w:fldChar w:fldCharType="end"/>
      </w:r>
      <w:bookmarkEnd w:id="171"/>
      <w:r w:rsidRPr="00E13DB5">
        <w:rPr>
          <w:rFonts w:hint="eastAsia"/>
          <w:sz w:val="20"/>
          <w:szCs w:val="20"/>
        </w:rPr>
        <w:t xml:space="preserve">. </w:t>
      </w:r>
      <w:r w:rsidRPr="00E13DB5">
        <w:rPr>
          <w:rFonts w:hint="eastAsia"/>
          <w:sz w:val="20"/>
          <w:szCs w:val="20"/>
        </w:rPr>
        <w:t>路牌在不同天氣情況下的準確率</w:t>
      </w:r>
      <w:r w:rsidRPr="00E13DB5">
        <w:rPr>
          <w:rFonts w:hint="eastAsia"/>
          <w:sz w:val="20"/>
          <w:szCs w:val="20"/>
        </w:rPr>
        <w:t>(</w:t>
      </w:r>
      <w:r w:rsidRPr="00E13DB5">
        <w:rPr>
          <w:rFonts w:hint="eastAsia"/>
          <w:sz w:val="20"/>
          <w:szCs w:val="20"/>
        </w:rPr>
        <w:t>正面</w:t>
      </w:r>
      <w:r w:rsidRPr="00E13DB5">
        <w:rPr>
          <w:rFonts w:hint="eastAsia"/>
          <w:sz w:val="20"/>
          <w:szCs w:val="20"/>
        </w:rPr>
        <w:t>)</w:t>
      </w:r>
      <w:bookmarkEnd w:id="172"/>
      <w:r w:rsidRPr="00E13DB5">
        <w:rPr>
          <w:rFonts w:hint="eastAsia"/>
          <w:sz w:val="20"/>
          <w:szCs w:val="20"/>
        </w:rPr>
        <w:t xml:space="preserve"> </w:t>
      </w:r>
    </w:p>
    <w:tbl>
      <w:tblPr>
        <w:tblStyle w:val="af3"/>
        <w:tblW w:w="0" w:type="auto"/>
        <w:jc w:val="center"/>
        <w:tblLook w:val="04A0" w:firstRow="1" w:lastRow="0" w:firstColumn="1" w:lastColumn="0" w:noHBand="0" w:noVBand="1"/>
      </w:tblPr>
      <w:tblGrid>
        <w:gridCol w:w="1591"/>
        <w:gridCol w:w="1211"/>
        <w:gridCol w:w="2407"/>
        <w:gridCol w:w="1732"/>
        <w:gridCol w:w="1836"/>
      </w:tblGrid>
      <w:tr w:rsidR="005F1AB0" w14:paraId="49992E7D" w14:textId="76F40E41" w:rsidTr="002D5A37">
        <w:trPr>
          <w:jc w:val="center"/>
        </w:trPr>
        <w:tc>
          <w:tcPr>
            <w:tcW w:w="1591" w:type="dxa"/>
            <w:vMerge w:val="restart"/>
          </w:tcPr>
          <w:p w14:paraId="7334487E" w14:textId="58E0FE2E" w:rsidR="005F1AB0" w:rsidRPr="009A2699" w:rsidRDefault="005F1AB0" w:rsidP="005F1AB0">
            <w:pPr>
              <w:spacing w:beforeLines="50" w:before="180"/>
              <w:jc w:val="center"/>
            </w:pPr>
            <w:bookmarkStart w:id="173" w:name="_Hlk179460267"/>
            <w:bookmarkEnd w:id="170"/>
            <w:r w:rsidRPr="009A2699">
              <w:t>Weather Condition</w:t>
            </w:r>
          </w:p>
        </w:tc>
        <w:tc>
          <w:tcPr>
            <w:tcW w:w="1211" w:type="dxa"/>
            <w:vMerge w:val="restart"/>
          </w:tcPr>
          <w:p w14:paraId="6ED9A029" w14:textId="4B3E42E0" w:rsidR="005F1AB0" w:rsidRPr="009A2699" w:rsidRDefault="005F1AB0" w:rsidP="005F1AB0">
            <w:pPr>
              <w:spacing w:beforeLines="150" w:before="540"/>
              <w:jc w:val="center"/>
            </w:pPr>
            <w:r>
              <w:rPr>
                <w:rFonts w:hint="eastAsia"/>
              </w:rPr>
              <w:t>Tr</w:t>
            </w:r>
            <w:r>
              <w:t>igger</w:t>
            </w:r>
          </w:p>
        </w:tc>
        <w:tc>
          <w:tcPr>
            <w:tcW w:w="2407" w:type="dxa"/>
          </w:tcPr>
          <w:p w14:paraId="7234549A" w14:textId="103C2810" w:rsidR="005F1AB0" w:rsidRPr="009A2699" w:rsidRDefault="005F1AB0" w:rsidP="00802C1C">
            <w:pPr>
              <w:jc w:val="center"/>
            </w:pPr>
            <w:r w:rsidRPr="009A2699">
              <w:t>Clean Model</w:t>
            </w:r>
          </w:p>
        </w:tc>
        <w:tc>
          <w:tcPr>
            <w:tcW w:w="3568" w:type="dxa"/>
            <w:gridSpan w:val="2"/>
          </w:tcPr>
          <w:p w14:paraId="0BD3C6B5" w14:textId="76418E9D" w:rsidR="005F1AB0" w:rsidRPr="009A2699" w:rsidRDefault="005F1AB0" w:rsidP="00802C1C">
            <w:pPr>
              <w:jc w:val="center"/>
            </w:pPr>
            <w:r w:rsidRPr="009A2699">
              <w:t>Poison Model</w:t>
            </w:r>
          </w:p>
        </w:tc>
      </w:tr>
      <w:tr w:rsidR="005F1AB0" w14:paraId="4211C95C" w14:textId="2EE3D333" w:rsidTr="005F1AB0">
        <w:trPr>
          <w:trHeight w:val="95"/>
          <w:jc w:val="center"/>
        </w:trPr>
        <w:tc>
          <w:tcPr>
            <w:tcW w:w="1591" w:type="dxa"/>
            <w:vMerge/>
          </w:tcPr>
          <w:p w14:paraId="2AABD1E3" w14:textId="77777777" w:rsidR="005F1AB0" w:rsidRPr="009A2699" w:rsidRDefault="005F1AB0" w:rsidP="005F1AB0">
            <w:pPr>
              <w:jc w:val="center"/>
            </w:pPr>
          </w:p>
        </w:tc>
        <w:tc>
          <w:tcPr>
            <w:tcW w:w="1211" w:type="dxa"/>
            <w:vMerge/>
          </w:tcPr>
          <w:p w14:paraId="78FF8D77" w14:textId="77777777" w:rsidR="005F1AB0" w:rsidRPr="009A2699" w:rsidRDefault="005F1AB0" w:rsidP="005F1AB0">
            <w:pPr>
              <w:jc w:val="center"/>
            </w:pPr>
          </w:p>
        </w:tc>
        <w:tc>
          <w:tcPr>
            <w:tcW w:w="2407" w:type="dxa"/>
          </w:tcPr>
          <w:p w14:paraId="37CBD214" w14:textId="3CF75EE0" w:rsidR="005F1AB0" w:rsidRPr="009A2699" w:rsidRDefault="005F1AB0" w:rsidP="005F1AB0">
            <w:pPr>
              <w:jc w:val="center"/>
            </w:pPr>
            <w:r w:rsidRPr="009A2699">
              <w:t xml:space="preserve">Classification </w:t>
            </w:r>
            <w:r>
              <w:rPr>
                <w:rFonts w:hint="eastAsia"/>
              </w:rPr>
              <w:t>A</w:t>
            </w:r>
            <w:r w:rsidRPr="009A2699">
              <w:t>cc</w:t>
            </w:r>
            <w:r>
              <w:rPr>
                <w:rFonts w:hint="eastAsia"/>
              </w:rPr>
              <w:t>u</w:t>
            </w:r>
            <w:r>
              <w:t>racy</w:t>
            </w:r>
            <w:r>
              <w:rPr>
                <w:rFonts w:hint="eastAsia"/>
              </w:rPr>
              <w:t>(%)</w:t>
            </w:r>
          </w:p>
        </w:tc>
        <w:tc>
          <w:tcPr>
            <w:tcW w:w="1732" w:type="dxa"/>
          </w:tcPr>
          <w:p w14:paraId="2147298D" w14:textId="07788029" w:rsidR="005F1AB0" w:rsidRPr="009A2699" w:rsidRDefault="005F1AB0" w:rsidP="005F1AB0">
            <w:pPr>
              <w:jc w:val="center"/>
            </w:pPr>
            <w:r w:rsidRPr="009A2699">
              <w:t xml:space="preserve">Classification </w:t>
            </w:r>
            <w:r>
              <w:rPr>
                <w:rFonts w:hint="eastAsia"/>
              </w:rPr>
              <w:t>A</w:t>
            </w:r>
            <w:r w:rsidRPr="009A2699">
              <w:t>cc</w:t>
            </w:r>
            <w:r>
              <w:rPr>
                <w:rFonts w:hint="eastAsia"/>
              </w:rPr>
              <w:t>u</w:t>
            </w:r>
            <w:r>
              <w:t>racy</w:t>
            </w:r>
            <w:r>
              <w:rPr>
                <w:rFonts w:hint="eastAsia"/>
              </w:rPr>
              <w:t>(%)</w:t>
            </w:r>
          </w:p>
        </w:tc>
        <w:tc>
          <w:tcPr>
            <w:tcW w:w="1836" w:type="dxa"/>
          </w:tcPr>
          <w:p w14:paraId="752A19C0" w14:textId="110241FC" w:rsidR="005F1AB0" w:rsidRPr="009A2699" w:rsidRDefault="005F1AB0" w:rsidP="005F1AB0">
            <w:pPr>
              <w:jc w:val="center"/>
            </w:pPr>
            <w:r w:rsidRPr="009A2699">
              <w:rPr>
                <w:rFonts w:hint="eastAsia"/>
              </w:rPr>
              <w:t>A</w:t>
            </w:r>
            <w:r w:rsidRPr="009A2699">
              <w:t>ttack</w:t>
            </w:r>
            <w:r>
              <w:rPr>
                <w:rFonts w:hint="eastAsia"/>
              </w:rPr>
              <w:t xml:space="preserve"> S</w:t>
            </w:r>
            <w:r w:rsidRPr="009A2699">
              <w:t xml:space="preserve">uccess </w:t>
            </w:r>
            <w:r>
              <w:rPr>
                <w:rFonts w:hint="eastAsia"/>
              </w:rPr>
              <w:t>R</w:t>
            </w:r>
            <w:r w:rsidRPr="009A2699">
              <w:t>ate</w:t>
            </w:r>
            <w:r>
              <w:rPr>
                <w:rFonts w:hint="eastAsia"/>
              </w:rPr>
              <w:t>(%)</w:t>
            </w:r>
          </w:p>
        </w:tc>
      </w:tr>
      <w:tr w:rsidR="005F1AB0" w14:paraId="5960DEDC" w14:textId="4279B6F4" w:rsidTr="005F1AB0">
        <w:trPr>
          <w:jc w:val="center"/>
        </w:trPr>
        <w:tc>
          <w:tcPr>
            <w:tcW w:w="1591" w:type="dxa"/>
            <w:vMerge w:val="restart"/>
          </w:tcPr>
          <w:p w14:paraId="72E616D3" w14:textId="16C50076" w:rsidR="000556FD" w:rsidRPr="009A2699" w:rsidRDefault="005F1AB0" w:rsidP="000556FD">
            <w:pPr>
              <w:spacing w:beforeLines="50" w:before="180"/>
              <w:jc w:val="center"/>
            </w:pPr>
            <w:r w:rsidRPr="009A2699">
              <w:t>Normal</w:t>
            </w:r>
          </w:p>
        </w:tc>
        <w:tc>
          <w:tcPr>
            <w:tcW w:w="1211" w:type="dxa"/>
          </w:tcPr>
          <w:p w14:paraId="5B5FCD05" w14:textId="25EE8CE8" w:rsidR="005F1AB0" w:rsidRDefault="005F1AB0" w:rsidP="005F1AB0">
            <w:pPr>
              <w:jc w:val="center"/>
            </w:pPr>
            <w:r>
              <w:rPr>
                <w:rFonts w:hint="eastAsia"/>
              </w:rPr>
              <w:t>-</w:t>
            </w:r>
          </w:p>
        </w:tc>
        <w:tc>
          <w:tcPr>
            <w:tcW w:w="2407" w:type="dxa"/>
          </w:tcPr>
          <w:p w14:paraId="16D0C559" w14:textId="516D9D08" w:rsidR="005F1AB0" w:rsidRPr="009A2699" w:rsidRDefault="005F1AB0" w:rsidP="005F1AB0">
            <w:pPr>
              <w:jc w:val="center"/>
            </w:pPr>
            <w:r>
              <w:rPr>
                <w:rFonts w:hint="eastAsia"/>
              </w:rPr>
              <w:t>9</w:t>
            </w:r>
            <w:r>
              <w:t>9</w:t>
            </w:r>
          </w:p>
        </w:tc>
        <w:tc>
          <w:tcPr>
            <w:tcW w:w="1732" w:type="dxa"/>
          </w:tcPr>
          <w:p w14:paraId="622FA885" w14:textId="0FCCD573" w:rsidR="005F1AB0" w:rsidRPr="009A2699" w:rsidRDefault="005F1AB0" w:rsidP="005F1AB0">
            <w:pPr>
              <w:jc w:val="center"/>
            </w:pPr>
            <w:r>
              <w:rPr>
                <w:rFonts w:hint="eastAsia"/>
              </w:rPr>
              <w:t>8</w:t>
            </w:r>
            <w:r>
              <w:t>9</w:t>
            </w:r>
          </w:p>
        </w:tc>
        <w:tc>
          <w:tcPr>
            <w:tcW w:w="1836" w:type="dxa"/>
          </w:tcPr>
          <w:p w14:paraId="526C8602" w14:textId="1EAA0FFB" w:rsidR="005F1AB0" w:rsidRDefault="005F1AB0" w:rsidP="005F1AB0">
            <w:pPr>
              <w:jc w:val="center"/>
            </w:pPr>
            <w:r>
              <w:rPr>
                <w:rFonts w:hint="eastAsia"/>
              </w:rPr>
              <w:t>-</w:t>
            </w:r>
          </w:p>
        </w:tc>
      </w:tr>
      <w:tr w:rsidR="005F1AB0" w14:paraId="0AB7F879" w14:textId="1176A750" w:rsidTr="005F1AB0">
        <w:trPr>
          <w:jc w:val="center"/>
        </w:trPr>
        <w:tc>
          <w:tcPr>
            <w:tcW w:w="1591" w:type="dxa"/>
            <w:vMerge/>
          </w:tcPr>
          <w:p w14:paraId="21F06F53" w14:textId="77777777" w:rsidR="005F1AB0" w:rsidRPr="009A2699" w:rsidRDefault="005F1AB0" w:rsidP="005F1AB0">
            <w:pPr>
              <w:spacing w:beforeLines="50" w:before="180"/>
              <w:jc w:val="center"/>
            </w:pPr>
          </w:p>
        </w:tc>
        <w:tc>
          <w:tcPr>
            <w:tcW w:w="1211" w:type="dxa"/>
          </w:tcPr>
          <w:p w14:paraId="1FEB8FA8" w14:textId="3C076AA4" w:rsidR="005F1AB0" w:rsidRDefault="005F1AB0" w:rsidP="005F1AB0">
            <w:pPr>
              <w:jc w:val="center"/>
            </w:pPr>
            <w:r>
              <w:rPr>
                <w:rFonts w:hint="eastAsia"/>
              </w:rPr>
              <w:t>Y</w:t>
            </w:r>
          </w:p>
        </w:tc>
        <w:tc>
          <w:tcPr>
            <w:tcW w:w="2407" w:type="dxa"/>
          </w:tcPr>
          <w:p w14:paraId="2AF2E4F8" w14:textId="0392F198" w:rsidR="005F1AB0" w:rsidRDefault="005F1AB0" w:rsidP="005F1AB0">
            <w:pPr>
              <w:jc w:val="center"/>
            </w:pPr>
            <w:r>
              <w:rPr>
                <w:rFonts w:hint="eastAsia"/>
              </w:rPr>
              <w:t>83</w:t>
            </w:r>
          </w:p>
        </w:tc>
        <w:tc>
          <w:tcPr>
            <w:tcW w:w="1732" w:type="dxa"/>
          </w:tcPr>
          <w:p w14:paraId="4346B5C4" w14:textId="70963587" w:rsidR="005F1AB0" w:rsidRDefault="005F1AB0" w:rsidP="005F1AB0">
            <w:pPr>
              <w:jc w:val="center"/>
            </w:pPr>
            <w:r>
              <w:rPr>
                <w:rFonts w:hint="eastAsia"/>
              </w:rPr>
              <w:t>-</w:t>
            </w:r>
          </w:p>
        </w:tc>
        <w:tc>
          <w:tcPr>
            <w:tcW w:w="1836" w:type="dxa"/>
          </w:tcPr>
          <w:p w14:paraId="0FFD74F1" w14:textId="7D33CE55" w:rsidR="005F1AB0" w:rsidRDefault="005F1AB0" w:rsidP="005F1AB0">
            <w:pPr>
              <w:jc w:val="center"/>
            </w:pPr>
            <w:r>
              <w:rPr>
                <w:rFonts w:hint="eastAsia"/>
              </w:rPr>
              <w:t>72</w:t>
            </w:r>
          </w:p>
        </w:tc>
      </w:tr>
      <w:tr w:rsidR="005F1AB0" w14:paraId="56C69E95" w14:textId="5E700A08" w:rsidTr="005F1AB0">
        <w:trPr>
          <w:jc w:val="center"/>
        </w:trPr>
        <w:tc>
          <w:tcPr>
            <w:tcW w:w="1591" w:type="dxa"/>
            <w:vMerge w:val="restart"/>
          </w:tcPr>
          <w:p w14:paraId="74527ECD" w14:textId="7DDD103D" w:rsidR="005F1AB0" w:rsidRPr="009A2699" w:rsidRDefault="005F1AB0" w:rsidP="005F1AB0">
            <w:pPr>
              <w:spacing w:beforeLines="50" w:before="180"/>
              <w:jc w:val="center"/>
            </w:pPr>
            <w:r w:rsidRPr="009A2699">
              <w:t>Rainy</w:t>
            </w:r>
          </w:p>
        </w:tc>
        <w:tc>
          <w:tcPr>
            <w:tcW w:w="1211" w:type="dxa"/>
          </w:tcPr>
          <w:p w14:paraId="5B44816F" w14:textId="4BA0612B" w:rsidR="005F1AB0" w:rsidRDefault="005F1AB0" w:rsidP="005F1AB0">
            <w:pPr>
              <w:jc w:val="center"/>
            </w:pPr>
            <w:r>
              <w:rPr>
                <w:rFonts w:hint="eastAsia"/>
              </w:rPr>
              <w:t>-</w:t>
            </w:r>
          </w:p>
        </w:tc>
        <w:tc>
          <w:tcPr>
            <w:tcW w:w="2407" w:type="dxa"/>
          </w:tcPr>
          <w:p w14:paraId="34576DB4" w14:textId="24D2F57C" w:rsidR="005F1AB0" w:rsidRPr="009A2699" w:rsidRDefault="005F1AB0" w:rsidP="005F1AB0">
            <w:pPr>
              <w:jc w:val="center"/>
            </w:pPr>
            <w:r>
              <w:rPr>
                <w:rFonts w:hint="eastAsia"/>
              </w:rPr>
              <w:t>9</w:t>
            </w:r>
            <w:r>
              <w:t>8</w:t>
            </w:r>
          </w:p>
        </w:tc>
        <w:tc>
          <w:tcPr>
            <w:tcW w:w="1732" w:type="dxa"/>
          </w:tcPr>
          <w:p w14:paraId="19185D79" w14:textId="37E7B212" w:rsidR="005F1AB0" w:rsidRPr="009A2699" w:rsidRDefault="005F1AB0" w:rsidP="005F1AB0">
            <w:pPr>
              <w:jc w:val="center"/>
            </w:pPr>
            <w:r>
              <w:rPr>
                <w:rFonts w:hint="eastAsia"/>
              </w:rPr>
              <w:t>9</w:t>
            </w:r>
            <w:r>
              <w:t>1</w:t>
            </w:r>
          </w:p>
        </w:tc>
        <w:tc>
          <w:tcPr>
            <w:tcW w:w="1836" w:type="dxa"/>
          </w:tcPr>
          <w:p w14:paraId="0B3DC288" w14:textId="477F99A3" w:rsidR="005F1AB0" w:rsidRDefault="005F1AB0" w:rsidP="005F1AB0">
            <w:pPr>
              <w:jc w:val="center"/>
            </w:pPr>
            <w:r>
              <w:rPr>
                <w:rFonts w:hint="eastAsia"/>
              </w:rPr>
              <w:t>-</w:t>
            </w:r>
          </w:p>
        </w:tc>
      </w:tr>
      <w:tr w:rsidR="005F1AB0" w14:paraId="6F1B2E10" w14:textId="210692DD" w:rsidTr="005F1AB0">
        <w:trPr>
          <w:jc w:val="center"/>
        </w:trPr>
        <w:tc>
          <w:tcPr>
            <w:tcW w:w="1591" w:type="dxa"/>
            <w:vMerge/>
          </w:tcPr>
          <w:p w14:paraId="33650827" w14:textId="77777777" w:rsidR="005F1AB0" w:rsidRPr="009A2699" w:rsidRDefault="005F1AB0" w:rsidP="005F1AB0">
            <w:pPr>
              <w:spacing w:beforeLines="50" w:before="180"/>
              <w:jc w:val="center"/>
            </w:pPr>
          </w:p>
        </w:tc>
        <w:tc>
          <w:tcPr>
            <w:tcW w:w="1211" w:type="dxa"/>
          </w:tcPr>
          <w:p w14:paraId="45F6A013" w14:textId="1E2C31F6" w:rsidR="005F1AB0" w:rsidRDefault="005F1AB0" w:rsidP="005F1AB0">
            <w:pPr>
              <w:jc w:val="center"/>
            </w:pPr>
            <w:r>
              <w:rPr>
                <w:rFonts w:hint="eastAsia"/>
              </w:rPr>
              <w:t>Y</w:t>
            </w:r>
          </w:p>
        </w:tc>
        <w:tc>
          <w:tcPr>
            <w:tcW w:w="2407" w:type="dxa"/>
          </w:tcPr>
          <w:p w14:paraId="2167E5ED" w14:textId="208564BD" w:rsidR="005F1AB0" w:rsidRDefault="005F1AB0" w:rsidP="005F1AB0">
            <w:pPr>
              <w:jc w:val="center"/>
            </w:pPr>
            <w:r>
              <w:rPr>
                <w:rFonts w:hint="eastAsia"/>
              </w:rPr>
              <w:t>80</w:t>
            </w:r>
          </w:p>
        </w:tc>
        <w:tc>
          <w:tcPr>
            <w:tcW w:w="1732" w:type="dxa"/>
          </w:tcPr>
          <w:p w14:paraId="29EC7397" w14:textId="7D967329" w:rsidR="005F1AB0" w:rsidRDefault="005F1AB0" w:rsidP="005F1AB0">
            <w:pPr>
              <w:jc w:val="center"/>
            </w:pPr>
            <w:r>
              <w:rPr>
                <w:rFonts w:hint="eastAsia"/>
              </w:rPr>
              <w:t>-</w:t>
            </w:r>
          </w:p>
        </w:tc>
        <w:tc>
          <w:tcPr>
            <w:tcW w:w="1836" w:type="dxa"/>
          </w:tcPr>
          <w:p w14:paraId="143CEB0D" w14:textId="0535E31A" w:rsidR="005F1AB0" w:rsidRDefault="005F1AB0" w:rsidP="005F1AB0">
            <w:pPr>
              <w:jc w:val="center"/>
            </w:pPr>
            <w:r>
              <w:rPr>
                <w:rFonts w:hint="eastAsia"/>
              </w:rPr>
              <w:t>66</w:t>
            </w:r>
          </w:p>
        </w:tc>
      </w:tr>
      <w:tr w:rsidR="005F1AB0" w14:paraId="7ED4AB93" w14:textId="2D96C7C7" w:rsidTr="005F1AB0">
        <w:trPr>
          <w:jc w:val="center"/>
        </w:trPr>
        <w:tc>
          <w:tcPr>
            <w:tcW w:w="1591" w:type="dxa"/>
            <w:vMerge w:val="restart"/>
          </w:tcPr>
          <w:p w14:paraId="1CBE99BD" w14:textId="2FD188B6" w:rsidR="005F1AB0" w:rsidRDefault="005F1AB0" w:rsidP="005F1AB0">
            <w:pPr>
              <w:spacing w:beforeLines="50" w:before="180"/>
              <w:jc w:val="center"/>
            </w:pPr>
            <w:r>
              <w:rPr>
                <w:rFonts w:hint="eastAsia"/>
              </w:rPr>
              <w:t>C</w:t>
            </w:r>
            <w:r>
              <w:t>loudy</w:t>
            </w:r>
          </w:p>
        </w:tc>
        <w:tc>
          <w:tcPr>
            <w:tcW w:w="1211" w:type="dxa"/>
          </w:tcPr>
          <w:p w14:paraId="35F5658D" w14:textId="62BC93FF" w:rsidR="005F1AB0" w:rsidRDefault="005F1AB0" w:rsidP="005F1AB0">
            <w:pPr>
              <w:jc w:val="center"/>
            </w:pPr>
            <w:r>
              <w:rPr>
                <w:rFonts w:hint="eastAsia"/>
              </w:rPr>
              <w:t>-</w:t>
            </w:r>
          </w:p>
        </w:tc>
        <w:tc>
          <w:tcPr>
            <w:tcW w:w="2407" w:type="dxa"/>
          </w:tcPr>
          <w:p w14:paraId="03EAAC2D" w14:textId="134BCAD2" w:rsidR="005F1AB0" w:rsidRDefault="005F1AB0" w:rsidP="005F1AB0">
            <w:pPr>
              <w:jc w:val="center"/>
            </w:pPr>
            <w:r>
              <w:rPr>
                <w:rFonts w:hint="eastAsia"/>
              </w:rPr>
              <w:t>9</w:t>
            </w:r>
            <w:r>
              <w:t>8</w:t>
            </w:r>
          </w:p>
        </w:tc>
        <w:tc>
          <w:tcPr>
            <w:tcW w:w="1732" w:type="dxa"/>
          </w:tcPr>
          <w:p w14:paraId="5CDBFF0E" w14:textId="425C7A7C" w:rsidR="005F1AB0" w:rsidRDefault="005F1AB0" w:rsidP="005F1AB0">
            <w:pPr>
              <w:jc w:val="center"/>
            </w:pPr>
            <w:r>
              <w:rPr>
                <w:rFonts w:hint="eastAsia"/>
              </w:rPr>
              <w:t>8</w:t>
            </w:r>
            <w:r>
              <w:t>7</w:t>
            </w:r>
          </w:p>
        </w:tc>
        <w:tc>
          <w:tcPr>
            <w:tcW w:w="1836" w:type="dxa"/>
          </w:tcPr>
          <w:p w14:paraId="0C7ADAD0" w14:textId="7F560A99" w:rsidR="005F1AB0" w:rsidRDefault="005F1AB0" w:rsidP="005F1AB0">
            <w:pPr>
              <w:jc w:val="center"/>
            </w:pPr>
            <w:r>
              <w:rPr>
                <w:rFonts w:hint="eastAsia"/>
              </w:rPr>
              <w:t>-</w:t>
            </w:r>
          </w:p>
        </w:tc>
      </w:tr>
      <w:tr w:rsidR="005F1AB0" w14:paraId="69BFD0B7" w14:textId="0FFE329F" w:rsidTr="005F1AB0">
        <w:trPr>
          <w:jc w:val="center"/>
        </w:trPr>
        <w:tc>
          <w:tcPr>
            <w:tcW w:w="1591" w:type="dxa"/>
            <w:vMerge/>
          </w:tcPr>
          <w:p w14:paraId="7FE1D184" w14:textId="77777777" w:rsidR="005F1AB0" w:rsidRDefault="005F1AB0" w:rsidP="005F1AB0">
            <w:pPr>
              <w:spacing w:beforeLines="50" w:before="180"/>
              <w:jc w:val="center"/>
            </w:pPr>
          </w:p>
        </w:tc>
        <w:tc>
          <w:tcPr>
            <w:tcW w:w="1211" w:type="dxa"/>
          </w:tcPr>
          <w:p w14:paraId="152FB36F" w14:textId="251CAEAE" w:rsidR="005F1AB0" w:rsidRDefault="005F1AB0" w:rsidP="005F1AB0">
            <w:pPr>
              <w:jc w:val="center"/>
            </w:pPr>
            <w:r>
              <w:rPr>
                <w:rFonts w:hint="eastAsia"/>
              </w:rPr>
              <w:t>Y</w:t>
            </w:r>
          </w:p>
        </w:tc>
        <w:tc>
          <w:tcPr>
            <w:tcW w:w="2407" w:type="dxa"/>
          </w:tcPr>
          <w:p w14:paraId="6203742D" w14:textId="58660993" w:rsidR="005F1AB0" w:rsidRDefault="005F1AB0" w:rsidP="005F1AB0">
            <w:pPr>
              <w:jc w:val="center"/>
            </w:pPr>
            <w:r>
              <w:rPr>
                <w:rFonts w:hint="eastAsia"/>
              </w:rPr>
              <w:t>77</w:t>
            </w:r>
          </w:p>
        </w:tc>
        <w:tc>
          <w:tcPr>
            <w:tcW w:w="1732" w:type="dxa"/>
          </w:tcPr>
          <w:p w14:paraId="398CCDCC" w14:textId="047C4E95" w:rsidR="005F1AB0" w:rsidRDefault="005F1AB0" w:rsidP="005F1AB0">
            <w:pPr>
              <w:jc w:val="center"/>
            </w:pPr>
            <w:r>
              <w:rPr>
                <w:rFonts w:hint="eastAsia"/>
              </w:rPr>
              <w:t>-</w:t>
            </w:r>
          </w:p>
        </w:tc>
        <w:tc>
          <w:tcPr>
            <w:tcW w:w="1836" w:type="dxa"/>
          </w:tcPr>
          <w:p w14:paraId="25E8BDFA" w14:textId="22E18B97" w:rsidR="005F1AB0" w:rsidRDefault="005F1AB0" w:rsidP="005F1AB0">
            <w:pPr>
              <w:jc w:val="center"/>
            </w:pPr>
            <w:r>
              <w:rPr>
                <w:rFonts w:hint="eastAsia"/>
              </w:rPr>
              <w:t>60</w:t>
            </w:r>
          </w:p>
        </w:tc>
      </w:tr>
      <w:tr w:rsidR="005F1AB0" w14:paraId="3918A594" w14:textId="00249C57" w:rsidTr="005F1AB0">
        <w:trPr>
          <w:jc w:val="center"/>
        </w:trPr>
        <w:tc>
          <w:tcPr>
            <w:tcW w:w="1591" w:type="dxa"/>
            <w:vMerge w:val="restart"/>
          </w:tcPr>
          <w:p w14:paraId="3FC73165" w14:textId="2932DC3D" w:rsidR="005F1AB0" w:rsidRDefault="005F1AB0" w:rsidP="005F1AB0">
            <w:pPr>
              <w:spacing w:beforeLines="50" w:before="180"/>
              <w:jc w:val="center"/>
            </w:pPr>
            <w:r>
              <w:rPr>
                <w:rFonts w:hint="eastAsia"/>
              </w:rPr>
              <w:t>R</w:t>
            </w:r>
            <w:r>
              <w:t>ainy</w:t>
            </w:r>
            <w:r>
              <w:rPr>
                <w:rFonts w:hint="eastAsia"/>
              </w:rPr>
              <w:t xml:space="preserve"> </w:t>
            </w:r>
            <w:r>
              <w:t>+</w:t>
            </w:r>
            <w:r>
              <w:rPr>
                <w:rFonts w:hint="eastAsia"/>
              </w:rPr>
              <w:t xml:space="preserve"> C</w:t>
            </w:r>
            <w:r>
              <w:t>loudy</w:t>
            </w:r>
          </w:p>
        </w:tc>
        <w:tc>
          <w:tcPr>
            <w:tcW w:w="1211" w:type="dxa"/>
          </w:tcPr>
          <w:p w14:paraId="24F88AE7" w14:textId="7786949F" w:rsidR="005F1AB0" w:rsidRDefault="005F1AB0" w:rsidP="005F1AB0">
            <w:pPr>
              <w:jc w:val="center"/>
            </w:pPr>
            <w:r>
              <w:rPr>
                <w:rFonts w:hint="eastAsia"/>
              </w:rPr>
              <w:t>-</w:t>
            </w:r>
          </w:p>
        </w:tc>
        <w:tc>
          <w:tcPr>
            <w:tcW w:w="2407" w:type="dxa"/>
          </w:tcPr>
          <w:p w14:paraId="4CF5BBB3" w14:textId="17D4A008" w:rsidR="005F1AB0" w:rsidRDefault="005F1AB0" w:rsidP="005F1AB0">
            <w:pPr>
              <w:jc w:val="center"/>
            </w:pPr>
            <w:r>
              <w:rPr>
                <w:rFonts w:hint="eastAsia"/>
              </w:rPr>
              <w:t>9</w:t>
            </w:r>
            <w:r>
              <w:t>7</w:t>
            </w:r>
          </w:p>
        </w:tc>
        <w:tc>
          <w:tcPr>
            <w:tcW w:w="1732" w:type="dxa"/>
          </w:tcPr>
          <w:p w14:paraId="0A2E9BB8" w14:textId="28C60195" w:rsidR="005F1AB0" w:rsidRDefault="005F1AB0" w:rsidP="005F1AB0">
            <w:pPr>
              <w:keepNext/>
              <w:jc w:val="center"/>
            </w:pPr>
            <w:r>
              <w:rPr>
                <w:rFonts w:hint="eastAsia"/>
              </w:rPr>
              <w:t>8</w:t>
            </w:r>
            <w:r>
              <w:t>9</w:t>
            </w:r>
          </w:p>
        </w:tc>
        <w:tc>
          <w:tcPr>
            <w:tcW w:w="1836" w:type="dxa"/>
          </w:tcPr>
          <w:p w14:paraId="178E711A" w14:textId="41B4EB02" w:rsidR="005F1AB0" w:rsidRDefault="005F1AB0" w:rsidP="005F1AB0">
            <w:pPr>
              <w:keepNext/>
              <w:jc w:val="center"/>
            </w:pPr>
            <w:r>
              <w:rPr>
                <w:rFonts w:hint="eastAsia"/>
              </w:rPr>
              <w:t>-</w:t>
            </w:r>
          </w:p>
        </w:tc>
      </w:tr>
      <w:tr w:rsidR="005F1AB0" w14:paraId="1EF72DDD" w14:textId="096965EE" w:rsidTr="005F1AB0">
        <w:trPr>
          <w:jc w:val="center"/>
        </w:trPr>
        <w:tc>
          <w:tcPr>
            <w:tcW w:w="1591" w:type="dxa"/>
            <w:vMerge/>
          </w:tcPr>
          <w:p w14:paraId="12BB3746" w14:textId="77777777" w:rsidR="005F1AB0" w:rsidRDefault="005F1AB0" w:rsidP="005F1AB0">
            <w:pPr>
              <w:jc w:val="center"/>
            </w:pPr>
          </w:p>
        </w:tc>
        <w:tc>
          <w:tcPr>
            <w:tcW w:w="1211" w:type="dxa"/>
          </w:tcPr>
          <w:p w14:paraId="33443A38" w14:textId="48423824" w:rsidR="005F1AB0" w:rsidRDefault="005F1AB0" w:rsidP="005F1AB0">
            <w:pPr>
              <w:jc w:val="center"/>
            </w:pPr>
            <w:r>
              <w:rPr>
                <w:rFonts w:hint="eastAsia"/>
              </w:rPr>
              <w:t>Y</w:t>
            </w:r>
          </w:p>
        </w:tc>
        <w:tc>
          <w:tcPr>
            <w:tcW w:w="2407" w:type="dxa"/>
          </w:tcPr>
          <w:p w14:paraId="5B7A3C40" w14:textId="2F709173" w:rsidR="005F1AB0" w:rsidRDefault="005F1AB0" w:rsidP="005F1AB0">
            <w:pPr>
              <w:jc w:val="center"/>
            </w:pPr>
            <w:r>
              <w:rPr>
                <w:rFonts w:hint="eastAsia"/>
              </w:rPr>
              <w:t>88</w:t>
            </w:r>
          </w:p>
        </w:tc>
        <w:tc>
          <w:tcPr>
            <w:tcW w:w="1732" w:type="dxa"/>
          </w:tcPr>
          <w:p w14:paraId="7B664F25" w14:textId="2023260B" w:rsidR="005F1AB0" w:rsidRDefault="005F1AB0" w:rsidP="005F1AB0">
            <w:pPr>
              <w:keepNext/>
              <w:jc w:val="center"/>
            </w:pPr>
            <w:r>
              <w:rPr>
                <w:rFonts w:hint="eastAsia"/>
              </w:rPr>
              <w:t>-</w:t>
            </w:r>
          </w:p>
        </w:tc>
        <w:tc>
          <w:tcPr>
            <w:tcW w:w="1836" w:type="dxa"/>
          </w:tcPr>
          <w:p w14:paraId="2B7818D4" w14:textId="41DD962B" w:rsidR="005F1AB0" w:rsidRDefault="008C0BE2" w:rsidP="00F863BE">
            <w:pPr>
              <w:keepNext/>
              <w:jc w:val="center"/>
            </w:pPr>
            <w:r>
              <w:rPr>
                <w:rFonts w:hint="eastAsia"/>
              </w:rPr>
              <w:t>58</w:t>
            </w:r>
          </w:p>
        </w:tc>
      </w:tr>
    </w:tbl>
    <w:p w14:paraId="4CC1D97F" w14:textId="4A07B5A2" w:rsidR="000850B2" w:rsidRDefault="000850B2" w:rsidP="00483986">
      <w:pPr>
        <w:jc w:val="center"/>
      </w:pPr>
      <w:bookmarkStart w:id="174" w:name="_Toc180611783"/>
      <w:bookmarkEnd w:id="173"/>
      <w:r w:rsidRPr="00E13DB5">
        <w:rPr>
          <w:bCs/>
          <w:sz w:val="20"/>
          <w:szCs w:val="20"/>
        </w:rPr>
        <w:t>Trigger</w:t>
      </w:r>
      <w:r w:rsidRPr="00E13DB5">
        <w:rPr>
          <w:rFonts w:hint="eastAsia"/>
          <w:sz w:val="20"/>
          <w:szCs w:val="20"/>
        </w:rPr>
        <w:t>標示為「</w:t>
      </w:r>
      <w:r w:rsidRPr="00E13DB5">
        <w:rPr>
          <w:sz w:val="20"/>
          <w:szCs w:val="20"/>
        </w:rPr>
        <w:t>Y</w:t>
      </w:r>
      <w:r w:rsidRPr="00E13DB5">
        <w:rPr>
          <w:rFonts w:hint="eastAsia"/>
          <w:sz w:val="20"/>
          <w:szCs w:val="20"/>
        </w:rPr>
        <w:t>」時，表示此時的交通號誌是有植入了後門攻擊觸發條件的觸發器的。</w:t>
      </w:r>
    </w:p>
    <w:p w14:paraId="6B54E5DF" w14:textId="43846AF3" w:rsidR="000850B2" w:rsidRDefault="000A1E20" w:rsidP="000850B2">
      <w:pPr>
        <w:pStyle w:val="a2"/>
        <w:ind w:right="240"/>
      </w:pPr>
      <w:r>
        <w:t>45</w:t>
      </w:r>
      <w:r>
        <w:rPr>
          <w:rFonts w:hint="eastAsia"/>
        </w:rPr>
        <w:t>度</w:t>
      </w:r>
      <w:r w:rsidR="00C3366F">
        <w:rPr>
          <w:rFonts w:hint="eastAsia"/>
        </w:rPr>
        <w:t>視</w:t>
      </w:r>
      <w:r>
        <w:rPr>
          <w:rFonts w:hint="eastAsia"/>
        </w:rPr>
        <w:t>角</w:t>
      </w:r>
      <w:bookmarkEnd w:id="174"/>
    </w:p>
    <w:p w14:paraId="4EB75091" w14:textId="763EFA60" w:rsidR="00FB0E27" w:rsidRDefault="00ED4F2E" w:rsidP="00B706CE">
      <w:pPr>
        <w:ind w:firstLine="480"/>
      </w:pPr>
      <w:bookmarkStart w:id="175" w:name="_Hlk179463480"/>
      <w:r>
        <w:rPr>
          <w:rFonts w:hint="eastAsia"/>
        </w:rPr>
        <w:t>接著，我們將</w:t>
      </w:r>
      <w:r w:rsidR="00054BDF">
        <w:rPr>
          <w:rFonts w:hint="eastAsia"/>
        </w:rPr>
        <w:t>CARLA</w:t>
      </w:r>
      <w:r>
        <w:rPr>
          <w:rFonts w:hint="eastAsia"/>
        </w:rPr>
        <w:t>模擬器中的相機視角架設在汽車擋風玻璃上，並</w:t>
      </w:r>
      <w:r w:rsidR="00503FED">
        <w:rPr>
          <w:rFonts w:hint="eastAsia"/>
        </w:rPr>
        <w:t>將其向</w:t>
      </w:r>
      <w:r>
        <w:rPr>
          <w:rFonts w:hint="eastAsia"/>
        </w:rPr>
        <w:t>道路</w:t>
      </w:r>
      <w:r w:rsidR="00944E14">
        <w:rPr>
          <w:rFonts w:hint="eastAsia"/>
        </w:rPr>
        <w:t>右側</w:t>
      </w:r>
      <w:r w:rsidR="00A848B9">
        <w:rPr>
          <w:rFonts w:hint="eastAsia"/>
        </w:rPr>
        <w:t>轉</w:t>
      </w:r>
      <w:r w:rsidR="00503FED">
        <w:rPr>
          <w:rFonts w:hint="eastAsia"/>
        </w:rPr>
        <w:t>動</w:t>
      </w:r>
      <w:r w:rsidR="00A848B9">
        <w:rPr>
          <w:rFonts w:hint="eastAsia"/>
        </w:rPr>
        <w:t>45</w:t>
      </w:r>
      <w:r w:rsidR="00A848B9">
        <w:rPr>
          <w:rFonts w:hint="eastAsia"/>
        </w:rPr>
        <w:t>度</w:t>
      </w:r>
      <w:r>
        <w:rPr>
          <w:rFonts w:hint="eastAsia"/>
        </w:rPr>
        <w:t>，</w:t>
      </w:r>
      <w:r w:rsidR="00A848B9">
        <w:rPr>
          <w:rFonts w:hint="eastAsia"/>
        </w:rPr>
        <w:t>以模擬不同</w:t>
      </w:r>
      <w:r w:rsidR="00944E14">
        <w:rPr>
          <w:rFonts w:hint="eastAsia"/>
        </w:rPr>
        <w:t>的</w:t>
      </w:r>
      <w:r w:rsidR="00503FED">
        <w:rPr>
          <w:rFonts w:hint="eastAsia"/>
        </w:rPr>
        <w:t>駕駛視角</w:t>
      </w:r>
      <w:r w:rsidR="00FB6422">
        <w:rPr>
          <w:rFonts w:hint="eastAsia"/>
        </w:rPr>
        <w:t>。</w:t>
      </w:r>
      <w:r>
        <w:t>在不同天氣條件下，我們比較了乾淨模型與</w:t>
      </w:r>
      <w:r w:rsidR="00E01982">
        <w:rPr>
          <w:rFonts w:hint="eastAsia"/>
        </w:rPr>
        <w:t>受污染</w:t>
      </w:r>
      <w:r>
        <w:t>模型的分類準確率，以及後門攻擊的成功率</w:t>
      </w:r>
      <w:r w:rsidR="00FB0E27">
        <w:rPr>
          <w:rFonts w:hint="eastAsia"/>
        </w:rPr>
        <w:t>。</w:t>
      </w:r>
    </w:p>
    <w:p w14:paraId="0EA895D8" w14:textId="4E308733" w:rsidR="00913C19" w:rsidRPr="005F1AB0" w:rsidRDefault="00ED4F2E" w:rsidP="00FB0E27">
      <w:pPr>
        <w:ind w:firstLine="480"/>
      </w:pPr>
      <w:r>
        <w:rPr>
          <w:rFonts w:hint="eastAsia"/>
        </w:rPr>
        <w:t>實驗結果如</w:t>
      </w:r>
      <w:r w:rsidR="00291B41" w:rsidRPr="00944E14">
        <w:rPr>
          <w:szCs w:val="24"/>
        </w:rPr>
        <w:fldChar w:fldCharType="begin"/>
      </w:r>
      <w:r w:rsidR="00291B41" w:rsidRPr="00944E14">
        <w:rPr>
          <w:szCs w:val="24"/>
        </w:rPr>
        <w:instrText xml:space="preserve"> </w:instrText>
      </w:r>
      <w:r w:rsidR="00291B41" w:rsidRPr="00944E14">
        <w:rPr>
          <w:rFonts w:hint="eastAsia"/>
          <w:szCs w:val="24"/>
        </w:rPr>
        <w:instrText>REF _Ref180605331 \h</w:instrText>
      </w:r>
      <w:r w:rsidR="00291B41" w:rsidRPr="00944E14">
        <w:rPr>
          <w:szCs w:val="24"/>
        </w:rPr>
        <w:instrText xml:space="preserve"> </w:instrText>
      </w:r>
      <w:r w:rsidR="00291B41" w:rsidRPr="00944E14">
        <w:rPr>
          <w:szCs w:val="24"/>
        </w:rPr>
      </w:r>
      <w:r w:rsidR="00944E14" w:rsidRPr="00944E14">
        <w:rPr>
          <w:szCs w:val="24"/>
        </w:rPr>
        <w:instrText xml:space="preserve"> \* MERGEFORMAT </w:instrText>
      </w:r>
      <w:r w:rsidR="00291B41" w:rsidRPr="00944E14">
        <w:rPr>
          <w:szCs w:val="24"/>
        </w:rPr>
        <w:fldChar w:fldCharType="separate"/>
      </w:r>
      <w:r w:rsidR="002B5C88" w:rsidRPr="00944E14">
        <w:rPr>
          <w:rFonts w:hint="eastAsia"/>
          <w:szCs w:val="24"/>
        </w:rPr>
        <w:t>表</w:t>
      </w:r>
      <w:r w:rsidR="002B5C88" w:rsidRPr="00944E14">
        <w:rPr>
          <w:rFonts w:hint="eastAsia"/>
          <w:szCs w:val="24"/>
        </w:rPr>
        <w:t xml:space="preserve"> </w:t>
      </w:r>
      <w:r w:rsidR="002B5C88" w:rsidRPr="00944E14">
        <w:rPr>
          <w:noProof/>
          <w:szCs w:val="24"/>
        </w:rPr>
        <w:t>9</w:t>
      </w:r>
      <w:r w:rsidR="00291B41" w:rsidRPr="00944E14">
        <w:rPr>
          <w:szCs w:val="24"/>
        </w:rPr>
        <w:fldChar w:fldCharType="end"/>
      </w:r>
      <w:r>
        <w:rPr>
          <w:rFonts w:hint="eastAsia"/>
        </w:rPr>
        <w:t>所示</w:t>
      </w:r>
      <w:r>
        <w:t>。</w:t>
      </w:r>
      <w:r w:rsidR="00913C19">
        <w:t>在不同天氣條件下，我們對乾淨模型和</w:t>
      </w:r>
      <w:r w:rsidR="00944E14">
        <w:rPr>
          <w:rFonts w:hint="eastAsia"/>
        </w:rPr>
        <w:t>受污染</w:t>
      </w:r>
      <w:r w:rsidR="00913C19">
        <w:rPr>
          <w:rFonts w:hint="eastAsia"/>
        </w:rPr>
        <w:t>模</w:t>
      </w:r>
      <w:r w:rsidR="00913C19">
        <w:t>型的分類準確率及後門攻擊的成功率進行了分析。在</w:t>
      </w:r>
      <w:r w:rsidR="00944E14">
        <w:rPr>
          <w:rFonts w:hint="eastAsia"/>
        </w:rPr>
        <w:t>晴天</w:t>
      </w:r>
      <w:r w:rsidR="00913C19">
        <w:t>下，乾淨模型的分類準確率為</w:t>
      </w:r>
      <w:r w:rsidR="00913C19">
        <w:t xml:space="preserve"> 98%</w:t>
      </w:r>
      <w:r w:rsidR="00913C19">
        <w:t>，而</w:t>
      </w:r>
      <w:r w:rsidR="00944E14">
        <w:rPr>
          <w:rFonts w:hint="eastAsia"/>
        </w:rPr>
        <w:t>受污染</w:t>
      </w:r>
      <w:r w:rsidR="00913C19">
        <w:t>模型為</w:t>
      </w:r>
      <w:r w:rsidR="00913C19">
        <w:t xml:space="preserve"> 94%</w:t>
      </w:r>
      <w:r w:rsidR="00913C19">
        <w:t>，當觸發器被啟動</w:t>
      </w:r>
      <w:r w:rsidR="00944E14">
        <w:rPr>
          <w:rFonts w:hint="eastAsia"/>
        </w:rPr>
        <w:t>後</w:t>
      </w:r>
      <w:r w:rsidR="00913C19">
        <w:t>，乾淨模型的準確率提升至</w:t>
      </w:r>
      <w:r w:rsidR="00913C19">
        <w:t xml:space="preserve"> 99%</w:t>
      </w:r>
      <w:r w:rsidR="00913C19">
        <w:t>，後門攻</w:t>
      </w:r>
      <w:r w:rsidR="00913C19">
        <w:lastRenderedPageBreak/>
        <w:t>擊的成功率</w:t>
      </w:r>
      <w:r w:rsidR="00F67200">
        <w:rPr>
          <w:rFonts w:hint="eastAsia"/>
        </w:rPr>
        <w:t>為</w:t>
      </w:r>
      <w:r w:rsidR="00913C19">
        <w:t xml:space="preserve"> </w:t>
      </w:r>
      <w:r w:rsidR="00F67200">
        <w:rPr>
          <w:rFonts w:hint="eastAsia"/>
        </w:rPr>
        <w:t>70</w:t>
      </w:r>
      <w:r w:rsidR="00913C19">
        <w:t>%</w:t>
      </w:r>
      <w:r w:rsidR="00913C19">
        <w:t>。在雨天情況下，乾淨模型和</w:t>
      </w:r>
      <w:r w:rsidR="00E01982">
        <w:rPr>
          <w:rFonts w:hint="eastAsia"/>
        </w:rPr>
        <w:t>受污染</w:t>
      </w:r>
      <w:r w:rsidR="00913C19">
        <w:t>模型的準確率均為</w:t>
      </w:r>
      <w:r w:rsidR="00913C19">
        <w:t xml:space="preserve"> 96%</w:t>
      </w:r>
      <w:r w:rsidR="00913C19">
        <w:t>，加入觸發器後，乾淨模型的準確率稍微提升至</w:t>
      </w:r>
      <w:r w:rsidR="00913C19">
        <w:t xml:space="preserve"> 97%</w:t>
      </w:r>
      <w:r w:rsidR="00913C19">
        <w:t>，而攻擊成功率</w:t>
      </w:r>
      <w:r w:rsidR="00706D3F">
        <w:rPr>
          <w:rFonts w:hint="eastAsia"/>
        </w:rPr>
        <w:t>64</w:t>
      </w:r>
      <w:r w:rsidR="00913C19">
        <w:t>%</w:t>
      </w:r>
      <w:r w:rsidR="00913C19">
        <w:t>。在多雲天氣下，乾淨模型的準確率為</w:t>
      </w:r>
      <w:r w:rsidR="00913C19">
        <w:t xml:space="preserve"> 96%</w:t>
      </w:r>
      <w:r w:rsidR="00913C19">
        <w:t>，</w:t>
      </w:r>
      <w:r w:rsidR="00E01982">
        <w:rPr>
          <w:rFonts w:hint="eastAsia"/>
        </w:rPr>
        <w:t>受污染</w:t>
      </w:r>
      <w:r w:rsidR="00913C19">
        <w:t>模型為</w:t>
      </w:r>
      <w:r w:rsidR="00913C19">
        <w:t xml:space="preserve"> 94%</w:t>
      </w:r>
      <w:r w:rsidR="00913C19">
        <w:t>，有觸發器時，乾淨模型的準確率為</w:t>
      </w:r>
      <w:r w:rsidR="00913C19">
        <w:t xml:space="preserve"> 97%</w:t>
      </w:r>
      <w:r w:rsidR="00913C19">
        <w:t>，而攻擊成功率為</w:t>
      </w:r>
      <w:r w:rsidR="00913C19">
        <w:t xml:space="preserve"> </w:t>
      </w:r>
      <w:r w:rsidR="008C0BE2">
        <w:rPr>
          <w:rFonts w:hint="eastAsia"/>
        </w:rPr>
        <w:t>6</w:t>
      </w:r>
      <w:r w:rsidR="00FB0E27">
        <w:rPr>
          <w:rFonts w:hint="eastAsia"/>
        </w:rPr>
        <w:t>4</w:t>
      </w:r>
      <w:r w:rsidR="00913C19">
        <w:t>%</w:t>
      </w:r>
      <w:r w:rsidR="00913C19">
        <w:t>。在雨天與多雲天氣的複合情況下，乾淨模型的準確率為</w:t>
      </w:r>
      <w:r w:rsidR="00913C19">
        <w:t xml:space="preserve"> 95%</w:t>
      </w:r>
      <w:r w:rsidR="00913C19">
        <w:t>，</w:t>
      </w:r>
      <w:r w:rsidR="00E01982">
        <w:rPr>
          <w:rFonts w:hint="eastAsia"/>
        </w:rPr>
        <w:t>受污染</w:t>
      </w:r>
      <w:r w:rsidR="00913C19">
        <w:t>模型為</w:t>
      </w:r>
      <w:r w:rsidR="00913C19">
        <w:t xml:space="preserve"> 93%</w:t>
      </w:r>
      <w:r w:rsidR="00913C19">
        <w:t>，當觸發器啟動</w:t>
      </w:r>
      <w:r w:rsidR="00E01982">
        <w:rPr>
          <w:rFonts w:hint="eastAsia"/>
        </w:rPr>
        <w:t>後</w:t>
      </w:r>
      <w:r w:rsidR="00913C19">
        <w:t>，乾淨模型準確率下降至</w:t>
      </w:r>
      <w:r w:rsidR="00913C19">
        <w:t xml:space="preserve"> 94%</w:t>
      </w:r>
      <w:r w:rsidR="00913C19">
        <w:t>，攻擊成功率為</w:t>
      </w:r>
      <w:r w:rsidR="00913C19">
        <w:t xml:space="preserve"> </w:t>
      </w:r>
      <w:r w:rsidR="008C0BE2">
        <w:rPr>
          <w:rFonts w:hint="eastAsia"/>
        </w:rPr>
        <w:t>58</w:t>
      </w:r>
      <w:r w:rsidR="00913C19">
        <w:t>%</w:t>
      </w:r>
      <w:r w:rsidR="00913C19">
        <w:rPr>
          <w:rFonts w:hint="eastAsia"/>
        </w:rPr>
        <w:t>。</w:t>
      </w:r>
    </w:p>
    <w:p w14:paraId="3FDF0346" w14:textId="6FC425DB" w:rsidR="00C8746C" w:rsidRPr="00DF3655" w:rsidRDefault="00C8746C" w:rsidP="00DF3655">
      <w:pPr>
        <w:jc w:val="center"/>
        <w:rPr>
          <w:sz w:val="20"/>
        </w:rPr>
      </w:pPr>
      <w:bookmarkStart w:id="176" w:name="_Ref180605331"/>
      <w:bookmarkStart w:id="177" w:name="_Toc180611832"/>
      <w:r w:rsidRPr="00DF3655">
        <w:rPr>
          <w:rFonts w:hint="eastAsia"/>
          <w:sz w:val="20"/>
        </w:rPr>
        <w:t>表</w:t>
      </w:r>
      <w:r w:rsidRPr="00DF3655">
        <w:rPr>
          <w:rFonts w:hint="eastAsia"/>
          <w:sz w:val="20"/>
        </w:rPr>
        <w:t xml:space="preserve"> </w:t>
      </w:r>
      <w:r w:rsidRPr="00DF3655">
        <w:rPr>
          <w:sz w:val="20"/>
        </w:rPr>
        <w:fldChar w:fldCharType="begin"/>
      </w:r>
      <w:r w:rsidRPr="00DF3655">
        <w:rPr>
          <w:sz w:val="20"/>
        </w:rPr>
        <w:instrText xml:space="preserve"> </w:instrText>
      </w:r>
      <w:r w:rsidRPr="00DF3655">
        <w:rPr>
          <w:rFonts w:hint="eastAsia"/>
          <w:sz w:val="20"/>
        </w:rPr>
        <w:instrText xml:space="preserve">SEQ </w:instrText>
      </w:r>
      <w:r w:rsidRPr="00DF3655">
        <w:rPr>
          <w:rFonts w:hint="eastAsia"/>
          <w:sz w:val="20"/>
        </w:rPr>
        <w:instrText>表</w:instrText>
      </w:r>
      <w:r w:rsidRPr="00DF3655">
        <w:rPr>
          <w:rFonts w:hint="eastAsia"/>
          <w:sz w:val="20"/>
        </w:rPr>
        <w:instrText xml:space="preserve"> \* ARABIC</w:instrText>
      </w:r>
      <w:r w:rsidRPr="00DF3655">
        <w:rPr>
          <w:sz w:val="20"/>
        </w:rPr>
        <w:instrText xml:space="preserve"> </w:instrText>
      </w:r>
      <w:r w:rsidRPr="00DF3655">
        <w:rPr>
          <w:sz w:val="20"/>
        </w:rPr>
        <w:fldChar w:fldCharType="separate"/>
      </w:r>
      <w:r w:rsidR="002B5C88">
        <w:rPr>
          <w:noProof/>
          <w:sz w:val="20"/>
        </w:rPr>
        <w:t>9</w:t>
      </w:r>
      <w:r w:rsidRPr="00DF3655">
        <w:rPr>
          <w:sz w:val="20"/>
        </w:rPr>
        <w:fldChar w:fldCharType="end"/>
      </w:r>
      <w:bookmarkEnd w:id="176"/>
      <w:r w:rsidRPr="00DF3655">
        <w:rPr>
          <w:rFonts w:hint="eastAsia"/>
          <w:sz w:val="20"/>
        </w:rPr>
        <w:t xml:space="preserve">. </w:t>
      </w:r>
      <w:r w:rsidRPr="00DF3655">
        <w:rPr>
          <w:rFonts w:hint="eastAsia"/>
          <w:sz w:val="20"/>
        </w:rPr>
        <w:t>路牌在不同天氣情況下的準確度</w:t>
      </w:r>
      <w:r w:rsidRPr="00DF3655">
        <w:rPr>
          <w:rFonts w:hint="eastAsia"/>
          <w:sz w:val="20"/>
        </w:rPr>
        <w:t>(45</w:t>
      </w:r>
      <w:r w:rsidRPr="00DF3655">
        <w:rPr>
          <w:rFonts w:hint="eastAsia"/>
          <w:sz w:val="20"/>
        </w:rPr>
        <w:t>度</w:t>
      </w:r>
      <w:r w:rsidRPr="00DF3655">
        <w:rPr>
          <w:rFonts w:hint="eastAsia"/>
          <w:sz w:val="20"/>
        </w:rPr>
        <w:t>)</w:t>
      </w:r>
      <w:bookmarkEnd w:id="177"/>
    </w:p>
    <w:tbl>
      <w:tblPr>
        <w:tblStyle w:val="af3"/>
        <w:tblW w:w="0" w:type="auto"/>
        <w:tblLook w:val="04A0" w:firstRow="1" w:lastRow="0" w:firstColumn="1" w:lastColumn="0" w:noHBand="0" w:noVBand="1"/>
      </w:tblPr>
      <w:tblGrid>
        <w:gridCol w:w="1591"/>
        <w:gridCol w:w="1211"/>
        <w:gridCol w:w="2407"/>
        <w:gridCol w:w="1874"/>
        <w:gridCol w:w="1694"/>
      </w:tblGrid>
      <w:tr w:rsidR="005F1AB0" w14:paraId="5B9F5D8F" w14:textId="16455A1F" w:rsidTr="005F1AB0">
        <w:tc>
          <w:tcPr>
            <w:tcW w:w="1591" w:type="dxa"/>
            <w:vMerge w:val="restart"/>
          </w:tcPr>
          <w:p w14:paraId="4ACB6FF8" w14:textId="77777777" w:rsidR="005F1AB0" w:rsidRPr="009A2699" w:rsidRDefault="005F1AB0" w:rsidP="005F1AB0">
            <w:pPr>
              <w:spacing w:beforeLines="50" w:before="180"/>
              <w:jc w:val="center"/>
            </w:pPr>
            <w:bookmarkStart w:id="178" w:name="_Hlk179460273"/>
            <w:bookmarkEnd w:id="175"/>
            <w:r w:rsidRPr="009A2699">
              <w:t>Weather Condition</w:t>
            </w:r>
          </w:p>
        </w:tc>
        <w:tc>
          <w:tcPr>
            <w:tcW w:w="1211" w:type="dxa"/>
            <w:vMerge w:val="restart"/>
          </w:tcPr>
          <w:p w14:paraId="055A30D9" w14:textId="07B1E10D" w:rsidR="005F1AB0" w:rsidRPr="009A2699" w:rsidRDefault="005F1AB0" w:rsidP="005F1AB0">
            <w:pPr>
              <w:spacing w:beforeLines="150" w:before="540"/>
              <w:jc w:val="center"/>
            </w:pPr>
            <w:r>
              <w:rPr>
                <w:rFonts w:hint="eastAsia"/>
              </w:rPr>
              <w:t>T</w:t>
            </w:r>
            <w:r>
              <w:t>rigger</w:t>
            </w:r>
          </w:p>
        </w:tc>
        <w:tc>
          <w:tcPr>
            <w:tcW w:w="2407" w:type="dxa"/>
          </w:tcPr>
          <w:p w14:paraId="799364B7" w14:textId="02F4D348" w:rsidR="005F1AB0" w:rsidRPr="009A2699" w:rsidRDefault="005F1AB0" w:rsidP="00802C1C">
            <w:pPr>
              <w:jc w:val="center"/>
            </w:pPr>
            <w:r w:rsidRPr="009A2699">
              <w:t>Clean Model</w:t>
            </w:r>
          </w:p>
        </w:tc>
        <w:tc>
          <w:tcPr>
            <w:tcW w:w="3568" w:type="dxa"/>
            <w:gridSpan w:val="2"/>
          </w:tcPr>
          <w:p w14:paraId="7D9F135A" w14:textId="5D30D431" w:rsidR="005F1AB0" w:rsidRPr="009A2699" w:rsidRDefault="005F1AB0" w:rsidP="00802C1C">
            <w:pPr>
              <w:jc w:val="center"/>
            </w:pPr>
            <w:r w:rsidRPr="009A2699">
              <w:t>Poison Model</w:t>
            </w:r>
          </w:p>
        </w:tc>
      </w:tr>
      <w:tr w:rsidR="005F1AB0" w14:paraId="642F80BE" w14:textId="3BBE007B" w:rsidTr="005F1AB0">
        <w:trPr>
          <w:trHeight w:val="95"/>
        </w:trPr>
        <w:tc>
          <w:tcPr>
            <w:tcW w:w="1591" w:type="dxa"/>
            <w:vMerge/>
          </w:tcPr>
          <w:p w14:paraId="0BD50B52" w14:textId="77777777" w:rsidR="005F1AB0" w:rsidRPr="009A2699" w:rsidRDefault="005F1AB0" w:rsidP="005F1AB0">
            <w:pPr>
              <w:jc w:val="center"/>
            </w:pPr>
          </w:p>
        </w:tc>
        <w:tc>
          <w:tcPr>
            <w:tcW w:w="1211" w:type="dxa"/>
            <w:vMerge/>
          </w:tcPr>
          <w:p w14:paraId="41FC8138" w14:textId="77777777" w:rsidR="005F1AB0" w:rsidRPr="009A2699" w:rsidRDefault="005F1AB0" w:rsidP="005F1AB0">
            <w:pPr>
              <w:jc w:val="center"/>
            </w:pPr>
          </w:p>
        </w:tc>
        <w:tc>
          <w:tcPr>
            <w:tcW w:w="2407" w:type="dxa"/>
          </w:tcPr>
          <w:p w14:paraId="07201080" w14:textId="441DB02D" w:rsidR="005F1AB0" w:rsidRPr="009A2699" w:rsidRDefault="005F1AB0" w:rsidP="005F1AB0">
            <w:pPr>
              <w:jc w:val="center"/>
            </w:pPr>
            <w:r w:rsidRPr="009A2699">
              <w:t xml:space="preserve">Classification </w:t>
            </w:r>
            <w:r>
              <w:rPr>
                <w:rFonts w:hint="eastAsia"/>
              </w:rPr>
              <w:t>A</w:t>
            </w:r>
            <w:r w:rsidRPr="009A2699">
              <w:t>cc</w:t>
            </w:r>
            <w:r>
              <w:rPr>
                <w:rFonts w:hint="eastAsia"/>
              </w:rPr>
              <w:t>u</w:t>
            </w:r>
            <w:r>
              <w:t>racy</w:t>
            </w:r>
            <w:r>
              <w:rPr>
                <w:rFonts w:hint="eastAsia"/>
              </w:rPr>
              <w:t>(%)</w:t>
            </w:r>
          </w:p>
        </w:tc>
        <w:tc>
          <w:tcPr>
            <w:tcW w:w="1874" w:type="dxa"/>
          </w:tcPr>
          <w:p w14:paraId="7425AB74" w14:textId="60214AE5" w:rsidR="005F1AB0" w:rsidRPr="009A2699" w:rsidRDefault="005F1AB0" w:rsidP="005F1AB0">
            <w:pPr>
              <w:jc w:val="center"/>
            </w:pPr>
            <w:r w:rsidRPr="009A2699">
              <w:t xml:space="preserve">Classification </w:t>
            </w:r>
            <w:r>
              <w:rPr>
                <w:rFonts w:hint="eastAsia"/>
              </w:rPr>
              <w:t>A</w:t>
            </w:r>
            <w:r w:rsidRPr="009A2699">
              <w:t>cc</w:t>
            </w:r>
            <w:r>
              <w:rPr>
                <w:rFonts w:hint="eastAsia"/>
              </w:rPr>
              <w:t>u</w:t>
            </w:r>
            <w:r>
              <w:t>racy</w:t>
            </w:r>
            <w:r>
              <w:rPr>
                <w:rFonts w:hint="eastAsia"/>
              </w:rPr>
              <w:t>(%)</w:t>
            </w:r>
          </w:p>
        </w:tc>
        <w:tc>
          <w:tcPr>
            <w:tcW w:w="1694" w:type="dxa"/>
          </w:tcPr>
          <w:p w14:paraId="03254754" w14:textId="1137C27B" w:rsidR="005F1AB0" w:rsidRPr="009A2699" w:rsidRDefault="005F1AB0" w:rsidP="005F1AB0">
            <w:pPr>
              <w:jc w:val="center"/>
            </w:pPr>
            <w:r w:rsidRPr="009A2699">
              <w:rPr>
                <w:rFonts w:hint="eastAsia"/>
              </w:rPr>
              <w:t>A</w:t>
            </w:r>
            <w:r w:rsidRPr="009A2699">
              <w:t>ttack</w:t>
            </w:r>
            <w:r>
              <w:rPr>
                <w:rFonts w:hint="eastAsia"/>
              </w:rPr>
              <w:t xml:space="preserve"> S</w:t>
            </w:r>
            <w:r w:rsidRPr="009A2699">
              <w:t xml:space="preserve">uccess </w:t>
            </w:r>
            <w:r>
              <w:rPr>
                <w:rFonts w:hint="eastAsia"/>
              </w:rPr>
              <w:t>R</w:t>
            </w:r>
            <w:r w:rsidRPr="009A2699">
              <w:t>ate</w:t>
            </w:r>
            <w:r>
              <w:rPr>
                <w:rFonts w:hint="eastAsia"/>
              </w:rPr>
              <w:t>(%)</w:t>
            </w:r>
          </w:p>
        </w:tc>
      </w:tr>
      <w:tr w:rsidR="005F1AB0" w14:paraId="043A493E" w14:textId="603D69F9" w:rsidTr="005F1AB0">
        <w:tc>
          <w:tcPr>
            <w:tcW w:w="1591" w:type="dxa"/>
            <w:vMerge w:val="restart"/>
          </w:tcPr>
          <w:p w14:paraId="5ACA9DB7" w14:textId="2D2D50A1" w:rsidR="005F1AB0" w:rsidRPr="009A2699" w:rsidRDefault="005F1AB0" w:rsidP="005F1AB0">
            <w:pPr>
              <w:spacing w:beforeLines="50" w:before="180"/>
              <w:jc w:val="center"/>
            </w:pPr>
            <w:r w:rsidRPr="009A2699">
              <w:t>Normal</w:t>
            </w:r>
          </w:p>
        </w:tc>
        <w:tc>
          <w:tcPr>
            <w:tcW w:w="1211" w:type="dxa"/>
          </w:tcPr>
          <w:p w14:paraId="4FDC9091" w14:textId="010082B0" w:rsidR="005F1AB0" w:rsidRDefault="005F1AB0" w:rsidP="005F1AB0">
            <w:pPr>
              <w:jc w:val="center"/>
            </w:pPr>
            <w:r>
              <w:rPr>
                <w:rFonts w:hint="eastAsia"/>
              </w:rPr>
              <w:t>-</w:t>
            </w:r>
          </w:p>
        </w:tc>
        <w:tc>
          <w:tcPr>
            <w:tcW w:w="2407" w:type="dxa"/>
          </w:tcPr>
          <w:p w14:paraId="2A1165F3" w14:textId="05EAD1B2" w:rsidR="005F1AB0" w:rsidRDefault="005F1AB0" w:rsidP="005F1AB0">
            <w:pPr>
              <w:jc w:val="center"/>
            </w:pPr>
            <w:r>
              <w:rPr>
                <w:rFonts w:hint="eastAsia"/>
              </w:rPr>
              <w:t>9</w:t>
            </w:r>
            <w:r>
              <w:t>8</w:t>
            </w:r>
          </w:p>
        </w:tc>
        <w:tc>
          <w:tcPr>
            <w:tcW w:w="1874" w:type="dxa"/>
          </w:tcPr>
          <w:p w14:paraId="7880E767" w14:textId="329122B0" w:rsidR="005F1AB0" w:rsidRDefault="005F1AB0" w:rsidP="005F1AB0">
            <w:pPr>
              <w:jc w:val="center"/>
            </w:pPr>
            <w:r>
              <w:rPr>
                <w:rFonts w:hint="eastAsia"/>
              </w:rPr>
              <w:t>9</w:t>
            </w:r>
            <w:r>
              <w:t>4</w:t>
            </w:r>
          </w:p>
        </w:tc>
        <w:tc>
          <w:tcPr>
            <w:tcW w:w="1694" w:type="dxa"/>
          </w:tcPr>
          <w:p w14:paraId="2F17707E" w14:textId="275D5589" w:rsidR="005F1AB0" w:rsidRDefault="005F1AB0" w:rsidP="005F1AB0">
            <w:pPr>
              <w:jc w:val="center"/>
            </w:pPr>
            <w:r>
              <w:t>-</w:t>
            </w:r>
          </w:p>
        </w:tc>
      </w:tr>
      <w:tr w:rsidR="005F1AB0" w14:paraId="6D6CE4CA" w14:textId="1847F1EA" w:rsidTr="005F1AB0">
        <w:tc>
          <w:tcPr>
            <w:tcW w:w="1591" w:type="dxa"/>
            <w:vMerge/>
          </w:tcPr>
          <w:p w14:paraId="0D6ADFC1" w14:textId="701866E7" w:rsidR="005F1AB0" w:rsidRPr="009A2699" w:rsidRDefault="005F1AB0" w:rsidP="005F1AB0">
            <w:pPr>
              <w:jc w:val="center"/>
            </w:pPr>
          </w:p>
        </w:tc>
        <w:tc>
          <w:tcPr>
            <w:tcW w:w="1211" w:type="dxa"/>
          </w:tcPr>
          <w:p w14:paraId="4FB56F6A" w14:textId="382DEC8D" w:rsidR="005F1AB0" w:rsidRDefault="005F1AB0" w:rsidP="005F1AB0">
            <w:pPr>
              <w:jc w:val="center"/>
            </w:pPr>
            <w:r>
              <w:rPr>
                <w:rFonts w:hint="eastAsia"/>
              </w:rPr>
              <w:t>Y</w:t>
            </w:r>
          </w:p>
        </w:tc>
        <w:tc>
          <w:tcPr>
            <w:tcW w:w="2407" w:type="dxa"/>
          </w:tcPr>
          <w:p w14:paraId="5816A3B6" w14:textId="34FC577F" w:rsidR="005F1AB0" w:rsidRPr="009A2699" w:rsidRDefault="005F1AB0" w:rsidP="005F1AB0">
            <w:pPr>
              <w:jc w:val="center"/>
            </w:pPr>
            <w:r>
              <w:rPr>
                <w:rFonts w:hint="eastAsia"/>
              </w:rPr>
              <w:t>99</w:t>
            </w:r>
          </w:p>
        </w:tc>
        <w:tc>
          <w:tcPr>
            <w:tcW w:w="1874" w:type="dxa"/>
          </w:tcPr>
          <w:p w14:paraId="77936A96" w14:textId="3226E8D1" w:rsidR="005F1AB0" w:rsidRPr="009A2699" w:rsidRDefault="005F1AB0" w:rsidP="005F1AB0">
            <w:pPr>
              <w:jc w:val="center"/>
            </w:pPr>
            <w:r>
              <w:t>-</w:t>
            </w:r>
          </w:p>
        </w:tc>
        <w:tc>
          <w:tcPr>
            <w:tcW w:w="1694" w:type="dxa"/>
          </w:tcPr>
          <w:p w14:paraId="1B18504A" w14:textId="37B4C447" w:rsidR="005F1AB0" w:rsidRDefault="0056632A" w:rsidP="005F1AB0">
            <w:pPr>
              <w:jc w:val="center"/>
            </w:pPr>
            <w:r>
              <w:rPr>
                <w:rFonts w:hint="eastAsia"/>
              </w:rPr>
              <w:t>70</w:t>
            </w:r>
          </w:p>
        </w:tc>
      </w:tr>
      <w:tr w:rsidR="005F1AB0" w14:paraId="201BD6DC" w14:textId="21BEAFC8" w:rsidTr="005F1AB0">
        <w:tc>
          <w:tcPr>
            <w:tcW w:w="1591" w:type="dxa"/>
            <w:vMerge w:val="restart"/>
          </w:tcPr>
          <w:p w14:paraId="280EC108" w14:textId="12675BD4" w:rsidR="005F1AB0" w:rsidRPr="009A2699" w:rsidRDefault="005F1AB0" w:rsidP="005F1AB0">
            <w:pPr>
              <w:spacing w:beforeLines="50" w:before="180"/>
              <w:jc w:val="center"/>
            </w:pPr>
            <w:r w:rsidRPr="009A2699">
              <w:t>Rainy</w:t>
            </w:r>
          </w:p>
        </w:tc>
        <w:tc>
          <w:tcPr>
            <w:tcW w:w="1211" w:type="dxa"/>
          </w:tcPr>
          <w:p w14:paraId="59100734" w14:textId="0BA25536" w:rsidR="005F1AB0" w:rsidRDefault="005F1AB0" w:rsidP="005F1AB0">
            <w:pPr>
              <w:jc w:val="center"/>
            </w:pPr>
            <w:r>
              <w:rPr>
                <w:rFonts w:hint="eastAsia"/>
              </w:rPr>
              <w:t>-</w:t>
            </w:r>
          </w:p>
        </w:tc>
        <w:tc>
          <w:tcPr>
            <w:tcW w:w="2407" w:type="dxa"/>
          </w:tcPr>
          <w:p w14:paraId="56F131AD" w14:textId="41EC2882" w:rsidR="005F1AB0" w:rsidRDefault="005F1AB0" w:rsidP="005F1AB0">
            <w:pPr>
              <w:jc w:val="center"/>
            </w:pPr>
            <w:r>
              <w:rPr>
                <w:rFonts w:hint="eastAsia"/>
              </w:rPr>
              <w:t>9</w:t>
            </w:r>
            <w:r>
              <w:t>6</w:t>
            </w:r>
          </w:p>
        </w:tc>
        <w:tc>
          <w:tcPr>
            <w:tcW w:w="1874" w:type="dxa"/>
          </w:tcPr>
          <w:p w14:paraId="7E0BA73D" w14:textId="0508DEBD" w:rsidR="005F1AB0" w:rsidRDefault="005F1AB0" w:rsidP="005F1AB0">
            <w:pPr>
              <w:jc w:val="center"/>
            </w:pPr>
            <w:r>
              <w:rPr>
                <w:rFonts w:hint="eastAsia"/>
              </w:rPr>
              <w:t>9</w:t>
            </w:r>
            <w:r>
              <w:t>6</w:t>
            </w:r>
          </w:p>
        </w:tc>
        <w:tc>
          <w:tcPr>
            <w:tcW w:w="1694" w:type="dxa"/>
          </w:tcPr>
          <w:p w14:paraId="2B6A4308" w14:textId="6B3008A7" w:rsidR="005F1AB0" w:rsidRDefault="005F1AB0" w:rsidP="005F1AB0">
            <w:pPr>
              <w:jc w:val="center"/>
            </w:pPr>
            <w:r>
              <w:t>-</w:t>
            </w:r>
          </w:p>
        </w:tc>
      </w:tr>
      <w:tr w:rsidR="005F1AB0" w14:paraId="1B144534" w14:textId="7D1951CE" w:rsidTr="005F1AB0">
        <w:tc>
          <w:tcPr>
            <w:tcW w:w="1591" w:type="dxa"/>
            <w:vMerge/>
          </w:tcPr>
          <w:p w14:paraId="05921398" w14:textId="2A6BE5BC" w:rsidR="005F1AB0" w:rsidRPr="009A2699" w:rsidRDefault="005F1AB0" w:rsidP="005F1AB0">
            <w:pPr>
              <w:spacing w:beforeLines="50" w:before="180"/>
              <w:jc w:val="center"/>
            </w:pPr>
          </w:p>
        </w:tc>
        <w:tc>
          <w:tcPr>
            <w:tcW w:w="1211" w:type="dxa"/>
          </w:tcPr>
          <w:p w14:paraId="154FA704" w14:textId="54D8BCE8" w:rsidR="005F1AB0" w:rsidRDefault="005F1AB0" w:rsidP="005F1AB0">
            <w:pPr>
              <w:jc w:val="center"/>
            </w:pPr>
            <w:r>
              <w:rPr>
                <w:rFonts w:hint="eastAsia"/>
              </w:rPr>
              <w:t>Y</w:t>
            </w:r>
          </w:p>
        </w:tc>
        <w:tc>
          <w:tcPr>
            <w:tcW w:w="2407" w:type="dxa"/>
          </w:tcPr>
          <w:p w14:paraId="50066B96" w14:textId="137547C9" w:rsidR="005F1AB0" w:rsidRPr="009A2699" w:rsidRDefault="005F1AB0" w:rsidP="005F1AB0">
            <w:pPr>
              <w:jc w:val="center"/>
            </w:pPr>
            <w:r>
              <w:rPr>
                <w:rFonts w:hint="eastAsia"/>
              </w:rPr>
              <w:t>97</w:t>
            </w:r>
          </w:p>
        </w:tc>
        <w:tc>
          <w:tcPr>
            <w:tcW w:w="1874" w:type="dxa"/>
          </w:tcPr>
          <w:p w14:paraId="215A2A44" w14:textId="390A67C8" w:rsidR="005F1AB0" w:rsidRPr="009A2699" w:rsidRDefault="005F1AB0" w:rsidP="005F1AB0">
            <w:pPr>
              <w:jc w:val="center"/>
            </w:pPr>
            <w:r>
              <w:t>-</w:t>
            </w:r>
          </w:p>
        </w:tc>
        <w:tc>
          <w:tcPr>
            <w:tcW w:w="1694" w:type="dxa"/>
          </w:tcPr>
          <w:p w14:paraId="4F6446A5" w14:textId="656BD955" w:rsidR="005F1AB0" w:rsidRDefault="00522E48" w:rsidP="005F1AB0">
            <w:pPr>
              <w:jc w:val="center"/>
            </w:pPr>
            <w:r>
              <w:rPr>
                <w:rFonts w:hint="eastAsia"/>
              </w:rPr>
              <w:t>64</w:t>
            </w:r>
          </w:p>
        </w:tc>
      </w:tr>
      <w:tr w:rsidR="005F1AB0" w14:paraId="2015E2B4" w14:textId="63986316" w:rsidTr="005F1AB0">
        <w:tc>
          <w:tcPr>
            <w:tcW w:w="1591" w:type="dxa"/>
            <w:vMerge w:val="restart"/>
          </w:tcPr>
          <w:p w14:paraId="602C341D" w14:textId="66E5C4E3" w:rsidR="005F1AB0" w:rsidRDefault="005F1AB0" w:rsidP="005F1AB0">
            <w:pPr>
              <w:spacing w:beforeLines="50" w:before="180"/>
              <w:jc w:val="center"/>
            </w:pPr>
            <w:r>
              <w:rPr>
                <w:rFonts w:hint="eastAsia"/>
              </w:rPr>
              <w:t>C</w:t>
            </w:r>
            <w:r>
              <w:t>loudy</w:t>
            </w:r>
          </w:p>
        </w:tc>
        <w:tc>
          <w:tcPr>
            <w:tcW w:w="1211" w:type="dxa"/>
          </w:tcPr>
          <w:p w14:paraId="1AD82AC2" w14:textId="6DAB9FBA" w:rsidR="005F1AB0" w:rsidRDefault="005F1AB0" w:rsidP="005F1AB0">
            <w:pPr>
              <w:jc w:val="center"/>
            </w:pPr>
            <w:r>
              <w:rPr>
                <w:rFonts w:hint="eastAsia"/>
              </w:rPr>
              <w:t>-</w:t>
            </w:r>
          </w:p>
        </w:tc>
        <w:tc>
          <w:tcPr>
            <w:tcW w:w="2407" w:type="dxa"/>
          </w:tcPr>
          <w:p w14:paraId="71ED0F5E" w14:textId="7E49710D" w:rsidR="005F1AB0" w:rsidRDefault="005F1AB0" w:rsidP="005F1AB0">
            <w:pPr>
              <w:jc w:val="center"/>
            </w:pPr>
            <w:r>
              <w:rPr>
                <w:rFonts w:hint="eastAsia"/>
              </w:rPr>
              <w:t>9</w:t>
            </w:r>
            <w:r>
              <w:t>6</w:t>
            </w:r>
          </w:p>
        </w:tc>
        <w:tc>
          <w:tcPr>
            <w:tcW w:w="1874" w:type="dxa"/>
          </w:tcPr>
          <w:p w14:paraId="2E738083" w14:textId="48FA9936" w:rsidR="005F1AB0" w:rsidRDefault="005F1AB0" w:rsidP="005F1AB0">
            <w:pPr>
              <w:jc w:val="center"/>
            </w:pPr>
            <w:r>
              <w:rPr>
                <w:rFonts w:hint="eastAsia"/>
              </w:rPr>
              <w:t>9</w:t>
            </w:r>
            <w:r>
              <w:t>4</w:t>
            </w:r>
          </w:p>
        </w:tc>
        <w:tc>
          <w:tcPr>
            <w:tcW w:w="1694" w:type="dxa"/>
          </w:tcPr>
          <w:p w14:paraId="681E267F" w14:textId="0AA9FCE8" w:rsidR="005F1AB0" w:rsidRDefault="005F1AB0" w:rsidP="005F1AB0">
            <w:pPr>
              <w:jc w:val="center"/>
            </w:pPr>
            <w:r>
              <w:t>-</w:t>
            </w:r>
          </w:p>
        </w:tc>
      </w:tr>
      <w:tr w:rsidR="005F1AB0" w14:paraId="3C0326E3" w14:textId="4E4D9DEB" w:rsidTr="005F1AB0">
        <w:tc>
          <w:tcPr>
            <w:tcW w:w="1591" w:type="dxa"/>
            <w:vMerge/>
          </w:tcPr>
          <w:p w14:paraId="73AF8ED7" w14:textId="1735B015" w:rsidR="005F1AB0" w:rsidRDefault="005F1AB0" w:rsidP="005F1AB0">
            <w:pPr>
              <w:spacing w:beforeLines="50" w:before="180"/>
            </w:pPr>
          </w:p>
        </w:tc>
        <w:tc>
          <w:tcPr>
            <w:tcW w:w="1211" w:type="dxa"/>
          </w:tcPr>
          <w:p w14:paraId="2FDCD43F" w14:textId="19D3E866" w:rsidR="005F1AB0" w:rsidRDefault="005F1AB0" w:rsidP="005F1AB0">
            <w:pPr>
              <w:jc w:val="center"/>
            </w:pPr>
            <w:r>
              <w:rPr>
                <w:rFonts w:hint="eastAsia"/>
              </w:rPr>
              <w:t>Y</w:t>
            </w:r>
          </w:p>
        </w:tc>
        <w:tc>
          <w:tcPr>
            <w:tcW w:w="2407" w:type="dxa"/>
          </w:tcPr>
          <w:p w14:paraId="3107BBBA" w14:textId="5A4F50D5" w:rsidR="005F1AB0" w:rsidRDefault="005F1AB0" w:rsidP="005F1AB0">
            <w:pPr>
              <w:jc w:val="center"/>
            </w:pPr>
            <w:r>
              <w:rPr>
                <w:rFonts w:hint="eastAsia"/>
              </w:rPr>
              <w:t>97</w:t>
            </w:r>
          </w:p>
        </w:tc>
        <w:tc>
          <w:tcPr>
            <w:tcW w:w="1874" w:type="dxa"/>
          </w:tcPr>
          <w:p w14:paraId="10B99E86" w14:textId="2638157D" w:rsidR="005F1AB0" w:rsidRDefault="005F1AB0" w:rsidP="005F1AB0">
            <w:pPr>
              <w:jc w:val="center"/>
            </w:pPr>
            <w:r>
              <w:t>-</w:t>
            </w:r>
          </w:p>
        </w:tc>
        <w:tc>
          <w:tcPr>
            <w:tcW w:w="1694" w:type="dxa"/>
          </w:tcPr>
          <w:p w14:paraId="12B01232" w14:textId="0DCEC55D" w:rsidR="005F1AB0" w:rsidRDefault="00FB0E27" w:rsidP="005F1AB0">
            <w:pPr>
              <w:jc w:val="center"/>
            </w:pPr>
            <w:r>
              <w:rPr>
                <w:rFonts w:hint="eastAsia"/>
              </w:rPr>
              <w:t>64</w:t>
            </w:r>
          </w:p>
        </w:tc>
      </w:tr>
      <w:tr w:rsidR="005F1AB0" w14:paraId="5DAA10C7" w14:textId="09B468F6" w:rsidTr="005F1AB0">
        <w:tc>
          <w:tcPr>
            <w:tcW w:w="1591" w:type="dxa"/>
            <w:vMerge w:val="restart"/>
          </w:tcPr>
          <w:p w14:paraId="38BEBB03" w14:textId="3B783A0A" w:rsidR="005F1AB0" w:rsidRDefault="005F1AB0" w:rsidP="005F1AB0">
            <w:pPr>
              <w:spacing w:beforeLines="50" w:before="180"/>
              <w:jc w:val="center"/>
            </w:pPr>
            <w:r>
              <w:rPr>
                <w:rFonts w:hint="eastAsia"/>
              </w:rPr>
              <w:t>R</w:t>
            </w:r>
            <w:r>
              <w:t>ainy +</w:t>
            </w:r>
            <w:r>
              <w:rPr>
                <w:rFonts w:hint="eastAsia"/>
              </w:rPr>
              <w:t xml:space="preserve"> </w:t>
            </w:r>
            <w:r>
              <w:t>Cloudy</w:t>
            </w:r>
          </w:p>
        </w:tc>
        <w:tc>
          <w:tcPr>
            <w:tcW w:w="1211" w:type="dxa"/>
          </w:tcPr>
          <w:p w14:paraId="08193F74" w14:textId="6C1BA73A" w:rsidR="005F1AB0" w:rsidRDefault="005F1AB0" w:rsidP="005F1AB0">
            <w:pPr>
              <w:jc w:val="center"/>
            </w:pPr>
            <w:r>
              <w:rPr>
                <w:rFonts w:hint="eastAsia"/>
              </w:rPr>
              <w:t>-</w:t>
            </w:r>
          </w:p>
        </w:tc>
        <w:tc>
          <w:tcPr>
            <w:tcW w:w="2407" w:type="dxa"/>
          </w:tcPr>
          <w:p w14:paraId="4BA4050E" w14:textId="30FF7218" w:rsidR="005F1AB0" w:rsidRDefault="005F1AB0" w:rsidP="005F1AB0">
            <w:pPr>
              <w:jc w:val="center"/>
            </w:pPr>
            <w:r>
              <w:rPr>
                <w:rFonts w:hint="eastAsia"/>
              </w:rPr>
              <w:t>9</w:t>
            </w:r>
            <w:r>
              <w:t>5</w:t>
            </w:r>
          </w:p>
        </w:tc>
        <w:tc>
          <w:tcPr>
            <w:tcW w:w="1874" w:type="dxa"/>
          </w:tcPr>
          <w:p w14:paraId="6E62C19A" w14:textId="53C119F3" w:rsidR="005F1AB0" w:rsidRDefault="005F1AB0" w:rsidP="005F1AB0">
            <w:pPr>
              <w:keepNext/>
              <w:jc w:val="center"/>
            </w:pPr>
            <w:r>
              <w:rPr>
                <w:rFonts w:hint="eastAsia"/>
              </w:rPr>
              <w:t>9</w:t>
            </w:r>
            <w:r>
              <w:t>3</w:t>
            </w:r>
          </w:p>
        </w:tc>
        <w:tc>
          <w:tcPr>
            <w:tcW w:w="1694" w:type="dxa"/>
          </w:tcPr>
          <w:p w14:paraId="692B6A4D" w14:textId="71C112F1" w:rsidR="005F1AB0" w:rsidRDefault="005F1AB0" w:rsidP="005F1AB0">
            <w:pPr>
              <w:keepNext/>
              <w:jc w:val="center"/>
            </w:pPr>
            <w:r>
              <w:t>-</w:t>
            </w:r>
          </w:p>
        </w:tc>
      </w:tr>
      <w:tr w:rsidR="005F1AB0" w14:paraId="7C8D7A8F" w14:textId="4AA723F2" w:rsidTr="005F1AB0">
        <w:tc>
          <w:tcPr>
            <w:tcW w:w="1591" w:type="dxa"/>
            <w:vMerge/>
          </w:tcPr>
          <w:p w14:paraId="5FF7B2BF" w14:textId="00CCE74F" w:rsidR="005F1AB0" w:rsidRDefault="005F1AB0" w:rsidP="005F1AB0"/>
        </w:tc>
        <w:tc>
          <w:tcPr>
            <w:tcW w:w="1211" w:type="dxa"/>
          </w:tcPr>
          <w:p w14:paraId="3A3CF99F" w14:textId="71875BE8" w:rsidR="005F1AB0" w:rsidRDefault="005F1AB0" w:rsidP="005F1AB0">
            <w:pPr>
              <w:jc w:val="center"/>
            </w:pPr>
            <w:r>
              <w:rPr>
                <w:rFonts w:hint="eastAsia"/>
              </w:rPr>
              <w:t>Y</w:t>
            </w:r>
          </w:p>
        </w:tc>
        <w:tc>
          <w:tcPr>
            <w:tcW w:w="2407" w:type="dxa"/>
          </w:tcPr>
          <w:p w14:paraId="3C9132E3" w14:textId="7E59130E" w:rsidR="005F1AB0" w:rsidRDefault="005F1AB0" w:rsidP="005F1AB0">
            <w:pPr>
              <w:jc w:val="center"/>
            </w:pPr>
            <w:r>
              <w:rPr>
                <w:rFonts w:hint="eastAsia"/>
              </w:rPr>
              <w:t>94</w:t>
            </w:r>
          </w:p>
        </w:tc>
        <w:tc>
          <w:tcPr>
            <w:tcW w:w="1874" w:type="dxa"/>
          </w:tcPr>
          <w:p w14:paraId="2959FEB7" w14:textId="39C6EBF7" w:rsidR="005F1AB0" w:rsidRDefault="005F1AB0" w:rsidP="005F1AB0">
            <w:pPr>
              <w:keepNext/>
              <w:jc w:val="center"/>
            </w:pPr>
            <w:r>
              <w:t>-</w:t>
            </w:r>
          </w:p>
        </w:tc>
        <w:tc>
          <w:tcPr>
            <w:tcW w:w="1694" w:type="dxa"/>
          </w:tcPr>
          <w:p w14:paraId="091AC7B8" w14:textId="28C1DC23" w:rsidR="005F1AB0" w:rsidRDefault="00FB0E27" w:rsidP="00F863BE">
            <w:pPr>
              <w:keepNext/>
              <w:jc w:val="center"/>
            </w:pPr>
            <w:r>
              <w:rPr>
                <w:rFonts w:hint="eastAsia"/>
              </w:rPr>
              <w:t>58</w:t>
            </w:r>
          </w:p>
        </w:tc>
      </w:tr>
    </w:tbl>
    <w:bookmarkEnd w:id="178"/>
    <w:p w14:paraId="6E89468E" w14:textId="68F53FAF" w:rsidR="00BF5F1B" w:rsidRPr="00BF5F1B" w:rsidRDefault="00BF5F1B" w:rsidP="00BF5F1B">
      <w:pPr>
        <w:jc w:val="center"/>
      </w:pPr>
      <w:r w:rsidRPr="00E13DB5">
        <w:rPr>
          <w:bCs/>
          <w:sz w:val="20"/>
          <w:szCs w:val="20"/>
        </w:rPr>
        <w:t>Trigger</w:t>
      </w:r>
      <w:r w:rsidRPr="00E13DB5">
        <w:rPr>
          <w:rFonts w:hint="eastAsia"/>
          <w:sz w:val="20"/>
          <w:szCs w:val="20"/>
        </w:rPr>
        <w:t>標示為「</w:t>
      </w:r>
      <w:r w:rsidRPr="00E13DB5">
        <w:rPr>
          <w:sz w:val="20"/>
          <w:szCs w:val="20"/>
        </w:rPr>
        <w:t>Y</w:t>
      </w:r>
      <w:r w:rsidRPr="00E13DB5">
        <w:rPr>
          <w:rFonts w:hint="eastAsia"/>
          <w:sz w:val="20"/>
          <w:szCs w:val="20"/>
        </w:rPr>
        <w:t>」時，表示此時的交通號誌是有植入了後門攻擊觸發條件的觸發器的。</w:t>
      </w:r>
    </w:p>
    <w:p w14:paraId="6734838A" w14:textId="7B252505" w:rsidR="00576C9F" w:rsidRPr="00C8746C" w:rsidRDefault="00291B41" w:rsidP="00C8746C">
      <w:pPr>
        <w:ind w:firstLine="480"/>
        <w:jc w:val="left"/>
      </w:pPr>
      <w:r>
        <w:fldChar w:fldCharType="begin"/>
      </w:r>
      <w:r>
        <w:instrText xml:space="preserve"> </w:instrText>
      </w:r>
      <w:r>
        <w:rPr>
          <w:rFonts w:hint="eastAsia"/>
        </w:rPr>
        <w:instrText>REF _Ref180605381 \h</w:instrText>
      </w:r>
      <w:r>
        <w:instrText xml:space="preserve"> </w:instrText>
      </w:r>
      <w:r>
        <w:fldChar w:fldCharType="separate"/>
      </w:r>
      <w:r w:rsidR="002B5C88">
        <w:rPr>
          <w:rFonts w:hint="eastAsia"/>
        </w:rPr>
        <w:t>圖</w:t>
      </w:r>
      <w:r w:rsidR="002B5C88">
        <w:rPr>
          <w:rFonts w:hint="eastAsia"/>
        </w:rPr>
        <w:t xml:space="preserve"> </w:t>
      </w:r>
      <w:r w:rsidR="002B5C88">
        <w:rPr>
          <w:noProof/>
        </w:rPr>
        <w:t>23</w:t>
      </w:r>
      <w:r>
        <w:fldChar w:fldCharType="end"/>
      </w:r>
      <w:r w:rsidR="00C8746C" w:rsidRPr="00C8746C">
        <w:rPr>
          <w:rFonts w:hint="eastAsia"/>
        </w:rPr>
        <w:t>為不同天氣情況下乾淨模型與</w:t>
      </w:r>
      <w:r w:rsidR="00E01982">
        <w:rPr>
          <w:rFonts w:hint="eastAsia"/>
        </w:rPr>
        <w:t>受污染</w:t>
      </w:r>
      <w:r w:rsidR="00C8746C" w:rsidRPr="00C8746C">
        <w:rPr>
          <w:rFonts w:hint="eastAsia"/>
        </w:rPr>
        <w:t>模型的分類準確率及後門攻擊成功率，圖中的</w:t>
      </w:r>
      <w:r w:rsidR="00C8746C" w:rsidRPr="00C8746C">
        <w:rPr>
          <w:rFonts w:hint="eastAsia"/>
          <w:bCs/>
        </w:rPr>
        <w:t>藍色代表</w:t>
      </w:r>
      <w:r w:rsidR="00C8746C" w:rsidRPr="00C8746C">
        <w:rPr>
          <w:rFonts w:hint="eastAsia"/>
        </w:rPr>
        <w:t>乾淨模型的分類準確率，結果顯示，即便在陰天和下雨條件下，乾淨模型的分類精度仍然非常高，保持在</w:t>
      </w:r>
      <w:r w:rsidR="00C8746C" w:rsidRPr="00C8746C">
        <w:t>97%-99%</w:t>
      </w:r>
      <w:r w:rsidR="00C8746C" w:rsidRPr="00C8746C">
        <w:rPr>
          <w:rFonts w:hint="eastAsia"/>
        </w:rPr>
        <w:t>之間。</w:t>
      </w:r>
      <w:r w:rsidR="00C8746C" w:rsidRPr="00C8746C">
        <w:rPr>
          <w:rFonts w:hint="eastAsia"/>
          <w:bCs/>
        </w:rPr>
        <w:t>橘色為</w:t>
      </w:r>
      <w:r w:rsidR="00E01982">
        <w:rPr>
          <w:rFonts w:hint="eastAsia"/>
        </w:rPr>
        <w:t>受污染</w:t>
      </w:r>
      <w:r w:rsidR="00C8746C" w:rsidRPr="00C8746C">
        <w:rPr>
          <w:rFonts w:hint="eastAsia"/>
        </w:rPr>
        <w:t>模型的分類準確率，當模型被後門攻擊污染時，乾淨的圖</w:t>
      </w:r>
      <w:r w:rsidR="000A063D">
        <w:rPr>
          <w:rFonts w:hint="eastAsia"/>
        </w:rPr>
        <w:t>像</w:t>
      </w:r>
      <w:r w:rsidR="00C8746C" w:rsidRPr="00C8746C">
        <w:rPr>
          <w:rFonts w:hint="eastAsia"/>
        </w:rPr>
        <w:t>的分類準確率有所下降，但下降幅度不多，分類準確率維持</w:t>
      </w:r>
      <w:r w:rsidR="00C8746C" w:rsidRPr="00C8746C">
        <w:t>90</w:t>
      </w:r>
      <w:r w:rsidR="00C8746C" w:rsidRPr="00C8746C">
        <w:rPr>
          <w:rFonts w:hint="eastAsia"/>
        </w:rPr>
        <w:t>％</w:t>
      </w:r>
      <w:r w:rsidR="00AB71A1">
        <w:rPr>
          <w:rFonts w:hint="eastAsia"/>
        </w:rPr>
        <w:t>左右</w:t>
      </w:r>
      <w:r w:rsidR="00C8746C" w:rsidRPr="00C8746C">
        <w:rPr>
          <w:rFonts w:hint="eastAsia"/>
        </w:rPr>
        <w:t>。這顯示了後門攻擊的特</w:t>
      </w:r>
      <w:r w:rsidR="00757CBE">
        <w:rPr>
          <w:rFonts w:hint="eastAsia"/>
        </w:rPr>
        <w:t>性</w:t>
      </w:r>
      <w:r w:rsidR="00C8746C" w:rsidRPr="00C8746C">
        <w:rPr>
          <w:rFonts w:hint="eastAsia"/>
        </w:rPr>
        <w:t>，在乾淨圖</w:t>
      </w:r>
      <w:r w:rsidR="000A063D">
        <w:rPr>
          <w:rFonts w:hint="eastAsia"/>
        </w:rPr>
        <w:t>像</w:t>
      </w:r>
      <w:r w:rsidR="00C8746C" w:rsidRPr="00C8746C">
        <w:rPr>
          <w:rFonts w:hint="eastAsia"/>
        </w:rPr>
        <w:t>中還是會保持</w:t>
      </w:r>
      <w:r w:rsidR="00AB71A1">
        <w:rPr>
          <w:rFonts w:hint="eastAsia"/>
        </w:rPr>
        <w:t>較高</w:t>
      </w:r>
      <w:r w:rsidR="00C8746C" w:rsidRPr="00C8746C">
        <w:rPr>
          <w:rFonts w:hint="eastAsia"/>
        </w:rPr>
        <w:t>的準確率。</w:t>
      </w:r>
      <w:r w:rsidR="00576C9F" w:rsidRPr="00C8746C">
        <w:rPr>
          <w:rFonts w:hint="eastAsia"/>
          <w:bCs/>
        </w:rPr>
        <w:t>灰色和黃色代表</w:t>
      </w:r>
      <w:r w:rsidR="00AB71A1">
        <w:rPr>
          <w:rFonts w:hint="eastAsia"/>
          <w:bCs/>
        </w:rPr>
        <w:t>正面視角及</w:t>
      </w:r>
      <w:r w:rsidR="00AB71A1">
        <w:rPr>
          <w:bCs/>
        </w:rPr>
        <w:t>45</w:t>
      </w:r>
      <w:r w:rsidR="00AB71A1">
        <w:rPr>
          <w:rFonts w:hint="eastAsia"/>
          <w:bCs/>
        </w:rPr>
        <w:t>度視角的</w:t>
      </w:r>
      <w:r w:rsidR="00576C9F" w:rsidRPr="00C8746C">
        <w:rPr>
          <w:rFonts w:hint="eastAsia"/>
        </w:rPr>
        <w:t>後門攻擊成功</w:t>
      </w:r>
      <w:r w:rsidR="00576C9F" w:rsidRPr="00C8746C">
        <w:rPr>
          <w:rFonts w:hint="eastAsia"/>
        </w:rPr>
        <w:lastRenderedPageBreak/>
        <w:t>率</w:t>
      </w:r>
      <w:r w:rsidR="00C8746C" w:rsidRPr="00C8746C">
        <w:rPr>
          <w:rFonts w:hint="eastAsia"/>
        </w:rPr>
        <w:t>，</w:t>
      </w:r>
      <w:r w:rsidR="00576C9F" w:rsidRPr="00C8746C">
        <w:rPr>
          <w:rFonts w:hint="eastAsia"/>
        </w:rPr>
        <w:t>與數位層面相比</w:t>
      </w:r>
      <w:r w:rsidR="00C8746C" w:rsidRPr="00C8746C">
        <w:rPr>
          <w:rFonts w:hint="eastAsia"/>
        </w:rPr>
        <w:t>，</w:t>
      </w:r>
      <w:r w:rsidR="00576C9F" w:rsidRPr="00C8746C">
        <w:rPr>
          <w:rFonts w:hint="eastAsia"/>
        </w:rPr>
        <w:t>四種天氣情況的攻擊成功率都有下降</w:t>
      </w:r>
      <w:r w:rsidR="00C8746C" w:rsidRPr="00C8746C">
        <w:rPr>
          <w:rFonts w:hint="eastAsia"/>
        </w:rPr>
        <w:t>，</w:t>
      </w:r>
      <w:r w:rsidR="00576C9F" w:rsidRPr="00C8746C">
        <w:rPr>
          <w:rFonts w:hint="eastAsia"/>
        </w:rPr>
        <w:t>特別是在陰天且下雨的複合條件下，攻擊成功率最低只有</w:t>
      </w:r>
      <w:r w:rsidR="00576C9F" w:rsidRPr="00C8746C">
        <w:t>58%</w:t>
      </w:r>
      <w:r w:rsidR="00576C9F" w:rsidRPr="00C8746C">
        <w:rPr>
          <w:rFonts w:hint="eastAsia"/>
        </w:rPr>
        <w:t>。</w:t>
      </w:r>
    </w:p>
    <w:p w14:paraId="645804F0" w14:textId="1D6D16D3" w:rsidR="00722789" w:rsidRPr="00C8746C" w:rsidRDefault="00AB71A1" w:rsidP="00291B41">
      <w:pPr>
        <w:ind w:firstLine="480"/>
      </w:pPr>
      <w:r>
        <w:rPr>
          <w:rFonts w:hint="eastAsia"/>
        </w:rPr>
        <w:t>此外，</w:t>
      </w:r>
      <w:r>
        <w:rPr>
          <w:rFonts w:hint="eastAsia"/>
        </w:rPr>
        <w:fldChar w:fldCharType="begin"/>
      </w:r>
      <w:r>
        <w:instrText xml:space="preserve"> </w:instrText>
      </w:r>
      <w:r>
        <w:rPr>
          <w:rFonts w:hint="eastAsia"/>
        </w:rPr>
        <w:instrText>REF _Ref180605381 \h</w:instrText>
      </w:r>
      <w:r>
        <w:instrText xml:space="preserve"> </w:instrText>
      </w:r>
      <w:r>
        <w:fldChar w:fldCharType="separate"/>
      </w:r>
      <w:r>
        <w:rPr>
          <w:rFonts w:hint="eastAsia"/>
        </w:rPr>
        <w:t>圖</w:t>
      </w:r>
      <w:r>
        <w:rPr>
          <w:rFonts w:hint="eastAsia"/>
        </w:rPr>
        <w:t xml:space="preserve"> </w:t>
      </w:r>
      <w:r>
        <w:rPr>
          <w:noProof/>
        </w:rPr>
        <w:t>23</w:t>
      </w:r>
      <w:r>
        <w:fldChar w:fldCharType="end"/>
      </w:r>
      <w:r w:rsidR="00C8746C" w:rsidRPr="00C8746C">
        <w:rPr>
          <w:rFonts w:hint="eastAsia"/>
        </w:rPr>
        <w:t>反映出環境因素對於後門攻擊成效的影響，尤其是在下雨和陰天的天氣下，攻擊成功率顯著降低，這可能是因為天氣條件降低了觸發器的可見性，減少了攻擊的有效性。</w:t>
      </w:r>
    </w:p>
    <w:p w14:paraId="22D65965" w14:textId="77777777" w:rsidR="00BA4CF1" w:rsidRDefault="00BA4CF1" w:rsidP="00DF3655">
      <w:r w:rsidRPr="00BA4CF1">
        <w:rPr>
          <w:noProof/>
        </w:rPr>
        <w:drawing>
          <wp:inline distT="0" distB="0" distL="0" distR="0" wp14:anchorId="0C9CCE06" wp14:editId="02675F55">
            <wp:extent cx="5579745" cy="2999433"/>
            <wp:effectExtent l="0" t="0" r="1905" b="10795"/>
            <wp:docPr id="1821864242" name="圖表 1821864242">
              <a:extLst xmlns:a="http://schemas.openxmlformats.org/drawingml/2006/main">
                <a:ext uri="{FF2B5EF4-FFF2-40B4-BE49-F238E27FC236}">
                  <a16:creationId xmlns:a16="http://schemas.microsoft.com/office/drawing/2014/main" id="{C21C33E6-4A43-48E7-B174-E82D2A594B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5FAC55E7" w14:textId="428501C0" w:rsidR="008C7485" w:rsidRDefault="00BA4CF1" w:rsidP="00291B41">
      <w:pPr>
        <w:pStyle w:val="af8"/>
        <w:jc w:val="center"/>
      </w:pPr>
      <w:bookmarkStart w:id="179" w:name="_Ref180605381"/>
      <w:bookmarkStart w:id="180" w:name="_Toc1806118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23</w:t>
      </w:r>
      <w:r>
        <w:fldChar w:fldCharType="end"/>
      </w:r>
      <w:bookmarkEnd w:id="179"/>
      <w:r>
        <w:rPr>
          <w:rFonts w:hint="eastAsia"/>
        </w:rPr>
        <w:t>.</w:t>
      </w:r>
      <w:r w:rsidR="00C8746C">
        <w:rPr>
          <w:rFonts w:hint="eastAsia"/>
        </w:rPr>
        <w:t xml:space="preserve"> </w:t>
      </w:r>
      <w:r w:rsidR="00C8746C">
        <w:rPr>
          <w:rFonts w:hint="eastAsia"/>
        </w:rPr>
        <w:t>不同天氣情況下</w:t>
      </w:r>
      <w:r w:rsidR="00C8746C" w:rsidRPr="00C8746C">
        <w:rPr>
          <w:rFonts w:hint="eastAsia"/>
        </w:rPr>
        <w:t>乾淨模型與</w:t>
      </w:r>
      <w:r w:rsidR="00E01982">
        <w:rPr>
          <w:rFonts w:hint="eastAsia"/>
        </w:rPr>
        <w:t>受污染</w:t>
      </w:r>
      <w:r w:rsidR="00C8746C" w:rsidRPr="00C8746C">
        <w:rPr>
          <w:rFonts w:hint="eastAsia"/>
        </w:rPr>
        <w:t>模型的分類準確率及後門攻擊成功率</w:t>
      </w:r>
      <w:bookmarkEnd w:id="180"/>
    </w:p>
    <w:p w14:paraId="59E33ACB" w14:textId="68C6E77E" w:rsidR="00C27076" w:rsidRDefault="002715E8" w:rsidP="00BC4C07">
      <w:pPr>
        <w:pStyle w:val="a2"/>
        <w:ind w:right="240"/>
      </w:pPr>
      <w:bookmarkStart w:id="181" w:name="_Toc180611784"/>
      <w:r>
        <w:rPr>
          <w:rFonts w:hint="eastAsia"/>
        </w:rPr>
        <w:t>晴天</w:t>
      </w:r>
      <w:bookmarkEnd w:id="181"/>
    </w:p>
    <w:p w14:paraId="31ABC7A8" w14:textId="246FD3C8" w:rsidR="00D402A1" w:rsidRDefault="00D402A1" w:rsidP="00D402A1">
      <w:pPr>
        <w:ind w:firstLine="480"/>
      </w:pPr>
      <w:r>
        <w:rPr>
          <w:rFonts w:hint="eastAsia"/>
        </w:rPr>
        <w:t>接著我們將討論在不同天</w:t>
      </w:r>
      <w:r w:rsidR="00AB71A1">
        <w:rPr>
          <w:rFonts w:hint="eastAsia"/>
        </w:rPr>
        <w:t>氣</w:t>
      </w:r>
      <w:r>
        <w:rPr>
          <w:rFonts w:hint="eastAsia"/>
        </w:rPr>
        <w:t>情況下後門攻擊失敗的原因。</w:t>
      </w:r>
      <w:r w:rsidRPr="00757CBE">
        <w:rPr>
          <w:szCs w:val="24"/>
        </w:rPr>
        <w:fldChar w:fldCharType="begin"/>
      </w:r>
      <w:r w:rsidRPr="00757CBE">
        <w:rPr>
          <w:szCs w:val="24"/>
        </w:rPr>
        <w:instrText xml:space="preserve"> </w:instrText>
      </w:r>
      <w:r w:rsidRPr="00757CBE">
        <w:rPr>
          <w:rFonts w:hint="eastAsia"/>
          <w:szCs w:val="24"/>
        </w:rPr>
        <w:instrText>REF _Ref180605454 \h</w:instrText>
      </w:r>
      <w:r w:rsidRPr="00757CBE">
        <w:rPr>
          <w:szCs w:val="24"/>
        </w:rPr>
        <w:instrText xml:space="preserve"> </w:instrText>
      </w:r>
      <w:r w:rsidRPr="00757CBE">
        <w:rPr>
          <w:szCs w:val="24"/>
        </w:rPr>
      </w:r>
      <w:r w:rsidR="00757CBE" w:rsidRPr="00757CBE">
        <w:rPr>
          <w:szCs w:val="24"/>
        </w:rPr>
        <w:instrText xml:space="preserve"> \* MERGEFORMAT </w:instrText>
      </w:r>
      <w:r w:rsidRPr="00757CBE">
        <w:rPr>
          <w:szCs w:val="24"/>
        </w:rPr>
        <w:fldChar w:fldCharType="separate"/>
      </w:r>
      <w:r w:rsidR="002B5C88" w:rsidRPr="00757CBE">
        <w:rPr>
          <w:rFonts w:hint="eastAsia"/>
          <w:szCs w:val="24"/>
        </w:rPr>
        <w:t>表</w:t>
      </w:r>
      <w:r w:rsidR="002B5C88" w:rsidRPr="00757CBE">
        <w:rPr>
          <w:rFonts w:hint="eastAsia"/>
          <w:szCs w:val="24"/>
        </w:rPr>
        <w:t xml:space="preserve"> </w:t>
      </w:r>
      <w:r w:rsidR="002B5C88" w:rsidRPr="00757CBE">
        <w:rPr>
          <w:noProof/>
          <w:szCs w:val="24"/>
        </w:rPr>
        <w:t>10</w:t>
      </w:r>
      <w:r w:rsidRPr="00757CBE">
        <w:rPr>
          <w:szCs w:val="24"/>
        </w:rPr>
        <w:fldChar w:fldCharType="end"/>
      </w:r>
      <w:r>
        <w:rPr>
          <w:rFonts w:hint="eastAsia"/>
        </w:rPr>
        <w:t>為</w:t>
      </w:r>
      <w:r w:rsidR="00AB71A1">
        <w:rPr>
          <w:rFonts w:hint="eastAsia"/>
        </w:rPr>
        <w:t>晴天</w:t>
      </w:r>
      <w:r>
        <w:rPr>
          <w:rFonts w:hint="eastAsia"/>
        </w:rPr>
        <w:t>下的模型</w:t>
      </w:r>
      <w:r w:rsidRPr="008C7485">
        <w:rPr>
          <w:rFonts w:hint="eastAsia"/>
        </w:rPr>
        <w:t>準確率及後門攻擊成功率</w:t>
      </w:r>
      <w:r>
        <w:rPr>
          <w:rFonts w:hint="eastAsia"/>
        </w:rPr>
        <w:t>，正面</w:t>
      </w:r>
      <w:r w:rsidR="00E01982">
        <w:rPr>
          <w:rFonts w:hint="eastAsia"/>
        </w:rPr>
        <w:t>視角</w:t>
      </w:r>
      <w:r>
        <w:rPr>
          <w:rFonts w:hint="eastAsia"/>
        </w:rPr>
        <w:t>的後門攻擊成功率達到</w:t>
      </w:r>
      <w:r>
        <w:rPr>
          <w:rFonts w:hint="eastAsia"/>
        </w:rPr>
        <w:t xml:space="preserve"> 72%</w:t>
      </w:r>
      <w:r w:rsidR="00AB71A1">
        <w:rPr>
          <w:rFonts w:hint="eastAsia"/>
        </w:rPr>
        <w:t>。</w:t>
      </w:r>
      <w:r>
        <w:rPr>
          <w:rFonts w:hint="eastAsia"/>
        </w:rPr>
        <w:t>從影片的每一</w:t>
      </w:r>
      <w:r w:rsidR="00757CBE">
        <w:rPr>
          <w:rFonts w:ascii="Apple Color Emoji" w:hAnsi="Apple Color Emoji" w:cs="Apple Color Emoji" w:hint="eastAsia"/>
        </w:rPr>
        <w:t>幀</w:t>
      </w:r>
      <w:r>
        <w:rPr>
          <w:rFonts w:hint="eastAsia"/>
        </w:rPr>
        <w:t>中可以觀察到，攻擊失敗的情況大多發生在車子與路牌距離較遠的情況下，如</w:t>
      </w:r>
      <w:r>
        <w:fldChar w:fldCharType="begin"/>
      </w:r>
      <w:r>
        <w:instrText xml:space="preserve"> </w:instrText>
      </w:r>
      <w:r>
        <w:rPr>
          <w:rFonts w:hint="eastAsia"/>
        </w:rPr>
        <w:instrText>REF _Ref180605475 \h</w:instrText>
      </w:r>
      <w:r>
        <w:instrText xml:space="preserve"> </w:instrText>
      </w:r>
      <w:r>
        <w:fldChar w:fldCharType="separate"/>
      </w:r>
      <w:r w:rsidR="002B5C88">
        <w:rPr>
          <w:rFonts w:hint="eastAsia"/>
        </w:rPr>
        <w:t>圖</w:t>
      </w:r>
      <w:r w:rsidR="002B5C88">
        <w:rPr>
          <w:rFonts w:hint="eastAsia"/>
        </w:rPr>
        <w:t xml:space="preserve"> </w:t>
      </w:r>
      <w:r w:rsidR="002B5C88">
        <w:rPr>
          <w:noProof/>
        </w:rPr>
        <w:t>25</w:t>
      </w:r>
      <w:r>
        <w:fldChar w:fldCharType="end"/>
      </w:r>
      <w:r w:rsidR="00757CBE">
        <w:rPr>
          <w:rFonts w:hint="eastAsia"/>
        </w:rPr>
        <w:t xml:space="preserve"> </w:t>
      </w:r>
      <w:r>
        <w:rPr>
          <w:rFonts w:hint="eastAsia"/>
        </w:rPr>
        <w:t>(a</w:t>
      </w:r>
      <w:r>
        <w:t>)(b)</w:t>
      </w:r>
      <w:r>
        <w:rPr>
          <w:rFonts w:hint="eastAsia"/>
        </w:rPr>
        <w:t>因為距離過遠，導致攻擊失敗。</w:t>
      </w:r>
      <w:r>
        <w:fldChar w:fldCharType="begin"/>
      </w:r>
      <w:r>
        <w:instrText xml:space="preserve"> </w:instrText>
      </w:r>
      <w:r>
        <w:rPr>
          <w:rFonts w:hint="eastAsia"/>
        </w:rPr>
        <w:instrText>REF _Ref180605494 \h</w:instrText>
      </w:r>
      <w:r>
        <w:instrText xml:space="preserve"> </w:instrText>
      </w:r>
      <w:r>
        <w:fldChar w:fldCharType="separate"/>
      </w:r>
      <w:r w:rsidR="002B5C88">
        <w:rPr>
          <w:rFonts w:hint="eastAsia"/>
        </w:rPr>
        <w:t>圖</w:t>
      </w:r>
      <w:r w:rsidR="002B5C88">
        <w:rPr>
          <w:rFonts w:hint="eastAsia"/>
        </w:rPr>
        <w:t xml:space="preserve"> </w:t>
      </w:r>
      <w:r w:rsidR="002B5C88">
        <w:rPr>
          <w:noProof/>
        </w:rPr>
        <w:t>24</w:t>
      </w:r>
      <w:r>
        <w:fldChar w:fldCharType="end"/>
      </w:r>
      <w:r>
        <w:rPr>
          <w:rFonts w:hint="eastAsia"/>
        </w:rPr>
        <w:t>為</w:t>
      </w:r>
      <w:r w:rsidRPr="008C7485">
        <w:rPr>
          <w:rFonts w:hint="eastAsia"/>
        </w:rPr>
        <w:t>自駕車與交通號誌路牌的距離</w:t>
      </w:r>
      <w:r>
        <w:rPr>
          <w:rFonts w:hint="eastAsia"/>
        </w:rPr>
        <w:t>影響攻擊成功率的關係圖，當距離</w:t>
      </w:r>
      <w:r w:rsidRPr="008C7485">
        <w:rPr>
          <w:rFonts w:hint="eastAsia"/>
        </w:rPr>
        <w:t>越近時</w:t>
      </w:r>
      <w:r>
        <w:rPr>
          <w:rFonts w:hint="eastAsia"/>
        </w:rPr>
        <w:t>，</w:t>
      </w:r>
      <w:r w:rsidRPr="008C7485">
        <w:rPr>
          <w:rFonts w:hint="eastAsia"/>
        </w:rPr>
        <w:t>攻擊成功率越高</w:t>
      </w:r>
      <w:r>
        <w:rPr>
          <w:rFonts w:hint="eastAsia"/>
        </w:rPr>
        <w:t>。</w:t>
      </w:r>
      <w:r w:rsidR="00AB71A1">
        <w:rPr>
          <w:rFonts w:hint="eastAsia"/>
        </w:rPr>
        <w:t>當</w:t>
      </w:r>
      <w:r w:rsidRPr="008C7485">
        <w:rPr>
          <w:rFonts w:hint="eastAsia"/>
        </w:rPr>
        <w:t>距離小於</w:t>
      </w:r>
      <w:r w:rsidRPr="008C7485">
        <w:t>3</w:t>
      </w:r>
      <w:r w:rsidRPr="008C7485">
        <w:rPr>
          <w:rFonts w:hint="eastAsia"/>
        </w:rPr>
        <w:t>公尺時，攻擊成功率到達</w:t>
      </w:r>
      <w:r w:rsidRPr="008C7485">
        <w:t>99%</w:t>
      </w:r>
      <w:r w:rsidR="00AB71A1">
        <w:rPr>
          <w:rFonts w:hint="eastAsia"/>
        </w:rPr>
        <w:t>。此結果</w:t>
      </w:r>
      <w:r w:rsidRPr="008C7485">
        <w:rPr>
          <w:rFonts w:hint="eastAsia"/>
        </w:rPr>
        <w:t>可能與解析度有關，因為在較遠距離時，相機捕捉到的圖像細節會減少，導致路牌的特徵不夠明顯，</w:t>
      </w:r>
      <w:r w:rsidR="00AB71A1">
        <w:rPr>
          <w:rFonts w:hint="eastAsia"/>
        </w:rPr>
        <w:t>進</w:t>
      </w:r>
      <w:r w:rsidRPr="008C7485">
        <w:rPr>
          <w:rFonts w:hint="eastAsia"/>
        </w:rPr>
        <w:t>而影響模型對觸發器的辨識能力。</w:t>
      </w:r>
    </w:p>
    <w:p w14:paraId="3B7FC218" w14:textId="2F45E1B2" w:rsidR="00D402A1" w:rsidRDefault="00D402A1" w:rsidP="00D402A1">
      <w:pPr>
        <w:ind w:firstLine="480"/>
      </w:pPr>
    </w:p>
    <w:p w14:paraId="26F04561" w14:textId="77777777" w:rsidR="00D402A1" w:rsidRDefault="00D402A1" w:rsidP="00D402A1">
      <w:pPr>
        <w:ind w:firstLine="480"/>
      </w:pPr>
    </w:p>
    <w:p w14:paraId="59A8C1E9" w14:textId="2D73ADB9" w:rsidR="008C7485" w:rsidRPr="00DF3655" w:rsidRDefault="008C7485" w:rsidP="00DF3655">
      <w:pPr>
        <w:jc w:val="center"/>
        <w:rPr>
          <w:sz w:val="20"/>
        </w:rPr>
      </w:pPr>
      <w:bookmarkStart w:id="182" w:name="_Ref180605454"/>
      <w:bookmarkStart w:id="183" w:name="_Toc180611833"/>
      <w:r w:rsidRPr="00DF3655">
        <w:rPr>
          <w:rFonts w:hint="eastAsia"/>
          <w:sz w:val="20"/>
        </w:rPr>
        <w:lastRenderedPageBreak/>
        <w:t>表</w:t>
      </w:r>
      <w:r w:rsidRPr="00DF3655">
        <w:rPr>
          <w:rFonts w:hint="eastAsia"/>
          <w:sz w:val="20"/>
        </w:rPr>
        <w:t xml:space="preserve"> </w:t>
      </w:r>
      <w:r w:rsidRPr="00DF3655">
        <w:rPr>
          <w:sz w:val="20"/>
        </w:rPr>
        <w:fldChar w:fldCharType="begin"/>
      </w:r>
      <w:r w:rsidRPr="00DF3655">
        <w:rPr>
          <w:sz w:val="20"/>
        </w:rPr>
        <w:instrText xml:space="preserve"> </w:instrText>
      </w:r>
      <w:r w:rsidRPr="00DF3655">
        <w:rPr>
          <w:rFonts w:hint="eastAsia"/>
          <w:sz w:val="20"/>
        </w:rPr>
        <w:instrText xml:space="preserve">SEQ </w:instrText>
      </w:r>
      <w:r w:rsidRPr="00DF3655">
        <w:rPr>
          <w:rFonts w:hint="eastAsia"/>
          <w:sz w:val="20"/>
        </w:rPr>
        <w:instrText>表</w:instrText>
      </w:r>
      <w:r w:rsidRPr="00DF3655">
        <w:rPr>
          <w:rFonts w:hint="eastAsia"/>
          <w:sz w:val="20"/>
        </w:rPr>
        <w:instrText xml:space="preserve"> \* ARABIC</w:instrText>
      </w:r>
      <w:r w:rsidRPr="00DF3655">
        <w:rPr>
          <w:sz w:val="20"/>
        </w:rPr>
        <w:instrText xml:space="preserve"> </w:instrText>
      </w:r>
      <w:r w:rsidRPr="00DF3655">
        <w:rPr>
          <w:sz w:val="20"/>
        </w:rPr>
        <w:fldChar w:fldCharType="separate"/>
      </w:r>
      <w:r w:rsidR="002B5C88">
        <w:rPr>
          <w:noProof/>
          <w:sz w:val="20"/>
        </w:rPr>
        <w:t>10</w:t>
      </w:r>
      <w:r w:rsidRPr="00DF3655">
        <w:rPr>
          <w:sz w:val="20"/>
        </w:rPr>
        <w:fldChar w:fldCharType="end"/>
      </w:r>
      <w:bookmarkEnd w:id="182"/>
      <w:r w:rsidRPr="00DF3655">
        <w:rPr>
          <w:rFonts w:hint="eastAsia"/>
          <w:sz w:val="20"/>
        </w:rPr>
        <w:t xml:space="preserve">. </w:t>
      </w:r>
      <w:r w:rsidRPr="00DF3655">
        <w:rPr>
          <w:rFonts w:hint="eastAsia"/>
          <w:sz w:val="20"/>
        </w:rPr>
        <w:t>晴天狀況下模型準確率及後門攻擊成功率</w:t>
      </w:r>
      <w:bookmarkEnd w:id="183"/>
    </w:p>
    <w:tbl>
      <w:tblPr>
        <w:tblStyle w:val="af3"/>
        <w:tblpPr w:leftFromText="180" w:rightFromText="180" w:vertAnchor="text" w:horzAnchor="margin" w:tblpY="5"/>
        <w:tblW w:w="0" w:type="auto"/>
        <w:tblLook w:val="04A0" w:firstRow="1" w:lastRow="0" w:firstColumn="1" w:lastColumn="0" w:noHBand="0" w:noVBand="1"/>
      </w:tblPr>
      <w:tblGrid>
        <w:gridCol w:w="1838"/>
        <w:gridCol w:w="2313"/>
        <w:gridCol w:w="2313"/>
        <w:gridCol w:w="2313"/>
      </w:tblGrid>
      <w:tr w:rsidR="008C7485" w14:paraId="2CBDB834" w14:textId="77777777" w:rsidTr="008C7485">
        <w:tc>
          <w:tcPr>
            <w:tcW w:w="1838" w:type="dxa"/>
          </w:tcPr>
          <w:p w14:paraId="02C389E2" w14:textId="77777777" w:rsidR="008C7485" w:rsidRDefault="008C7485" w:rsidP="008C7485">
            <w:pPr>
              <w:jc w:val="center"/>
            </w:pPr>
          </w:p>
        </w:tc>
        <w:tc>
          <w:tcPr>
            <w:tcW w:w="2313" w:type="dxa"/>
          </w:tcPr>
          <w:p w14:paraId="228D5262" w14:textId="77777777" w:rsidR="008C7485" w:rsidRDefault="008C7485" w:rsidP="008C7485">
            <w:pPr>
              <w:jc w:val="center"/>
            </w:pPr>
            <w:r>
              <w:rPr>
                <w:rFonts w:hint="eastAsia"/>
              </w:rPr>
              <w:t>C</w:t>
            </w:r>
            <w:r>
              <w:t>lean Model</w:t>
            </w:r>
          </w:p>
        </w:tc>
        <w:tc>
          <w:tcPr>
            <w:tcW w:w="4626" w:type="dxa"/>
            <w:gridSpan w:val="2"/>
          </w:tcPr>
          <w:p w14:paraId="229E44AF" w14:textId="77777777" w:rsidR="008C7485" w:rsidRDefault="008C7485" w:rsidP="008C7485">
            <w:pPr>
              <w:jc w:val="center"/>
            </w:pPr>
            <w:r>
              <w:rPr>
                <w:rFonts w:hint="eastAsia"/>
              </w:rPr>
              <w:t>P</w:t>
            </w:r>
            <w:r>
              <w:t>oisoned Model</w:t>
            </w:r>
          </w:p>
        </w:tc>
      </w:tr>
      <w:tr w:rsidR="008C7485" w14:paraId="32773C00" w14:textId="77777777" w:rsidTr="008C7485">
        <w:tc>
          <w:tcPr>
            <w:tcW w:w="1838" w:type="dxa"/>
          </w:tcPr>
          <w:p w14:paraId="05507970" w14:textId="77777777" w:rsidR="008C7485" w:rsidRDefault="008C7485" w:rsidP="008C7485">
            <w:pPr>
              <w:jc w:val="center"/>
            </w:pPr>
          </w:p>
        </w:tc>
        <w:tc>
          <w:tcPr>
            <w:tcW w:w="2313" w:type="dxa"/>
          </w:tcPr>
          <w:p w14:paraId="7B4F694B" w14:textId="77777777" w:rsidR="008C7485" w:rsidRDefault="008C7485" w:rsidP="008C7485">
            <w:pPr>
              <w:jc w:val="center"/>
            </w:pPr>
            <w:r>
              <w:rPr>
                <w:rFonts w:hint="eastAsia"/>
              </w:rPr>
              <w:t>C</w:t>
            </w:r>
            <w:r>
              <w:t>lassification Accuracy(%)</w:t>
            </w:r>
          </w:p>
        </w:tc>
        <w:tc>
          <w:tcPr>
            <w:tcW w:w="2313" w:type="dxa"/>
          </w:tcPr>
          <w:p w14:paraId="30875783" w14:textId="77777777" w:rsidR="008C7485" w:rsidRDefault="008C7485" w:rsidP="008C7485">
            <w:pPr>
              <w:jc w:val="center"/>
            </w:pPr>
            <w:r w:rsidRPr="009D4E73">
              <w:t>Classification Accuracy(%)</w:t>
            </w:r>
          </w:p>
        </w:tc>
        <w:tc>
          <w:tcPr>
            <w:tcW w:w="2313" w:type="dxa"/>
          </w:tcPr>
          <w:p w14:paraId="5334FA68" w14:textId="77777777" w:rsidR="008C7485" w:rsidRDefault="008C7485" w:rsidP="008C7485">
            <w:pPr>
              <w:jc w:val="center"/>
            </w:pPr>
            <w:r>
              <w:rPr>
                <w:rFonts w:hint="eastAsia"/>
              </w:rPr>
              <w:t>A</w:t>
            </w:r>
            <w:r>
              <w:t>ttack Success Rate(%)</w:t>
            </w:r>
          </w:p>
        </w:tc>
      </w:tr>
      <w:tr w:rsidR="008C7485" w14:paraId="6D10DF38" w14:textId="77777777" w:rsidTr="008C7485">
        <w:tc>
          <w:tcPr>
            <w:tcW w:w="1838" w:type="dxa"/>
          </w:tcPr>
          <w:p w14:paraId="2345AC23" w14:textId="77777777" w:rsidR="008C7485" w:rsidRDefault="008C7485" w:rsidP="008C7485">
            <w:pPr>
              <w:jc w:val="center"/>
            </w:pPr>
            <w:r>
              <w:rPr>
                <w:rFonts w:hint="eastAsia"/>
              </w:rPr>
              <w:t>正面</w:t>
            </w:r>
          </w:p>
        </w:tc>
        <w:tc>
          <w:tcPr>
            <w:tcW w:w="2313" w:type="dxa"/>
          </w:tcPr>
          <w:p w14:paraId="42E96FEA" w14:textId="77777777" w:rsidR="008C7485" w:rsidRDefault="008C7485" w:rsidP="008C7485">
            <w:pPr>
              <w:jc w:val="center"/>
            </w:pPr>
            <w:r>
              <w:rPr>
                <w:rFonts w:hint="eastAsia"/>
              </w:rPr>
              <w:t>8</w:t>
            </w:r>
            <w:r>
              <w:t>3</w:t>
            </w:r>
          </w:p>
        </w:tc>
        <w:tc>
          <w:tcPr>
            <w:tcW w:w="2313" w:type="dxa"/>
          </w:tcPr>
          <w:p w14:paraId="10773C80" w14:textId="77777777" w:rsidR="008C7485" w:rsidRDefault="008C7485" w:rsidP="008C7485">
            <w:pPr>
              <w:jc w:val="center"/>
            </w:pPr>
            <w:r>
              <w:rPr>
                <w:rFonts w:hint="eastAsia"/>
              </w:rPr>
              <w:t>8</w:t>
            </w:r>
            <w:r>
              <w:t>9</w:t>
            </w:r>
          </w:p>
        </w:tc>
        <w:tc>
          <w:tcPr>
            <w:tcW w:w="2313" w:type="dxa"/>
          </w:tcPr>
          <w:p w14:paraId="4958C1D5" w14:textId="77777777" w:rsidR="008C7485" w:rsidRDefault="008C7485" w:rsidP="008C7485">
            <w:pPr>
              <w:jc w:val="center"/>
            </w:pPr>
            <w:r>
              <w:rPr>
                <w:rFonts w:hint="eastAsia"/>
              </w:rPr>
              <w:t>7</w:t>
            </w:r>
            <w:r>
              <w:t>2</w:t>
            </w:r>
          </w:p>
        </w:tc>
      </w:tr>
      <w:tr w:rsidR="008C7485" w14:paraId="6CCCAEFE" w14:textId="77777777" w:rsidTr="008C7485">
        <w:tc>
          <w:tcPr>
            <w:tcW w:w="1838" w:type="dxa"/>
          </w:tcPr>
          <w:p w14:paraId="3B505530" w14:textId="77777777" w:rsidR="008C7485" w:rsidRDefault="008C7485" w:rsidP="008C7485">
            <w:pPr>
              <w:jc w:val="center"/>
            </w:pPr>
            <w:r>
              <w:rPr>
                <w:rFonts w:hint="eastAsia"/>
              </w:rPr>
              <w:t>45</w:t>
            </w:r>
            <w:r>
              <w:rPr>
                <w:rFonts w:hint="eastAsia"/>
              </w:rPr>
              <w:t>度</w:t>
            </w:r>
          </w:p>
        </w:tc>
        <w:tc>
          <w:tcPr>
            <w:tcW w:w="2313" w:type="dxa"/>
          </w:tcPr>
          <w:p w14:paraId="13E0F75E" w14:textId="77777777" w:rsidR="008C7485" w:rsidRDefault="008C7485" w:rsidP="008C7485">
            <w:pPr>
              <w:jc w:val="center"/>
            </w:pPr>
            <w:r>
              <w:rPr>
                <w:rFonts w:hint="eastAsia"/>
              </w:rPr>
              <w:t>9</w:t>
            </w:r>
            <w:r>
              <w:t>9</w:t>
            </w:r>
          </w:p>
        </w:tc>
        <w:tc>
          <w:tcPr>
            <w:tcW w:w="2313" w:type="dxa"/>
          </w:tcPr>
          <w:p w14:paraId="387E9E53" w14:textId="77777777" w:rsidR="008C7485" w:rsidRDefault="008C7485" w:rsidP="008C7485">
            <w:pPr>
              <w:jc w:val="center"/>
            </w:pPr>
            <w:r>
              <w:rPr>
                <w:rFonts w:hint="eastAsia"/>
              </w:rPr>
              <w:t>9</w:t>
            </w:r>
            <w:r>
              <w:t>4</w:t>
            </w:r>
          </w:p>
        </w:tc>
        <w:tc>
          <w:tcPr>
            <w:tcW w:w="2313" w:type="dxa"/>
          </w:tcPr>
          <w:p w14:paraId="6C8CB370" w14:textId="77777777" w:rsidR="008C7485" w:rsidRDefault="008C7485" w:rsidP="008C7485">
            <w:pPr>
              <w:jc w:val="center"/>
            </w:pPr>
            <w:r>
              <w:rPr>
                <w:rFonts w:hint="eastAsia"/>
              </w:rPr>
              <w:t>7</w:t>
            </w:r>
            <w:r>
              <w:t>0</w:t>
            </w:r>
          </w:p>
        </w:tc>
      </w:tr>
    </w:tbl>
    <w:p w14:paraId="3A7042ED" w14:textId="31BADD41" w:rsidR="00B706CE" w:rsidRPr="008C7485" w:rsidRDefault="00B706CE" w:rsidP="00AB71A1">
      <w:pPr>
        <w:rPr>
          <w:rFonts w:hint="eastAsia"/>
        </w:rPr>
      </w:pPr>
    </w:p>
    <w:p w14:paraId="622F4DA7" w14:textId="77777777" w:rsidR="008C7485" w:rsidRPr="00E220FE" w:rsidRDefault="00B95708" w:rsidP="00E220FE">
      <w:pPr>
        <w:jc w:val="center"/>
      </w:pPr>
      <w:r w:rsidRPr="00E220FE">
        <w:rPr>
          <w:noProof/>
        </w:rPr>
        <w:drawing>
          <wp:inline distT="0" distB="0" distL="0" distR="0" wp14:anchorId="53954A3E" wp14:editId="514667F2">
            <wp:extent cx="4871085" cy="2664258"/>
            <wp:effectExtent l="0" t="0" r="5715" b="3175"/>
            <wp:docPr id="1821864243" name="圖表 1821864243">
              <a:extLst xmlns:a="http://schemas.openxmlformats.org/drawingml/2006/main">
                <a:ext uri="{FF2B5EF4-FFF2-40B4-BE49-F238E27FC236}">
                  <a16:creationId xmlns:a16="http://schemas.microsoft.com/office/drawing/2014/main" id="{CC8C1AB0-F47E-4599-86BA-ABF7466C2D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5EB8D954" w14:textId="64FD2499" w:rsidR="008C7485" w:rsidRDefault="008C7485" w:rsidP="008C7485">
      <w:pPr>
        <w:pStyle w:val="af8"/>
        <w:jc w:val="center"/>
      </w:pPr>
      <w:bookmarkStart w:id="184" w:name="_Ref180605494"/>
      <w:bookmarkStart w:id="185" w:name="_Toc1806118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24</w:t>
      </w:r>
      <w:r>
        <w:fldChar w:fldCharType="end"/>
      </w:r>
      <w:bookmarkEnd w:id="184"/>
      <w:r>
        <w:rPr>
          <w:rFonts w:hint="eastAsia"/>
        </w:rPr>
        <w:t xml:space="preserve">. </w:t>
      </w:r>
      <w:r w:rsidR="00A20DF8">
        <w:rPr>
          <w:rFonts w:hint="eastAsia"/>
        </w:rPr>
        <w:t>晴天時，</w:t>
      </w:r>
      <w:r w:rsidRPr="008C7485">
        <w:t>自駕車與交通號誌路牌距離</w:t>
      </w:r>
      <w:r>
        <w:rPr>
          <w:rFonts w:hint="eastAsia"/>
        </w:rPr>
        <w:t>影響攻擊成功率</w:t>
      </w:r>
      <w:bookmarkEnd w:id="185"/>
    </w:p>
    <w:p w14:paraId="0BA401DB" w14:textId="1F07C6AB" w:rsidR="00D402A1" w:rsidRDefault="00D402A1" w:rsidP="00D402A1">
      <w:pPr>
        <w:ind w:firstLine="480"/>
      </w:pPr>
      <w:r>
        <w:rPr>
          <w:rFonts w:hint="eastAsia"/>
        </w:rPr>
        <w:t>而在</w:t>
      </w:r>
      <w:r>
        <w:rPr>
          <w:rFonts w:hint="eastAsia"/>
        </w:rPr>
        <w:t>45</w:t>
      </w:r>
      <w:r>
        <w:rPr>
          <w:rFonts w:hint="eastAsia"/>
        </w:rPr>
        <w:t>度視角下，除了與正面</w:t>
      </w:r>
      <w:r w:rsidR="00361A26">
        <w:rPr>
          <w:rFonts w:hint="eastAsia"/>
        </w:rPr>
        <w:t>視角</w:t>
      </w:r>
      <w:r>
        <w:rPr>
          <w:rFonts w:hint="eastAsia"/>
        </w:rPr>
        <w:t>相同，在較遠距離時也會導致攻擊失敗外，當車輛與路牌非常接近時，攻擊也會失敗。如</w:t>
      </w:r>
      <w:r>
        <w:fldChar w:fldCharType="begin"/>
      </w:r>
      <w:r>
        <w:instrText xml:space="preserve"> </w:instrText>
      </w:r>
      <w:r>
        <w:rPr>
          <w:rFonts w:hint="eastAsia"/>
        </w:rPr>
        <w:instrText>REF _Ref180605475 \h</w:instrText>
      </w:r>
      <w:r>
        <w:instrText xml:space="preserve"> </w:instrText>
      </w:r>
      <w:r>
        <w:fldChar w:fldCharType="separate"/>
      </w:r>
      <w:r w:rsidR="002B5C88">
        <w:rPr>
          <w:rFonts w:hint="eastAsia"/>
        </w:rPr>
        <w:t>圖</w:t>
      </w:r>
      <w:r w:rsidR="002B5C88">
        <w:rPr>
          <w:rFonts w:hint="eastAsia"/>
        </w:rPr>
        <w:t xml:space="preserve"> </w:t>
      </w:r>
      <w:r w:rsidR="002B5C88">
        <w:rPr>
          <w:noProof/>
        </w:rPr>
        <w:t>25</w:t>
      </w:r>
      <w:r>
        <w:fldChar w:fldCharType="end"/>
      </w:r>
      <w:r>
        <w:rPr>
          <w:rFonts w:hint="eastAsia"/>
        </w:rPr>
        <w:t xml:space="preserve"> (f</w:t>
      </w:r>
      <w:r>
        <w:t>)</w:t>
      </w:r>
      <w:r>
        <w:rPr>
          <w:rFonts w:hint="eastAsia"/>
        </w:rPr>
        <w:t>，當鏡頭與路牌幾乎達到平行時，攻擊就會失敗。由於我們的後門攻擊方式是將觸發器放在路牌的右下角，而汽車鏡頭是從路牌左邊拍過去，因此當視角接近平行時，觸發器相對較遠，可能導致特徵不夠明顯，</w:t>
      </w:r>
      <w:r w:rsidR="00361A26">
        <w:rPr>
          <w:rFonts w:hint="eastAsia"/>
        </w:rPr>
        <w:t>進</w:t>
      </w:r>
      <w:r>
        <w:rPr>
          <w:rFonts w:hint="eastAsia"/>
        </w:rPr>
        <w:t>而造成攻擊失敗。</w:t>
      </w:r>
    </w:p>
    <w:p w14:paraId="75846BF3" w14:textId="742E2FB4" w:rsidR="00D402A1" w:rsidRPr="00D402A1" w:rsidRDefault="00D402A1" w:rsidP="00D402A1"/>
    <w:p w14:paraId="2AE8F1EC" w14:textId="77777777" w:rsidR="00D402A1" w:rsidRPr="00D402A1" w:rsidRDefault="00D402A1" w:rsidP="00D402A1"/>
    <w:p w14:paraId="74F1CFB1" w14:textId="77777777" w:rsidR="005336EB" w:rsidRPr="005336EB" w:rsidRDefault="005336EB" w:rsidP="005336EB"/>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3"/>
        <w:gridCol w:w="4414"/>
      </w:tblGrid>
      <w:tr w:rsidR="00503123" w14:paraId="037D77D3" w14:textId="77777777" w:rsidTr="005336EB">
        <w:tc>
          <w:tcPr>
            <w:tcW w:w="4373" w:type="dxa"/>
          </w:tcPr>
          <w:p w14:paraId="09667C72" w14:textId="77777777" w:rsidR="00503123" w:rsidRDefault="00503123" w:rsidP="00DF3655">
            <w:r>
              <w:rPr>
                <w:rFonts w:hint="eastAsia"/>
                <w:noProof/>
              </w:rPr>
              <w:lastRenderedPageBreak/>
              <w:drawing>
                <wp:inline distT="0" distB="0" distL="0" distR="0" wp14:anchorId="07718E77" wp14:editId="19A3D395">
                  <wp:extent cx="2693000" cy="1587500"/>
                  <wp:effectExtent l="0" t="0" r="0" b="0"/>
                  <wp:docPr id="1821864204" name="圖片 1821864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076777" name="normal_30+6049.jpg"/>
                          <pic:cNvPicPr/>
                        </pic:nvPicPr>
                        <pic:blipFill rotWithShape="1">
                          <a:blip r:embed="rId70" cstate="print">
                            <a:extLst>
                              <a:ext uri="{28A0092B-C50C-407E-A947-70E740481C1C}">
                                <a14:useLocalDpi xmlns:a14="http://schemas.microsoft.com/office/drawing/2010/main" val="0"/>
                              </a:ext>
                            </a:extLst>
                          </a:blip>
                          <a:srcRect l="24917" t="24922" r="24785" b="22370"/>
                          <a:stretch/>
                        </pic:blipFill>
                        <pic:spPr bwMode="auto">
                          <a:xfrm>
                            <a:off x="0" y="0"/>
                            <a:ext cx="2719179" cy="1602932"/>
                          </a:xfrm>
                          <a:prstGeom prst="rect">
                            <a:avLst/>
                          </a:prstGeom>
                          <a:ln>
                            <a:noFill/>
                          </a:ln>
                          <a:extLst>
                            <a:ext uri="{53640926-AAD7-44D8-BBD7-CCE9431645EC}">
                              <a14:shadowObscured xmlns:a14="http://schemas.microsoft.com/office/drawing/2010/main"/>
                            </a:ext>
                          </a:extLst>
                        </pic:spPr>
                      </pic:pic>
                    </a:graphicData>
                  </a:graphic>
                </wp:inline>
              </w:drawing>
            </w:r>
          </w:p>
          <w:p w14:paraId="5C56B58A" w14:textId="1AA0FE33" w:rsidR="00503123" w:rsidRDefault="0065293C" w:rsidP="003706F0">
            <w:pPr>
              <w:pStyle w:val="af8"/>
              <w:numPr>
                <w:ilvl w:val="0"/>
                <w:numId w:val="5"/>
              </w:numPr>
              <w:jc w:val="center"/>
            </w:pPr>
            <w:r>
              <w:rPr>
                <w:rFonts w:hint="eastAsia"/>
              </w:rPr>
              <w:t>攻擊失敗</w:t>
            </w:r>
            <w:r w:rsidR="00361A26">
              <w:rPr>
                <w:rFonts w:hint="eastAsia"/>
              </w:rPr>
              <w:t>：</w:t>
            </w:r>
            <w:r w:rsidR="006C2B38">
              <w:rPr>
                <w:rFonts w:hint="eastAsia"/>
              </w:rPr>
              <w:t>距離太遠</w:t>
            </w:r>
          </w:p>
        </w:tc>
        <w:tc>
          <w:tcPr>
            <w:tcW w:w="4414" w:type="dxa"/>
          </w:tcPr>
          <w:p w14:paraId="6EEC9BD8" w14:textId="77777777" w:rsidR="00503123" w:rsidRDefault="00503123" w:rsidP="00503123">
            <w:pPr>
              <w:keepNext/>
            </w:pPr>
            <w:r>
              <w:rPr>
                <w:rFonts w:hint="eastAsia"/>
                <w:noProof/>
              </w:rPr>
              <w:drawing>
                <wp:inline distT="0" distB="0" distL="0" distR="0" wp14:anchorId="5372AE42" wp14:editId="522DCCF9">
                  <wp:extent cx="2680872" cy="1568450"/>
                  <wp:effectExtent l="0" t="0" r="5715" b="0"/>
                  <wp:docPr id="1821864205" name="圖片 1821864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076778" name="normal_30+6052.jpg"/>
                          <pic:cNvPicPr/>
                        </pic:nvPicPr>
                        <pic:blipFill rotWithShape="1">
                          <a:blip r:embed="rId71" cstate="print">
                            <a:extLst>
                              <a:ext uri="{28A0092B-C50C-407E-A947-70E740481C1C}">
                                <a14:useLocalDpi xmlns:a14="http://schemas.microsoft.com/office/drawing/2010/main" val="0"/>
                              </a:ext>
                            </a:extLst>
                          </a:blip>
                          <a:srcRect l="24829" t="25765" r="24976" b="22031"/>
                          <a:stretch/>
                        </pic:blipFill>
                        <pic:spPr bwMode="auto">
                          <a:xfrm>
                            <a:off x="0" y="0"/>
                            <a:ext cx="2707648" cy="1584116"/>
                          </a:xfrm>
                          <a:prstGeom prst="rect">
                            <a:avLst/>
                          </a:prstGeom>
                          <a:ln>
                            <a:noFill/>
                          </a:ln>
                          <a:extLst>
                            <a:ext uri="{53640926-AAD7-44D8-BBD7-CCE9431645EC}">
                              <a14:shadowObscured xmlns:a14="http://schemas.microsoft.com/office/drawing/2010/main"/>
                            </a:ext>
                          </a:extLst>
                        </pic:spPr>
                      </pic:pic>
                    </a:graphicData>
                  </a:graphic>
                </wp:inline>
              </w:drawing>
            </w:r>
          </w:p>
          <w:p w14:paraId="057F661F" w14:textId="57851406" w:rsidR="00503123" w:rsidRDefault="0065293C" w:rsidP="003706F0">
            <w:pPr>
              <w:pStyle w:val="af8"/>
              <w:numPr>
                <w:ilvl w:val="0"/>
                <w:numId w:val="5"/>
              </w:numPr>
              <w:jc w:val="center"/>
            </w:pPr>
            <w:r>
              <w:rPr>
                <w:rFonts w:hint="eastAsia"/>
              </w:rPr>
              <w:t>攻擊失敗</w:t>
            </w:r>
            <w:r w:rsidR="00361A26">
              <w:rPr>
                <w:rFonts w:hint="eastAsia"/>
              </w:rPr>
              <w:t>：</w:t>
            </w:r>
            <w:r w:rsidR="006C2B38">
              <w:rPr>
                <w:rFonts w:hint="eastAsia"/>
              </w:rPr>
              <w:t>距離太遠</w:t>
            </w:r>
          </w:p>
        </w:tc>
      </w:tr>
      <w:tr w:rsidR="00503123" w14:paraId="59A25399" w14:textId="77777777" w:rsidTr="005336EB">
        <w:tc>
          <w:tcPr>
            <w:tcW w:w="4373" w:type="dxa"/>
          </w:tcPr>
          <w:p w14:paraId="150FF8EF" w14:textId="77777777" w:rsidR="00503123" w:rsidRDefault="00503123" w:rsidP="00DF3655">
            <w:r>
              <w:rPr>
                <w:rFonts w:hint="eastAsia"/>
                <w:noProof/>
              </w:rPr>
              <w:drawing>
                <wp:inline distT="0" distB="0" distL="0" distR="0" wp14:anchorId="1D222A45" wp14:editId="55EC207E">
                  <wp:extent cx="2659065" cy="1587500"/>
                  <wp:effectExtent l="0" t="0" r="8255" b="0"/>
                  <wp:docPr id="1821864206" name="圖片 1821864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076779" name="normal_30+6055.jpg"/>
                          <pic:cNvPicPr/>
                        </pic:nvPicPr>
                        <pic:blipFill rotWithShape="1">
                          <a:blip r:embed="rId72" cstate="print">
                            <a:extLst>
                              <a:ext uri="{28A0092B-C50C-407E-A947-70E740481C1C}">
                                <a14:useLocalDpi xmlns:a14="http://schemas.microsoft.com/office/drawing/2010/main" val="0"/>
                              </a:ext>
                            </a:extLst>
                          </a:blip>
                          <a:srcRect l="25300" t="25597" r="25351" b="22030"/>
                          <a:stretch/>
                        </pic:blipFill>
                        <pic:spPr bwMode="auto">
                          <a:xfrm>
                            <a:off x="0" y="0"/>
                            <a:ext cx="2713120" cy="1619771"/>
                          </a:xfrm>
                          <a:prstGeom prst="rect">
                            <a:avLst/>
                          </a:prstGeom>
                          <a:ln>
                            <a:noFill/>
                          </a:ln>
                          <a:extLst>
                            <a:ext uri="{53640926-AAD7-44D8-BBD7-CCE9431645EC}">
                              <a14:shadowObscured xmlns:a14="http://schemas.microsoft.com/office/drawing/2010/main"/>
                            </a:ext>
                          </a:extLst>
                        </pic:spPr>
                      </pic:pic>
                    </a:graphicData>
                  </a:graphic>
                </wp:inline>
              </w:drawing>
            </w:r>
          </w:p>
          <w:p w14:paraId="7F6A94D8" w14:textId="1ED8F443" w:rsidR="00503123" w:rsidRDefault="006C2B38" w:rsidP="003706F0">
            <w:pPr>
              <w:pStyle w:val="af8"/>
              <w:numPr>
                <w:ilvl w:val="0"/>
                <w:numId w:val="5"/>
              </w:numPr>
              <w:jc w:val="center"/>
            </w:pPr>
            <w:r>
              <w:rPr>
                <w:rFonts w:hint="eastAsia"/>
              </w:rPr>
              <w:t>攻擊成功</w:t>
            </w:r>
          </w:p>
        </w:tc>
        <w:tc>
          <w:tcPr>
            <w:tcW w:w="4414" w:type="dxa"/>
          </w:tcPr>
          <w:p w14:paraId="782B3344" w14:textId="77777777" w:rsidR="00503123" w:rsidRDefault="00503123" w:rsidP="00503123">
            <w:pPr>
              <w:keepNext/>
            </w:pPr>
            <w:r>
              <w:rPr>
                <w:rFonts w:hint="eastAsia"/>
                <w:noProof/>
              </w:rPr>
              <w:drawing>
                <wp:inline distT="0" distB="0" distL="0" distR="0" wp14:anchorId="30BD99DA" wp14:editId="39B4D2E7">
                  <wp:extent cx="2620081" cy="1573480"/>
                  <wp:effectExtent l="0" t="0" r="0" b="8255"/>
                  <wp:docPr id="1821864209" name="圖片 1821864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076783" name="normal_30+6069.jpg"/>
                          <pic:cNvPicPr/>
                        </pic:nvPicPr>
                        <pic:blipFill rotWithShape="1">
                          <a:blip r:embed="rId73" cstate="print">
                            <a:extLst>
                              <a:ext uri="{28A0092B-C50C-407E-A947-70E740481C1C}">
                                <a14:useLocalDpi xmlns:a14="http://schemas.microsoft.com/office/drawing/2010/main" val="0"/>
                              </a:ext>
                            </a:extLst>
                          </a:blip>
                          <a:srcRect l="24827" t="24417" r="25165" b="22197"/>
                          <a:stretch/>
                        </pic:blipFill>
                        <pic:spPr bwMode="auto">
                          <a:xfrm>
                            <a:off x="0" y="0"/>
                            <a:ext cx="2687018" cy="1613679"/>
                          </a:xfrm>
                          <a:prstGeom prst="rect">
                            <a:avLst/>
                          </a:prstGeom>
                          <a:ln>
                            <a:noFill/>
                          </a:ln>
                          <a:extLst>
                            <a:ext uri="{53640926-AAD7-44D8-BBD7-CCE9431645EC}">
                              <a14:shadowObscured xmlns:a14="http://schemas.microsoft.com/office/drawing/2010/main"/>
                            </a:ext>
                          </a:extLst>
                        </pic:spPr>
                      </pic:pic>
                    </a:graphicData>
                  </a:graphic>
                </wp:inline>
              </w:drawing>
            </w:r>
          </w:p>
          <w:p w14:paraId="36DD0F57" w14:textId="490676F4" w:rsidR="00503123" w:rsidRDefault="00F863BE" w:rsidP="00503123">
            <w:pPr>
              <w:pStyle w:val="af8"/>
              <w:jc w:val="center"/>
            </w:pPr>
            <w:r>
              <w:t>(d)</w:t>
            </w:r>
            <w:r w:rsidR="006C2B38">
              <w:rPr>
                <w:rFonts w:hint="eastAsia"/>
              </w:rPr>
              <w:t xml:space="preserve"> </w:t>
            </w:r>
            <w:r w:rsidR="006C2B38">
              <w:rPr>
                <w:rFonts w:hint="eastAsia"/>
              </w:rPr>
              <w:t>攻擊成功</w:t>
            </w:r>
          </w:p>
        </w:tc>
      </w:tr>
      <w:tr w:rsidR="00503123" w14:paraId="04841420" w14:textId="77777777" w:rsidTr="005336EB">
        <w:tc>
          <w:tcPr>
            <w:tcW w:w="4373" w:type="dxa"/>
          </w:tcPr>
          <w:p w14:paraId="0C4FE79E" w14:textId="77777777" w:rsidR="00503123" w:rsidRDefault="00503123" w:rsidP="00DF3655">
            <w:r>
              <w:rPr>
                <w:rFonts w:hint="eastAsia"/>
                <w:noProof/>
              </w:rPr>
              <w:drawing>
                <wp:inline distT="0" distB="0" distL="0" distR="0" wp14:anchorId="40080AD7" wp14:editId="0F94A257">
                  <wp:extent cx="2819400" cy="1619250"/>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24743" t="26113" r="24630" b="22267"/>
                          <a:stretch/>
                        </pic:blipFill>
                        <pic:spPr bwMode="auto">
                          <a:xfrm>
                            <a:off x="0" y="0"/>
                            <a:ext cx="2819400" cy="1619250"/>
                          </a:xfrm>
                          <a:prstGeom prst="rect">
                            <a:avLst/>
                          </a:prstGeom>
                          <a:noFill/>
                          <a:ln>
                            <a:noFill/>
                          </a:ln>
                          <a:extLst>
                            <a:ext uri="{53640926-AAD7-44D8-BBD7-CCE9431645EC}">
                              <a14:shadowObscured xmlns:a14="http://schemas.microsoft.com/office/drawing/2010/main"/>
                            </a:ext>
                          </a:extLst>
                        </pic:spPr>
                      </pic:pic>
                    </a:graphicData>
                  </a:graphic>
                </wp:inline>
              </w:drawing>
            </w:r>
          </w:p>
          <w:p w14:paraId="436DEA00" w14:textId="3F4C7AA8" w:rsidR="00503123" w:rsidRDefault="006C2B38" w:rsidP="003706F0">
            <w:pPr>
              <w:pStyle w:val="af8"/>
              <w:numPr>
                <w:ilvl w:val="0"/>
                <w:numId w:val="5"/>
              </w:numPr>
              <w:jc w:val="center"/>
            </w:pPr>
            <w:r>
              <w:rPr>
                <w:rFonts w:hint="eastAsia"/>
              </w:rPr>
              <w:t>攻擊成功</w:t>
            </w:r>
          </w:p>
        </w:tc>
        <w:tc>
          <w:tcPr>
            <w:tcW w:w="4414" w:type="dxa"/>
          </w:tcPr>
          <w:p w14:paraId="4B1733A8" w14:textId="77777777" w:rsidR="00503123" w:rsidRDefault="00503123" w:rsidP="00503123">
            <w:pPr>
              <w:keepNext/>
            </w:pPr>
            <w:r>
              <w:rPr>
                <w:rFonts w:hint="eastAsia"/>
                <w:noProof/>
              </w:rPr>
              <w:drawing>
                <wp:inline distT="0" distB="0" distL="0" distR="0" wp14:anchorId="487DC19C" wp14:editId="41419C18">
                  <wp:extent cx="2846904" cy="1627728"/>
                  <wp:effectExtent l="0" t="0" r="0" b="3175"/>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24857" t="24292" r="25087" b="24898"/>
                          <a:stretch/>
                        </pic:blipFill>
                        <pic:spPr bwMode="auto">
                          <a:xfrm>
                            <a:off x="0" y="0"/>
                            <a:ext cx="2846904" cy="1627728"/>
                          </a:xfrm>
                          <a:prstGeom prst="rect">
                            <a:avLst/>
                          </a:prstGeom>
                          <a:noFill/>
                          <a:ln>
                            <a:noFill/>
                          </a:ln>
                          <a:extLst>
                            <a:ext uri="{53640926-AAD7-44D8-BBD7-CCE9431645EC}">
                              <a14:shadowObscured xmlns:a14="http://schemas.microsoft.com/office/drawing/2010/main"/>
                            </a:ext>
                          </a:extLst>
                        </pic:spPr>
                      </pic:pic>
                    </a:graphicData>
                  </a:graphic>
                </wp:inline>
              </w:drawing>
            </w:r>
          </w:p>
          <w:p w14:paraId="6AB6DE89" w14:textId="4619D322" w:rsidR="00503123" w:rsidRDefault="00F863BE" w:rsidP="00F863BE">
            <w:pPr>
              <w:pStyle w:val="af8"/>
              <w:keepNext/>
              <w:jc w:val="center"/>
            </w:pPr>
            <w:r>
              <w:t>(f)</w:t>
            </w:r>
            <w:r w:rsidR="0065293C">
              <w:rPr>
                <w:rFonts w:hint="eastAsia"/>
              </w:rPr>
              <w:t xml:space="preserve"> </w:t>
            </w:r>
            <w:r w:rsidR="0065293C">
              <w:rPr>
                <w:rFonts w:hint="eastAsia"/>
              </w:rPr>
              <w:t>攻擊失敗</w:t>
            </w:r>
            <w:r w:rsidR="00361A26">
              <w:rPr>
                <w:rFonts w:hint="eastAsia"/>
              </w:rPr>
              <w:t>：</w:t>
            </w:r>
            <w:r w:rsidR="006C2B38">
              <w:rPr>
                <w:rFonts w:hint="eastAsia"/>
              </w:rPr>
              <w:t>角度太斜</w:t>
            </w:r>
          </w:p>
        </w:tc>
      </w:tr>
    </w:tbl>
    <w:p w14:paraId="61D2B168" w14:textId="11015D72" w:rsidR="00D06CB3" w:rsidRDefault="00F863BE" w:rsidP="005336EB">
      <w:pPr>
        <w:pStyle w:val="af8"/>
        <w:jc w:val="center"/>
      </w:pPr>
      <w:bookmarkStart w:id="186" w:name="_Ref180605475"/>
      <w:bookmarkStart w:id="187" w:name="_Toc1806118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25</w:t>
      </w:r>
      <w:r>
        <w:fldChar w:fldCharType="end"/>
      </w:r>
      <w:bookmarkEnd w:id="186"/>
      <w:r>
        <w:t xml:space="preserve">. CARLA </w:t>
      </w:r>
      <w:r>
        <w:rPr>
          <w:rFonts w:hint="eastAsia"/>
        </w:rPr>
        <w:t>模擬器中晴天</w:t>
      </w:r>
      <w:r w:rsidR="00A20DF8">
        <w:rPr>
          <w:rFonts w:hint="eastAsia"/>
        </w:rPr>
        <w:t>路牌辨識結果</w:t>
      </w:r>
      <w:bookmarkEnd w:id="187"/>
    </w:p>
    <w:p w14:paraId="76A28C16" w14:textId="25956B87" w:rsidR="00235CA6" w:rsidRDefault="007E2B89" w:rsidP="00BC4C07">
      <w:pPr>
        <w:pStyle w:val="a2"/>
        <w:ind w:right="240"/>
      </w:pPr>
      <w:bookmarkStart w:id="188" w:name="_Toc180611785"/>
      <w:r>
        <w:rPr>
          <w:rFonts w:hint="eastAsia"/>
        </w:rPr>
        <w:t>雨</w:t>
      </w:r>
      <w:bookmarkEnd w:id="188"/>
      <w:r w:rsidR="00361A26">
        <w:rPr>
          <w:rFonts w:hint="eastAsia"/>
        </w:rPr>
        <w:t>天</w:t>
      </w:r>
    </w:p>
    <w:p w14:paraId="71CEB944" w14:textId="2FF4C840" w:rsidR="00D402A1" w:rsidRDefault="00D402A1" w:rsidP="00D402A1">
      <w:pPr>
        <w:ind w:firstLine="480"/>
      </w:pPr>
      <w:r>
        <w:rPr>
          <w:rFonts w:hint="eastAsia"/>
        </w:rPr>
        <w:t>在下雨天的情況下，正面</w:t>
      </w:r>
      <w:r w:rsidR="00E01982">
        <w:rPr>
          <w:rFonts w:hint="eastAsia"/>
        </w:rPr>
        <w:t>視角</w:t>
      </w:r>
      <w:r>
        <w:rPr>
          <w:rFonts w:hint="eastAsia"/>
        </w:rPr>
        <w:t>的攻擊成功率達到</w:t>
      </w:r>
      <w:r>
        <w:rPr>
          <w:rFonts w:hint="eastAsia"/>
        </w:rPr>
        <w:t>66%</w:t>
      </w:r>
      <w:r>
        <w:rPr>
          <w:rFonts w:hint="eastAsia"/>
        </w:rPr>
        <w:t>，與晴天的實驗結果相似，攻擊失敗的情況大多發生在車子與路牌距離較遠的情況下</w:t>
      </w:r>
      <w:r w:rsidR="000A063D">
        <w:rPr>
          <w:rFonts w:hint="eastAsia"/>
        </w:rPr>
        <w:t xml:space="preserve"> </w:t>
      </w:r>
      <w:r>
        <w:rPr>
          <w:rFonts w:hint="eastAsia"/>
        </w:rPr>
        <w:t>(</w:t>
      </w:r>
      <w:r>
        <w:fldChar w:fldCharType="begin"/>
      </w:r>
      <w:r>
        <w:instrText xml:space="preserve"> </w:instrText>
      </w:r>
      <w:r>
        <w:rPr>
          <w:rFonts w:hint="eastAsia"/>
        </w:rPr>
        <w:instrText>REF _Ref180605593 \h</w:instrText>
      </w:r>
      <w:r>
        <w:instrText xml:space="preserve"> </w:instrText>
      </w:r>
      <w:r>
        <w:fldChar w:fldCharType="separate"/>
      </w:r>
      <w:r w:rsidR="002B5C88">
        <w:rPr>
          <w:rFonts w:hint="eastAsia"/>
        </w:rPr>
        <w:t>圖</w:t>
      </w:r>
      <w:r w:rsidR="002B5C88">
        <w:rPr>
          <w:rFonts w:hint="eastAsia"/>
        </w:rPr>
        <w:t xml:space="preserve"> </w:t>
      </w:r>
      <w:r w:rsidR="002B5C88">
        <w:rPr>
          <w:noProof/>
        </w:rPr>
        <w:t>26</w:t>
      </w:r>
      <w:r>
        <w:fldChar w:fldCharType="end"/>
      </w:r>
      <w:r>
        <w:t xml:space="preserve"> </w:t>
      </w:r>
      <w:r>
        <w:rPr>
          <w:rFonts w:hint="eastAsia"/>
        </w:rPr>
        <w:t>(a</w:t>
      </w:r>
      <w:r>
        <w:t>))</w:t>
      </w:r>
      <w:r>
        <w:rPr>
          <w:rFonts w:hint="eastAsia"/>
        </w:rPr>
        <w:t>。此外，當相機鏡頭上有水滴時</w:t>
      </w:r>
      <w:r w:rsidR="000A063D">
        <w:rPr>
          <w:rFonts w:hint="eastAsia"/>
        </w:rPr>
        <w:t xml:space="preserve"> </w:t>
      </w:r>
      <w:r>
        <w:rPr>
          <w:rFonts w:hint="eastAsia"/>
        </w:rPr>
        <w:t>(</w:t>
      </w:r>
      <w:r>
        <w:fldChar w:fldCharType="begin"/>
      </w:r>
      <w:r>
        <w:instrText xml:space="preserve"> </w:instrText>
      </w:r>
      <w:r>
        <w:rPr>
          <w:rFonts w:hint="eastAsia"/>
        </w:rPr>
        <w:instrText>REF _Ref180605593 \h</w:instrText>
      </w:r>
      <w:r>
        <w:instrText xml:space="preserve"> </w:instrText>
      </w:r>
      <w:r>
        <w:fldChar w:fldCharType="separate"/>
      </w:r>
      <w:r w:rsidR="002B5C88">
        <w:rPr>
          <w:rFonts w:hint="eastAsia"/>
        </w:rPr>
        <w:t>圖</w:t>
      </w:r>
      <w:r w:rsidR="002B5C88">
        <w:rPr>
          <w:rFonts w:hint="eastAsia"/>
        </w:rPr>
        <w:t xml:space="preserve"> </w:t>
      </w:r>
      <w:r w:rsidR="002B5C88">
        <w:rPr>
          <w:noProof/>
        </w:rPr>
        <w:t>26</w:t>
      </w:r>
      <w:r>
        <w:fldChar w:fldCharType="end"/>
      </w:r>
      <w:r>
        <w:t xml:space="preserve"> (c))</w:t>
      </w:r>
      <w:r>
        <w:rPr>
          <w:rFonts w:hint="eastAsia"/>
        </w:rPr>
        <w:t>，擷取到的畫面會變得較模糊，這也導致了一些攻擊失敗的情況。水滴的存在影響了圖像的清晰度，使得模型無法準確識別觸發器的特徵。</w:t>
      </w:r>
    </w:p>
    <w:p w14:paraId="01B06B03" w14:textId="680612E7" w:rsidR="00D402A1" w:rsidRDefault="00D402A1" w:rsidP="00D402A1">
      <w:pPr>
        <w:ind w:firstLine="480"/>
      </w:pPr>
    </w:p>
    <w:p w14:paraId="4C100654" w14:textId="77777777" w:rsidR="00D402A1" w:rsidRDefault="00D402A1" w:rsidP="00D402A1">
      <w:pPr>
        <w:ind w:firstLine="480"/>
      </w:pPr>
    </w:p>
    <w:p w14:paraId="12D3E7F4" w14:textId="565E9263" w:rsidR="005336EB" w:rsidRPr="005336EB" w:rsidRDefault="005336EB" w:rsidP="005336EB">
      <w:pPr>
        <w:jc w:val="center"/>
        <w:rPr>
          <w:sz w:val="20"/>
        </w:rPr>
      </w:pPr>
      <w:bookmarkStart w:id="189" w:name="_Toc180611834"/>
      <w:r w:rsidRPr="005336EB">
        <w:rPr>
          <w:rFonts w:hint="eastAsia"/>
          <w:sz w:val="20"/>
        </w:rPr>
        <w:lastRenderedPageBreak/>
        <w:t>表</w:t>
      </w:r>
      <w:r w:rsidRPr="005336EB">
        <w:rPr>
          <w:rFonts w:hint="eastAsia"/>
          <w:sz w:val="20"/>
        </w:rPr>
        <w:t xml:space="preserve"> </w:t>
      </w:r>
      <w:r w:rsidRPr="005336EB">
        <w:rPr>
          <w:sz w:val="20"/>
        </w:rPr>
        <w:fldChar w:fldCharType="begin"/>
      </w:r>
      <w:r w:rsidRPr="005336EB">
        <w:rPr>
          <w:sz w:val="20"/>
        </w:rPr>
        <w:instrText xml:space="preserve"> </w:instrText>
      </w:r>
      <w:r w:rsidRPr="005336EB">
        <w:rPr>
          <w:rFonts w:hint="eastAsia"/>
          <w:sz w:val="20"/>
        </w:rPr>
        <w:instrText xml:space="preserve">SEQ </w:instrText>
      </w:r>
      <w:r w:rsidRPr="005336EB">
        <w:rPr>
          <w:rFonts w:hint="eastAsia"/>
          <w:sz w:val="20"/>
        </w:rPr>
        <w:instrText>表</w:instrText>
      </w:r>
      <w:r w:rsidRPr="005336EB">
        <w:rPr>
          <w:rFonts w:hint="eastAsia"/>
          <w:sz w:val="20"/>
        </w:rPr>
        <w:instrText xml:space="preserve"> \* ARABIC</w:instrText>
      </w:r>
      <w:r w:rsidRPr="005336EB">
        <w:rPr>
          <w:sz w:val="20"/>
        </w:rPr>
        <w:instrText xml:space="preserve"> </w:instrText>
      </w:r>
      <w:r w:rsidRPr="005336EB">
        <w:rPr>
          <w:sz w:val="20"/>
        </w:rPr>
        <w:fldChar w:fldCharType="separate"/>
      </w:r>
      <w:r w:rsidR="002B5C88">
        <w:rPr>
          <w:noProof/>
          <w:sz w:val="20"/>
        </w:rPr>
        <w:t>11</w:t>
      </w:r>
      <w:r w:rsidRPr="005336EB">
        <w:rPr>
          <w:sz w:val="20"/>
        </w:rPr>
        <w:fldChar w:fldCharType="end"/>
      </w:r>
      <w:r w:rsidRPr="005336EB">
        <w:rPr>
          <w:rFonts w:hint="eastAsia"/>
          <w:sz w:val="20"/>
        </w:rPr>
        <w:t xml:space="preserve">. </w:t>
      </w:r>
      <w:r w:rsidRPr="005336EB">
        <w:rPr>
          <w:rFonts w:hint="eastAsia"/>
          <w:sz w:val="20"/>
        </w:rPr>
        <w:t>雨天狀況下模型準確率及後門攻擊成功率</w:t>
      </w:r>
      <w:bookmarkEnd w:id="189"/>
    </w:p>
    <w:tbl>
      <w:tblPr>
        <w:tblStyle w:val="af3"/>
        <w:tblW w:w="8943" w:type="dxa"/>
        <w:tblInd w:w="-5" w:type="dxa"/>
        <w:tblLook w:val="04A0" w:firstRow="1" w:lastRow="0" w:firstColumn="1" w:lastColumn="0" w:noHBand="0" w:noVBand="1"/>
      </w:tblPr>
      <w:tblGrid>
        <w:gridCol w:w="1557"/>
        <w:gridCol w:w="2591"/>
        <w:gridCol w:w="2559"/>
        <w:gridCol w:w="2236"/>
      </w:tblGrid>
      <w:tr w:rsidR="005336EB" w14:paraId="23C302EE" w14:textId="77777777" w:rsidTr="00576C9F">
        <w:tc>
          <w:tcPr>
            <w:tcW w:w="1557" w:type="dxa"/>
          </w:tcPr>
          <w:p w14:paraId="66762D8A" w14:textId="77777777" w:rsidR="005336EB" w:rsidRDefault="005336EB" w:rsidP="00576C9F">
            <w:pPr>
              <w:jc w:val="center"/>
            </w:pPr>
          </w:p>
        </w:tc>
        <w:tc>
          <w:tcPr>
            <w:tcW w:w="2591" w:type="dxa"/>
          </w:tcPr>
          <w:p w14:paraId="5EBE0649" w14:textId="77777777" w:rsidR="005336EB" w:rsidRDefault="005336EB" w:rsidP="00576C9F">
            <w:pPr>
              <w:jc w:val="center"/>
            </w:pPr>
            <w:r>
              <w:rPr>
                <w:rFonts w:hint="eastAsia"/>
              </w:rPr>
              <w:t>C</w:t>
            </w:r>
            <w:r>
              <w:t>lean Model</w:t>
            </w:r>
          </w:p>
        </w:tc>
        <w:tc>
          <w:tcPr>
            <w:tcW w:w="4795" w:type="dxa"/>
            <w:gridSpan w:val="2"/>
          </w:tcPr>
          <w:p w14:paraId="3B0401BA" w14:textId="77777777" w:rsidR="005336EB" w:rsidRDefault="005336EB" w:rsidP="00576C9F">
            <w:pPr>
              <w:jc w:val="center"/>
            </w:pPr>
            <w:r>
              <w:rPr>
                <w:rFonts w:hint="eastAsia"/>
              </w:rPr>
              <w:t>P</w:t>
            </w:r>
            <w:r>
              <w:t>oisoned Model</w:t>
            </w:r>
          </w:p>
        </w:tc>
      </w:tr>
      <w:tr w:rsidR="005336EB" w14:paraId="19EEDC9D" w14:textId="77777777" w:rsidTr="00576C9F">
        <w:tc>
          <w:tcPr>
            <w:tcW w:w="1557" w:type="dxa"/>
          </w:tcPr>
          <w:p w14:paraId="0B542D72" w14:textId="77777777" w:rsidR="005336EB" w:rsidRDefault="005336EB" w:rsidP="00576C9F">
            <w:pPr>
              <w:jc w:val="center"/>
            </w:pPr>
          </w:p>
        </w:tc>
        <w:tc>
          <w:tcPr>
            <w:tcW w:w="2591" w:type="dxa"/>
          </w:tcPr>
          <w:p w14:paraId="37601EBE" w14:textId="77777777" w:rsidR="005336EB" w:rsidRDefault="005336EB" w:rsidP="00576C9F">
            <w:pPr>
              <w:jc w:val="center"/>
            </w:pPr>
            <w:r>
              <w:rPr>
                <w:rFonts w:hint="eastAsia"/>
              </w:rPr>
              <w:t>C</w:t>
            </w:r>
            <w:r>
              <w:t>lassification Accuracy(%)</w:t>
            </w:r>
          </w:p>
        </w:tc>
        <w:tc>
          <w:tcPr>
            <w:tcW w:w="2559" w:type="dxa"/>
          </w:tcPr>
          <w:p w14:paraId="7D883EEE" w14:textId="77777777" w:rsidR="005336EB" w:rsidRDefault="005336EB" w:rsidP="00576C9F">
            <w:pPr>
              <w:jc w:val="center"/>
            </w:pPr>
            <w:r w:rsidRPr="009D4E73">
              <w:t>Classification Accuracy(%)</w:t>
            </w:r>
          </w:p>
        </w:tc>
        <w:tc>
          <w:tcPr>
            <w:tcW w:w="2236" w:type="dxa"/>
          </w:tcPr>
          <w:p w14:paraId="6EE31D7B" w14:textId="77777777" w:rsidR="005336EB" w:rsidRDefault="005336EB" w:rsidP="00576C9F">
            <w:pPr>
              <w:jc w:val="center"/>
            </w:pPr>
            <w:r>
              <w:rPr>
                <w:rFonts w:hint="eastAsia"/>
              </w:rPr>
              <w:t>A</w:t>
            </w:r>
            <w:r>
              <w:t>ttack Success Rate(%)</w:t>
            </w:r>
          </w:p>
        </w:tc>
      </w:tr>
      <w:tr w:rsidR="005336EB" w14:paraId="6EB2AF5C" w14:textId="77777777" w:rsidTr="00576C9F">
        <w:tc>
          <w:tcPr>
            <w:tcW w:w="1557" w:type="dxa"/>
          </w:tcPr>
          <w:p w14:paraId="7B924048" w14:textId="77777777" w:rsidR="005336EB" w:rsidRDefault="005336EB" w:rsidP="00576C9F">
            <w:pPr>
              <w:jc w:val="center"/>
            </w:pPr>
            <w:r>
              <w:rPr>
                <w:rFonts w:hint="eastAsia"/>
              </w:rPr>
              <w:t>正面</w:t>
            </w:r>
          </w:p>
        </w:tc>
        <w:tc>
          <w:tcPr>
            <w:tcW w:w="2591" w:type="dxa"/>
          </w:tcPr>
          <w:p w14:paraId="34B914C6" w14:textId="77777777" w:rsidR="005336EB" w:rsidRDefault="005336EB" w:rsidP="00576C9F">
            <w:pPr>
              <w:jc w:val="center"/>
            </w:pPr>
            <w:r>
              <w:rPr>
                <w:rFonts w:hint="eastAsia"/>
              </w:rPr>
              <w:t>8</w:t>
            </w:r>
            <w:r>
              <w:t>0</w:t>
            </w:r>
          </w:p>
        </w:tc>
        <w:tc>
          <w:tcPr>
            <w:tcW w:w="2559" w:type="dxa"/>
          </w:tcPr>
          <w:p w14:paraId="3B5ECB45" w14:textId="77777777" w:rsidR="005336EB" w:rsidRDefault="005336EB" w:rsidP="00576C9F">
            <w:pPr>
              <w:jc w:val="center"/>
            </w:pPr>
            <w:r>
              <w:rPr>
                <w:rFonts w:hint="eastAsia"/>
              </w:rPr>
              <w:t>9</w:t>
            </w:r>
            <w:r>
              <w:t>1</w:t>
            </w:r>
          </w:p>
        </w:tc>
        <w:tc>
          <w:tcPr>
            <w:tcW w:w="2236" w:type="dxa"/>
          </w:tcPr>
          <w:p w14:paraId="3EA8D9A7" w14:textId="77777777" w:rsidR="005336EB" w:rsidRDefault="005336EB" w:rsidP="00576C9F">
            <w:pPr>
              <w:jc w:val="center"/>
            </w:pPr>
            <w:r>
              <w:rPr>
                <w:rFonts w:hint="eastAsia"/>
              </w:rPr>
              <w:t>6</w:t>
            </w:r>
            <w:r>
              <w:t>6</w:t>
            </w:r>
          </w:p>
        </w:tc>
      </w:tr>
      <w:tr w:rsidR="005336EB" w14:paraId="45B40807" w14:textId="77777777" w:rsidTr="00576C9F">
        <w:tc>
          <w:tcPr>
            <w:tcW w:w="1557" w:type="dxa"/>
          </w:tcPr>
          <w:p w14:paraId="57FE5881" w14:textId="77777777" w:rsidR="005336EB" w:rsidRDefault="005336EB" w:rsidP="00576C9F">
            <w:pPr>
              <w:jc w:val="center"/>
            </w:pPr>
            <w:r>
              <w:rPr>
                <w:rFonts w:hint="eastAsia"/>
              </w:rPr>
              <w:t>45</w:t>
            </w:r>
            <w:r>
              <w:rPr>
                <w:rFonts w:hint="eastAsia"/>
              </w:rPr>
              <w:t>度</w:t>
            </w:r>
          </w:p>
        </w:tc>
        <w:tc>
          <w:tcPr>
            <w:tcW w:w="2591" w:type="dxa"/>
          </w:tcPr>
          <w:p w14:paraId="53961EE9" w14:textId="77777777" w:rsidR="005336EB" w:rsidRDefault="005336EB" w:rsidP="00576C9F">
            <w:pPr>
              <w:jc w:val="center"/>
            </w:pPr>
            <w:r>
              <w:rPr>
                <w:rFonts w:hint="eastAsia"/>
              </w:rPr>
              <w:t>9</w:t>
            </w:r>
            <w:r>
              <w:t>7</w:t>
            </w:r>
          </w:p>
        </w:tc>
        <w:tc>
          <w:tcPr>
            <w:tcW w:w="2559" w:type="dxa"/>
          </w:tcPr>
          <w:p w14:paraId="412CA683" w14:textId="77777777" w:rsidR="005336EB" w:rsidRDefault="005336EB" w:rsidP="00576C9F">
            <w:pPr>
              <w:jc w:val="center"/>
            </w:pPr>
            <w:r>
              <w:rPr>
                <w:rFonts w:hint="eastAsia"/>
              </w:rPr>
              <w:t>9</w:t>
            </w:r>
            <w:r>
              <w:t>6</w:t>
            </w:r>
          </w:p>
        </w:tc>
        <w:tc>
          <w:tcPr>
            <w:tcW w:w="2236" w:type="dxa"/>
          </w:tcPr>
          <w:p w14:paraId="68FCCF92" w14:textId="77777777" w:rsidR="005336EB" w:rsidRDefault="005336EB" w:rsidP="00576C9F">
            <w:pPr>
              <w:jc w:val="center"/>
            </w:pPr>
            <w:r>
              <w:rPr>
                <w:rFonts w:hint="eastAsia"/>
              </w:rPr>
              <w:t>6</w:t>
            </w:r>
            <w:r>
              <w:t>4</w:t>
            </w:r>
          </w:p>
        </w:tc>
      </w:tr>
    </w:tbl>
    <w:p w14:paraId="44E7E341" w14:textId="100A97F7" w:rsidR="00395C35" w:rsidRDefault="00395C35" w:rsidP="00D402A1"/>
    <w:tbl>
      <w:tblPr>
        <w:tblStyle w:val="af3"/>
        <w:tblW w:w="89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5"/>
        <w:gridCol w:w="12"/>
        <w:gridCol w:w="4476"/>
      </w:tblGrid>
      <w:tr w:rsidR="00830AEB" w14:paraId="1008E3CA" w14:textId="77777777" w:rsidTr="005336EB">
        <w:tc>
          <w:tcPr>
            <w:tcW w:w="4467" w:type="dxa"/>
            <w:gridSpan w:val="2"/>
          </w:tcPr>
          <w:p w14:paraId="3125A4EC" w14:textId="77777777" w:rsidR="00830AEB" w:rsidRDefault="00830AEB" w:rsidP="005336EB">
            <w:r>
              <w:rPr>
                <w:noProof/>
              </w:rPr>
              <w:drawing>
                <wp:inline distT="0" distB="0" distL="0" distR="0" wp14:anchorId="1618346A" wp14:editId="60FC700B">
                  <wp:extent cx="2691776" cy="1577307"/>
                  <wp:effectExtent l="0" t="0" r="0" b="4445"/>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24629" t="25101" r="24971" b="22470"/>
                          <a:stretch/>
                        </pic:blipFill>
                        <pic:spPr bwMode="auto">
                          <a:xfrm>
                            <a:off x="0" y="0"/>
                            <a:ext cx="2715494" cy="1591205"/>
                          </a:xfrm>
                          <a:prstGeom prst="rect">
                            <a:avLst/>
                          </a:prstGeom>
                          <a:noFill/>
                          <a:ln>
                            <a:noFill/>
                          </a:ln>
                          <a:extLst>
                            <a:ext uri="{53640926-AAD7-44D8-BBD7-CCE9431645EC}">
                              <a14:shadowObscured xmlns:a14="http://schemas.microsoft.com/office/drawing/2010/main"/>
                            </a:ext>
                          </a:extLst>
                        </pic:spPr>
                      </pic:pic>
                    </a:graphicData>
                  </a:graphic>
                </wp:inline>
              </w:drawing>
            </w:r>
          </w:p>
          <w:p w14:paraId="4BAF16FA" w14:textId="6EC05572" w:rsidR="00830AEB" w:rsidRDefault="003706F0" w:rsidP="003706F0">
            <w:pPr>
              <w:pStyle w:val="af8"/>
              <w:numPr>
                <w:ilvl w:val="0"/>
                <w:numId w:val="6"/>
              </w:numPr>
              <w:jc w:val="center"/>
            </w:pPr>
            <w:r>
              <w:rPr>
                <w:rFonts w:hint="eastAsia"/>
              </w:rPr>
              <w:t>攻擊失敗</w:t>
            </w:r>
            <w:r w:rsidR="00361A26">
              <w:rPr>
                <w:rFonts w:hint="eastAsia"/>
              </w:rPr>
              <w:t>：</w:t>
            </w:r>
            <w:r w:rsidR="00115B94">
              <w:rPr>
                <w:rFonts w:hint="eastAsia"/>
              </w:rPr>
              <w:t>距離太遠</w:t>
            </w:r>
          </w:p>
        </w:tc>
        <w:tc>
          <w:tcPr>
            <w:tcW w:w="4476" w:type="dxa"/>
          </w:tcPr>
          <w:p w14:paraId="4B2EAA40" w14:textId="77777777" w:rsidR="00830AEB" w:rsidRDefault="00830AEB" w:rsidP="00830AEB">
            <w:pPr>
              <w:keepNext/>
            </w:pPr>
            <w:r>
              <w:rPr>
                <w:noProof/>
              </w:rPr>
              <w:drawing>
                <wp:inline distT="0" distB="0" distL="0" distR="0" wp14:anchorId="777B8AB8" wp14:editId="65C0A7A6">
                  <wp:extent cx="2698171" cy="1595493"/>
                  <wp:effectExtent l="0" t="0" r="6985" b="508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25086" t="25304" r="24971" b="22267"/>
                          <a:stretch/>
                        </pic:blipFill>
                        <pic:spPr bwMode="auto">
                          <a:xfrm>
                            <a:off x="0" y="0"/>
                            <a:ext cx="2726663" cy="1612341"/>
                          </a:xfrm>
                          <a:prstGeom prst="rect">
                            <a:avLst/>
                          </a:prstGeom>
                          <a:noFill/>
                          <a:ln>
                            <a:noFill/>
                          </a:ln>
                          <a:extLst>
                            <a:ext uri="{53640926-AAD7-44D8-BBD7-CCE9431645EC}">
                              <a14:shadowObscured xmlns:a14="http://schemas.microsoft.com/office/drawing/2010/main"/>
                            </a:ext>
                          </a:extLst>
                        </pic:spPr>
                      </pic:pic>
                    </a:graphicData>
                  </a:graphic>
                </wp:inline>
              </w:drawing>
            </w:r>
          </w:p>
          <w:p w14:paraId="17115C26" w14:textId="2E34BECA" w:rsidR="00830AEB" w:rsidRDefault="003706F0" w:rsidP="003706F0">
            <w:pPr>
              <w:pStyle w:val="af8"/>
              <w:numPr>
                <w:ilvl w:val="0"/>
                <w:numId w:val="6"/>
              </w:numPr>
              <w:jc w:val="center"/>
            </w:pPr>
            <w:r>
              <w:rPr>
                <w:rFonts w:hint="eastAsia"/>
              </w:rPr>
              <w:t>攻擊成功</w:t>
            </w:r>
          </w:p>
        </w:tc>
      </w:tr>
      <w:tr w:rsidR="00830AEB" w14:paraId="3639813C" w14:textId="77777777" w:rsidTr="005336EB">
        <w:tc>
          <w:tcPr>
            <w:tcW w:w="4455" w:type="dxa"/>
          </w:tcPr>
          <w:p w14:paraId="4B5E11CF" w14:textId="77777777" w:rsidR="00830AEB" w:rsidRDefault="00830AEB" w:rsidP="005336EB">
            <w:r>
              <w:rPr>
                <w:rFonts w:hint="eastAsia"/>
                <w:noProof/>
              </w:rPr>
              <w:drawing>
                <wp:inline distT="0" distB="0" distL="0" distR="0" wp14:anchorId="42BBAA80" wp14:editId="287AD002">
                  <wp:extent cx="2691765" cy="1573268"/>
                  <wp:effectExtent l="0" t="0" r="0" b="8255"/>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25052" t="25507" r="25005" b="22672"/>
                          <a:stretch/>
                        </pic:blipFill>
                        <pic:spPr bwMode="auto">
                          <a:xfrm>
                            <a:off x="0" y="0"/>
                            <a:ext cx="2701888" cy="1579184"/>
                          </a:xfrm>
                          <a:prstGeom prst="rect">
                            <a:avLst/>
                          </a:prstGeom>
                          <a:noFill/>
                          <a:ln>
                            <a:noFill/>
                          </a:ln>
                          <a:extLst>
                            <a:ext uri="{53640926-AAD7-44D8-BBD7-CCE9431645EC}">
                              <a14:shadowObscured xmlns:a14="http://schemas.microsoft.com/office/drawing/2010/main"/>
                            </a:ext>
                          </a:extLst>
                        </pic:spPr>
                      </pic:pic>
                    </a:graphicData>
                  </a:graphic>
                </wp:inline>
              </w:drawing>
            </w:r>
          </w:p>
          <w:p w14:paraId="53A6EBCE" w14:textId="608C8674" w:rsidR="00830AEB" w:rsidRDefault="003706F0" w:rsidP="003706F0">
            <w:pPr>
              <w:pStyle w:val="af8"/>
              <w:numPr>
                <w:ilvl w:val="0"/>
                <w:numId w:val="6"/>
              </w:numPr>
              <w:jc w:val="center"/>
            </w:pPr>
            <w:r>
              <w:rPr>
                <w:rFonts w:hint="eastAsia"/>
              </w:rPr>
              <w:t>攻擊失敗</w:t>
            </w:r>
            <w:r w:rsidR="00361A26">
              <w:rPr>
                <w:rFonts w:hint="eastAsia"/>
              </w:rPr>
              <w:t>：</w:t>
            </w:r>
            <w:r w:rsidR="00A670DA">
              <w:rPr>
                <w:rFonts w:hint="eastAsia"/>
              </w:rPr>
              <w:t>路牌有水滴</w:t>
            </w:r>
          </w:p>
        </w:tc>
        <w:tc>
          <w:tcPr>
            <w:tcW w:w="4488" w:type="dxa"/>
            <w:gridSpan w:val="2"/>
          </w:tcPr>
          <w:p w14:paraId="6531C083" w14:textId="5A88AF48" w:rsidR="00830AEB" w:rsidRDefault="001954FD" w:rsidP="00830AEB">
            <w:pPr>
              <w:keepNext/>
            </w:pPr>
            <w:r>
              <w:rPr>
                <w:rFonts w:hint="eastAsia"/>
                <w:noProof/>
              </w:rPr>
              <w:drawing>
                <wp:inline distT="0" distB="0" distL="0" distR="0" wp14:anchorId="48B94349" wp14:editId="0A332035">
                  <wp:extent cx="2654135" cy="1581574"/>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5200" t="24696" r="24857" b="22470"/>
                          <a:stretch/>
                        </pic:blipFill>
                        <pic:spPr bwMode="auto">
                          <a:xfrm>
                            <a:off x="0" y="0"/>
                            <a:ext cx="2682072" cy="1598221"/>
                          </a:xfrm>
                          <a:prstGeom prst="rect">
                            <a:avLst/>
                          </a:prstGeom>
                          <a:noFill/>
                          <a:ln>
                            <a:noFill/>
                          </a:ln>
                          <a:extLst>
                            <a:ext uri="{53640926-AAD7-44D8-BBD7-CCE9431645EC}">
                              <a14:shadowObscured xmlns:a14="http://schemas.microsoft.com/office/drawing/2010/main"/>
                            </a:ext>
                          </a:extLst>
                        </pic:spPr>
                      </pic:pic>
                    </a:graphicData>
                  </a:graphic>
                </wp:inline>
              </w:drawing>
            </w:r>
          </w:p>
          <w:p w14:paraId="45B119D9" w14:textId="4A8546BE" w:rsidR="00830AEB" w:rsidRDefault="003706F0" w:rsidP="003706F0">
            <w:pPr>
              <w:pStyle w:val="af8"/>
              <w:numPr>
                <w:ilvl w:val="0"/>
                <w:numId w:val="6"/>
              </w:numPr>
              <w:jc w:val="center"/>
            </w:pPr>
            <w:r>
              <w:rPr>
                <w:rFonts w:hint="eastAsia"/>
              </w:rPr>
              <w:t>攻擊成功</w:t>
            </w:r>
          </w:p>
        </w:tc>
      </w:tr>
      <w:tr w:rsidR="00830AEB" w14:paraId="036392AA" w14:textId="77777777" w:rsidTr="005336EB">
        <w:tc>
          <w:tcPr>
            <w:tcW w:w="4455" w:type="dxa"/>
          </w:tcPr>
          <w:p w14:paraId="53C76A35" w14:textId="3F3E61A2" w:rsidR="00830AEB" w:rsidRDefault="00C3366F" w:rsidP="005336EB">
            <w:r>
              <w:rPr>
                <w:noProof/>
              </w:rPr>
              <w:drawing>
                <wp:inline distT="0" distB="0" distL="0" distR="0" wp14:anchorId="573455E6" wp14:editId="5897F465">
                  <wp:extent cx="2691765" cy="1556463"/>
                  <wp:effectExtent l="0" t="0" r="0" b="571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4744" t="24898" r="24971" b="23482"/>
                          <a:stretch/>
                        </pic:blipFill>
                        <pic:spPr bwMode="auto">
                          <a:xfrm>
                            <a:off x="0" y="0"/>
                            <a:ext cx="2699549" cy="1560964"/>
                          </a:xfrm>
                          <a:prstGeom prst="rect">
                            <a:avLst/>
                          </a:prstGeom>
                          <a:noFill/>
                          <a:ln>
                            <a:noFill/>
                          </a:ln>
                          <a:extLst>
                            <a:ext uri="{53640926-AAD7-44D8-BBD7-CCE9431645EC}">
                              <a14:shadowObscured xmlns:a14="http://schemas.microsoft.com/office/drawing/2010/main"/>
                            </a:ext>
                          </a:extLst>
                        </pic:spPr>
                      </pic:pic>
                    </a:graphicData>
                  </a:graphic>
                </wp:inline>
              </w:drawing>
            </w:r>
          </w:p>
          <w:p w14:paraId="571FA7BF" w14:textId="5A13E288" w:rsidR="00830AEB" w:rsidRDefault="003706F0" w:rsidP="003706F0">
            <w:pPr>
              <w:pStyle w:val="af8"/>
              <w:numPr>
                <w:ilvl w:val="0"/>
                <w:numId w:val="6"/>
              </w:numPr>
              <w:jc w:val="center"/>
            </w:pPr>
            <w:r>
              <w:rPr>
                <w:rFonts w:hint="eastAsia"/>
              </w:rPr>
              <w:t>攻擊失敗</w:t>
            </w:r>
            <w:r w:rsidR="00361A26">
              <w:rPr>
                <w:rFonts w:hint="eastAsia"/>
              </w:rPr>
              <w:t>：</w:t>
            </w:r>
            <w:r w:rsidR="00A670DA">
              <w:rPr>
                <w:rFonts w:hint="eastAsia"/>
              </w:rPr>
              <w:t>角度太斜</w:t>
            </w:r>
          </w:p>
        </w:tc>
        <w:tc>
          <w:tcPr>
            <w:tcW w:w="4488" w:type="dxa"/>
            <w:gridSpan w:val="2"/>
          </w:tcPr>
          <w:p w14:paraId="47B1E77B" w14:textId="7179C5CE" w:rsidR="00830AEB" w:rsidRDefault="00C3366F" w:rsidP="00830AEB">
            <w:pPr>
              <w:keepNext/>
            </w:pPr>
            <w:r>
              <w:rPr>
                <w:rFonts w:hint="eastAsia"/>
                <w:noProof/>
              </w:rPr>
              <w:drawing>
                <wp:inline distT="0" distB="0" distL="0" distR="0" wp14:anchorId="5D5F1CE1" wp14:editId="15D59055">
                  <wp:extent cx="2612917" cy="154973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25314" t="24696" r="25086" b="23077"/>
                          <a:stretch/>
                        </pic:blipFill>
                        <pic:spPr bwMode="auto">
                          <a:xfrm>
                            <a:off x="0" y="0"/>
                            <a:ext cx="2629424" cy="1559520"/>
                          </a:xfrm>
                          <a:prstGeom prst="rect">
                            <a:avLst/>
                          </a:prstGeom>
                          <a:noFill/>
                          <a:ln>
                            <a:noFill/>
                          </a:ln>
                          <a:extLst>
                            <a:ext uri="{53640926-AAD7-44D8-BBD7-CCE9431645EC}">
                              <a14:shadowObscured xmlns:a14="http://schemas.microsoft.com/office/drawing/2010/main"/>
                            </a:ext>
                          </a:extLst>
                        </pic:spPr>
                      </pic:pic>
                    </a:graphicData>
                  </a:graphic>
                </wp:inline>
              </w:drawing>
            </w:r>
          </w:p>
          <w:p w14:paraId="74733921" w14:textId="5169760D" w:rsidR="00830AEB" w:rsidRDefault="003706F0" w:rsidP="003706F0">
            <w:pPr>
              <w:pStyle w:val="af8"/>
              <w:keepNext/>
              <w:numPr>
                <w:ilvl w:val="0"/>
                <w:numId w:val="5"/>
              </w:numPr>
              <w:jc w:val="center"/>
            </w:pPr>
            <w:r>
              <w:rPr>
                <w:rFonts w:hint="eastAsia"/>
              </w:rPr>
              <w:t>攻擊成功</w:t>
            </w:r>
          </w:p>
        </w:tc>
      </w:tr>
    </w:tbl>
    <w:p w14:paraId="04F3BF3D" w14:textId="7903CA86" w:rsidR="00E728AE" w:rsidRPr="00395C35" w:rsidRDefault="00F863BE" w:rsidP="00F863BE">
      <w:pPr>
        <w:pStyle w:val="af8"/>
        <w:jc w:val="center"/>
      </w:pPr>
      <w:bookmarkStart w:id="190" w:name="_Ref180605593"/>
      <w:bookmarkStart w:id="191" w:name="_Toc1806118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26</w:t>
      </w:r>
      <w:r>
        <w:fldChar w:fldCharType="end"/>
      </w:r>
      <w:bookmarkEnd w:id="190"/>
      <w:r>
        <w:rPr>
          <w:rFonts w:hint="eastAsia"/>
        </w:rPr>
        <w:t xml:space="preserve">. </w:t>
      </w:r>
      <w:r w:rsidRPr="00EA4C00">
        <w:rPr>
          <w:rFonts w:hint="eastAsia"/>
        </w:rPr>
        <w:t xml:space="preserve">CARLA </w:t>
      </w:r>
      <w:r w:rsidRPr="00EA4C00">
        <w:rPr>
          <w:rFonts w:hint="eastAsia"/>
        </w:rPr>
        <w:t>模擬器中</w:t>
      </w:r>
      <w:r>
        <w:rPr>
          <w:rFonts w:hint="eastAsia"/>
        </w:rPr>
        <w:t>雨</w:t>
      </w:r>
      <w:r w:rsidRPr="00EA4C00">
        <w:rPr>
          <w:rFonts w:hint="eastAsia"/>
        </w:rPr>
        <w:t>天</w:t>
      </w:r>
      <w:r w:rsidR="00A20DF8">
        <w:rPr>
          <w:rFonts w:hint="eastAsia"/>
        </w:rPr>
        <w:t>路牌辨識結果</w:t>
      </w:r>
      <w:bookmarkEnd w:id="191"/>
    </w:p>
    <w:p w14:paraId="05CC724A" w14:textId="5F262357" w:rsidR="00B95F73" w:rsidRDefault="00B95F73" w:rsidP="00BC4C07">
      <w:pPr>
        <w:pStyle w:val="a2"/>
        <w:ind w:right="240"/>
      </w:pPr>
      <w:bookmarkStart w:id="192" w:name="_Toc180611786"/>
      <w:r>
        <w:rPr>
          <w:rFonts w:hint="eastAsia"/>
        </w:rPr>
        <w:lastRenderedPageBreak/>
        <w:t>陰天</w:t>
      </w:r>
      <w:bookmarkEnd w:id="192"/>
    </w:p>
    <w:p w14:paraId="5526A755" w14:textId="0FAFD6AF" w:rsidR="00D402A1" w:rsidRPr="00D402A1" w:rsidRDefault="00D402A1" w:rsidP="00D84656">
      <w:pPr>
        <w:ind w:firstLine="480"/>
      </w:pPr>
      <w:r>
        <w:rPr>
          <w:rFonts w:hint="eastAsia"/>
        </w:rPr>
        <w:t>在陰天的情況下，正面</w:t>
      </w:r>
      <w:r w:rsidR="00E01982">
        <w:rPr>
          <w:rFonts w:hint="eastAsia"/>
        </w:rPr>
        <w:t>視角</w:t>
      </w:r>
      <w:r>
        <w:rPr>
          <w:rFonts w:hint="eastAsia"/>
        </w:rPr>
        <w:t>的後門攻擊成功率達到</w:t>
      </w:r>
      <w:r>
        <w:rPr>
          <w:rFonts w:hint="eastAsia"/>
        </w:rPr>
        <w:t xml:space="preserve"> 60%</w:t>
      </w:r>
      <w:r>
        <w:rPr>
          <w:rFonts w:hint="eastAsia"/>
        </w:rPr>
        <w:t>，與晴天的實驗結果相似，攻擊失敗的情況大多發生在車子與路牌距離較遠的情況下</w:t>
      </w:r>
      <w:r w:rsidR="000A063D">
        <w:rPr>
          <w:rFonts w:hint="eastAsia"/>
        </w:rPr>
        <w:t xml:space="preserve"> </w:t>
      </w:r>
      <w:r>
        <w:rPr>
          <w:rFonts w:hint="eastAsia"/>
        </w:rPr>
        <w:t>(</w:t>
      </w:r>
      <w:r>
        <w:fldChar w:fldCharType="begin"/>
      </w:r>
      <w:r>
        <w:instrText xml:space="preserve"> </w:instrText>
      </w:r>
      <w:r>
        <w:rPr>
          <w:rFonts w:hint="eastAsia"/>
        </w:rPr>
        <w:instrText>REF _Ref180605813 \h</w:instrText>
      </w:r>
      <w:r>
        <w:instrText xml:space="preserve">  \* MERGEFORMAT </w:instrText>
      </w:r>
      <w:r>
        <w:fldChar w:fldCharType="separate"/>
      </w:r>
      <w:r w:rsidR="002B5C88">
        <w:rPr>
          <w:rFonts w:hint="eastAsia"/>
        </w:rPr>
        <w:t>圖</w:t>
      </w:r>
      <w:r w:rsidR="002B5C88">
        <w:rPr>
          <w:rFonts w:hint="eastAsia"/>
        </w:rPr>
        <w:t xml:space="preserve"> </w:t>
      </w:r>
      <w:r w:rsidR="002B5C88">
        <w:rPr>
          <w:noProof/>
        </w:rPr>
        <w:t>28</w:t>
      </w:r>
      <w:r>
        <w:fldChar w:fldCharType="end"/>
      </w:r>
      <w:r>
        <w:t xml:space="preserve"> </w:t>
      </w:r>
      <w:r>
        <w:rPr>
          <w:rFonts w:hint="eastAsia"/>
        </w:rPr>
        <w:t>(a</w:t>
      </w:r>
      <w:r>
        <w:t>) (c))</w:t>
      </w:r>
      <w:r>
        <w:rPr>
          <w:rFonts w:hint="eastAsia"/>
        </w:rPr>
        <w:t>。</w:t>
      </w:r>
      <w:r>
        <w:fldChar w:fldCharType="begin"/>
      </w:r>
      <w:r>
        <w:instrText xml:space="preserve"> </w:instrText>
      </w:r>
      <w:r>
        <w:rPr>
          <w:rFonts w:hint="eastAsia"/>
        </w:rPr>
        <w:instrText>REF _Ref180605620 \h</w:instrText>
      </w:r>
      <w:r>
        <w:instrText xml:space="preserve">  \* MERGEFORMAT </w:instrText>
      </w:r>
      <w:r>
        <w:fldChar w:fldCharType="separate"/>
      </w:r>
      <w:r w:rsidR="002B5C88">
        <w:rPr>
          <w:rFonts w:hint="eastAsia"/>
        </w:rPr>
        <w:t>圖</w:t>
      </w:r>
      <w:r w:rsidR="002B5C88">
        <w:rPr>
          <w:rFonts w:hint="eastAsia"/>
        </w:rPr>
        <w:t xml:space="preserve"> </w:t>
      </w:r>
      <w:r w:rsidR="002B5C88">
        <w:rPr>
          <w:noProof/>
        </w:rPr>
        <w:t>27</w:t>
      </w:r>
      <w:r>
        <w:fldChar w:fldCharType="end"/>
      </w:r>
      <w:r>
        <w:rPr>
          <w:rFonts w:hint="eastAsia"/>
        </w:rPr>
        <w:t>為晴天跟陰天情況下，</w:t>
      </w:r>
      <w:r w:rsidRPr="004B7F60">
        <w:rPr>
          <w:rFonts w:hint="eastAsia"/>
        </w:rPr>
        <w:t>自駕車與交通號誌路牌距離</w:t>
      </w:r>
      <w:r>
        <w:rPr>
          <w:rFonts w:hint="eastAsia"/>
        </w:rPr>
        <w:t>對於</w:t>
      </w:r>
      <w:r w:rsidRPr="004B7F60">
        <w:rPr>
          <w:rFonts w:hint="eastAsia"/>
        </w:rPr>
        <w:t>攻擊成功率</w:t>
      </w:r>
      <w:r>
        <w:rPr>
          <w:rFonts w:hint="eastAsia"/>
        </w:rPr>
        <w:t>的影響，與晴天的條件下不同的是，在陰天的條件下，車輛與路牌需要更近的距離才能確保攻擊的有效性。當距離小於</w:t>
      </w:r>
      <w:r>
        <w:rPr>
          <w:rFonts w:hint="eastAsia"/>
        </w:rPr>
        <w:t>2</w:t>
      </w:r>
      <w:r>
        <w:rPr>
          <w:rFonts w:hint="eastAsia"/>
        </w:rPr>
        <w:t>公尺時，後門攻擊成功率才會大幅的提升</w:t>
      </w:r>
      <w:r w:rsidR="00361A26">
        <w:rPr>
          <w:rFonts w:hint="eastAsia"/>
        </w:rPr>
        <w:t>至</w:t>
      </w:r>
      <w:r>
        <w:rPr>
          <w:rFonts w:hint="eastAsia"/>
        </w:rPr>
        <w:t>99%</w:t>
      </w:r>
      <w:r w:rsidR="00361A26">
        <w:rPr>
          <w:rFonts w:hint="eastAsia"/>
        </w:rPr>
        <w:t>，</w:t>
      </w:r>
      <w:r w:rsidRPr="00D30134">
        <w:rPr>
          <w:rFonts w:hint="eastAsia"/>
        </w:rPr>
        <w:t>這可能與光線造成交通號誌明暗程度不同有關</w:t>
      </w:r>
      <w:r>
        <w:rPr>
          <w:rFonts w:hint="eastAsia"/>
        </w:rPr>
        <w:t>。</w:t>
      </w:r>
    </w:p>
    <w:p w14:paraId="75FAC18C" w14:textId="581AA225" w:rsidR="005336EB" w:rsidRPr="005336EB" w:rsidRDefault="005336EB" w:rsidP="005336EB">
      <w:pPr>
        <w:jc w:val="center"/>
        <w:rPr>
          <w:sz w:val="20"/>
        </w:rPr>
      </w:pPr>
      <w:bookmarkStart w:id="193" w:name="_Toc180611835"/>
      <w:r w:rsidRPr="005336EB">
        <w:rPr>
          <w:rFonts w:hint="eastAsia"/>
          <w:sz w:val="20"/>
        </w:rPr>
        <w:t>表</w:t>
      </w:r>
      <w:r w:rsidRPr="005336EB">
        <w:rPr>
          <w:rFonts w:hint="eastAsia"/>
          <w:sz w:val="20"/>
        </w:rPr>
        <w:t xml:space="preserve"> </w:t>
      </w:r>
      <w:r w:rsidRPr="005336EB">
        <w:rPr>
          <w:sz w:val="20"/>
        </w:rPr>
        <w:fldChar w:fldCharType="begin"/>
      </w:r>
      <w:r w:rsidRPr="005336EB">
        <w:rPr>
          <w:sz w:val="20"/>
        </w:rPr>
        <w:instrText xml:space="preserve"> </w:instrText>
      </w:r>
      <w:r w:rsidRPr="005336EB">
        <w:rPr>
          <w:rFonts w:hint="eastAsia"/>
          <w:sz w:val="20"/>
        </w:rPr>
        <w:instrText xml:space="preserve">SEQ </w:instrText>
      </w:r>
      <w:r w:rsidRPr="005336EB">
        <w:rPr>
          <w:rFonts w:hint="eastAsia"/>
          <w:sz w:val="20"/>
        </w:rPr>
        <w:instrText>表</w:instrText>
      </w:r>
      <w:r w:rsidRPr="005336EB">
        <w:rPr>
          <w:rFonts w:hint="eastAsia"/>
          <w:sz w:val="20"/>
        </w:rPr>
        <w:instrText xml:space="preserve"> \* ARABIC</w:instrText>
      </w:r>
      <w:r w:rsidRPr="005336EB">
        <w:rPr>
          <w:sz w:val="20"/>
        </w:rPr>
        <w:instrText xml:space="preserve"> </w:instrText>
      </w:r>
      <w:r w:rsidRPr="005336EB">
        <w:rPr>
          <w:sz w:val="20"/>
        </w:rPr>
        <w:fldChar w:fldCharType="separate"/>
      </w:r>
      <w:r w:rsidR="002B5C88">
        <w:rPr>
          <w:noProof/>
          <w:sz w:val="20"/>
        </w:rPr>
        <w:t>12</w:t>
      </w:r>
      <w:r w:rsidRPr="005336EB">
        <w:rPr>
          <w:sz w:val="20"/>
        </w:rPr>
        <w:fldChar w:fldCharType="end"/>
      </w:r>
      <w:r w:rsidRPr="005336EB">
        <w:rPr>
          <w:rFonts w:hint="eastAsia"/>
          <w:sz w:val="20"/>
        </w:rPr>
        <w:t xml:space="preserve">. </w:t>
      </w:r>
      <w:r w:rsidRPr="005336EB">
        <w:rPr>
          <w:rFonts w:hint="eastAsia"/>
          <w:sz w:val="20"/>
        </w:rPr>
        <w:t>陰天狀況下模型準確率及後門攻擊成功率</w:t>
      </w:r>
      <w:bookmarkEnd w:id="193"/>
    </w:p>
    <w:tbl>
      <w:tblPr>
        <w:tblStyle w:val="af3"/>
        <w:tblW w:w="9223" w:type="dxa"/>
        <w:tblInd w:w="-5" w:type="dxa"/>
        <w:tblLook w:val="04A0" w:firstRow="1" w:lastRow="0" w:firstColumn="1" w:lastColumn="0" w:noHBand="0" w:noVBand="1"/>
      </w:tblPr>
      <w:tblGrid>
        <w:gridCol w:w="1941"/>
        <w:gridCol w:w="2415"/>
        <w:gridCol w:w="2447"/>
        <w:gridCol w:w="2420"/>
      </w:tblGrid>
      <w:tr w:rsidR="005336EB" w14:paraId="1F682AC4" w14:textId="77777777" w:rsidTr="00576C9F">
        <w:tc>
          <w:tcPr>
            <w:tcW w:w="1941" w:type="dxa"/>
          </w:tcPr>
          <w:p w14:paraId="2FE00123" w14:textId="77777777" w:rsidR="005336EB" w:rsidRDefault="005336EB" w:rsidP="00576C9F">
            <w:pPr>
              <w:jc w:val="center"/>
            </w:pPr>
          </w:p>
        </w:tc>
        <w:tc>
          <w:tcPr>
            <w:tcW w:w="2415" w:type="dxa"/>
          </w:tcPr>
          <w:p w14:paraId="3F986585" w14:textId="77777777" w:rsidR="005336EB" w:rsidRDefault="005336EB" w:rsidP="00576C9F">
            <w:pPr>
              <w:jc w:val="center"/>
            </w:pPr>
            <w:r>
              <w:rPr>
                <w:rFonts w:hint="eastAsia"/>
              </w:rPr>
              <w:t>C</w:t>
            </w:r>
            <w:r>
              <w:t>lean Model</w:t>
            </w:r>
          </w:p>
        </w:tc>
        <w:tc>
          <w:tcPr>
            <w:tcW w:w="4867" w:type="dxa"/>
            <w:gridSpan w:val="2"/>
          </w:tcPr>
          <w:p w14:paraId="547B75EF" w14:textId="77777777" w:rsidR="005336EB" w:rsidRDefault="005336EB" w:rsidP="00576C9F">
            <w:pPr>
              <w:jc w:val="center"/>
            </w:pPr>
            <w:r>
              <w:rPr>
                <w:rFonts w:hint="eastAsia"/>
              </w:rPr>
              <w:t>P</w:t>
            </w:r>
            <w:r>
              <w:t>oisoned Model</w:t>
            </w:r>
          </w:p>
        </w:tc>
      </w:tr>
      <w:tr w:rsidR="005336EB" w14:paraId="51E48066" w14:textId="77777777" w:rsidTr="00576C9F">
        <w:tc>
          <w:tcPr>
            <w:tcW w:w="1941" w:type="dxa"/>
          </w:tcPr>
          <w:p w14:paraId="7A3D6BFA" w14:textId="77777777" w:rsidR="005336EB" w:rsidRDefault="005336EB" w:rsidP="00576C9F">
            <w:pPr>
              <w:jc w:val="center"/>
            </w:pPr>
          </w:p>
        </w:tc>
        <w:tc>
          <w:tcPr>
            <w:tcW w:w="2415" w:type="dxa"/>
          </w:tcPr>
          <w:p w14:paraId="216460AA" w14:textId="77777777" w:rsidR="005336EB" w:rsidRDefault="005336EB" w:rsidP="00576C9F">
            <w:pPr>
              <w:jc w:val="center"/>
            </w:pPr>
            <w:r>
              <w:rPr>
                <w:rFonts w:hint="eastAsia"/>
              </w:rPr>
              <w:t>C</w:t>
            </w:r>
            <w:r>
              <w:t>lassification Accuracy(%)</w:t>
            </w:r>
          </w:p>
        </w:tc>
        <w:tc>
          <w:tcPr>
            <w:tcW w:w="2447" w:type="dxa"/>
          </w:tcPr>
          <w:p w14:paraId="22DD2390" w14:textId="77777777" w:rsidR="005336EB" w:rsidRDefault="005336EB" w:rsidP="00576C9F">
            <w:pPr>
              <w:jc w:val="center"/>
            </w:pPr>
            <w:r w:rsidRPr="009D4E73">
              <w:t>Classification Accuracy(%)</w:t>
            </w:r>
          </w:p>
        </w:tc>
        <w:tc>
          <w:tcPr>
            <w:tcW w:w="2420" w:type="dxa"/>
          </w:tcPr>
          <w:p w14:paraId="18AA21EF" w14:textId="77777777" w:rsidR="005336EB" w:rsidRDefault="005336EB" w:rsidP="00576C9F">
            <w:pPr>
              <w:jc w:val="center"/>
            </w:pPr>
            <w:r>
              <w:rPr>
                <w:rFonts w:hint="eastAsia"/>
              </w:rPr>
              <w:t>A</w:t>
            </w:r>
            <w:r>
              <w:t>ttack Success Rate(%)</w:t>
            </w:r>
          </w:p>
        </w:tc>
      </w:tr>
      <w:tr w:rsidR="005336EB" w14:paraId="0767127E" w14:textId="77777777" w:rsidTr="00576C9F">
        <w:tc>
          <w:tcPr>
            <w:tcW w:w="1941" w:type="dxa"/>
          </w:tcPr>
          <w:p w14:paraId="461EBA32" w14:textId="77777777" w:rsidR="005336EB" w:rsidRDefault="005336EB" w:rsidP="00576C9F">
            <w:pPr>
              <w:jc w:val="center"/>
            </w:pPr>
            <w:r>
              <w:rPr>
                <w:rFonts w:hint="eastAsia"/>
              </w:rPr>
              <w:t>正面</w:t>
            </w:r>
          </w:p>
        </w:tc>
        <w:tc>
          <w:tcPr>
            <w:tcW w:w="2415" w:type="dxa"/>
          </w:tcPr>
          <w:p w14:paraId="23D9F4A5" w14:textId="77777777" w:rsidR="005336EB" w:rsidRDefault="005336EB" w:rsidP="00576C9F">
            <w:pPr>
              <w:jc w:val="center"/>
            </w:pPr>
            <w:r>
              <w:rPr>
                <w:rFonts w:hint="eastAsia"/>
              </w:rPr>
              <w:t>7</w:t>
            </w:r>
            <w:r>
              <w:t>7</w:t>
            </w:r>
          </w:p>
        </w:tc>
        <w:tc>
          <w:tcPr>
            <w:tcW w:w="2447" w:type="dxa"/>
          </w:tcPr>
          <w:p w14:paraId="7B8B27AB" w14:textId="77777777" w:rsidR="005336EB" w:rsidRDefault="005336EB" w:rsidP="00576C9F">
            <w:pPr>
              <w:jc w:val="center"/>
            </w:pPr>
            <w:r>
              <w:rPr>
                <w:rFonts w:hint="eastAsia"/>
              </w:rPr>
              <w:t>8</w:t>
            </w:r>
            <w:r>
              <w:t>7</w:t>
            </w:r>
          </w:p>
        </w:tc>
        <w:tc>
          <w:tcPr>
            <w:tcW w:w="2420" w:type="dxa"/>
          </w:tcPr>
          <w:p w14:paraId="247DC123" w14:textId="77777777" w:rsidR="005336EB" w:rsidRDefault="005336EB" w:rsidP="00576C9F">
            <w:pPr>
              <w:jc w:val="center"/>
            </w:pPr>
            <w:r>
              <w:rPr>
                <w:rFonts w:hint="eastAsia"/>
              </w:rPr>
              <w:t>6</w:t>
            </w:r>
            <w:r>
              <w:t>0</w:t>
            </w:r>
          </w:p>
        </w:tc>
      </w:tr>
      <w:tr w:rsidR="005336EB" w14:paraId="1CCE8141" w14:textId="77777777" w:rsidTr="00576C9F">
        <w:tc>
          <w:tcPr>
            <w:tcW w:w="1941" w:type="dxa"/>
          </w:tcPr>
          <w:p w14:paraId="183D16C9" w14:textId="77777777" w:rsidR="005336EB" w:rsidRDefault="005336EB" w:rsidP="00576C9F">
            <w:pPr>
              <w:jc w:val="center"/>
            </w:pPr>
            <w:r>
              <w:rPr>
                <w:rFonts w:hint="eastAsia"/>
              </w:rPr>
              <w:t>45</w:t>
            </w:r>
            <w:r>
              <w:rPr>
                <w:rFonts w:hint="eastAsia"/>
              </w:rPr>
              <w:t>度</w:t>
            </w:r>
          </w:p>
        </w:tc>
        <w:tc>
          <w:tcPr>
            <w:tcW w:w="2415" w:type="dxa"/>
          </w:tcPr>
          <w:p w14:paraId="7A9FDA88" w14:textId="77777777" w:rsidR="005336EB" w:rsidRDefault="005336EB" w:rsidP="00576C9F">
            <w:pPr>
              <w:jc w:val="center"/>
            </w:pPr>
            <w:r>
              <w:rPr>
                <w:rFonts w:hint="eastAsia"/>
              </w:rPr>
              <w:t>9</w:t>
            </w:r>
            <w:r>
              <w:t>7</w:t>
            </w:r>
          </w:p>
        </w:tc>
        <w:tc>
          <w:tcPr>
            <w:tcW w:w="2447" w:type="dxa"/>
          </w:tcPr>
          <w:p w14:paraId="618F987A" w14:textId="77777777" w:rsidR="005336EB" w:rsidRDefault="005336EB" w:rsidP="00576C9F">
            <w:pPr>
              <w:jc w:val="center"/>
            </w:pPr>
            <w:r>
              <w:rPr>
                <w:rFonts w:hint="eastAsia"/>
              </w:rPr>
              <w:t>9</w:t>
            </w:r>
            <w:r>
              <w:t>4</w:t>
            </w:r>
          </w:p>
        </w:tc>
        <w:tc>
          <w:tcPr>
            <w:tcW w:w="2420" w:type="dxa"/>
          </w:tcPr>
          <w:p w14:paraId="5CD970F0" w14:textId="77777777" w:rsidR="005336EB" w:rsidRDefault="005336EB" w:rsidP="00576C9F">
            <w:pPr>
              <w:jc w:val="center"/>
            </w:pPr>
            <w:r>
              <w:rPr>
                <w:rFonts w:hint="eastAsia"/>
              </w:rPr>
              <w:t>6</w:t>
            </w:r>
            <w:r>
              <w:t>4</w:t>
            </w:r>
          </w:p>
        </w:tc>
      </w:tr>
    </w:tbl>
    <w:p w14:paraId="7E580579" w14:textId="77777777" w:rsidR="00D402A1" w:rsidRDefault="00D402A1" w:rsidP="00DF3655">
      <w:pPr>
        <w:jc w:val="center"/>
      </w:pPr>
    </w:p>
    <w:p w14:paraId="6AB55B85" w14:textId="261B3F4C" w:rsidR="005336EB" w:rsidRDefault="004D63C6" w:rsidP="00DF3655">
      <w:pPr>
        <w:jc w:val="center"/>
      </w:pPr>
      <w:r>
        <w:rPr>
          <w:noProof/>
        </w:rPr>
        <w:drawing>
          <wp:inline distT="0" distB="0" distL="0" distR="0" wp14:anchorId="0AAA1508" wp14:editId="60863B99">
            <wp:extent cx="4695416" cy="2743200"/>
            <wp:effectExtent l="0" t="0" r="10160" b="0"/>
            <wp:docPr id="6" name="圖表 6">
              <a:extLst xmlns:a="http://schemas.openxmlformats.org/drawingml/2006/main">
                <a:ext uri="{FF2B5EF4-FFF2-40B4-BE49-F238E27FC236}">
                  <a16:creationId xmlns:a16="http://schemas.microsoft.com/office/drawing/2014/main" id="{7619144E-42A8-4C9B-816C-9D6D9D6EEE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4A84E1CC" w14:textId="19AE1723" w:rsidR="005336EB" w:rsidRPr="00B95708" w:rsidRDefault="005336EB" w:rsidP="005336EB">
      <w:pPr>
        <w:pStyle w:val="af8"/>
        <w:jc w:val="center"/>
      </w:pPr>
      <w:bookmarkStart w:id="194" w:name="_Ref180605620"/>
      <w:bookmarkStart w:id="195" w:name="_Toc1806118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27</w:t>
      </w:r>
      <w:r>
        <w:fldChar w:fldCharType="end"/>
      </w:r>
      <w:bookmarkEnd w:id="194"/>
      <w:r>
        <w:rPr>
          <w:rFonts w:hint="eastAsia"/>
        </w:rPr>
        <w:t>.</w:t>
      </w:r>
      <w:r w:rsidR="00A20DF8">
        <w:t xml:space="preserve"> </w:t>
      </w:r>
      <w:r w:rsidR="00A20DF8">
        <w:rPr>
          <w:rFonts w:hint="eastAsia"/>
        </w:rPr>
        <w:t>晴天與陰天</w:t>
      </w:r>
      <w:r w:rsidRPr="004B7F60">
        <w:rPr>
          <w:rFonts w:hint="eastAsia"/>
        </w:rPr>
        <w:t>自駕車與交通號誌路牌距離影響攻擊成功率</w:t>
      </w:r>
      <w:bookmarkEnd w:id="195"/>
    </w:p>
    <w:p w14:paraId="0F24BE25" w14:textId="77777777" w:rsidR="005336EB" w:rsidRPr="005336EB" w:rsidRDefault="005336EB" w:rsidP="00F029E0">
      <w:pPr>
        <w:ind w:firstLine="480"/>
      </w:pPr>
    </w:p>
    <w:tbl>
      <w:tblPr>
        <w:tblStyle w:val="af3"/>
        <w:tblW w:w="92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626"/>
      </w:tblGrid>
      <w:tr w:rsidR="00FF68A4" w14:paraId="7524E4C0" w14:textId="77777777" w:rsidTr="005336EB">
        <w:tc>
          <w:tcPr>
            <w:tcW w:w="4597" w:type="dxa"/>
          </w:tcPr>
          <w:p w14:paraId="1213CCCF" w14:textId="59C33B6B" w:rsidR="006F01B1" w:rsidRDefault="002644B0" w:rsidP="00DF3655">
            <w:r>
              <w:rPr>
                <w:rFonts w:hint="eastAsia"/>
                <w:noProof/>
              </w:rPr>
              <w:lastRenderedPageBreak/>
              <w:drawing>
                <wp:inline distT="0" distB="0" distL="0" distR="0" wp14:anchorId="31CB5EC0" wp14:editId="3B391E1A">
                  <wp:extent cx="2722447" cy="1587578"/>
                  <wp:effectExtent l="0" t="0" r="1905"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5086" t="24696" r="24857" b="23482"/>
                          <a:stretch/>
                        </pic:blipFill>
                        <pic:spPr bwMode="auto">
                          <a:xfrm>
                            <a:off x="0" y="0"/>
                            <a:ext cx="2731308" cy="1592745"/>
                          </a:xfrm>
                          <a:prstGeom prst="rect">
                            <a:avLst/>
                          </a:prstGeom>
                          <a:noFill/>
                          <a:ln>
                            <a:noFill/>
                          </a:ln>
                          <a:extLst>
                            <a:ext uri="{53640926-AAD7-44D8-BBD7-CCE9431645EC}">
                              <a14:shadowObscured xmlns:a14="http://schemas.microsoft.com/office/drawing/2010/main"/>
                            </a:ext>
                          </a:extLst>
                        </pic:spPr>
                      </pic:pic>
                    </a:graphicData>
                  </a:graphic>
                </wp:inline>
              </w:drawing>
            </w:r>
          </w:p>
          <w:p w14:paraId="582BA1E1" w14:textId="226CAC09" w:rsidR="00FF68A4" w:rsidRDefault="003706F0" w:rsidP="003706F0">
            <w:pPr>
              <w:pStyle w:val="af8"/>
              <w:numPr>
                <w:ilvl w:val="0"/>
                <w:numId w:val="7"/>
              </w:numPr>
              <w:jc w:val="center"/>
            </w:pPr>
            <w:r>
              <w:rPr>
                <w:rFonts w:hint="eastAsia"/>
              </w:rPr>
              <w:t>攻擊失敗</w:t>
            </w:r>
            <w:r w:rsidR="00361A26">
              <w:rPr>
                <w:rFonts w:hint="eastAsia"/>
              </w:rPr>
              <w:t>：</w:t>
            </w:r>
            <w:r w:rsidR="00A670DA">
              <w:rPr>
                <w:rFonts w:hint="eastAsia"/>
              </w:rPr>
              <w:t>距離太遠</w:t>
            </w:r>
          </w:p>
        </w:tc>
        <w:tc>
          <w:tcPr>
            <w:tcW w:w="4626" w:type="dxa"/>
          </w:tcPr>
          <w:p w14:paraId="036020B7" w14:textId="3D7F5AA6" w:rsidR="006F01B1" w:rsidRDefault="002644B0" w:rsidP="006F01B1">
            <w:pPr>
              <w:keepNext/>
            </w:pPr>
            <w:r>
              <w:rPr>
                <w:rFonts w:hint="eastAsia"/>
                <w:noProof/>
              </w:rPr>
              <w:drawing>
                <wp:inline distT="0" distB="0" distL="0" distR="0" wp14:anchorId="5A72E8DA" wp14:editId="63E2FABF">
                  <wp:extent cx="2703931" cy="1564640"/>
                  <wp:effectExtent l="0" t="0" r="127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25086" t="25304" r="24971" b="22470"/>
                          <a:stretch/>
                        </pic:blipFill>
                        <pic:spPr bwMode="auto">
                          <a:xfrm>
                            <a:off x="0" y="0"/>
                            <a:ext cx="2745338" cy="1588600"/>
                          </a:xfrm>
                          <a:prstGeom prst="rect">
                            <a:avLst/>
                          </a:prstGeom>
                          <a:noFill/>
                          <a:ln>
                            <a:noFill/>
                          </a:ln>
                          <a:extLst>
                            <a:ext uri="{53640926-AAD7-44D8-BBD7-CCE9431645EC}">
                              <a14:shadowObscured xmlns:a14="http://schemas.microsoft.com/office/drawing/2010/main"/>
                            </a:ext>
                          </a:extLst>
                        </pic:spPr>
                      </pic:pic>
                    </a:graphicData>
                  </a:graphic>
                </wp:inline>
              </w:drawing>
            </w:r>
          </w:p>
          <w:p w14:paraId="1CEE183F" w14:textId="2BFF60E6" w:rsidR="00FF68A4" w:rsidRDefault="003706F0" w:rsidP="003706F0">
            <w:pPr>
              <w:pStyle w:val="af8"/>
              <w:numPr>
                <w:ilvl w:val="0"/>
                <w:numId w:val="7"/>
              </w:numPr>
              <w:jc w:val="center"/>
            </w:pPr>
            <w:r>
              <w:rPr>
                <w:rFonts w:hint="eastAsia"/>
              </w:rPr>
              <w:t>攻擊成功</w:t>
            </w:r>
          </w:p>
        </w:tc>
      </w:tr>
      <w:tr w:rsidR="00FF68A4" w14:paraId="5A1E07DE" w14:textId="77777777" w:rsidTr="005336EB">
        <w:tc>
          <w:tcPr>
            <w:tcW w:w="4597" w:type="dxa"/>
          </w:tcPr>
          <w:p w14:paraId="01DA8AC5" w14:textId="77777777" w:rsidR="006F01B1" w:rsidRDefault="006F01B1" w:rsidP="00DF3655">
            <w:r>
              <w:rPr>
                <w:noProof/>
              </w:rPr>
              <w:drawing>
                <wp:inline distT="0" distB="0" distL="0" distR="0" wp14:anchorId="51B08AAA" wp14:editId="7CC48960">
                  <wp:extent cx="2762250" cy="1682750"/>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25085" t="23684" r="25315" b="22672"/>
                          <a:stretch/>
                        </pic:blipFill>
                        <pic:spPr bwMode="auto">
                          <a:xfrm>
                            <a:off x="0" y="0"/>
                            <a:ext cx="2762250" cy="1682750"/>
                          </a:xfrm>
                          <a:prstGeom prst="rect">
                            <a:avLst/>
                          </a:prstGeom>
                          <a:noFill/>
                          <a:ln>
                            <a:noFill/>
                          </a:ln>
                          <a:extLst>
                            <a:ext uri="{53640926-AAD7-44D8-BBD7-CCE9431645EC}">
                              <a14:shadowObscured xmlns:a14="http://schemas.microsoft.com/office/drawing/2010/main"/>
                            </a:ext>
                          </a:extLst>
                        </pic:spPr>
                      </pic:pic>
                    </a:graphicData>
                  </a:graphic>
                </wp:inline>
              </w:drawing>
            </w:r>
          </w:p>
          <w:p w14:paraId="23689EF9" w14:textId="67DE7F58" w:rsidR="00FF68A4" w:rsidRDefault="003706F0" w:rsidP="003706F0">
            <w:pPr>
              <w:pStyle w:val="af8"/>
              <w:numPr>
                <w:ilvl w:val="0"/>
                <w:numId w:val="7"/>
              </w:numPr>
              <w:jc w:val="center"/>
            </w:pPr>
            <w:r>
              <w:rPr>
                <w:rFonts w:hint="eastAsia"/>
              </w:rPr>
              <w:t>攻擊失敗</w:t>
            </w:r>
            <w:r w:rsidR="00361A26">
              <w:rPr>
                <w:rFonts w:hint="eastAsia"/>
              </w:rPr>
              <w:t>：</w:t>
            </w:r>
            <w:r w:rsidR="00A670DA">
              <w:rPr>
                <w:rFonts w:hint="eastAsia"/>
              </w:rPr>
              <w:t>距離太遠</w:t>
            </w:r>
          </w:p>
        </w:tc>
        <w:tc>
          <w:tcPr>
            <w:tcW w:w="4626" w:type="dxa"/>
          </w:tcPr>
          <w:p w14:paraId="5C14DD88" w14:textId="77777777" w:rsidR="006F01B1" w:rsidRDefault="006F01B1" w:rsidP="006F01B1">
            <w:pPr>
              <w:keepNext/>
            </w:pPr>
            <w:r>
              <w:rPr>
                <w:noProof/>
              </w:rPr>
              <w:drawing>
                <wp:inline distT="0" distB="0" distL="0" distR="0" wp14:anchorId="321FF77D" wp14:editId="0F66355A">
                  <wp:extent cx="2781300" cy="1625600"/>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25086" t="25101" r="24971" b="23077"/>
                          <a:stretch/>
                        </pic:blipFill>
                        <pic:spPr bwMode="auto">
                          <a:xfrm>
                            <a:off x="0" y="0"/>
                            <a:ext cx="2781300" cy="1625600"/>
                          </a:xfrm>
                          <a:prstGeom prst="rect">
                            <a:avLst/>
                          </a:prstGeom>
                          <a:noFill/>
                          <a:ln>
                            <a:noFill/>
                          </a:ln>
                          <a:extLst>
                            <a:ext uri="{53640926-AAD7-44D8-BBD7-CCE9431645EC}">
                              <a14:shadowObscured xmlns:a14="http://schemas.microsoft.com/office/drawing/2010/main"/>
                            </a:ext>
                          </a:extLst>
                        </pic:spPr>
                      </pic:pic>
                    </a:graphicData>
                  </a:graphic>
                </wp:inline>
              </w:drawing>
            </w:r>
          </w:p>
          <w:p w14:paraId="7FA78ECB" w14:textId="43EE5866" w:rsidR="00FF68A4" w:rsidRDefault="003706F0" w:rsidP="003706F0">
            <w:pPr>
              <w:pStyle w:val="af8"/>
              <w:numPr>
                <w:ilvl w:val="0"/>
                <w:numId w:val="7"/>
              </w:numPr>
              <w:jc w:val="center"/>
            </w:pPr>
            <w:r>
              <w:rPr>
                <w:rFonts w:hint="eastAsia"/>
              </w:rPr>
              <w:t>攻擊成功</w:t>
            </w:r>
          </w:p>
        </w:tc>
      </w:tr>
      <w:tr w:rsidR="00FF68A4" w14:paraId="6AABB125" w14:textId="77777777" w:rsidTr="005336EB">
        <w:tc>
          <w:tcPr>
            <w:tcW w:w="4597" w:type="dxa"/>
          </w:tcPr>
          <w:p w14:paraId="569B70E9" w14:textId="427EB7A6" w:rsidR="002644B0" w:rsidRDefault="002644B0" w:rsidP="00DF3655">
            <w:r>
              <w:rPr>
                <w:rFonts w:hint="eastAsia"/>
                <w:noProof/>
              </w:rPr>
              <w:drawing>
                <wp:inline distT="0" distB="0" distL="0" distR="0" wp14:anchorId="6A4FA505" wp14:editId="0C7AADCD">
                  <wp:extent cx="2774950" cy="1644650"/>
                  <wp:effectExtent l="0" t="0" r="6350" b="0"/>
                  <wp:docPr id="1503076742" name="圖片 1503076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24857" t="25101" r="25314" b="22470"/>
                          <a:stretch/>
                        </pic:blipFill>
                        <pic:spPr bwMode="auto">
                          <a:xfrm>
                            <a:off x="0" y="0"/>
                            <a:ext cx="2774950" cy="1644650"/>
                          </a:xfrm>
                          <a:prstGeom prst="rect">
                            <a:avLst/>
                          </a:prstGeom>
                          <a:noFill/>
                          <a:ln>
                            <a:noFill/>
                          </a:ln>
                          <a:extLst>
                            <a:ext uri="{53640926-AAD7-44D8-BBD7-CCE9431645EC}">
                              <a14:shadowObscured xmlns:a14="http://schemas.microsoft.com/office/drawing/2010/main"/>
                            </a:ext>
                          </a:extLst>
                        </pic:spPr>
                      </pic:pic>
                    </a:graphicData>
                  </a:graphic>
                </wp:inline>
              </w:drawing>
            </w:r>
          </w:p>
          <w:p w14:paraId="4D20AEE2" w14:textId="2E9C35A9" w:rsidR="00FF68A4" w:rsidRDefault="003706F0" w:rsidP="003706F0">
            <w:pPr>
              <w:pStyle w:val="af8"/>
              <w:numPr>
                <w:ilvl w:val="0"/>
                <w:numId w:val="5"/>
              </w:numPr>
              <w:jc w:val="center"/>
            </w:pPr>
            <w:r>
              <w:rPr>
                <w:rFonts w:hint="eastAsia"/>
              </w:rPr>
              <w:t>攻擊失敗</w:t>
            </w:r>
            <w:r w:rsidR="00361A26">
              <w:rPr>
                <w:rFonts w:hint="eastAsia"/>
              </w:rPr>
              <w:t>：</w:t>
            </w:r>
            <w:r w:rsidR="00A670DA">
              <w:rPr>
                <w:rFonts w:hint="eastAsia"/>
              </w:rPr>
              <w:t>角度太斜</w:t>
            </w:r>
          </w:p>
        </w:tc>
        <w:tc>
          <w:tcPr>
            <w:tcW w:w="4626" w:type="dxa"/>
          </w:tcPr>
          <w:p w14:paraId="373BCA29" w14:textId="72310A76" w:rsidR="002644B0" w:rsidRDefault="002644B0" w:rsidP="002644B0">
            <w:pPr>
              <w:keepNext/>
            </w:pPr>
            <w:r>
              <w:rPr>
                <w:rFonts w:hint="eastAsia"/>
                <w:noProof/>
              </w:rPr>
              <w:drawing>
                <wp:inline distT="0" distB="0" distL="0" distR="0" wp14:anchorId="5E6B5796" wp14:editId="570C061C">
                  <wp:extent cx="2794000" cy="1651000"/>
                  <wp:effectExtent l="0" t="0" r="6350" b="6350"/>
                  <wp:docPr id="1503076755" name="圖片 1503076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24858" t="25101" r="24971" b="22267"/>
                          <a:stretch/>
                        </pic:blipFill>
                        <pic:spPr bwMode="auto">
                          <a:xfrm>
                            <a:off x="0" y="0"/>
                            <a:ext cx="2794000" cy="1651000"/>
                          </a:xfrm>
                          <a:prstGeom prst="rect">
                            <a:avLst/>
                          </a:prstGeom>
                          <a:noFill/>
                          <a:ln>
                            <a:noFill/>
                          </a:ln>
                          <a:extLst>
                            <a:ext uri="{53640926-AAD7-44D8-BBD7-CCE9431645EC}">
                              <a14:shadowObscured xmlns:a14="http://schemas.microsoft.com/office/drawing/2010/main"/>
                            </a:ext>
                          </a:extLst>
                        </pic:spPr>
                      </pic:pic>
                    </a:graphicData>
                  </a:graphic>
                </wp:inline>
              </w:drawing>
            </w:r>
          </w:p>
          <w:p w14:paraId="79E1E8C4" w14:textId="58085C74" w:rsidR="00FF68A4" w:rsidRDefault="003706F0" w:rsidP="003706F0">
            <w:pPr>
              <w:pStyle w:val="af8"/>
              <w:keepNext/>
              <w:numPr>
                <w:ilvl w:val="0"/>
                <w:numId w:val="5"/>
              </w:numPr>
              <w:jc w:val="center"/>
            </w:pPr>
            <w:r>
              <w:rPr>
                <w:rFonts w:hint="eastAsia"/>
              </w:rPr>
              <w:t>攻擊成功</w:t>
            </w:r>
          </w:p>
        </w:tc>
      </w:tr>
    </w:tbl>
    <w:p w14:paraId="6F443A30" w14:textId="4D134D81" w:rsidR="00F863BE" w:rsidRDefault="00F863BE" w:rsidP="00F863BE">
      <w:pPr>
        <w:pStyle w:val="af8"/>
        <w:jc w:val="center"/>
      </w:pPr>
      <w:bookmarkStart w:id="196" w:name="_Ref180605813"/>
      <w:bookmarkStart w:id="197" w:name="_Toc1806118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28</w:t>
      </w:r>
      <w:r>
        <w:fldChar w:fldCharType="end"/>
      </w:r>
      <w:bookmarkEnd w:id="196"/>
      <w:r>
        <w:t xml:space="preserve">. </w:t>
      </w:r>
      <w:r w:rsidRPr="007D436B">
        <w:rPr>
          <w:rFonts w:hint="eastAsia"/>
        </w:rPr>
        <w:t xml:space="preserve">CARLA </w:t>
      </w:r>
      <w:r w:rsidRPr="007D436B">
        <w:rPr>
          <w:rFonts w:hint="eastAsia"/>
        </w:rPr>
        <w:t>模擬器</w:t>
      </w:r>
      <w:r>
        <w:rPr>
          <w:rFonts w:hint="eastAsia"/>
        </w:rPr>
        <w:t>中陰</w:t>
      </w:r>
      <w:r w:rsidRPr="007D436B">
        <w:rPr>
          <w:rFonts w:hint="eastAsia"/>
        </w:rPr>
        <w:t>天</w:t>
      </w:r>
      <w:r w:rsidR="00A20DF8">
        <w:rPr>
          <w:rFonts w:hint="eastAsia"/>
        </w:rPr>
        <w:t>路牌辨識結果</w:t>
      </w:r>
      <w:bookmarkEnd w:id="197"/>
    </w:p>
    <w:p w14:paraId="5D03E33E" w14:textId="0AA5C940" w:rsidR="00256D86" w:rsidRDefault="007E2B89" w:rsidP="00BC4C07">
      <w:pPr>
        <w:pStyle w:val="a2"/>
        <w:ind w:right="240"/>
      </w:pPr>
      <w:bookmarkStart w:id="198" w:name="_Toc180611787"/>
      <w:r>
        <w:rPr>
          <w:rFonts w:hint="eastAsia"/>
        </w:rPr>
        <w:t>陰天</w:t>
      </w:r>
      <w:r w:rsidR="00A130AB">
        <w:rPr>
          <w:rFonts w:hint="eastAsia"/>
        </w:rPr>
        <w:t>且</w:t>
      </w:r>
      <w:r>
        <w:rPr>
          <w:rFonts w:hint="eastAsia"/>
        </w:rPr>
        <w:t>下雨</w:t>
      </w:r>
      <w:bookmarkEnd w:id="198"/>
    </w:p>
    <w:p w14:paraId="58B0A2EF" w14:textId="739EAFD3" w:rsidR="002644B0" w:rsidRDefault="00D402A1" w:rsidP="00D402A1">
      <w:pPr>
        <w:ind w:firstLine="480"/>
      </w:pPr>
      <w:r>
        <w:rPr>
          <w:rFonts w:hint="eastAsia"/>
        </w:rPr>
        <w:t>在陰天且下雨的的情況下，正面</w:t>
      </w:r>
      <w:r w:rsidR="00E01982">
        <w:rPr>
          <w:rFonts w:hint="eastAsia"/>
        </w:rPr>
        <w:t>視角</w:t>
      </w:r>
      <w:r>
        <w:rPr>
          <w:rFonts w:hint="eastAsia"/>
        </w:rPr>
        <w:t>的後門攻擊成功率僅達</w:t>
      </w:r>
      <w:r w:rsidRPr="00E220FE">
        <w:rPr>
          <w:rFonts w:hint="eastAsia"/>
          <w:szCs w:val="24"/>
        </w:rPr>
        <w:t>到</w:t>
      </w:r>
      <w:r w:rsidRPr="00E220FE">
        <w:rPr>
          <w:rFonts w:hint="eastAsia"/>
          <w:szCs w:val="24"/>
        </w:rPr>
        <w:t xml:space="preserve"> 58%</w:t>
      </w:r>
      <w:r>
        <w:rPr>
          <w:rFonts w:hint="eastAsia"/>
          <w:szCs w:val="24"/>
        </w:rPr>
        <w:t>，如</w:t>
      </w:r>
      <w:r w:rsidR="00C7092E" w:rsidRPr="00C7092E">
        <w:rPr>
          <w:szCs w:val="24"/>
        </w:rPr>
        <w:fldChar w:fldCharType="begin"/>
      </w:r>
      <w:r w:rsidR="00C7092E" w:rsidRPr="00C7092E">
        <w:rPr>
          <w:szCs w:val="24"/>
        </w:rPr>
        <w:instrText xml:space="preserve"> </w:instrText>
      </w:r>
      <w:r w:rsidR="00C7092E" w:rsidRPr="00C7092E">
        <w:rPr>
          <w:rFonts w:hint="eastAsia"/>
          <w:szCs w:val="24"/>
        </w:rPr>
        <w:instrText>REF _Ref180614353 \h</w:instrText>
      </w:r>
      <w:r w:rsidR="00C7092E" w:rsidRPr="00C7092E">
        <w:rPr>
          <w:szCs w:val="24"/>
        </w:rPr>
        <w:instrText xml:space="preserve">  \* MERGEFORMAT </w:instrText>
      </w:r>
      <w:r w:rsidR="00C7092E" w:rsidRPr="00C7092E">
        <w:rPr>
          <w:szCs w:val="24"/>
        </w:rPr>
      </w:r>
      <w:r w:rsidR="00C7092E" w:rsidRPr="00C7092E">
        <w:rPr>
          <w:szCs w:val="24"/>
        </w:rPr>
        <w:fldChar w:fldCharType="separate"/>
      </w:r>
      <w:r w:rsidR="00C7092E" w:rsidRPr="00C7092E">
        <w:rPr>
          <w:rFonts w:hint="eastAsia"/>
          <w:szCs w:val="24"/>
        </w:rPr>
        <w:t>表</w:t>
      </w:r>
      <w:r w:rsidR="00C7092E" w:rsidRPr="00C7092E">
        <w:rPr>
          <w:rFonts w:hint="eastAsia"/>
          <w:szCs w:val="24"/>
        </w:rPr>
        <w:t xml:space="preserve"> </w:t>
      </w:r>
      <w:r w:rsidR="00C7092E" w:rsidRPr="00C7092E">
        <w:rPr>
          <w:noProof/>
          <w:szCs w:val="24"/>
        </w:rPr>
        <w:t>13</w:t>
      </w:r>
      <w:r w:rsidR="00C7092E" w:rsidRPr="00C7092E">
        <w:rPr>
          <w:szCs w:val="24"/>
        </w:rPr>
        <w:fldChar w:fldCharType="end"/>
      </w:r>
      <w:r w:rsidRPr="00C7092E">
        <w:rPr>
          <w:rFonts w:hint="eastAsia"/>
          <w:szCs w:val="24"/>
        </w:rPr>
        <w:t>所</w:t>
      </w:r>
      <w:r>
        <w:rPr>
          <w:rFonts w:hint="eastAsia"/>
          <w:szCs w:val="24"/>
        </w:rPr>
        <w:t>示</w:t>
      </w:r>
      <w:r>
        <w:rPr>
          <w:rFonts w:hint="eastAsia"/>
        </w:rPr>
        <w:t>，是四種天氣狀況中攻擊成功率最低的。在這種情況下，綜合了上述三種天氣狀況中攻擊失敗的情境，攻擊失敗主要發生在幾個特定的因素下，當車輛與路牌距離較遠時，模型會因為圖像解析度的降低無法有效辨識觸發器</w:t>
      </w:r>
      <w:r w:rsidR="00757CBE">
        <w:t xml:space="preserve"> (</w:t>
      </w:r>
      <w:r w:rsidR="00757CBE">
        <w:rPr>
          <w:rFonts w:hint="eastAsia"/>
        </w:rPr>
        <w:fldChar w:fldCharType="begin"/>
      </w:r>
      <w:r w:rsidR="00757CBE">
        <w:instrText xml:space="preserve"> </w:instrText>
      </w:r>
      <w:r w:rsidR="00757CBE">
        <w:rPr>
          <w:rFonts w:hint="eastAsia"/>
        </w:rPr>
        <w:instrText>REF _Ref180605679 \h</w:instrText>
      </w:r>
      <w:r w:rsidR="00757CBE">
        <w:instrText xml:space="preserve"> </w:instrText>
      </w:r>
      <w:r w:rsidR="00757CBE">
        <w:fldChar w:fldCharType="separate"/>
      </w:r>
      <w:r w:rsidR="00757CBE">
        <w:rPr>
          <w:rFonts w:hint="eastAsia"/>
        </w:rPr>
        <w:t>圖</w:t>
      </w:r>
      <w:r w:rsidR="00757CBE">
        <w:rPr>
          <w:rFonts w:hint="eastAsia"/>
        </w:rPr>
        <w:t xml:space="preserve"> </w:t>
      </w:r>
      <w:r w:rsidR="00757CBE">
        <w:rPr>
          <w:noProof/>
        </w:rPr>
        <w:t>29</w:t>
      </w:r>
      <w:r w:rsidR="00757CBE">
        <w:fldChar w:fldCharType="end"/>
      </w:r>
      <w:r w:rsidR="00757CBE">
        <w:rPr>
          <w:rFonts w:hint="eastAsia"/>
        </w:rPr>
        <w:t xml:space="preserve"> </w:t>
      </w:r>
      <w:r>
        <w:rPr>
          <w:rFonts w:hint="eastAsia"/>
        </w:rPr>
        <w:t>(a))</w:t>
      </w:r>
      <w:r>
        <w:rPr>
          <w:rFonts w:hint="eastAsia"/>
        </w:rPr>
        <w:t>，若相機鏡頭上有水漬時，則</w:t>
      </w:r>
      <w:r w:rsidR="00A130AB">
        <w:rPr>
          <w:rFonts w:hint="eastAsia"/>
        </w:rPr>
        <w:t>會</w:t>
      </w:r>
      <w:r>
        <w:rPr>
          <w:rFonts w:hint="eastAsia"/>
        </w:rPr>
        <w:t>影響畫面的清晰度</w:t>
      </w:r>
      <w:r w:rsidR="00605077">
        <w:rPr>
          <w:rFonts w:hint="eastAsia"/>
        </w:rPr>
        <w:t>；</w:t>
      </w:r>
      <w:r>
        <w:rPr>
          <w:rFonts w:hint="eastAsia"/>
        </w:rPr>
        <w:t>當路牌被雨水弄濕時，觸發器的特徵也會變</w:t>
      </w:r>
      <w:r w:rsidR="00757CBE">
        <w:rPr>
          <w:rFonts w:hint="eastAsia"/>
        </w:rPr>
        <w:t>得</w:t>
      </w:r>
      <w:r>
        <w:rPr>
          <w:rFonts w:hint="eastAsia"/>
        </w:rPr>
        <w:t>不明</w:t>
      </w:r>
      <w:r>
        <w:rPr>
          <w:rFonts w:hint="eastAsia"/>
        </w:rPr>
        <w:lastRenderedPageBreak/>
        <w:t>顯</w:t>
      </w:r>
      <w:r w:rsidR="00757CBE">
        <w:t xml:space="preserve"> (</w:t>
      </w:r>
      <w:r>
        <w:fldChar w:fldCharType="begin"/>
      </w:r>
      <w:r>
        <w:instrText xml:space="preserve"> </w:instrText>
      </w:r>
      <w:r>
        <w:rPr>
          <w:rFonts w:hint="eastAsia"/>
        </w:rPr>
        <w:instrText>REF _Ref180605679 \h</w:instrText>
      </w:r>
      <w:r>
        <w:instrText xml:space="preserve"> </w:instrText>
      </w:r>
      <w:r>
        <w:fldChar w:fldCharType="separate"/>
      </w:r>
      <w:r w:rsidR="002B5C88">
        <w:rPr>
          <w:rFonts w:hint="eastAsia"/>
        </w:rPr>
        <w:t>圖</w:t>
      </w:r>
      <w:r w:rsidR="002B5C88">
        <w:rPr>
          <w:rFonts w:hint="eastAsia"/>
        </w:rPr>
        <w:t xml:space="preserve"> </w:t>
      </w:r>
      <w:r w:rsidR="002B5C88">
        <w:rPr>
          <w:noProof/>
        </w:rPr>
        <w:t>29</w:t>
      </w:r>
      <w:r>
        <w:fldChar w:fldCharType="end"/>
      </w:r>
      <w:r>
        <w:t xml:space="preserve"> </w:t>
      </w:r>
      <w:r>
        <w:rPr>
          <w:rFonts w:hint="eastAsia"/>
        </w:rPr>
        <w:t>(</w:t>
      </w:r>
      <w:r>
        <w:t>c</w:t>
      </w:r>
      <w:r>
        <w:rPr>
          <w:rFonts w:hint="eastAsia"/>
        </w:rPr>
        <w:t>))</w:t>
      </w:r>
      <w:r w:rsidR="00605077" w:rsidRPr="00605077">
        <w:rPr>
          <w:rFonts w:hint="eastAsia"/>
        </w:rPr>
        <w:t xml:space="preserve"> </w:t>
      </w:r>
      <w:r w:rsidR="00605077">
        <w:rPr>
          <w:rFonts w:hint="eastAsia"/>
        </w:rPr>
        <w:t>；</w:t>
      </w:r>
      <w:r w:rsidRPr="00E220FE">
        <w:rPr>
          <w:rFonts w:hint="eastAsia"/>
        </w:rPr>
        <w:t>當車輛與路牌非常接近，鏡頭與路牌幾乎達到平行時</w:t>
      </w:r>
      <w:r w:rsidR="00757CBE">
        <w:t xml:space="preserve"> (</w:t>
      </w:r>
      <w:r w:rsidR="00757CBE">
        <w:rPr>
          <w:rFonts w:hint="eastAsia"/>
        </w:rPr>
        <w:fldChar w:fldCharType="begin"/>
      </w:r>
      <w:r w:rsidR="00757CBE">
        <w:instrText xml:space="preserve"> </w:instrText>
      </w:r>
      <w:r w:rsidR="00757CBE">
        <w:rPr>
          <w:rFonts w:hint="eastAsia"/>
        </w:rPr>
        <w:instrText>REF _Ref180605679 \h</w:instrText>
      </w:r>
      <w:r w:rsidR="00757CBE">
        <w:instrText xml:space="preserve"> </w:instrText>
      </w:r>
      <w:r w:rsidR="00757CBE">
        <w:fldChar w:fldCharType="separate"/>
      </w:r>
      <w:r w:rsidR="00757CBE">
        <w:rPr>
          <w:rFonts w:hint="eastAsia"/>
        </w:rPr>
        <w:t>圖</w:t>
      </w:r>
      <w:r w:rsidR="00757CBE">
        <w:rPr>
          <w:rFonts w:hint="eastAsia"/>
        </w:rPr>
        <w:t xml:space="preserve"> </w:t>
      </w:r>
      <w:r w:rsidR="00757CBE">
        <w:rPr>
          <w:noProof/>
        </w:rPr>
        <w:t>29</w:t>
      </w:r>
      <w:r w:rsidR="00757CBE">
        <w:fldChar w:fldCharType="end"/>
      </w:r>
      <w:r>
        <w:t xml:space="preserve"> </w:t>
      </w:r>
      <w:r>
        <w:rPr>
          <w:rFonts w:hint="eastAsia"/>
        </w:rPr>
        <w:t>(</w:t>
      </w:r>
      <w:r>
        <w:t>f</w:t>
      </w:r>
      <w:r>
        <w:rPr>
          <w:rFonts w:hint="eastAsia"/>
        </w:rPr>
        <w:t>))</w:t>
      </w:r>
      <w:r w:rsidRPr="00E220FE">
        <w:rPr>
          <w:rFonts w:hint="eastAsia"/>
        </w:rPr>
        <w:t>，也會發生攻擊失敗</w:t>
      </w:r>
      <w:r>
        <w:rPr>
          <w:rFonts w:hint="eastAsia"/>
        </w:rPr>
        <w:t>，這些因素共同導致了陰天下雨時攻擊失敗的情況。</w:t>
      </w:r>
    </w:p>
    <w:tbl>
      <w:tblPr>
        <w:tblStyle w:val="af3"/>
        <w:tblW w:w="892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gridCol w:w="4482"/>
      </w:tblGrid>
      <w:tr w:rsidR="00176BE6" w14:paraId="5DABDB6C" w14:textId="77777777" w:rsidTr="00D30134">
        <w:tc>
          <w:tcPr>
            <w:tcW w:w="4446" w:type="dxa"/>
          </w:tcPr>
          <w:p w14:paraId="6C6D9CE9" w14:textId="77777777" w:rsidR="00157F7B" w:rsidRDefault="00982773" w:rsidP="00E963A1">
            <w:r>
              <w:rPr>
                <w:noProof/>
              </w:rPr>
              <w:drawing>
                <wp:inline distT="0" distB="0" distL="0" distR="0" wp14:anchorId="50B5F71E" wp14:editId="54AB7FC9">
                  <wp:extent cx="2677886" cy="1593250"/>
                  <wp:effectExtent l="0" t="0" r="8255" b="6985"/>
                  <wp:docPr id="1503076760" name="圖片 1503076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25040" t="24484" r="25220" b="22906"/>
                          <a:stretch/>
                        </pic:blipFill>
                        <pic:spPr bwMode="auto">
                          <a:xfrm>
                            <a:off x="0" y="0"/>
                            <a:ext cx="2684687" cy="1597296"/>
                          </a:xfrm>
                          <a:prstGeom prst="rect">
                            <a:avLst/>
                          </a:prstGeom>
                          <a:noFill/>
                          <a:ln>
                            <a:noFill/>
                          </a:ln>
                          <a:extLst>
                            <a:ext uri="{53640926-AAD7-44D8-BBD7-CCE9431645EC}">
                              <a14:shadowObscured xmlns:a14="http://schemas.microsoft.com/office/drawing/2010/main"/>
                            </a:ext>
                          </a:extLst>
                        </pic:spPr>
                      </pic:pic>
                    </a:graphicData>
                  </a:graphic>
                </wp:inline>
              </w:drawing>
            </w:r>
          </w:p>
          <w:p w14:paraId="18C02011" w14:textId="0D10B2D3" w:rsidR="00176BE6" w:rsidRDefault="003706F0" w:rsidP="003706F0">
            <w:pPr>
              <w:pStyle w:val="af8"/>
              <w:numPr>
                <w:ilvl w:val="0"/>
                <w:numId w:val="8"/>
              </w:numPr>
              <w:jc w:val="center"/>
            </w:pPr>
            <w:r>
              <w:rPr>
                <w:rFonts w:hint="eastAsia"/>
              </w:rPr>
              <w:t>攻擊失敗</w:t>
            </w:r>
            <w:r w:rsidR="00361A26">
              <w:rPr>
                <w:rFonts w:hint="eastAsia"/>
              </w:rPr>
              <w:t>：</w:t>
            </w:r>
            <w:r w:rsidR="00A670DA">
              <w:rPr>
                <w:rFonts w:hint="eastAsia"/>
              </w:rPr>
              <w:t>距離太遠</w:t>
            </w:r>
          </w:p>
        </w:tc>
        <w:tc>
          <w:tcPr>
            <w:tcW w:w="4482" w:type="dxa"/>
          </w:tcPr>
          <w:p w14:paraId="5D19F0ED" w14:textId="77777777" w:rsidR="00157F7B" w:rsidRDefault="00157F7B" w:rsidP="00E963A1">
            <w:r>
              <w:rPr>
                <w:noProof/>
              </w:rPr>
              <w:drawing>
                <wp:inline distT="0" distB="0" distL="0" distR="0" wp14:anchorId="1EB4B003" wp14:editId="77180197">
                  <wp:extent cx="2642260" cy="1567081"/>
                  <wp:effectExtent l="0" t="0" r="5715" b="0"/>
                  <wp:docPr id="1503076771" name="圖片 1503076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25168" t="25195" r="25045" b="22346"/>
                          <a:stretch/>
                        </pic:blipFill>
                        <pic:spPr bwMode="auto">
                          <a:xfrm>
                            <a:off x="0" y="0"/>
                            <a:ext cx="2648393" cy="1570718"/>
                          </a:xfrm>
                          <a:prstGeom prst="rect">
                            <a:avLst/>
                          </a:prstGeom>
                          <a:noFill/>
                          <a:ln>
                            <a:noFill/>
                          </a:ln>
                          <a:extLst>
                            <a:ext uri="{53640926-AAD7-44D8-BBD7-CCE9431645EC}">
                              <a14:shadowObscured xmlns:a14="http://schemas.microsoft.com/office/drawing/2010/main"/>
                            </a:ext>
                          </a:extLst>
                        </pic:spPr>
                      </pic:pic>
                    </a:graphicData>
                  </a:graphic>
                </wp:inline>
              </w:drawing>
            </w:r>
          </w:p>
          <w:p w14:paraId="1D9AFB6A" w14:textId="65F8C8A7" w:rsidR="00176BE6" w:rsidRDefault="003706F0" w:rsidP="003706F0">
            <w:pPr>
              <w:pStyle w:val="af8"/>
              <w:numPr>
                <w:ilvl w:val="0"/>
                <w:numId w:val="8"/>
              </w:numPr>
              <w:jc w:val="center"/>
            </w:pPr>
            <w:r>
              <w:rPr>
                <w:rFonts w:hint="eastAsia"/>
              </w:rPr>
              <w:t>攻擊成功</w:t>
            </w:r>
          </w:p>
        </w:tc>
      </w:tr>
      <w:tr w:rsidR="00176BE6" w14:paraId="23E75951" w14:textId="77777777" w:rsidTr="00D30134">
        <w:tc>
          <w:tcPr>
            <w:tcW w:w="4446" w:type="dxa"/>
          </w:tcPr>
          <w:p w14:paraId="773D421B" w14:textId="77777777" w:rsidR="00157F7B" w:rsidRDefault="00C01760" w:rsidP="00E963A1">
            <w:r>
              <w:rPr>
                <w:rFonts w:hint="eastAsia"/>
                <w:noProof/>
              </w:rPr>
              <w:drawing>
                <wp:inline distT="0" distB="0" distL="0" distR="0" wp14:anchorId="62DFBDC6" wp14:editId="748489BD">
                  <wp:extent cx="2618509" cy="1556790"/>
                  <wp:effectExtent l="0" t="0" r="0" b="5715"/>
                  <wp:docPr id="1503076761" name="圖片 1503076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25086" t="24494" r="24857" b="22672"/>
                          <a:stretch/>
                        </pic:blipFill>
                        <pic:spPr bwMode="auto">
                          <a:xfrm>
                            <a:off x="0" y="0"/>
                            <a:ext cx="2627389" cy="1562069"/>
                          </a:xfrm>
                          <a:prstGeom prst="rect">
                            <a:avLst/>
                          </a:prstGeom>
                          <a:noFill/>
                          <a:ln>
                            <a:noFill/>
                          </a:ln>
                          <a:extLst>
                            <a:ext uri="{53640926-AAD7-44D8-BBD7-CCE9431645EC}">
                              <a14:shadowObscured xmlns:a14="http://schemas.microsoft.com/office/drawing/2010/main"/>
                            </a:ext>
                          </a:extLst>
                        </pic:spPr>
                      </pic:pic>
                    </a:graphicData>
                  </a:graphic>
                </wp:inline>
              </w:drawing>
            </w:r>
          </w:p>
          <w:p w14:paraId="250DB27D" w14:textId="7780D2F5" w:rsidR="00176BE6" w:rsidRDefault="003706F0" w:rsidP="003706F0">
            <w:pPr>
              <w:pStyle w:val="af8"/>
              <w:numPr>
                <w:ilvl w:val="0"/>
                <w:numId w:val="8"/>
              </w:numPr>
              <w:jc w:val="center"/>
            </w:pPr>
            <w:r>
              <w:rPr>
                <w:rFonts w:hint="eastAsia"/>
              </w:rPr>
              <w:t>攻擊失敗</w:t>
            </w:r>
            <w:r w:rsidR="00361A26">
              <w:rPr>
                <w:rFonts w:hint="eastAsia"/>
              </w:rPr>
              <w:t>：</w:t>
            </w:r>
            <w:r w:rsidR="00A670DA">
              <w:rPr>
                <w:rFonts w:hint="eastAsia"/>
              </w:rPr>
              <w:t>路牌有水滴</w:t>
            </w:r>
          </w:p>
        </w:tc>
        <w:tc>
          <w:tcPr>
            <w:tcW w:w="4482" w:type="dxa"/>
          </w:tcPr>
          <w:p w14:paraId="47FAC0A5" w14:textId="77777777" w:rsidR="00157F7B" w:rsidRDefault="00C01760" w:rsidP="00E963A1">
            <w:r>
              <w:rPr>
                <w:rFonts w:hint="eastAsia"/>
                <w:noProof/>
              </w:rPr>
              <w:drawing>
                <wp:inline distT="0" distB="0" distL="0" distR="0" wp14:anchorId="505032DC" wp14:editId="20D1AB9E">
                  <wp:extent cx="2642235" cy="1545340"/>
                  <wp:effectExtent l="0" t="0" r="5715" b="0"/>
                  <wp:docPr id="1503076794" name="圖片 1503076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076794" name="rain_30+6094.jpg"/>
                          <pic:cNvPicPr/>
                        </pic:nvPicPr>
                        <pic:blipFill rotWithShape="1">
                          <a:blip r:embed="rId92" cstate="print">
                            <a:extLst>
                              <a:ext uri="{28A0092B-C50C-407E-A947-70E740481C1C}">
                                <a14:useLocalDpi xmlns:a14="http://schemas.microsoft.com/office/drawing/2010/main" val="0"/>
                              </a:ext>
                            </a:extLst>
                          </a:blip>
                          <a:srcRect l="25010" t="24924" r="24781" b="22875"/>
                          <a:stretch/>
                        </pic:blipFill>
                        <pic:spPr bwMode="auto">
                          <a:xfrm>
                            <a:off x="0" y="0"/>
                            <a:ext cx="2653777" cy="1552091"/>
                          </a:xfrm>
                          <a:prstGeom prst="rect">
                            <a:avLst/>
                          </a:prstGeom>
                          <a:ln>
                            <a:noFill/>
                          </a:ln>
                          <a:extLst>
                            <a:ext uri="{53640926-AAD7-44D8-BBD7-CCE9431645EC}">
                              <a14:shadowObscured xmlns:a14="http://schemas.microsoft.com/office/drawing/2010/main"/>
                            </a:ext>
                          </a:extLst>
                        </pic:spPr>
                      </pic:pic>
                    </a:graphicData>
                  </a:graphic>
                </wp:inline>
              </w:drawing>
            </w:r>
          </w:p>
          <w:p w14:paraId="198524F4" w14:textId="2587D3C6" w:rsidR="00176BE6" w:rsidRDefault="003706F0" w:rsidP="003706F0">
            <w:pPr>
              <w:pStyle w:val="af8"/>
              <w:numPr>
                <w:ilvl w:val="0"/>
                <w:numId w:val="8"/>
              </w:numPr>
              <w:jc w:val="center"/>
            </w:pPr>
            <w:r>
              <w:rPr>
                <w:rFonts w:hint="eastAsia"/>
              </w:rPr>
              <w:t>攻擊成功</w:t>
            </w:r>
          </w:p>
        </w:tc>
      </w:tr>
      <w:tr w:rsidR="00176BE6" w14:paraId="04086782" w14:textId="77777777" w:rsidTr="00D30134">
        <w:tc>
          <w:tcPr>
            <w:tcW w:w="4446" w:type="dxa"/>
          </w:tcPr>
          <w:p w14:paraId="4D5A2A55" w14:textId="77777777" w:rsidR="00157F7B" w:rsidRDefault="00732D27" w:rsidP="00E963A1">
            <w:r>
              <w:rPr>
                <w:rFonts w:hint="eastAsia"/>
                <w:noProof/>
              </w:rPr>
              <w:drawing>
                <wp:inline distT="0" distB="0" distL="0" distR="0" wp14:anchorId="199F6143" wp14:editId="381EBAF4">
                  <wp:extent cx="2618105" cy="1519221"/>
                  <wp:effectExtent l="0" t="0" r="0" b="5080"/>
                  <wp:docPr id="1503076763" name="圖片 1503076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25086" t="24292" r="25200" b="24494"/>
                          <a:stretch/>
                        </pic:blipFill>
                        <pic:spPr bwMode="auto">
                          <a:xfrm>
                            <a:off x="0" y="0"/>
                            <a:ext cx="2635554" cy="1529346"/>
                          </a:xfrm>
                          <a:prstGeom prst="rect">
                            <a:avLst/>
                          </a:prstGeom>
                          <a:noFill/>
                          <a:ln>
                            <a:noFill/>
                          </a:ln>
                          <a:extLst>
                            <a:ext uri="{53640926-AAD7-44D8-BBD7-CCE9431645EC}">
                              <a14:shadowObscured xmlns:a14="http://schemas.microsoft.com/office/drawing/2010/main"/>
                            </a:ext>
                          </a:extLst>
                        </pic:spPr>
                      </pic:pic>
                    </a:graphicData>
                  </a:graphic>
                </wp:inline>
              </w:drawing>
            </w:r>
          </w:p>
          <w:p w14:paraId="7D5A467F" w14:textId="15F25B2B" w:rsidR="00176BE6" w:rsidRDefault="003706F0" w:rsidP="003706F0">
            <w:pPr>
              <w:pStyle w:val="af8"/>
              <w:numPr>
                <w:ilvl w:val="0"/>
                <w:numId w:val="6"/>
              </w:numPr>
              <w:jc w:val="center"/>
            </w:pPr>
            <w:r>
              <w:rPr>
                <w:rFonts w:hint="eastAsia"/>
              </w:rPr>
              <w:t>攻擊失敗</w:t>
            </w:r>
            <w:r w:rsidR="00361A26">
              <w:rPr>
                <w:rFonts w:hint="eastAsia"/>
              </w:rPr>
              <w:t>：</w:t>
            </w:r>
            <w:r w:rsidR="00A670DA">
              <w:rPr>
                <w:rFonts w:hint="eastAsia"/>
              </w:rPr>
              <w:t>角度太斜</w:t>
            </w:r>
          </w:p>
        </w:tc>
        <w:tc>
          <w:tcPr>
            <w:tcW w:w="4482" w:type="dxa"/>
          </w:tcPr>
          <w:p w14:paraId="48D502B6" w14:textId="77777777" w:rsidR="00157F7B" w:rsidRDefault="00732D27" w:rsidP="00E963A1">
            <w:r>
              <w:rPr>
                <w:noProof/>
              </w:rPr>
              <w:drawing>
                <wp:inline distT="0" distB="0" distL="0" distR="0" wp14:anchorId="5526EBC7" wp14:editId="2D01C2C9">
                  <wp:extent cx="2708989" cy="1508167"/>
                  <wp:effectExtent l="0" t="0" r="0" b="0"/>
                  <wp:docPr id="1503076765" name="圖片 1503076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24951" t="26142" r="25265" b="24618"/>
                          <a:stretch/>
                        </pic:blipFill>
                        <pic:spPr bwMode="auto">
                          <a:xfrm>
                            <a:off x="0" y="0"/>
                            <a:ext cx="2726981" cy="1518183"/>
                          </a:xfrm>
                          <a:prstGeom prst="rect">
                            <a:avLst/>
                          </a:prstGeom>
                          <a:noFill/>
                          <a:ln>
                            <a:noFill/>
                          </a:ln>
                          <a:extLst>
                            <a:ext uri="{53640926-AAD7-44D8-BBD7-CCE9431645EC}">
                              <a14:shadowObscured xmlns:a14="http://schemas.microsoft.com/office/drawing/2010/main"/>
                            </a:ext>
                          </a:extLst>
                        </pic:spPr>
                      </pic:pic>
                    </a:graphicData>
                  </a:graphic>
                </wp:inline>
              </w:drawing>
            </w:r>
          </w:p>
          <w:p w14:paraId="0B4F80AF" w14:textId="0A4C4056" w:rsidR="00176BE6" w:rsidRDefault="003706F0" w:rsidP="003706F0">
            <w:pPr>
              <w:pStyle w:val="af8"/>
              <w:keepNext/>
              <w:numPr>
                <w:ilvl w:val="0"/>
                <w:numId w:val="6"/>
              </w:numPr>
              <w:jc w:val="center"/>
            </w:pPr>
            <w:r>
              <w:rPr>
                <w:rFonts w:hint="eastAsia"/>
              </w:rPr>
              <w:t>攻擊成功</w:t>
            </w:r>
          </w:p>
        </w:tc>
      </w:tr>
    </w:tbl>
    <w:p w14:paraId="22CA273D" w14:textId="5BD35CB2" w:rsidR="007E2B89" w:rsidRDefault="00F863BE" w:rsidP="00E0770F">
      <w:pPr>
        <w:pStyle w:val="af8"/>
        <w:jc w:val="center"/>
      </w:pPr>
      <w:bookmarkStart w:id="199" w:name="_Ref180605679"/>
      <w:bookmarkStart w:id="200" w:name="_Toc1806118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B5C88">
        <w:rPr>
          <w:noProof/>
        </w:rPr>
        <w:t>29</w:t>
      </w:r>
      <w:r>
        <w:fldChar w:fldCharType="end"/>
      </w:r>
      <w:bookmarkEnd w:id="199"/>
      <w:r>
        <w:t xml:space="preserve">. </w:t>
      </w:r>
      <w:r w:rsidRPr="00657198">
        <w:rPr>
          <w:rFonts w:hint="eastAsia"/>
        </w:rPr>
        <w:t xml:space="preserve">CARLA </w:t>
      </w:r>
      <w:r w:rsidRPr="00657198">
        <w:rPr>
          <w:rFonts w:hint="eastAsia"/>
        </w:rPr>
        <w:t>模擬器中</w:t>
      </w:r>
      <w:r>
        <w:rPr>
          <w:rFonts w:hint="eastAsia"/>
        </w:rPr>
        <w:t>陰天下雨</w:t>
      </w:r>
      <w:r w:rsidR="00A20DF8">
        <w:rPr>
          <w:rFonts w:hint="eastAsia"/>
        </w:rPr>
        <w:t>路牌辨識結果</w:t>
      </w:r>
      <w:bookmarkEnd w:id="200"/>
    </w:p>
    <w:p w14:paraId="2E1CABAC" w14:textId="77777777" w:rsidR="00C7092E" w:rsidRDefault="00C7092E" w:rsidP="00D402A1">
      <w:pPr>
        <w:jc w:val="center"/>
        <w:rPr>
          <w:sz w:val="20"/>
        </w:rPr>
      </w:pPr>
      <w:bookmarkStart w:id="201" w:name="_Ref180605763"/>
      <w:bookmarkStart w:id="202" w:name="_Ref180614353"/>
      <w:bookmarkStart w:id="203" w:name="_Toc180611836"/>
      <w:r>
        <w:rPr>
          <w:rFonts w:hint="eastAsia"/>
          <w:sz w:val="20"/>
        </w:rPr>
        <w:t>\</w:t>
      </w:r>
    </w:p>
    <w:p w14:paraId="24C5A5CE" w14:textId="77777777" w:rsidR="00C7092E" w:rsidRDefault="00C7092E" w:rsidP="00D402A1">
      <w:pPr>
        <w:jc w:val="center"/>
        <w:rPr>
          <w:sz w:val="20"/>
        </w:rPr>
      </w:pPr>
    </w:p>
    <w:p w14:paraId="58C8EC84" w14:textId="77777777" w:rsidR="00C7092E" w:rsidRDefault="00C7092E" w:rsidP="00D402A1">
      <w:pPr>
        <w:jc w:val="center"/>
        <w:rPr>
          <w:sz w:val="20"/>
        </w:rPr>
      </w:pPr>
    </w:p>
    <w:p w14:paraId="6E2563B3" w14:textId="77777777" w:rsidR="00C7092E" w:rsidRDefault="00C7092E" w:rsidP="00D402A1">
      <w:pPr>
        <w:jc w:val="center"/>
        <w:rPr>
          <w:sz w:val="20"/>
        </w:rPr>
      </w:pPr>
    </w:p>
    <w:p w14:paraId="52C73CF9" w14:textId="77777777" w:rsidR="00C7092E" w:rsidRDefault="00C7092E" w:rsidP="00D402A1">
      <w:pPr>
        <w:jc w:val="center"/>
        <w:rPr>
          <w:sz w:val="20"/>
        </w:rPr>
      </w:pPr>
    </w:p>
    <w:p w14:paraId="48AC2EC1" w14:textId="77777777" w:rsidR="00C7092E" w:rsidRDefault="00C7092E" w:rsidP="00D402A1">
      <w:pPr>
        <w:jc w:val="center"/>
        <w:rPr>
          <w:sz w:val="20"/>
        </w:rPr>
      </w:pPr>
    </w:p>
    <w:p w14:paraId="40A12D15" w14:textId="407AF8EB" w:rsidR="00D402A1" w:rsidRPr="00D30134" w:rsidRDefault="00D402A1" w:rsidP="00D402A1">
      <w:pPr>
        <w:jc w:val="center"/>
        <w:rPr>
          <w:sz w:val="20"/>
        </w:rPr>
      </w:pPr>
      <w:r w:rsidRPr="00D30134">
        <w:rPr>
          <w:rFonts w:hint="eastAsia"/>
          <w:sz w:val="20"/>
        </w:rPr>
        <w:lastRenderedPageBreak/>
        <w:t>表</w:t>
      </w:r>
      <w:r w:rsidRPr="00D30134">
        <w:rPr>
          <w:rFonts w:hint="eastAsia"/>
          <w:sz w:val="20"/>
        </w:rPr>
        <w:t xml:space="preserve"> </w:t>
      </w:r>
      <w:r w:rsidRPr="00D30134">
        <w:rPr>
          <w:sz w:val="20"/>
        </w:rPr>
        <w:fldChar w:fldCharType="begin"/>
      </w:r>
      <w:r w:rsidRPr="00D30134">
        <w:rPr>
          <w:sz w:val="20"/>
        </w:rPr>
        <w:instrText xml:space="preserve"> </w:instrText>
      </w:r>
      <w:r w:rsidRPr="00D30134">
        <w:rPr>
          <w:rFonts w:hint="eastAsia"/>
          <w:sz w:val="20"/>
        </w:rPr>
        <w:instrText xml:space="preserve">SEQ </w:instrText>
      </w:r>
      <w:r w:rsidRPr="00D30134">
        <w:rPr>
          <w:rFonts w:hint="eastAsia"/>
          <w:sz w:val="20"/>
        </w:rPr>
        <w:instrText>表</w:instrText>
      </w:r>
      <w:r w:rsidRPr="00D30134">
        <w:rPr>
          <w:rFonts w:hint="eastAsia"/>
          <w:sz w:val="20"/>
        </w:rPr>
        <w:instrText xml:space="preserve"> \* ARABIC</w:instrText>
      </w:r>
      <w:r w:rsidRPr="00D30134">
        <w:rPr>
          <w:sz w:val="20"/>
        </w:rPr>
        <w:instrText xml:space="preserve"> </w:instrText>
      </w:r>
      <w:r w:rsidRPr="00D30134">
        <w:rPr>
          <w:sz w:val="20"/>
        </w:rPr>
        <w:fldChar w:fldCharType="separate"/>
      </w:r>
      <w:r w:rsidR="002B5C88">
        <w:rPr>
          <w:noProof/>
          <w:sz w:val="20"/>
        </w:rPr>
        <w:t>13</w:t>
      </w:r>
      <w:r w:rsidRPr="00D30134">
        <w:rPr>
          <w:sz w:val="20"/>
        </w:rPr>
        <w:fldChar w:fldCharType="end"/>
      </w:r>
      <w:bookmarkEnd w:id="201"/>
      <w:bookmarkEnd w:id="202"/>
      <w:r w:rsidRPr="00D30134">
        <w:rPr>
          <w:rFonts w:hint="eastAsia"/>
          <w:sz w:val="20"/>
        </w:rPr>
        <w:t xml:space="preserve">. </w:t>
      </w:r>
      <w:r w:rsidRPr="00D30134">
        <w:rPr>
          <w:rFonts w:hint="eastAsia"/>
          <w:sz w:val="20"/>
        </w:rPr>
        <w:t>陰天下雨狀況下模型準確率及後門攻擊成功率</w:t>
      </w:r>
      <w:bookmarkEnd w:id="203"/>
    </w:p>
    <w:tbl>
      <w:tblPr>
        <w:tblStyle w:val="af3"/>
        <w:tblW w:w="8928" w:type="dxa"/>
        <w:tblInd w:w="-10" w:type="dxa"/>
        <w:tblLook w:val="04A0" w:firstRow="1" w:lastRow="0" w:firstColumn="1" w:lastColumn="0" w:noHBand="0" w:noVBand="1"/>
      </w:tblPr>
      <w:tblGrid>
        <w:gridCol w:w="1548"/>
        <w:gridCol w:w="2599"/>
        <w:gridCol w:w="2431"/>
        <w:gridCol w:w="2350"/>
      </w:tblGrid>
      <w:tr w:rsidR="00D402A1" w14:paraId="76C2F8A1" w14:textId="77777777" w:rsidTr="006B197B">
        <w:tc>
          <w:tcPr>
            <w:tcW w:w="1547" w:type="dxa"/>
          </w:tcPr>
          <w:p w14:paraId="024B4524" w14:textId="77777777" w:rsidR="00D402A1" w:rsidRDefault="00D402A1" w:rsidP="006B197B">
            <w:pPr>
              <w:jc w:val="center"/>
            </w:pPr>
          </w:p>
        </w:tc>
        <w:tc>
          <w:tcPr>
            <w:tcW w:w="2596" w:type="dxa"/>
          </w:tcPr>
          <w:p w14:paraId="1CA826A2" w14:textId="77777777" w:rsidR="00D402A1" w:rsidRDefault="00D402A1" w:rsidP="006B197B">
            <w:pPr>
              <w:jc w:val="center"/>
            </w:pPr>
            <w:r>
              <w:rPr>
                <w:rFonts w:hint="eastAsia"/>
              </w:rPr>
              <w:t>C</w:t>
            </w:r>
            <w:r>
              <w:t>lean Model</w:t>
            </w:r>
          </w:p>
        </w:tc>
        <w:tc>
          <w:tcPr>
            <w:tcW w:w="4775" w:type="dxa"/>
            <w:gridSpan w:val="2"/>
          </w:tcPr>
          <w:p w14:paraId="79DEE34D" w14:textId="77777777" w:rsidR="00D402A1" w:rsidRDefault="00D402A1" w:rsidP="006B197B">
            <w:pPr>
              <w:jc w:val="center"/>
            </w:pPr>
            <w:r>
              <w:rPr>
                <w:rFonts w:hint="eastAsia"/>
              </w:rPr>
              <w:t>P</w:t>
            </w:r>
            <w:r>
              <w:t>oisoned Model</w:t>
            </w:r>
          </w:p>
        </w:tc>
      </w:tr>
      <w:tr w:rsidR="00D402A1" w14:paraId="0ABA73E8" w14:textId="77777777" w:rsidTr="006B197B">
        <w:tc>
          <w:tcPr>
            <w:tcW w:w="1547" w:type="dxa"/>
          </w:tcPr>
          <w:p w14:paraId="30C93BD7" w14:textId="77777777" w:rsidR="00D402A1" w:rsidRDefault="00D402A1" w:rsidP="006B197B">
            <w:pPr>
              <w:jc w:val="center"/>
            </w:pPr>
          </w:p>
        </w:tc>
        <w:tc>
          <w:tcPr>
            <w:tcW w:w="2596" w:type="dxa"/>
          </w:tcPr>
          <w:p w14:paraId="33096A9E" w14:textId="77777777" w:rsidR="00D402A1" w:rsidRDefault="00D402A1" w:rsidP="006B197B">
            <w:pPr>
              <w:jc w:val="center"/>
            </w:pPr>
            <w:r>
              <w:rPr>
                <w:rFonts w:hint="eastAsia"/>
              </w:rPr>
              <w:t>C</w:t>
            </w:r>
            <w:r>
              <w:t>lassification Accuracy(%)</w:t>
            </w:r>
          </w:p>
        </w:tc>
        <w:tc>
          <w:tcPr>
            <w:tcW w:w="2428" w:type="dxa"/>
          </w:tcPr>
          <w:p w14:paraId="0B4BFC21" w14:textId="77777777" w:rsidR="00D402A1" w:rsidRDefault="00D402A1" w:rsidP="006B197B">
            <w:pPr>
              <w:jc w:val="center"/>
            </w:pPr>
            <w:r w:rsidRPr="009D4E73">
              <w:t>Classification Accuracy(%)</w:t>
            </w:r>
          </w:p>
        </w:tc>
        <w:tc>
          <w:tcPr>
            <w:tcW w:w="2347" w:type="dxa"/>
          </w:tcPr>
          <w:p w14:paraId="7D143176" w14:textId="77777777" w:rsidR="00D402A1" w:rsidRDefault="00D402A1" w:rsidP="006B197B">
            <w:pPr>
              <w:jc w:val="center"/>
            </w:pPr>
            <w:r>
              <w:rPr>
                <w:rFonts w:hint="eastAsia"/>
              </w:rPr>
              <w:t>A</w:t>
            </w:r>
            <w:r>
              <w:t>ttack Success Rate(%)</w:t>
            </w:r>
          </w:p>
        </w:tc>
      </w:tr>
      <w:tr w:rsidR="00D402A1" w14:paraId="5F113B9A" w14:textId="77777777" w:rsidTr="006B197B">
        <w:tc>
          <w:tcPr>
            <w:tcW w:w="1547" w:type="dxa"/>
          </w:tcPr>
          <w:p w14:paraId="2DFD3E75" w14:textId="77777777" w:rsidR="00D402A1" w:rsidRDefault="00D402A1" w:rsidP="006B197B">
            <w:pPr>
              <w:jc w:val="center"/>
            </w:pPr>
            <w:r>
              <w:rPr>
                <w:rFonts w:hint="eastAsia"/>
              </w:rPr>
              <w:t>正面</w:t>
            </w:r>
          </w:p>
        </w:tc>
        <w:tc>
          <w:tcPr>
            <w:tcW w:w="2596" w:type="dxa"/>
          </w:tcPr>
          <w:p w14:paraId="6751EAAA" w14:textId="77777777" w:rsidR="00D402A1" w:rsidRDefault="00D402A1" w:rsidP="006B197B">
            <w:pPr>
              <w:jc w:val="center"/>
            </w:pPr>
            <w:r>
              <w:rPr>
                <w:rFonts w:hint="eastAsia"/>
              </w:rPr>
              <w:t>8</w:t>
            </w:r>
            <w:r>
              <w:t>8</w:t>
            </w:r>
          </w:p>
        </w:tc>
        <w:tc>
          <w:tcPr>
            <w:tcW w:w="2428" w:type="dxa"/>
          </w:tcPr>
          <w:p w14:paraId="4CA465A2" w14:textId="77777777" w:rsidR="00D402A1" w:rsidRDefault="00D402A1" w:rsidP="006B197B">
            <w:pPr>
              <w:jc w:val="center"/>
            </w:pPr>
            <w:r>
              <w:rPr>
                <w:rFonts w:hint="eastAsia"/>
              </w:rPr>
              <w:t>8</w:t>
            </w:r>
            <w:r>
              <w:t>9</w:t>
            </w:r>
          </w:p>
        </w:tc>
        <w:tc>
          <w:tcPr>
            <w:tcW w:w="2347" w:type="dxa"/>
          </w:tcPr>
          <w:p w14:paraId="59DBC494" w14:textId="77777777" w:rsidR="00D402A1" w:rsidRDefault="00D402A1" w:rsidP="006B197B">
            <w:pPr>
              <w:jc w:val="center"/>
            </w:pPr>
            <w:r>
              <w:rPr>
                <w:rFonts w:hint="eastAsia"/>
              </w:rPr>
              <w:t>5</w:t>
            </w:r>
            <w:r>
              <w:t>8</w:t>
            </w:r>
          </w:p>
        </w:tc>
      </w:tr>
      <w:tr w:rsidR="00D402A1" w14:paraId="666FF780" w14:textId="77777777" w:rsidTr="006B197B">
        <w:tc>
          <w:tcPr>
            <w:tcW w:w="1547" w:type="dxa"/>
          </w:tcPr>
          <w:p w14:paraId="33287AFB" w14:textId="77777777" w:rsidR="00D402A1" w:rsidRDefault="00D402A1" w:rsidP="006B197B">
            <w:pPr>
              <w:jc w:val="center"/>
            </w:pPr>
            <w:r>
              <w:rPr>
                <w:rFonts w:hint="eastAsia"/>
              </w:rPr>
              <w:t>45</w:t>
            </w:r>
            <w:r>
              <w:rPr>
                <w:rFonts w:hint="eastAsia"/>
              </w:rPr>
              <w:t>度</w:t>
            </w:r>
          </w:p>
        </w:tc>
        <w:tc>
          <w:tcPr>
            <w:tcW w:w="2596" w:type="dxa"/>
          </w:tcPr>
          <w:p w14:paraId="3302C893" w14:textId="77777777" w:rsidR="00D402A1" w:rsidRDefault="00D402A1" w:rsidP="006B197B">
            <w:pPr>
              <w:jc w:val="center"/>
            </w:pPr>
            <w:r>
              <w:rPr>
                <w:rFonts w:hint="eastAsia"/>
              </w:rPr>
              <w:t>9</w:t>
            </w:r>
            <w:r>
              <w:t>4</w:t>
            </w:r>
          </w:p>
        </w:tc>
        <w:tc>
          <w:tcPr>
            <w:tcW w:w="2428" w:type="dxa"/>
          </w:tcPr>
          <w:p w14:paraId="0CD57DA2" w14:textId="77777777" w:rsidR="00D402A1" w:rsidRDefault="00D402A1" w:rsidP="006B197B">
            <w:pPr>
              <w:jc w:val="center"/>
            </w:pPr>
            <w:r>
              <w:rPr>
                <w:rFonts w:hint="eastAsia"/>
              </w:rPr>
              <w:t>9</w:t>
            </w:r>
            <w:r>
              <w:t>3</w:t>
            </w:r>
          </w:p>
        </w:tc>
        <w:tc>
          <w:tcPr>
            <w:tcW w:w="2347" w:type="dxa"/>
          </w:tcPr>
          <w:p w14:paraId="7541553D" w14:textId="77777777" w:rsidR="00D402A1" w:rsidRDefault="00D402A1" w:rsidP="006B197B">
            <w:pPr>
              <w:jc w:val="center"/>
            </w:pPr>
            <w:r>
              <w:rPr>
                <w:rFonts w:hint="eastAsia"/>
              </w:rPr>
              <w:t>5</w:t>
            </w:r>
            <w:r>
              <w:t>8</w:t>
            </w:r>
          </w:p>
        </w:tc>
      </w:tr>
    </w:tbl>
    <w:p w14:paraId="4EE4F53E" w14:textId="77777777" w:rsidR="00D402A1" w:rsidRPr="00D402A1" w:rsidRDefault="00D402A1" w:rsidP="00D402A1"/>
    <w:p w14:paraId="7C97B735" w14:textId="522152CD" w:rsidR="006A6891" w:rsidRDefault="007D4091" w:rsidP="002B1E21">
      <w:pPr>
        <w:pStyle w:val="a0"/>
      </w:pPr>
      <w:bookmarkStart w:id="204" w:name="_Toc180611788"/>
      <w:r>
        <w:lastRenderedPageBreak/>
        <w:t>相關</w:t>
      </w:r>
      <w:r>
        <w:rPr>
          <w:rFonts w:hint="eastAsia"/>
        </w:rPr>
        <w:t>研究</w:t>
      </w:r>
      <w:bookmarkEnd w:id="204"/>
    </w:p>
    <w:p w14:paraId="635C542D" w14:textId="77777777" w:rsidR="006A6891" w:rsidRDefault="006A6891" w:rsidP="006A6891">
      <w:pPr>
        <w:ind w:left="480"/>
      </w:pPr>
      <w:r>
        <w:rPr>
          <w:rFonts w:hint="eastAsia"/>
        </w:rPr>
        <w:t>本章節我們會介紹跟神經網路後門攻擊和本論文相關的研究。</w:t>
      </w:r>
    </w:p>
    <w:p w14:paraId="30D58CF8" w14:textId="5CF51211" w:rsidR="00924B1A" w:rsidRDefault="00924B1A" w:rsidP="006A6891">
      <w:pPr>
        <w:pStyle w:val="a1"/>
      </w:pPr>
      <w:bookmarkStart w:id="205" w:name="_Toc180611789"/>
      <w:r>
        <w:rPr>
          <w:rFonts w:hint="eastAsia"/>
        </w:rPr>
        <w:t>神經網路後門攻擊</w:t>
      </w:r>
      <w:bookmarkEnd w:id="205"/>
    </w:p>
    <w:p w14:paraId="57D41DBC" w14:textId="6F8E8A04" w:rsidR="00AB6AC9" w:rsidRDefault="00BC7810" w:rsidP="00F720E4">
      <w:pPr>
        <w:ind w:firstLine="480"/>
      </w:pPr>
      <w:r>
        <w:rPr>
          <w:rFonts w:hint="eastAsia"/>
        </w:rPr>
        <w:t>除了本研究中使用的</w:t>
      </w:r>
      <w:r w:rsidR="00CD1474">
        <w:t>Bad</w:t>
      </w:r>
      <w:r w:rsidR="00752061">
        <w:t>Net</w:t>
      </w:r>
      <w:r w:rsidR="009845EF">
        <w:rPr>
          <w:rFonts w:hint="eastAsia"/>
        </w:rPr>
        <w:t xml:space="preserve"> </w:t>
      </w:r>
      <w:r w:rsidR="00EA3040">
        <w:fldChar w:fldCharType="begin"/>
      </w:r>
      <w:r w:rsidR="006362A7">
        <w:instrText xml:space="preserve"> ADDIN EN.CITE &lt;EndNote&gt;&lt;Cite&gt;&lt;Author&gt;Gu&lt;/Author&gt;&lt;Year&gt;2017&lt;/Year&gt;&lt;RecNum&gt;1&lt;/RecNum&gt;&lt;DisplayText&gt;[8]&lt;/DisplayText&gt;&lt;record&gt;&lt;rec-number&gt;1&lt;/rec-number&gt;&lt;foreign-keys&gt;&lt;key app="EN" db-id="p20xpfp9fdde26etxw4xpvwpz9aexprxrfs2" timestamp="1728370867"&gt;1&lt;/key&gt;&lt;/foreign-keys&gt;&lt;ref-type name="Journal Article"&gt;17&lt;/ref-type&gt;&lt;contributors&gt;&lt;authors&gt;&lt;author&gt;Gu, Tianyu&lt;/author&gt;&lt;author&gt;Dolan-Gavitt, Brendan&lt;/author&gt;&lt;author&gt;Garg, Siddharth&lt;/author&gt;&lt;/authors&gt;&lt;/contributors&gt;&lt;titles&gt;&lt;title&gt;Badnets: Identifying vulnerabilities in the machine learning model supply chain&lt;/title&gt;&lt;secondary-title&gt;arXiv preprint arXiv:1708.06733&lt;/secondary-title&gt;&lt;/titles&gt;&lt;periodical&gt;&lt;full-title&gt;arXiv preprint arXiv:1708.06733&lt;/full-title&gt;&lt;/periodical&gt;&lt;dates&gt;&lt;year&gt;2017&lt;/year&gt;&lt;/dates&gt;&lt;urls&gt;&lt;/urls&gt;&lt;/record&gt;&lt;/Cite&gt;&lt;/EndNote&gt;</w:instrText>
      </w:r>
      <w:r w:rsidR="00EA3040">
        <w:fldChar w:fldCharType="separate"/>
      </w:r>
      <w:r w:rsidR="006362A7">
        <w:rPr>
          <w:noProof/>
        </w:rPr>
        <w:t>[</w:t>
      </w:r>
      <w:hyperlink w:anchor="_ENREF_8" w:tooltip="Gu, 2017 #1" w:history="1">
        <w:r w:rsidR="00FB7A1D">
          <w:rPr>
            <w:noProof/>
          </w:rPr>
          <w:t>8</w:t>
        </w:r>
      </w:hyperlink>
      <w:r w:rsidR="006362A7">
        <w:rPr>
          <w:noProof/>
        </w:rPr>
        <w:t>]</w:t>
      </w:r>
      <w:r w:rsidR="00EA3040">
        <w:fldChar w:fldCharType="end"/>
      </w:r>
      <w:r>
        <w:rPr>
          <w:rFonts w:hint="eastAsia"/>
        </w:rPr>
        <w:t>後門攻擊方法外，</w:t>
      </w:r>
      <w:r w:rsidR="003C6CEF">
        <w:rPr>
          <w:rFonts w:hint="eastAsia"/>
        </w:rPr>
        <w:t>還有許多不同的神經網路後門攻擊方法，</w:t>
      </w:r>
      <w:r w:rsidR="00CD02FB">
        <w:rPr>
          <w:rFonts w:hint="eastAsia"/>
        </w:rPr>
        <w:t>例如</w:t>
      </w:r>
      <w:r w:rsidR="000600A4">
        <w:rPr>
          <w:rFonts w:hint="eastAsia"/>
        </w:rPr>
        <w:t>由</w:t>
      </w:r>
      <w:r w:rsidR="00C40BCA">
        <w:rPr>
          <w:rFonts w:hint="eastAsia"/>
        </w:rPr>
        <w:t>Sa</w:t>
      </w:r>
      <w:r w:rsidR="00C40BCA">
        <w:t>ha</w:t>
      </w:r>
      <w:r w:rsidR="00C40BCA">
        <w:rPr>
          <w:rFonts w:hint="eastAsia"/>
        </w:rPr>
        <w:t>等人</w:t>
      </w:r>
      <w:r w:rsidR="000600A4">
        <w:rPr>
          <w:rFonts w:hint="eastAsia"/>
        </w:rPr>
        <w:t>提出的</w:t>
      </w:r>
      <w:r w:rsidR="000600A4">
        <w:rPr>
          <w:rFonts w:hint="eastAsia"/>
        </w:rPr>
        <w:t>Hidden Trigger Backdoor Attack</w:t>
      </w:r>
      <w:r w:rsidR="00AA0C85">
        <w:rPr>
          <w:rFonts w:hint="eastAsia"/>
        </w:rPr>
        <w:t xml:space="preserve"> </w:t>
      </w:r>
      <w:r w:rsidR="00C40BCA">
        <w:fldChar w:fldCharType="begin"/>
      </w:r>
      <w:r w:rsidR="006362A7">
        <w:instrText xml:space="preserve"> ADDIN EN.CITE &lt;EndNote&gt;&lt;Cite&gt;&lt;Author&gt;Saha&lt;/Author&gt;&lt;Year&gt;2020&lt;/Year&gt;&lt;RecNum&gt;5&lt;/RecNum&gt;&lt;DisplayText&gt;[17]&lt;/DisplayText&gt;&lt;record&gt;&lt;rec-number&gt;5&lt;/rec-number&gt;&lt;foreign-keys&gt;&lt;key app="EN" db-id="p20xpfp9fdde26etxw4xpvwpz9aexprxrfs2" timestamp="1728564922"&gt;5&lt;/key&gt;&lt;/foreign-keys&gt;&lt;ref-type name="Conference Proceedings"&gt;10&lt;/ref-type&gt;&lt;contributors&gt;&lt;authors&gt;&lt;author&gt;Saha, Aniruddha&lt;/author&gt;&lt;author&gt;Subramanya, Akshayvarun&lt;/author&gt;&lt;author&gt;Pirsiavash, Hamed&lt;/author&gt;&lt;/authors&gt;&lt;/contributors&gt;&lt;titles&gt;&lt;title&gt;Hidden trigger backdoor attacks&lt;/title&gt;&lt;secondary-title&gt;Proceedings of the AAAI conference on artificial intelligence&lt;/secondary-title&gt;&lt;/titles&gt;&lt;pages&gt;11957-11965&lt;/pages&gt;&lt;volume&gt;34&lt;/volume&gt;&lt;number&gt;07&lt;/number&gt;&lt;dates&gt;&lt;year&gt;2020&lt;/year&gt;&lt;/dates&gt;&lt;isbn&gt;2374-3468&lt;/isbn&gt;&lt;urls&gt;&lt;/urls&gt;&lt;/record&gt;&lt;/Cite&gt;&lt;/EndNote&gt;</w:instrText>
      </w:r>
      <w:r w:rsidR="00C40BCA">
        <w:fldChar w:fldCharType="separate"/>
      </w:r>
      <w:r w:rsidR="006362A7">
        <w:rPr>
          <w:noProof/>
        </w:rPr>
        <w:t>[</w:t>
      </w:r>
      <w:hyperlink w:anchor="_ENREF_17" w:tooltip="Saha, 2020 #5" w:history="1">
        <w:r w:rsidR="00FB7A1D">
          <w:rPr>
            <w:noProof/>
          </w:rPr>
          <w:t>17</w:t>
        </w:r>
      </w:hyperlink>
      <w:r w:rsidR="006362A7">
        <w:rPr>
          <w:noProof/>
        </w:rPr>
        <w:t>]</w:t>
      </w:r>
      <w:r w:rsidR="00C40BCA">
        <w:fldChar w:fldCharType="end"/>
      </w:r>
      <w:r w:rsidR="00CD02FB">
        <w:rPr>
          <w:rFonts w:hint="eastAsia"/>
        </w:rPr>
        <w:t>利用難以察覺的隱蔽觸發器，在特定的條件下誘導模型錯誤判斷。</w:t>
      </w:r>
      <w:r w:rsidR="000600A4">
        <w:rPr>
          <w:rFonts w:hint="eastAsia"/>
        </w:rPr>
        <w:t>除了在原始圖</w:t>
      </w:r>
      <w:r w:rsidR="000A063D">
        <w:rPr>
          <w:rFonts w:hint="eastAsia"/>
        </w:rPr>
        <w:t>像</w:t>
      </w:r>
      <w:r w:rsidR="000600A4">
        <w:rPr>
          <w:rFonts w:hint="eastAsia"/>
        </w:rPr>
        <w:t>上加上某種特定的觸發</w:t>
      </w:r>
      <w:r w:rsidR="000600A4" w:rsidRPr="00945B3A">
        <w:rPr>
          <w:rFonts w:hint="eastAsia"/>
        </w:rPr>
        <w:t>器為後門攻擊方法外，</w:t>
      </w:r>
      <w:r w:rsidR="008B15B9" w:rsidRPr="00945B3A">
        <w:rPr>
          <w:rFonts w:hint="eastAsia"/>
        </w:rPr>
        <w:t>Wa</w:t>
      </w:r>
      <w:r w:rsidR="008B15B9" w:rsidRPr="00945B3A">
        <w:t xml:space="preserve">rping </w:t>
      </w:r>
      <w:r w:rsidR="00605077">
        <w:t>B</w:t>
      </w:r>
      <w:r w:rsidR="008B15B9" w:rsidRPr="00945B3A">
        <w:rPr>
          <w:rFonts w:hint="eastAsia"/>
        </w:rPr>
        <w:t>a</w:t>
      </w:r>
      <w:r w:rsidR="008B15B9" w:rsidRPr="00945B3A">
        <w:t xml:space="preserve">sed </w:t>
      </w:r>
      <w:r w:rsidR="00605077">
        <w:t>A</w:t>
      </w:r>
      <w:r w:rsidR="008B15B9" w:rsidRPr="00945B3A">
        <w:t xml:space="preserve">ttack </w:t>
      </w:r>
      <w:r w:rsidR="00B42D27" w:rsidRPr="00945B3A">
        <w:fldChar w:fldCharType="begin"/>
      </w:r>
      <w:r w:rsidR="006362A7">
        <w:instrText xml:space="preserve"> ADDIN EN.CITE &lt;EndNote&gt;&lt;Cite&gt;&lt;Author&gt;Nguyen&lt;/Author&gt;&lt;Year&gt;2021&lt;/Year&gt;&lt;RecNum&gt;6&lt;/RecNum&gt;&lt;DisplayText&gt;[18]&lt;/DisplayText&gt;&lt;record&gt;&lt;rec-number&gt;6&lt;/rec-number&gt;&lt;foreign-keys&gt;&lt;key app="EN" db-id="p20xpfp9fdde26etxw4xpvwpz9aexprxrfs2" timestamp="1728565061"&gt;6&lt;/key&gt;&lt;/foreign-keys&gt;&lt;ref-type name="Journal Article"&gt;17&lt;/ref-type&gt;&lt;contributors&gt;&lt;authors&gt;&lt;author&gt;Nguyen, Anh&lt;/author&gt;&lt;author&gt;Tran, Anh&lt;/author&gt;&lt;/authors&gt;&lt;/contributors&gt;&lt;titles&gt;&lt;title&gt;Wanet--imperceptible warping-based backdoor attack&lt;/title&gt;&lt;secondary-title&gt;arXiv preprint arXiv:2102.10369&lt;/secondary-title&gt;&lt;/titles&gt;&lt;periodical&gt;&lt;full-title&gt;arXiv preprint arXiv:2102.10369&lt;/full-title&gt;&lt;/periodical&gt;&lt;dates&gt;&lt;year&gt;2021&lt;/year&gt;&lt;/dates&gt;&lt;urls&gt;&lt;/urls&gt;&lt;/record&gt;&lt;/Cite&gt;&lt;Cite&gt;&lt;Author&gt;Nguyen&lt;/Author&gt;&lt;Year&gt;2021&lt;/Year&gt;&lt;RecNum&gt;6&lt;/RecNum&gt;&lt;record&gt;&lt;rec-number&gt;6&lt;/rec-number&gt;&lt;foreign-keys&gt;&lt;key app="EN" db-id="p20xpfp9fdde26etxw4xpvwpz9aexprxrfs2" timestamp="1728565061"&gt;6&lt;/key&gt;&lt;/foreign-keys&gt;&lt;ref-type name="Journal Article"&gt;17&lt;/ref-type&gt;&lt;contributors&gt;&lt;authors&gt;&lt;author&gt;Nguyen, Anh&lt;/author&gt;&lt;author&gt;Tran, Anh&lt;/author&gt;&lt;/authors&gt;&lt;/contributors&gt;&lt;titles&gt;&lt;title&gt;Wanet--imperceptible warping-based backdoor attack&lt;/title&gt;&lt;secondary-title&gt;arXiv preprint arXiv:2102.10369&lt;/secondary-title&gt;&lt;/titles&gt;&lt;periodical&gt;&lt;full-title&gt;arXiv preprint arXiv:2102.10369&lt;/full-title&gt;&lt;/periodical&gt;&lt;dates&gt;&lt;year&gt;2021&lt;/year&gt;&lt;/dates&gt;&lt;urls&gt;&lt;/urls&gt;&lt;/record&gt;&lt;/Cite&gt;&lt;/EndNote&gt;</w:instrText>
      </w:r>
      <w:r w:rsidR="00B42D27" w:rsidRPr="00945B3A">
        <w:fldChar w:fldCharType="separate"/>
      </w:r>
      <w:r w:rsidR="006362A7">
        <w:rPr>
          <w:noProof/>
        </w:rPr>
        <w:t>[</w:t>
      </w:r>
      <w:hyperlink w:anchor="_ENREF_18" w:tooltip="Nguyen, 2021 #6" w:history="1">
        <w:r w:rsidR="00FB7A1D">
          <w:rPr>
            <w:noProof/>
          </w:rPr>
          <w:t>18</w:t>
        </w:r>
      </w:hyperlink>
      <w:r w:rsidR="006362A7">
        <w:rPr>
          <w:noProof/>
        </w:rPr>
        <w:t>]</w:t>
      </w:r>
      <w:r w:rsidR="00B42D27" w:rsidRPr="00945B3A">
        <w:fldChar w:fldCharType="end"/>
      </w:r>
      <w:r w:rsidR="00AB6AC9" w:rsidRPr="00945B3A">
        <w:rPr>
          <w:rFonts w:hint="eastAsia"/>
        </w:rPr>
        <w:t xml:space="preserve"> </w:t>
      </w:r>
      <w:r w:rsidR="00AB6AC9" w:rsidRPr="00945B3A">
        <w:t>則</w:t>
      </w:r>
      <w:r w:rsidR="00E01982">
        <w:rPr>
          <w:rFonts w:hint="eastAsia"/>
        </w:rPr>
        <w:t>透</w:t>
      </w:r>
      <w:r w:rsidR="00AB6AC9" w:rsidRPr="00945B3A">
        <w:t>過對圖像進行微小的幾何扭曲來</w:t>
      </w:r>
      <w:r w:rsidR="00944E14">
        <w:rPr>
          <w:rFonts w:hint="eastAsia"/>
        </w:rPr>
        <w:t>植入</w:t>
      </w:r>
      <w:r w:rsidR="00AB6AC9" w:rsidRPr="00945B3A">
        <w:t>後門，這種扭曲在</w:t>
      </w:r>
      <w:r w:rsidR="00605077">
        <w:rPr>
          <w:rFonts w:hint="eastAsia"/>
        </w:rPr>
        <w:t>人</w:t>
      </w:r>
      <w:r w:rsidR="00AB6AC9" w:rsidRPr="00945B3A">
        <w:t>眼幾乎無法察覺的情況下，使模型在特定條件下輸出錯誤結果</w:t>
      </w:r>
      <w:r w:rsidR="00AB6AC9" w:rsidRPr="00945B3A">
        <w:rPr>
          <w:rFonts w:hint="eastAsia"/>
        </w:rPr>
        <w:t>。</w:t>
      </w:r>
      <w:r w:rsidR="00F720E4" w:rsidRPr="00945B3A">
        <w:rPr>
          <w:rFonts w:hint="eastAsia"/>
        </w:rPr>
        <w:t>除此之外，</w:t>
      </w:r>
      <w:r w:rsidR="00AB6AC9" w:rsidRPr="00945B3A">
        <w:rPr>
          <w:rStyle w:val="afff2"/>
          <w:b w:val="0"/>
        </w:rPr>
        <w:t>SIG Attack</w:t>
      </w:r>
      <w:r w:rsidR="00AA0C85">
        <w:rPr>
          <w:rStyle w:val="afff2"/>
          <w:rFonts w:hint="eastAsia"/>
          <w:b w:val="0"/>
        </w:rPr>
        <w:t xml:space="preserve"> </w:t>
      </w:r>
      <w:r w:rsidR="00AB6AC9" w:rsidRPr="00945B3A">
        <w:rPr>
          <w:rStyle w:val="afff2"/>
          <w:b w:val="0"/>
        </w:rPr>
        <w:fldChar w:fldCharType="begin"/>
      </w:r>
      <w:r w:rsidR="006362A7">
        <w:rPr>
          <w:rStyle w:val="afff2"/>
          <w:b w:val="0"/>
        </w:rPr>
        <w:instrText xml:space="preserve"> ADDIN EN.CITE &lt;EndNote&gt;&lt;Cite&gt;&lt;Author&gt;Barni&lt;/Author&gt;&lt;Year&gt;2019&lt;/Year&gt;&lt;RecNum&gt;15&lt;/RecNum&gt;&lt;DisplayText&gt;[19]&lt;/DisplayText&gt;&lt;record&gt;&lt;rec-number&gt;15&lt;/rec-number&gt;&lt;foreign-keys&gt;&lt;key app="EN" db-id="p20xpfp9fdde26etxw4xpvwpz9aexprxrfs2" timestamp="1729240224"&gt;15&lt;/key&gt;&lt;/foreign-keys&gt;&lt;ref-type name="Conference Proceedings"&gt;10&lt;/ref-type&gt;&lt;contributors&gt;&lt;authors&gt;&lt;author&gt;Barni, Mauro&lt;/author&gt;&lt;author&gt;Kallas, Kassem&lt;/author&gt;&lt;author&gt;Tondi, Benedetta&lt;/author&gt;&lt;/authors&gt;&lt;/contributors&gt;&lt;titles&gt;&lt;title&gt;A new backdoor attack in cnns by training set corruption without label poisoning&lt;/title&gt;&lt;secondary-title&gt;2019 IEEE International Conference on Image Processing (ICIP)&lt;/secondary-title&gt;&lt;/titles&gt;&lt;pages&gt;101-105&lt;/pages&gt;&lt;dates&gt;&lt;year&gt;2019&lt;/year&gt;&lt;/dates&gt;&lt;publisher&gt;IEEE&lt;/publisher&gt;&lt;isbn&gt;1538662493&lt;/isbn&gt;&lt;urls&gt;&lt;/urls&gt;&lt;/record&gt;&lt;/Cite&gt;&lt;/EndNote&gt;</w:instrText>
      </w:r>
      <w:r w:rsidR="00AB6AC9" w:rsidRPr="00945B3A">
        <w:rPr>
          <w:rStyle w:val="afff2"/>
          <w:b w:val="0"/>
        </w:rPr>
        <w:fldChar w:fldCharType="separate"/>
      </w:r>
      <w:r w:rsidR="006362A7">
        <w:rPr>
          <w:rStyle w:val="afff2"/>
          <w:b w:val="0"/>
          <w:noProof/>
        </w:rPr>
        <w:t>[</w:t>
      </w:r>
      <w:hyperlink w:anchor="_ENREF_19" w:tooltip="Barni, 2019 #15" w:history="1">
        <w:r w:rsidR="00FB7A1D">
          <w:rPr>
            <w:rStyle w:val="afff2"/>
            <w:b w:val="0"/>
            <w:noProof/>
          </w:rPr>
          <w:t>19</w:t>
        </w:r>
      </w:hyperlink>
      <w:r w:rsidR="006362A7">
        <w:rPr>
          <w:rStyle w:val="afff2"/>
          <w:b w:val="0"/>
          <w:noProof/>
        </w:rPr>
        <w:t>]</w:t>
      </w:r>
      <w:r w:rsidR="00AB6AC9" w:rsidRPr="00945B3A">
        <w:rPr>
          <w:rStyle w:val="afff2"/>
          <w:b w:val="0"/>
        </w:rPr>
        <w:fldChar w:fldCharType="end"/>
      </w:r>
      <w:r w:rsidR="00AB6AC9" w:rsidRPr="00945B3A">
        <w:t xml:space="preserve"> </w:t>
      </w:r>
      <w:r w:rsidR="00AB6AC9" w:rsidRPr="00945B3A">
        <w:t>利用微弱的</w:t>
      </w:r>
      <w:r w:rsidR="00F720E4" w:rsidRPr="00945B3A">
        <w:t>頻域</w:t>
      </w:r>
      <w:r w:rsidR="00AB6AC9" w:rsidRPr="00945B3A">
        <w:t>訊號作為觸發器，進一步增強了攻擊的隱蔽性。總體來說，這些不同的攻擊方法</w:t>
      </w:r>
      <w:r w:rsidR="00E01982">
        <w:rPr>
          <w:rFonts w:hint="eastAsia"/>
        </w:rPr>
        <w:t>利用</w:t>
      </w:r>
      <w:r w:rsidR="00AB6AC9" w:rsidRPr="00945B3A">
        <w:rPr>
          <w:rFonts w:hint="eastAsia"/>
        </w:rPr>
        <w:t>多</w:t>
      </w:r>
      <w:r w:rsidR="00AB6AC9" w:rsidRPr="00945B3A">
        <w:t>種手段將後門</w:t>
      </w:r>
      <w:r w:rsidR="00944E14">
        <w:rPr>
          <w:rFonts w:hint="eastAsia"/>
        </w:rPr>
        <w:t>植入</w:t>
      </w:r>
      <w:r w:rsidR="00AB6AC9" w:rsidRPr="00945B3A">
        <w:t>模型，進而導致模型在特定場</w:t>
      </w:r>
      <w:r w:rsidR="00AB6AC9">
        <w:t>景中錯誤運作。</w:t>
      </w:r>
    </w:p>
    <w:p w14:paraId="5D83532B" w14:textId="3AB3F4D3" w:rsidR="005D4D39" w:rsidRDefault="00DA1873" w:rsidP="00F720E4">
      <w:pPr>
        <w:pStyle w:val="a1"/>
      </w:pPr>
      <w:r>
        <w:rPr>
          <w:rFonts w:hint="eastAsia"/>
        </w:rPr>
        <w:t>後門攻擊</w:t>
      </w:r>
      <w:bookmarkStart w:id="206" w:name="_Toc180611790"/>
      <w:r w:rsidR="00605077">
        <w:rPr>
          <w:rFonts w:hint="eastAsia"/>
        </w:rPr>
        <w:t>於</w:t>
      </w:r>
      <w:r>
        <w:rPr>
          <w:rFonts w:hint="eastAsia"/>
        </w:rPr>
        <w:t>實體環境</w:t>
      </w:r>
      <w:bookmarkEnd w:id="206"/>
    </w:p>
    <w:p w14:paraId="513EAFF7" w14:textId="1E25A4BD" w:rsidR="00996EC1" w:rsidRDefault="008314B3" w:rsidP="005044C1">
      <w:pPr>
        <w:ind w:firstLine="480"/>
      </w:pPr>
      <w:r>
        <w:rPr>
          <w:rFonts w:hint="eastAsia"/>
        </w:rPr>
        <w:t>目前針對實體環境中神經網路的後門攻擊的研究仍然相對較少，</w:t>
      </w:r>
      <w:r>
        <w:t>但隨著對深度學習模型安全性問題</w:t>
      </w:r>
      <w:r w:rsidR="00605077">
        <w:rPr>
          <w:rFonts w:hint="eastAsia"/>
        </w:rPr>
        <w:t>逐漸受到</w:t>
      </w:r>
      <w:r>
        <w:t>關注，越來越多的</w:t>
      </w:r>
      <w:r>
        <w:rPr>
          <w:rFonts w:hint="eastAsia"/>
        </w:rPr>
        <w:t>研究</w:t>
      </w:r>
      <w:r>
        <w:t>開始探索後門攻擊在實體環境中的影響。例如，</w:t>
      </w:r>
      <w:r w:rsidR="005044C1" w:rsidRPr="006362A7">
        <w:t>Wenger</w:t>
      </w:r>
      <w:r w:rsidR="005044C1">
        <w:rPr>
          <w:shd w:val="clear" w:color="auto" w:fill="FFFFFF"/>
        </w:rPr>
        <w:t xml:space="preserve"> </w:t>
      </w:r>
      <w:r w:rsidR="005044C1">
        <w:rPr>
          <w:rFonts w:hint="eastAsia"/>
          <w:shd w:val="clear" w:color="auto" w:fill="FFFFFF"/>
        </w:rPr>
        <w:t>等人</w:t>
      </w:r>
      <w:r w:rsidR="00AA0C85">
        <w:rPr>
          <w:rFonts w:hint="eastAsia"/>
          <w:shd w:val="clear" w:color="auto" w:fill="FFFFFF"/>
        </w:rPr>
        <w:t xml:space="preserve"> </w:t>
      </w:r>
      <w:r w:rsidR="000446E2">
        <w:rPr>
          <w:shd w:val="clear" w:color="auto" w:fill="FFFFFF"/>
        </w:rPr>
        <w:fldChar w:fldCharType="begin"/>
      </w:r>
      <w:r w:rsidR="006362A7">
        <w:rPr>
          <w:shd w:val="clear" w:color="auto" w:fill="FFFFFF"/>
        </w:rPr>
        <w:instrText xml:space="preserve"> ADDIN EN.CITE &lt;EndNote&gt;&lt;Cite&gt;&lt;Author&gt;Wenger&lt;/Author&gt;&lt;Year&gt;2020&lt;/Year&gt;&lt;RecNum&gt;22&lt;/RecNum&gt;&lt;DisplayText&gt;[4]&lt;/DisplayText&gt;&lt;record&gt;&lt;rec-number&gt;22&lt;/rec-number&gt;&lt;foreign-keys&gt;&lt;key app="EN" db-id="p20xpfp9fdde26etxw4xpvwpz9aexprxrfs2" timestamp="1729596122"&gt;22&lt;/key&gt;&lt;/foreign-keys&gt;&lt;ref-type name="Conference Proceedings"&gt;10&lt;/ref-type&gt;&lt;contributors&gt;&lt;authors&gt;&lt;author&gt;Wenger, Emily&lt;/author&gt;&lt;author&gt;Passananti, Josephine&lt;/author&gt;&lt;author&gt;Bhagoji, Arjun Nitin&lt;/author&gt;&lt;author&gt;Yao, Yuanshun&lt;/author&gt;&lt;author&gt;Zheng, Haitao&lt;/author&gt;&lt;author&gt;Zhao, Ben Y&lt;/author&gt;&lt;/authors&gt;&lt;/contributors&gt;&lt;titles&gt;&lt;title&gt;Backdoor attacks against deep learning systems in the physical world. 2021 IEEE&lt;/title&gt;&lt;secondary-title&gt;CVF Conference on Computer Vision and Pattern Recognition (CVPR)&lt;/secondary-title&gt;&lt;/titles&gt;&lt;pages&gt;6202-6211&lt;/pages&gt;&lt;dates&gt;&lt;year&gt;2020&lt;/year&gt;&lt;/dates&gt;&lt;urls&gt;&lt;/urls&gt;&lt;/record&gt;&lt;/Cite&gt;&lt;/EndNote&gt;</w:instrText>
      </w:r>
      <w:r w:rsidR="000446E2">
        <w:rPr>
          <w:shd w:val="clear" w:color="auto" w:fill="FFFFFF"/>
        </w:rPr>
        <w:fldChar w:fldCharType="separate"/>
      </w:r>
      <w:r w:rsidR="006362A7">
        <w:rPr>
          <w:noProof/>
          <w:shd w:val="clear" w:color="auto" w:fill="FFFFFF"/>
        </w:rPr>
        <w:t>[</w:t>
      </w:r>
      <w:hyperlink w:anchor="_ENREF_4" w:tooltip="Wenger, 2020 #22" w:history="1">
        <w:r w:rsidR="00FB7A1D">
          <w:rPr>
            <w:noProof/>
            <w:shd w:val="clear" w:color="auto" w:fill="FFFFFF"/>
          </w:rPr>
          <w:t>4</w:t>
        </w:r>
      </w:hyperlink>
      <w:r w:rsidR="006362A7">
        <w:rPr>
          <w:noProof/>
          <w:shd w:val="clear" w:color="auto" w:fill="FFFFFF"/>
        </w:rPr>
        <w:t>]</w:t>
      </w:r>
      <w:r w:rsidR="000446E2">
        <w:rPr>
          <w:shd w:val="clear" w:color="auto" w:fill="FFFFFF"/>
        </w:rPr>
        <w:fldChar w:fldCharType="end"/>
      </w:r>
      <w:r w:rsidR="000446E2">
        <w:rPr>
          <w:rFonts w:hint="eastAsia"/>
          <w:shd w:val="clear" w:color="auto" w:fill="FFFFFF"/>
        </w:rPr>
        <w:t>以</w:t>
      </w:r>
      <w:r w:rsidR="000446E2">
        <w:rPr>
          <w:rFonts w:hint="eastAsia"/>
        </w:rPr>
        <w:t>實體環境中常見的物品作為後門攻擊的</w:t>
      </w:r>
      <w:r w:rsidR="000446E2">
        <w:t>觸發器，以</w:t>
      </w:r>
      <w:r w:rsidR="000446E2">
        <w:rPr>
          <w:rFonts w:hint="eastAsia"/>
        </w:rPr>
        <w:t>此</w:t>
      </w:r>
      <w:r w:rsidR="000446E2">
        <w:t>評估這些</w:t>
      </w:r>
      <w:r w:rsidR="000446E2">
        <w:rPr>
          <w:rFonts w:hint="eastAsia"/>
        </w:rPr>
        <w:t>後門攻擊在實體環境中</w:t>
      </w:r>
      <w:r w:rsidR="000446E2">
        <w:t>的有效性。</w:t>
      </w:r>
      <w:r w:rsidR="005044C1" w:rsidRPr="006362A7">
        <w:t>Xue</w:t>
      </w:r>
      <w:r w:rsidR="005044C1">
        <w:rPr>
          <w:rFonts w:hint="eastAsia"/>
        </w:rPr>
        <w:t>等人</w:t>
      </w:r>
      <w:r w:rsidR="009C2995" w:rsidRPr="009C2995">
        <w:t xml:space="preserve"> </w:t>
      </w:r>
      <w:r w:rsidR="00652247">
        <w:fldChar w:fldCharType="begin"/>
      </w:r>
      <w:r w:rsidR="006362A7">
        <w:instrText xml:space="preserve"> ADDIN EN.CITE &lt;EndNote&gt;&lt;Cite&gt;&lt;Author&gt;Xue&lt;/Author&gt;&lt;Year&gt;2021&lt;/Year&gt;&lt;RecNum&gt;20&lt;/RecNum&gt;&lt;DisplayText&gt;[20]&lt;/DisplayText&gt;&lt;record&gt;&lt;rec-number&gt;20&lt;/rec-number&gt;&lt;foreign-keys&gt;&lt;key app="EN" db-id="p20xpfp9fdde26etxw4xpvwpz9aexprxrfs2" timestamp="1729587480"&gt;20&lt;/key&gt;&lt;/foreign-keys&gt;&lt;ref-type name="Conference Proceedings"&gt;10&lt;/ref-type&gt;&lt;contributors&gt;&lt;authors&gt;&lt;author&gt;Xue, Mingfu&lt;/author&gt;&lt;author&gt;He, Can&lt;/author&gt;&lt;author&gt;Sun, Shichang&lt;/author&gt;&lt;author&gt;Wang, Jian&lt;/author&gt;&lt;author&gt;Liu, Weiqiang&lt;/author&gt;&lt;/authors&gt;&lt;/contributors&gt;&lt;titles&gt;&lt;title&gt;Robust backdoor attacks against deep neural networks in real physical world&lt;/title&gt;&lt;secondary-title&gt;2021 IEEE 20th International Conference on Trust, Security and Privacy in Computing and Communications (TrustCom)&lt;/secondary-title&gt;&lt;/titles&gt;&lt;pages&gt;620-626&lt;/pages&gt;&lt;dates&gt;&lt;year&gt;2021&lt;/year&gt;&lt;/dates&gt;&lt;publisher&gt;IEEE&lt;/publisher&gt;&lt;isbn&gt;1665416580&lt;/isbn&gt;&lt;urls&gt;&lt;/urls&gt;&lt;/record&gt;&lt;/Cite&gt;&lt;/EndNote&gt;</w:instrText>
      </w:r>
      <w:r w:rsidR="00652247">
        <w:fldChar w:fldCharType="separate"/>
      </w:r>
      <w:r w:rsidR="006362A7">
        <w:rPr>
          <w:noProof/>
        </w:rPr>
        <w:t>[</w:t>
      </w:r>
      <w:hyperlink w:anchor="_ENREF_20" w:tooltip="Xue, 2021 #20" w:history="1">
        <w:r w:rsidR="00FB7A1D">
          <w:rPr>
            <w:noProof/>
          </w:rPr>
          <w:t>20</w:t>
        </w:r>
      </w:hyperlink>
      <w:r w:rsidR="006362A7">
        <w:rPr>
          <w:noProof/>
        </w:rPr>
        <w:t>]</w:t>
      </w:r>
      <w:r w:rsidR="00652247">
        <w:fldChar w:fldCharType="end"/>
      </w:r>
      <w:r w:rsidR="00652247" w:rsidRPr="00652247">
        <w:t xml:space="preserve"> </w:t>
      </w:r>
      <w:r w:rsidR="00D012EA">
        <w:rPr>
          <w:rFonts w:hint="eastAsia"/>
        </w:rPr>
        <w:t>討論了</w:t>
      </w:r>
      <w:r w:rsidR="00652247" w:rsidRPr="009C2995">
        <w:t>後門攻擊</w:t>
      </w:r>
      <w:r w:rsidR="00652247">
        <w:rPr>
          <w:rFonts w:hint="eastAsia"/>
        </w:rPr>
        <w:t>於</w:t>
      </w:r>
      <w:r w:rsidR="009C2995" w:rsidRPr="009C2995">
        <w:t>人臉辨識系統在實體環境中的威脅，攻擊者可以在眼鏡等配件上嵌入觸發器，這些物理觸發器在不同的光照、角度等環境條件下仍能成功觸發後門</w:t>
      </w:r>
      <w:r w:rsidR="008646C8">
        <w:rPr>
          <w:rFonts w:hint="eastAsia"/>
        </w:rPr>
        <w:t>攻擊</w:t>
      </w:r>
      <w:r w:rsidR="009C2995" w:rsidRPr="009C2995">
        <w:t>，導致人臉識別系統錯誤識別身份。</w:t>
      </w:r>
      <w:r w:rsidR="00D012EA" w:rsidRPr="006362A7">
        <w:t>Han</w:t>
      </w:r>
      <w:r w:rsidR="00D012EA">
        <w:t xml:space="preserve"> </w:t>
      </w:r>
      <w:r w:rsidR="00D012EA">
        <w:rPr>
          <w:rFonts w:hint="eastAsia"/>
        </w:rPr>
        <w:t>等人</w:t>
      </w:r>
      <w:r w:rsidR="00AA0C85">
        <w:rPr>
          <w:rFonts w:hint="eastAsia"/>
        </w:rPr>
        <w:t xml:space="preserve"> </w:t>
      </w:r>
      <w:r w:rsidR="00420F4E">
        <w:fldChar w:fldCharType="begin"/>
      </w:r>
      <w:r w:rsidR="006362A7">
        <w:instrText xml:space="preserve"> ADDIN EN.CITE &lt;EndNote&gt;&lt;Cite&gt;&lt;Author&gt;Han&lt;/Author&gt;&lt;Year&gt;2022&lt;/Year&gt;&lt;RecNum&gt;3&lt;/RecNum&gt;&lt;DisplayText&gt;[3]&lt;/DisplayText&gt;&lt;record&gt;&lt;rec-number&gt;3&lt;/rec-number&gt;&lt;foreign-keys&gt;&lt;key app="EN" db-id="p20xpfp9fdde26etxw4xpvwpz9aexprxrfs2" timestamp="1728372536"&gt;3&lt;/key&gt;&lt;/foreign-keys&gt;&lt;ref-type name="Conference Proceedings"&gt;10&lt;/ref-type&gt;&lt;contributors&gt;&lt;authors&gt;&lt;author&gt;Han, Xingshuo&lt;/author&gt;&lt;author&gt;Xu, Guowen&lt;/author&gt;&lt;author&gt;Zhou, Yuan&lt;/author&gt;&lt;author&gt;Yang, Xuehuan&lt;/author&gt;&lt;author&gt;Li, Jiwei&lt;/author&gt;&lt;author&gt;Zhang, Tianwei&lt;/author&gt;&lt;/authors&gt;&lt;/contributors&gt;&lt;titles&gt;&lt;title&gt;Physical backdoor attacks to lane detection systems in autonomous driving&lt;/title&gt;&lt;secondary-title&gt;Proceedings of the 30th ACM International Conference on Multimedia&lt;/secondary-title&gt;&lt;/titles&gt;&lt;pages&gt;2957-2968&lt;/pages&gt;&lt;dates&gt;&lt;year&gt;2022&lt;/year&gt;&lt;/dates&gt;&lt;urls&gt;&lt;/urls&gt;&lt;/record&gt;&lt;/Cite&gt;&lt;/EndNote&gt;</w:instrText>
      </w:r>
      <w:r w:rsidR="00420F4E">
        <w:fldChar w:fldCharType="separate"/>
      </w:r>
      <w:r w:rsidR="006362A7">
        <w:rPr>
          <w:noProof/>
        </w:rPr>
        <w:t>[</w:t>
      </w:r>
      <w:hyperlink w:anchor="_ENREF_3" w:tooltip="Han, 2022 #3" w:history="1">
        <w:r w:rsidR="00FB7A1D">
          <w:rPr>
            <w:noProof/>
          </w:rPr>
          <w:t>3</w:t>
        </w:r>
      </w:hyperlink>
      <w:r w:rsidR="006362A7">
        <w:rPr>
          <w:noProof/>
        </w:rPr>
        <w:t>]</w:t>
      </w:r>
      <w:r w:rsidR="00420F4E">
        <w:fldChar w:fldCharType="end"/>
      </w:r>
      <w:r w:rsidR="00D012EA">
        <w:rPr>
          <w:rFonts w:hint="eastAsia"/>
        </w:rPr>
        <w:t>的</w:t>
      </w:r>
      <w:r w:rsidR="00420F4E">
        <w:t>研究探討了如何對自動駕駛系統中的車道檢測進行物理後門攻擊</w:t>
      </w:r>
      <w:r w:rsidR="00605077">
        <w:rPr>
          <w:rFonts w:hint="eastAsia"/>
        </w:rPr>
        <w:t>，</w:t>
      </w:r>
      <w:r w:rsidR="00E01982">
        <w:rPr>
          <w:rFonts w:hint="eastAsia"/>
        </w:rPr>
        <w:t>透過</w:t>
      </w:r>
      <w:r w:rsidR="00420F4E">
        <w:t>在</w:t>
      </w:r>
      <w:r w:rsidR="00420F4E">
        <w:rPr>
          <w:rFonts w:hint="eastAsia"/>
        </w:rPr>
        <w:t>實體</w:t>
      </w:r>
      <w:r w:rsidR="00420F4E">
        <w:t>道路上</w:t>
      </w:r>
      <w:r w:rsidR="00420F4E">
        <w:rPr>
          <w:rFonts w:hint="eastAsia"/>
        </w:rPr>
        <w:t>放置</w:t>
      </w:r>
      <w:r w:rsidR="00420F4E">
        <w:t>特定的物理觸發器，如</w:t>
      </w:r>
      <w:r w:rsidR="00420F4E">
        <w:rPr>
          <w:rFonts w:hint="eastAsia"/>
        </w:rPr>
        <w:t>三角錐</w:t>
      </w:r>
      <w:r w:rsidR="00420F4E">
        <w:t>，成功觸發了車道檢測系統的後門攻擊，使自駕車偏離正常路線。</w:t>
      </w:r>
    </w:p>
    <w:p w14:paraId="26853D65" w14:textId="0A7522B3" w:rsidR="006F75DD" w:rsidRDefault="006F75DD" w:rsidP="00462708">
      <w:pPr>
        <w:pStyle w:val="a1"/>
      </w:pPr>
      <w:bookmarkStart w:id="207" w:name="_Toc180611791"/>
      <w:r>
        <w:rPr>
          <w:rFonts w:hint="eastAsia"/>
        </w:rPr>
        <w:t>後門攻擊防禦</w:t>
      </w:r>
      <w:bookmarkEnd w:id="207"/>
    </w:p>
    <w:p w14:paraId="0380CEFA" w14:textId="36CF834D" w:rsidR="005A746B" w:rsidRDefault="005A746B" w:rsidP="00FB7A1D">
      <w:pPr>
        <w:ind w:firstLine="480"/>
      </w:pPr>
      <w:r>
        <w:rPr>
          <w:rFonts w:hint="eastAsia"/>
        </w:rPr>
        <w:t>神經網路後門攻擊可能會造成重大安全問題，目前有許多針對後門攻擊防禦的相關研究</w:t>
      </w:r>
      <w:r w:rsidR="00605077">
        <w:rPr>
          <w:rFonts w:hint="eastAsia"/>
        </w:rPr>
        <w:t>。</w:t>
      </w:r>
      <w:r>
        <w:t>後門攻擊防禦是為了防止惡意攻擊者在深度學習模型中植入後門導致模型在</w:t>
      </w:r>
      <w:r>
        <w:lastRenderedPageBreak/>
        <w:t>觸發特定條件時表現異常。相關文獻探討了多種防禦方法例如在</w:t>
      </w:r>
      <w:r w:rsidR="00D012EA" w:rsidRPr="006362A7">
        <w:t>Liu</w:t>
      </w:r>
      <w:r w:rsidR="00D012EA">
        <w:rPr>
          <w:rFonts w:hint="eastAsia"/>
        </w:rPr>
        <w:t>等人</w:t>
      </w:r>
      <w:r>
        <w:t>提出了</w:t>
      </w:r>
      <w:r>
        <w:t>Fine-Pruning</w:t>
      </w:r>
      <w:r>
        <w:t>技術，</w:t>
      </w:r>
      <w:r w:rsidR="00E01982">
        <w:rPr>
          <w:rFonts w:hint="eastAsia"/>
        </w:rPr>
        <w:t>透</w:t>
      </w:r>
      <w:r>
        <w:t>過剪枝</w:t>
      </w:r>
      <w:r>
        <w:rPr>
          <w:rFonts w:hint="eastAsia"/>
        </w:rPr>
        <w:t>神經網路</w:t>
      </w:r>
      <w:r>
        <w:t>中的不重要神經元來減少後門攻擊的影響</w:t>
      </w:r>
      <w:r w:rsidR="00605077">
        <w:fldChar w:fldCharType="begin"/>
      </w:r>
      <w:r w:rsidR="00605077">
        <w:instrText xml:space="preserve"> ADDIN EN.CITE &lt;EndNote&gt;&lt;Cite&gt;&lt;Author&gt;Liu&lt;/Author&gt;&lt;Year&gt;2018&lt;/Year&gt;&lt;RecNum&gt;7&lt;/RecNum&gt;&lt;DisplayText&gt;[21]&lt;/DisplayText&gt;&lt;record&gt;&lt;rec-number&gt;7&lt;/rec-number&gt;&lt;foreign-keys&gt;&lt;key app="EN" db-id="p20xpfp9fdde26etxw4xpvwpz9aexprxrfs2" timestamp="1728566871"&gt;7&lt;/key&gt;&lt;/foreign-keys&gt;&lt;ref-type name="Conference Proceedings"&gt;10&lt;/ref-type&gt;&lt;contributors&gt;&lt;authors&gt;&lt;author&gt;Liu, Kang&lt;/author&gt;&lt;author&gt;Dolan-Gavitt, Brendan&lt;/author&gt;&lt;author&gt;Garg, Siddharth&lt;/author&gt;&lt;/authors&gt;&lt;/contributors&gt;&lt;titles&gt;&lt;title&gt;Fine-pruning: Defending against backdooring attacks on deep neural networks&lt;/title&gt;&lt;secondary-title&gt;International symposium on research in attacks, intrusions, and defenses&lt;/secondary-title&gt;&lt;/titles&gt;&lt;pages&gt;273-294&lt;/pages&gt;&lt;dates&gt;&lt;year&gt;2018&lt;/year&gt;&lt;/dates&gt;&lt;publisher&gt;Springer&lt;/publisher&gt;&lt;urls&gt;&lt;/urls&gt;&lt;/record&gt;&lt;/Cite&gt;&lt;/EndNote&gt;</w:instrText>
      </w:r>
      <w:r w:rsidR="00605077">
        <w:fldChar w:fldCharType="separate"/>
      </w:r>
      <w:r w:rsidR="00605077">
        <w:rPr>
          <w:noProof/>
        </w:rPr>
        <w:t>[</w:t>
      </w:r>
      <w:hyperlink w:anchor="_ENREF_21" w:tooltip="Liu, 2018 #7" w:history="1">
        <w:r w:rsidR="00605077">
          <w:rPr>
            <w:noProof/>
          </w:rPr>
          <w:t>21</w:t>
        </w:r>
      </w:hyperlink>
      <w:r w:rsidR="00605077">
        <w:rPr>
          <w:noProof/>
        </w:rPr>
        <w:t>]</w:t>
      </w:r>
      <w:r w:rsidR="00605077">
        <w:fldChar w:fldCharType="end"/>
      </w:r>
      <w:r w:rsidR="00605077">
        <w:rPr>
          <w:rFonts w:hint="eastAsia"/>
        </w:rPr>
        <w:t>；</w:t>
      </w:r>
      <w:r w:rsidR="00D012EA" w:rsidRPr="006362A7">
        <w:rPr>
          <w:rFonts w:hint="eastAsia"/>
        </w:rPr>
        <w:t>W</w:t>
      </w:r>
      <w:r w:rsidR="00D012EA" w:rsidRPr="006362A7">
        <w:t>ang</w:t>
      </w:r>
      <w:r w:rsidR="00D012EA">
        <w:rPr>
          <w:rFonts w:hint="eastAsia"/>
        </w:rPr>
        <w:t>等人</w:t>
      </w:r>
      <w:r>
        <w:t>提出了一種檢測後門觸發器的算法，</w:t>
      </w:r>
      <w:r>
        <w:rPr>
          <w:rFonts w:hint="eastAsia"/>
        </w:rPr>
        <w:t>該算法</w:t>
      </w:r>
      <w:r w:rsidR="00E01982">
        <w:rPr>
          <w:rFonts w:hint="eastAsia"/>
        </w:rPr>
        <w:t>透</w:t>
      </w:r>
      <w:r>
        <w:t>過</w:t>
      </w:r>
      <w:r>
        <w:rPr>
          <w:rFonts w:hint="eastAsia"/>
        </w:rPr>
        <w:t>反向工程</w:t>
      </w:r>
      <w:r>
        <w:t>生成潛在的觸發器</w:t>
      </w:r>
      <w:r>
        <w:rPr>
          <w:rFonts w:hint="eastAsia"/>
        </w:rPr>
        <w:t>樣式，</w:t>
      </w:r>
      <w:r>
        <w:t>並分析模型行為異常來檢測後門</w:t>
      </w:r>
      <w:r w:rsidR="00605077">
        <w:fldChar w:fldCharType="begin"/>
      </w:r>
      <w:r w:rsidR="00605077">
        <w:instrText xml:space="preserve"> ADDIN EN.CITE &lt;EndNote&gt;&lt;Cite&gt;&lt;Author&gt;Wang&lt;/Author&gt;&lt;Year&gt;2019&lt;/Year&gt;&lt;RecNum&gt;9&lt;/RecNum&gt;&lt;DisplayText&gt;[22]&lt;/DisplayText&gt;&lt;record&gt;&lt;rec-number&gt;9&lt;/rec-number&gt;&lt;foreign-keys&gt;&lt;key app="EN" db-id="p20xpfp9fdde26etxw4xpvwpz9aexprxrfs2" timestamp="1728567712"&gt;9&lt;/key&gt;&lt;/foreign-keys&gt;&lt;ref-type name="Conference Proceedings"&gt;10&lt;/ref-type&gt;&lt;contributors&gt;&lt;authors&gt;&lt;author&gt;Wang, Bolun&lt;/author&gt;&lt;author&gt;Yao, Yuanshun&lt;/author&gt;&lt;author&gt;Shan, Shawn&lt;/author&gt;&lt;author&gt;Li, Huiying&lt;/author&gt;&lt;author&gt;Viswanath, Bimal&lt;/author&gt;&lt;author&gt;Zheng, Haitao&lt;/author&gt;&lt;author&gt;Zhao, Ben Y&lt;/author&gt;&lt;/authors&gt;&lt;/contributors&gt;&lt;titles&gt;&lt;title&gt;Neural cleanse: Identifying and mitigating backdoor attacks in neural networks&lt;/title&gt;&lt;secondary-title&gt;2019 IEEE symposium on security and privacy (SP)&lt;/secondary-title&gt;&lt;/titles&gt;&lt;pages&gt;707-723&lt;/pages&gt;&lt;dates&gt;&lt;year&gt;2019&lt;/year&gt;&lt;/dates&gt;&lt;publisher&gt;IEEE&lt;/publisher&gt;&lt;isbn&gt;153866660X&lt;/isbn&gt;&lt;urls&gt;&lt;/urls&gt;&lt;/record&gt;&lt;/Cite&gt;&lt;/EndNote&gt;</w:instrText>
      </w:r>
      <w:r w:rsidR="00605077">
        <w:fldChar w:fldCharType="separate"/>
      </w:r>
      <w:r w:rsidR="00605077">
        <w:rPr>
          <w:noProof/>
        </w:rPr>
        <w:t>[</w:t>
      </w:r>
      <w:hyperlink w:anchor="_ENREF_22" w:tooltip="Wang, 2019 #9" w:history="1">
        <w:r w:rsidR="00605077">
          <w:rPr>
            <w:noProof/>
          </w:rPr>
          <w:t>22</w:t>
        </w:r>
      </w:hyperlink>
      <w:r w:rsidR="00605077">
        <w:rPr>
          <w:noProof/>
        </w:rPr>
        <w:t>]</w:t>
      </w:r>
      <w:r w:rsidR="00605077">
        <w:fldChar w:fldCharType="end"/>
      </w:r>
      <w:r w:rsidR="00605077">
        <w:rPr>
          <w:rFonts w:hint="eastAsia"/>
        </w:rPr>
        <w:t>；</w:t>
      </w:r>
      <w:r>
        <w:t>此外，</w:t>
      </w:r>
      <w:r w:rsidR="00964822">
        <w:rPr>
          <w:rFonts w:hint="eastAsia"/>
        </w:rPr>
        <w:t>Li</w:t>
      </w:r>
      <w:r w:rsidR="00964822">
        <w:t xml:space="preserve"> </w:t>
      </w:r>
      <w:r w:rsidR="00964822">
        <w:rPr>
          <w:rFonts w:hint="eastAsia"/>
        </w:rPr>
        <w:t>等人提出了</w:t>
      </w:r>
      <w:r w:rsidR="00964822">
        <w:rPr>
          <w:rFonts w:hint="eastAsia"/>
        </w:rPr>
        <w:t xml:space="preserve"> NAD </w:t>
      </w:r>
      <w:r w:rsidR="00964822">
        <w:rPr>
          <w:rFonts w:hint="eastAsia"/>
        </w:rPr>
        <w:t>方法來移除後門，透過</w:t>
      </w:r>
      <w:r w:rsidR="00FB7A1D">
        <w:rPr>
          <w:rFonts w:hint="eastAsia"/>
        </w:rPr>
        <w:t>學習有後門攻擊的模型於乾淨數據上的檢測結果來的移除後門攻擊，此方法不</w:t>
      </w:r>
      <w:r w:rsidR="00FB7A1D">
        <w:t>需要完整</w:t>
      </w:r>
      <w:r w:rsidR="00FB7A1D">
        <w:rPr>
          <w:rFonts w:hint="eastAsia"/>
        </w:rPr>
        <w:t>的訓練</w:t>
      </w:r>
      <w:r w:rsidR="00FB7A1D">
        <w:t>數據</w:t>
      </w:r>
      <w:r w:rsidR="00605077">
        <w:fldChar w:fldCharType="begin"/>
      </w:r>
      <w:r w:rsidR="00605077">
        <w:instrText xml:space="preserve"> ADDIN EN.CITE &lt;EndNote&gt;&lt;Cite&gt;&lt;Author&gt;Li&lt;/Author&gt;&lt;Year&gt;2021&lt;/Year&gt;&lt;RecNum&gt;31&lt;/RecNum&gt;&lt;DisplayText&gt;[23]&lt;/DisplayText&gt;&lt;record&gt;&lt;rec-number&gt;31&lt;/rec-number&gt;&lt;foreign-keys&gt;&lt;key app="EN" db-id="p20xpfp9fdde26etxw4xpvwpz9aexprxrfs2" timestamp="1729686152"&gt;31&lt;/key&gt;&lt;/foreign-keys&gt;&lt;ref-type name="Journal Article"&gt;17&lt;/ref-type&gt;&lt;contributors&gt;&lt;authors&gt;&lt;author&gt;Li, Yige&lt;/author&gt;&lt;author&gt;Lyu, Xixiang&lt;/author&gt;&lt;author&gt;Koren, Nodens&lt;/author&gt;&lt;author&gt;Lyu, Lingjuan&lt;/author&gt;&lt;author&gt;Li, Bo&lt;/author&gt;&lt;author&gt;Ma, Xingjun&lt;/author&gt;&lt;/authors&gt;&lt;/contributors&gt;&lt;titles&gt;&lt;title&gt;Neural attention distillation: Erasing backdoor triggers from deep neural networks&lt;/title&gt;&lt;secondary-title&gt;arXiv preprint arXiv:2101.05930&lt;/secondary-title&gt;&lt;/titles&gt;&lt;periodical&gt;&lt;full-title&gt;arXiv preprint arXiv:2101.05930&lt;/full-title&gt;&lt;/periodical&gt;&lt;dates&gt;&lt;year&gt;2021&lt;/year&gt;&lt;/dates&gt;&lt;urls&gt;&lt;/urls&gt;&lt;/record&gt;&lt;/Cite&gt;&lt;/EndNote&gt;</w:instrText>
      </w:r>
      <w:r w:rsidR="00605077">
        <w:fldChar w:fldCharType="separate"/>
      </w:r>
      <w:r w:rsidR="00605077">
        <w:rPr>
          <w:noProof/>
        </w:rPr>
        <w:t>[</w:t>
      </w:r>
      <w:hyperlink w:anchor="_ENREF_23" w:tooltip="Li, 2021 #31" w:history="1">
        <w:r w:rsidR="00605077">
          <w:rPr>
            <w:noProof/>
          </w:rPr>
          <w:t>23</w:t>
        </w:r>
      </w:hyperlink>
      <w:r w:rsidR="00605077">
        <w:rPr>
          <w:noProof/>
        </w:rPr>
        <w:t>]</w:t>
      </w:r>
      <w:r w:rsidR="00605077">
        <w:fldChar w:fldCharType="end"/>
      </w:r>
      <w:r w:rsidR="00FB7A1D">
        <w:rPr>
          <w:rFonts w:hint="eastAsia"/>
        </w:rPr>
        <w:t>。</w:t>
      </w:r>
      <w:r>
        <w:t>這些防禦策略能有效提升模型的安全性和穩定性，防止後門攻擊對神經網路系統的運</w:t>
      </w:r>
      <w:r>
        <w:rPr>
          <w:rFonts w:hint="eastAsia"/>
        </w:rPr>
        <w:t>造</w:t>
      </w:r>
      <w:r>
        <w:t>成嚴重後果。</w:t>
      </w:r>
    </w:p>
    <w:p w14:paraId="4AC0EF0A" w14:textId="77777777" w:rsidR="005A746B" w:rsidRPr="005A746B" w:rsidRDefault="005A746B" w:rsidP="005A746B"/>
    <w:p w14:paraId="78BB1312" w14:textId="68F8053C" w:rsidR="006A6891" w:rsidRDefault="006A6891" w:rsidP="002B1E21">
      <w:pPr>
        <w:pStyle w:val="a0"/>
      </w:pPr>
      <w:bookmarkStart w:id="208" w:name="_Toc180611792"/>
      <w:r>
        <w:rPr>
          <w:rFonts w:hint="eastAsia"/>
        </w:rPr>
        <w:lastRenderedPageBreak/>
        <w:t>未來研究方向</w:t>
      </w:r>
      <w:bookmarkEnd w:id="208"/>
    </w:p>
    <w:p w14:paraId="0EFE8CE0" w14:textId="1C716357" w:rsidR="00E87479" w:rsidRPr="001E3193" w:rsidRDefault="00E87479" w:rsidP="00E87479">
      <w:pPr>
        <w:ind w:firstLine="425"/>
      </w:pPr>
      <w:r>
        <w:rPr>
          <w:rFonts w:hint="eastAsia"/>
        </w:rPr>
        <w:t>本研究架設了一個高</w:t>
      </w:r>
      <w:r w:rsidR="008B3090">
        <w:rPr>
          <w:rFonts w:hint="eastAsia"/>
        </w:rPr>
        <w:t>度</w:t>
      </w:r>
      <w:r>
        <w:rPr>
          <w:rFonts w:hint="eastAsia"/>
        </w:rPr>
        <w:t>擬真的模擬平台，用於評估神經網路後門攻擊在實體環境中的影響，</w:t>
      </w:r>
      <w:r>
        <w:t>並分析實體環境因素對攻擊效果的影響。</w:t>
      </w:r>
      <w:r>
        <w:rPr>
          <w:rFonts w:hint="eastAsia"/>
        </w:rPr>
        <w:t>本研究</w:t>
      </w:r>
      <w:r w:rsidR="008B3090">
        <w:rPr>
          <w:rFonts w:hint="eastAsia"/>
        </w:rPr>
        <w:t>的</w:t>
      </w:r>
      <w:r>
        <w:rPr>
          <w:rFonts w:hint="eastAsia"/>
        </w:rPr>
        <w:t>初步探討顯示，天氣條件、相機鏡頭變化等環境因素對後門攻擊的成功率具有</w:t>
      </w:r>
      <w:r w:rsidR="008B3090">
        <w:rPr>
          <w:rFonts w:hint="eastAsia"/>
        </w:rPr>
        <w:t>極大</w:t>
      </w:r>
      <w:r>
        <w:rPr>
          <w:rFonts w:hint="eastAsia"/>
        </w:rPr>
        <w:t>影響。然而，現實生活中的天氣狀況更加複雜多變，未來的研究需進一步擴展環境變數的考量，以全面理解後門攻擊的</w:t>
      </w:r>
      <w:r w:rsidR="008B3090">
        <w:rPr>
          <w:rFonts w:hint="eastAsia"/>
        </w:rPr>
        <w:t>弱點</w:t>
      </w:r>
      <w:r>
        <w:rPr>
          <w:rFonts w:hint="eastAsia"/>
        </w:rPr>
        <w:t>。</w:t>
      </w:r>
    </w:p>
    <w:p w14:paraId="566F2139" w14:textId="1E20C2FB" w:rsidR="00E87479" w:rsidRDefault="00E87479" w:rsidP="00E87479">
      <w:pPr>
        <w:ind w:firstLine="425"/>
      </w:pPr>
      <w:r>
        <w:rPr>
          <w:rFonts w:hint="eastAsia"/>
        </w:rPr>
        <w:t>此外</w:t>
      </w:r>
      <w:r w:rsidR="008646C8">
        <w:rPr>
          <w:rFonts w:hint="eastAsia"/>
        </w:rPr>
        <w:t>，</w:t>
      </w:r>
      <w:r>
        <w:rPr>
          <w:rFonts w:hint="eastAsia"/>
        </w:rPr>
        <w:t>此平台具備</w:t>
      </w:r>
      <w:r w:rsidR="008B3090">
        <w:rPr>
          <w:rFonts w:hint="eastAsia"/>
        </w:rPr>
        <w:t>擴充性</w:t>
      </w:r>
      <w:r>
        <w:rPr>
          <w:rFonts w:hint="eastAsia"/>
        </w:rPr>
        <w:t>，除了</w:t>
      </w:r>
      <w:r w:rsidR="008B3090">
        <w:rPr>
          <w:rFonts w:hint="eastAsia"/>
        </w:rPr>
        <w:t>本實驗中</w:t>
      </w:r>
      <w:r>
        <w:rPr>
          <w:rFonts w:hint="eastAsia"/>
        </w:rPr>
        <w:t>提到的天氣以及相機鏡頭的變更外，此平台能夠套用多種後門攻擊模型並整合自動駕駛系統，</w:t>
      </w:r>
      <w:r w:rsidR="00361A26">
        <w:rPr>
          <w:rFonts w:hint="eastAsia"/>
        </w:rPr>
        <w:t>進</w:t>
      </w:r>
      <w:r>
        <w:rPr>
          <w:rFonts w:hint="eastAsia"/>
        </w:rPr>
        <w:t>而深入探討後門攻擊成功後對自駕車系統決策的影響。現有的後門攻擊檢測與防禦也都著重在數位層面上，除了對後門攻擊的分析，該模擬平台還為設計和測試防禦機制提供了良好的基礎。隨著後門攻擊在數位層面的檢測和防禦技術的逐步成熟，未來可以利用實體環境的因素來制定針對性的防禦策略，以提高自動駕駛系統的安全性。</w:t>
      </w:r>
    </w:p>
    <w:p w14:paraId="005A7C3A" w14:textId="77777777" w:rsidR="00E87479" w:rsidRPr="001E3193" w:rsidRDefault="00E87479" w:rsidP="00E87479">
      <w:pPr>
        <w:ind w:firstLine="425"/>
      </w:pPr>
      <w:r>
        <w:rPr>
          <w:rFonts w:hint="eastAsia"/>
        </w:rPr>
        <w:t>若具備足夠的經費和環境，將本研究應用於真實的自動駕駛車輛或無人機系統中將進一步深化我們對後門攻擊成效的理解，揭示更多潛在的環境因素及其影響。綜合而言，本研究為後門攻擊的防禦提供了新思路，並促進了自動駕駛系統在實際應用中的安全性和可靠性。</w:t>
      </w:r>
    </w:p>
    <w:p w14:paraId="6DEC4054" w14:textId="1339C72D" w:rsidR="00912583" w:rsidRDefault="00912583" w:rsidP="008646C8">
      <w:pPr>
        <w:rPr>
          <w:rFonts w:hint="eastAsia"/>
        </w:rPr>
      </w:pPr>
    </w:p>
    <w:p w14:paraId="4959891B" w14:textId="7E1EB0B4" w:rsidR="00E07310" w:rsidRDefault="00E07310" w:rsidP="002B1E21">
      <w:pPr>
        <w:pStyle w:val="a0"/>
      </w:pPr>
      <w:bookmarkStart w:id="209" w:name="_Toc180611793"/>
      <w:r>
        <w:rPr>
          <w:rFonts w:hint="eastAsia"/>
        </w:rPr>
        <w:lastRenderedPageBreak/>
        <w:t>結論</w:t>
      </w:r>
      <w:bookmarkEnd w:id="209"/>
    </w:p>
    <w:p w14:paraId="6D27C524" w14:textId="0FA21E3A" w:rsidR="00E87479" w:rsidRPr="00E87479" w:rsidRDefault="00E87479" w:rsidP="00E87479">
      <w:pPr>
        <w:ind w:firstLine="425"/>
      </w:pPr>
      <w:r w:rsidRPr="00E87479">
        <w:t>本研究利用</w:t>
      </w:r>
      <w:r w:rsidRPr="00E87479">
        <w:t>CARLA</w:t>
      </w:r>
      <w:r w:rsidRPr="00E87479">
        <w:t>模擬器構建了一個模擬平台，用以評估神經網路後門攻擊在實體環境中的影響。在</w:t>
      </w:r>
      <w:r w:rsidR="008B3090">
        <w:rPr>
          <w:rFonts w:hint="eastAsia"/>
        </w:rPr>
        <w:t>此</w:t>
      </w:r>
      <w:r w:rsidRPr="00E87479">
        <w:t>平台中，</w:t>
      </w:r>
      <w:r w:rsidR="008B3090">
        <w:rPr>
          <w:rFonts w:hint="eastAsia"/>
        </w:rPr>
        <w:t>我們透過</w:t>
      </w:r>
      <w:r w:rsidRPr="00E87479">
        <w:t>調整天氣條件和自駕車的視角，實時監測後門攻擊對路牌辨識模型的影響。</w:t>
      </w:r>
    </w:p>
    <w:p w14:paraId="29C2EBCB" w14:textId="6E2B731E" w:rsidR="00E87479" w:rsidRPr="00E87479" w:rsidRDefault="00E87479" w:rsidP="005A746B">
      <w:pPr>
        <w:ind w:firstLine="425"/>
        <w:rPr>
          <w:rFonts w:cs="新細明體"/>
          <w:kern w:val="0"/>
          <w:szCs w:val="24"/>
        </w:rPr>
      </w:pPr>
      <w:r w:rsidRPr="00E87479">
        <w:rPr>
          <w:rFonts w:cs="新細明體"/>
          <w:kern w:val="0"/>
          <w:szCs w:val="24"/>
        </w:rPr>
        <w:t>實驗結果顯示，環境因素對後門攻擊的成功率有顯著影響。特別是在陰天且下雨等惡劣天氣條件下，攻擊成功率顯著下降至</w:t>
      </w:r>
      <w:r w:rsidRPr="00E87479">
        <w:rPr>
          <w:rFonts w:cs="新細明體"/>
          <w:kern w:val="0"/>
          <w:szCs w:val="24"/>
        </w:rPr>
        <w:t>58%</w:t>
      </w:r>
      <w:r w:rsidRPr="00E87479">
        <w:rPr>
          <w:rFonts w:cs="新細明體"/>
          <w:kern w:val="0"/>
          <w:szCs w:val="24"/>
        </w:rPr>
        <w:t>。此外，相機視角</w:t>
      </w:r>
      <w:r w:rsidR="000407DD">
        <w:rPr>
          <w:rFonts w:cs="新細明體" w:hint="eastAsia"/>
          <w:kern w:val="0"/>
          <w:szCs w:val="24"/>
        </w:rPr>
        <w:t>及鏡頭與路牌的</w:t>
      </w:r>
      <w:r w:rsidR="008B3090">
        <w:rPr>
          <w:rFonts w:cs="新細明體" w:hint="eastAsia"/>
          <w:kern w:val="0"/>
          <w:szCs w:val="24"/>
        </w:rPr>
        <w:t>距離</w:t>
      </w:r>
      <w:r w:rsidRPr="00E87479">
        <w:rPr>
          <w:rFonts w:cs="新細明體"/>
          <w:kern w:val="0"/>
          <w:szCs w:val="24"/>
        </w:rPr>
        <w:t>也對攻擊效果有影響，當相機鏡頭與交通號誌接近平行時，攻擊的成功率大幅下降，甚至可能導致攻擊失敗。</w:t>
      </w:r>
    </w:p>
    <w:p w14:paraId="35DC8C02" w14:textId="77777777" w:rsidR="00E87479" w:rsidRPr="00E87479" w:rsidRDefault="00E87479" w:rsidP="005A746B">
      <w:pPr>
        <w:ind w:firstLine="425"/>
        <w:rPr>
          <w:rFonts w:cs="新細明體"/>
          <w:kern w:val="0"/>
          <w:szCs w:val="24"/>
        </w:rPr>
      </w:pPr>
      <w:r w:rsidRPr="00E87479">
        <w:rPr>
          <w:rFonts w:cs="新細明體"/>
          <w:kern w:val="0"/>
          <w:szCs w:val="24"/>
        </w:rPr>
        <w:t>這些發現強調了環境因素在後門攻擊中的重要性，為未來研究如何有效防禦實體環境中的後門攻擊提供了基礎。</w:t>
      </w:r>
    </w:p>
    <w:p w14:paraId="388A194A" w14:textId="2B18A925" w:rsidR="00BA4CF1" w:rsidRPr="00E87479" w:rsidRDefault="00BA4CF1" w:rsidP="00E87479"/>
    <w:p w14:paraId="008D16AB" w14:textId="77777777" w:rsidR="00E07310" w:rsidRPr="00BA4CF1" w:rsidRDefault="00E07310" w:rsidP="00BA4CF1">
      <w:pPr>
        <w:jc w:val="left"/>
      </w:pPr>
    </w:p>
    <w:p w14:paraId="68C8081E" w14:textId="0AEDB06C" w:rsidR="006A6891" w:rsidRDefault="00E07310" w:rsidP="002B1E21">
      <w:pPr>
        <w:pStyle w:val="a0"/>
      </w:pPr>
      <w:bookmarkStart w:id="210" w:name="_Toc180611794"/>
      <w:r>
        <w:lastRenderedPageBreak/>
        <w:t>參考</w:t>
      </w:r>
      <w:r>
        <w:rPr>
          <w:rFonts w:hint="eastAsia"/>
        </w:rPr>
        <w:t>文獻</w:t>
      </w:r>
      <w:bookmarkEnd w:id="210"/>
    </w:p>
    <w:p w14:paraId="5FED26ED" w14:textId="33946F61" w:rsidR="00FB7A1D" w:rsidRPr="00FB7A1D" w:rsidRDefault="00B42D27" w:rsidP="008C1DB1">
      <w:pPr>
        <w:pStyle w:val="EndNoteCategoryHeading"/>
        <w:ind w:left="720" w:hanging="720"/>
      </w:pPr>
      <w:r>
        <w:fldChar w:fldCharType="begin"/>
      </w:r>
      <w:r>
        <w:instrText xml:space="preserve"> ADDIN EN.REFLIST </w:instrText>
      </w:r>
      <w:r>
        <w:fldChar w:fldCharType="separate"/>
      </w:r>
      <w:bookmarkStart w:id="211" w:name="_ENREF_1"/>
      <w:r w:rsidR="00FB7A1D" w:rsidRPr="00DF3655">
        <w:rPr>
          <w:b w:val="0"/>
        </w:rPr>
        <w:t>[1]</w:t>
      </w:r>
      <w:r w:rsidR="008C1DB1">
        <w:rPr>
          <w:b w:val="0"/>
        </w:rPr>
        <w:tab/>
      </w:r>
      <w:r w:rsidR="00FB7A1D" w:rsidRPr="00DF3655">
        <w:rPr>
          <w:b w:val="0"/>
        </w:rPr>
        <w:t xml:space="preserve">A. Dosovitskiy, G. Ros, F. Codevilla, A. Lopez, and V. Koltun, "CARLA: An open urban driving simulator," in </w:t>
      </w:r>
      <w:r w:rsidR="00FB7A1D" w:rsidRPr="00DF3655">
        <w:rPr>
          <w:b w:val="0"/>
          <w:i/>
        </w:rPr>
        <w:t>Conference on robot learning</w:t>
      </w:r>
      <w:r w:rsidR="00FB7A1D" w:rsidRPr="00DF3655">
        <w:rPr>
          <w:b w:val="0"/>
        </w:rPr>
        <w:t xml:space="preserve">, 2017: PMLR, pp. 1-16. </w:t>
      </w:r>
      <w:bookmarkEnd w:id="211"/>
    </w:p>
    <w:p w14:paraId="6DE706B9" w14:textId="77777777" w:rsidR="00FB7A1D" w:rsidRPr="00FB7A1D" w:rsidRDefault="00FB7A1D" w:rsidP="00FB7A1D">
      <w:pPr>
        <w:pStyle w:val="EndNoteBibliography"/>
        <w:ind w:left="720" w:hanging="720"/>
      </w:pPr>
      <w:bookmarkStart w:id="212" w:name="_ENREF_2"/>
      <w:r w:rsidRPr="00FB7A1D">
        <w:t>[2]</w:t>
      </w:r>
      <w:r w:rsidRPr="00FB7A1D">
        <w:tab/>
        <w:t>N. Carlini</w:t>
      </w:r>
      <w:r w:rsidRPr="00FB7A1D">
        <w:rPr>
          <w:i/>
        </w:rPr>
        <w:t xml:space="preserve"> et al.</w:t>
      </w:r>
      <w:r w:rsidRPr="00FB7A1D">
        <w:t xml:space="preserve">, "Hidden voice commands," in </w:t>
      </w:r>
      <w:r w:rsidRPr="00FB7A1D">
        <w:rPr>
          <w:i/>
        </w:rPr>
        <w:t>25th USENIX security symposium (USENIX security 16)</w:t>
      </w:r>
      <w:r w:rsidRPr="00FB7A1D">
        <w:t xml:space="preserve">, 2016, pp. 513-530. </w:t>
      </w:r>
      <w:bookmarkEnd w:id="212"/>
    </w:p>
    <w:p w14:paraId="3E0A5410" w14:textId="77777777" w:rsidR="00FB7A1D" w:rsidRPr="00FB7A1D" w:rsidRDefault="00FB7A1D" w:rsidP="00FB7A1D">
      <w:pPr>
        <w:pStyle w:val="EndNoteBibliography"/>
        <w:ind w:left="720" w:hanging="720"/>
      </w:pPr>
      <w:bookmarkStart w:id="213" w:name="_ENREF_3"/>
      <w:r w:rsidRPr="00FB7A1D">
        <w:t>[3]</w:t>
      </w:r>
      <w:r w:rsidRPr="00FB7A1D">
        <w:tab/>
        <w:t xml:space="preserve">X. Han, G. Xu, Y. Zhou, X. Yang, J. Li, and T. Zhang, "Physical backdoor attacks to lane detection systems in autonomous driving," in </w:t>
      </w:r>
      <w:r w:rsidRPr="00FB7A1D">
        <w:rPr>
          <w:i/>
        </w:rPr>
        <w:t>Proceedings of the 30th ACM International Conference on Multimedia</w:t>
      </w:r>
      <w:r w:rsidRPr="00FB7A1D">
        <w:t xml:space="preserve">, 2022, pp. 2957-2968. </w:t>
      </w:r>
      <w:bookmarkEnd w:id="213"/>
    </w:p>
    <w:p w14:paraId="6A750D54" w14:textId="77777777" w:rsidR="00FB7A1D" w:rsidRPr="00FB7A1D" w:rsidRDefault="00FB7A1D" w:rsidP="00FB7A1D">
      <w:pPr>
        <w:pStyle w:val="EndNoteBibliography"/>
        <w:ind w:left="720" w:hanging="720"/>
      </w:pPr>
      <w:bookmarkStart w:id="214" w:name="_ENREF_4"/>
      <w:r w:rsidRPr="00FB7A1D">
        <w:t>[4]</w:t>
      </w:r>
      <w:r w:rsidRPr="00FB7A1D">
        <w:tab/>
        <w:t xml:space="preserve">E. Wenger, J. Passananti, A. N. Bhagoji, Y. Yao, H. Zheng, and B. Y. Zhao, "Backdoor attacks against deep learning systems in the physical world. 2021 IEEE," in </w:t>
      </w:r>
      <w:r w:rsidRPr="00FB7A1D">
        <w:rPr>
          <w:i/>
        </w:rPr>
        <w:t>CVF Conference on Computer Vision and Pattern Recognition (CVPR)</w:t>
      </w:r>
      <w:r w:rsidRPr="00FB7A1D">
        <w:t xml:space="preserve">, 2020, pp. 6202-6211. </w:t>
      </w:r>
      <w:bookmarkEnd w:id="214"/>
    </w:p>
    <w:p w14:paraId="6EF0E8C9" w14:textId="775E4B57" w:rsidR="00FB7A1D" w:rsidRPr="00FB7A1D" w:rsidRDefault="00FB7A1D" w:rsidP="00FB7A1D">
      <w:pPr>
        <w:pStyle w:val="EndNoteBibliography"/>
        <w:ind w:left="720" w:hanging="720"/>
      </w:pPr>
      <w:bookmarkStart w:id="215" w:name="_ENREF_5"/>
      <w:r w:rsidRPr="00FB7A1D">
        <w:t>[5]</w:t>
      </w:r>
      <w:r w:rsidRPr="00FB7A1D">
        <w:tab/>
        <w:t xml:space="preserve">Y.-Y. Chu. "On the Feasibility of Neural Network Backdoor Attack in Physical Environments." </w:t>
      </w:r>
      <w:r>
        <w:fldChar w:fldCharType="begin"/>
      </w:r>
      <w:r>
        <w:instrText>HYPERLINK "https://thesis.lib.nycu.edu.tw/items/248fbccc-d7a0-4a71-bf02-f429865368ff"</w:instrText>
      </w:r>
      <w:r>
        <w:fldChar w:fldCharType="separate"/>
      </w:r>
      <w:r w:rsidRPr="00FB7A1D">
        <w:rPr>
          <w:rStyle w:val="ae"/>
        </w:rPr>
        <w:t>https://thesis.lib.nycu.edu.tw/items/248fbccc-d7a0-4a71-bf02-f429865368ff</w:t>
      </w:r>
      <w:r>
        <w:rPr>
          <w:rStyle w:val="ae"/>
        </w:rPr>
        <w:fldChar w:fldCharType="end"/>
      </w:r>
      <w:r w:rsidRPr="00FB7A1D">
        <w:t xml:space="preserve"> (accessed.</w:t>
      </w:r>
      <w:bookmarkEnd w:id="215"/>
    </w:p>
    <w:p w14:paraId="7B64E453" w14:textId="04A11612" w:rsidR="00FB7A1D" w:rsidRPr="00FB7A1D" w:rsidRDefault="00FB7A1D" w:rsidP="00FB7A1D">
      <w:pPr>
        <w:pStyle w:val="EndNoteBibliography"/>
        <w:ind w:left="720" w:hanging="720"/>
      </w:pPr>
      <w:bookmarkStart w:id="216" w:name="_ENREF_6"/>
      <w:r w:rsidRPr="00FB7A1D">
        <w:t>[6]</w:t>
      </w:r>
      <w:r w:rsidRPr="00FB7A1D">
        <w:tab/>
        <w:t xml:space="preserve">E. Games. "Unreal Engine 4." </w:t>
      </w:r>
      <w:hyperlink r:id="rId95" w:history="1">
        <w:r w:rsidRPr="00FB7A1D">
          <w:rPr>
            <w:rStyle w:val="ae"/>
          </w:rPr>
          <w:t>https://www.unrealengine.com</w:t>
        </w:r>
      </w:hyperlink>
      <w:r w:rsidRPr="00FB7A1D">
        <w:t xml:space="preserve"> (accessed.</w:t>
      </w:r>
      <w:bookmarkEnd w:id="216"/>
    </w:p>
    <w:p w14:paraId="3621162F" w14:textId="01FD5307" w:rsidR="00FB7A1D" w:rsidRPr="00FB7A1D" w:rsidRDefault="00FB7A1D" w:rsidP="00FB7A1D">
      <w:pPr>
        <w:pStyle w:val="EndNoteBibliography"/>
        <w:ind w:left="720" w:hanging="720"/>
      </w:pPr>
      <w:bookmarkStart w:id="217" w:name="_ENREF_7"/>
      <w:r w:rsidRPr="00FB7A1D">
        <w:t>[7]</w:t>
      </w:r>
      <w:r w:rsidRPr="00FB7A1D">
        <w:tab/>
        <w:t xml:space="preserve">"Pygame." </w:t>
      </w:r>
      <w:hyperlink r:id="rId96" w:history="1">
        <w:r w:rsidRPr="00FB7A1D">
          <w:rPr>
            <w:rStyle w:val="ae"/>
          </w:rPr>
          <w:t>https://www.pygame.org/docs</w:t>
        </w:r>
        <w:r w:rsidRPr="00FB7A1D">
          <w:rPr>
            <w:rStyle w:val="ae"/>
          </w:rPr>
          <w:t>/</w:t>
        </w:r>
      </w:hyperlink>
      <w:r w:rsidRPr="00FB7A1D">
        <w:t xml:space="preserve"> (accessed.</w:t>
      </w:r>
      <w:bookmarkEnd w:id="217"/>
    </w:p>
    <w:p w14:paraId="3AC23078" w14:textId="77777777" w:rsidR="00FB7A1D" w:rsidRPr="00FB7A1D" w:rsidRDefault="00FB7A1D" w:rsidP="00FB7A1D">
      <w:pPr>
        <w:pStyle w:val="EndNoteBibliography"/>
        <w:ind w:left="720" w:hanging="720"/>
      </w:pPr>
      <w:bookmarkStart w:id="218" w:name="_ENREF_8"/>
      <w:r w:rsidRPr="00FB7A1D">
        <w:t>[8]</w:t>
      </w:r>
      <w:r w:rsidRPr="00FB7A1D">
        <w:tab/>
        <w:t xml:space="preserve">T. Gu, B. Dolan-Gavitt, and S. Garg, "Badnets: Identifying vulnerabilities in the machine learning model supply chain," </w:t>
      </w:r>
      <w:r w:rsidRPr="00FB7A1D">
        <w:rPr>
          <w:i/>
        </w:rPr>
        <w:t xml:space="preserve">arXiv preprint arXiv:1708.06733, </w:t>
      </w:r>
      <w:r w:rsidRPr="00FB7A1D">
        <w:t>2017.</w:t>
      </w:r>
      <w:bookmarkEnd w:id="218"/>
    </w:p>
    <w:p w14:paraId="2594FE48" w14:textId="77777777" w:rsidR="00FB7A1D" w:rsidRPr="00FB7A1D" w:rsidRDefault="00FB7A1D" w:rsidP="00FB7A1D">
      <w:pPr>
        <w:pStyle w:val="EndNoteBibliography"/>
        <w:ind w:left="720" w:hanging="720"/>
      </w:pPr>
      <w:bookmarkStart w:id="219" w:name="_ENREF_9"/>
      <w:r w:rsidRPr="00FB7A1D">
        <w:t>[9]</w:t>
      </w:r>
      <w:r w:rsidRPr="00FB7A1D">
        <w:tab/>
        <w:t xml:space="preserve">J. Redmon, "You only look once: Unified, real-time object detection," in </w:t>
      </w:r>
      <w:r w:rsidRPr="00FB7A1D">
        <w:rPr>
          <w:i/>
        </w:rPr>
        <w:t>Proceedings of the IEEE conference on computer vision and pattern recognition</w:t>
      </w:r>
      <w:r w:rsidRPr="00FB7A1D">
        <w:t xml:space="preserve">, 2016. </w:t>
      </w:r>
      <w:bookmarkEnd w:id="219"/>
    </w:p>
    <w:p w14:paraId="776E7976" w14:textId="1CF401E9" w:rsidR="00FB7A1D" w:rsidRPr="00FB7A1D" w:rsidRDefault="00FB7A1D" w:rsidP="00FB7A1D">
      <w:pPr>
        <w:pStyle w:val="EndNoteBibliography"/>
        <w:ind w:left="720" w:hanging="720"/>
      </w:pPr>
      <w:bookmarkStart w:id="220" w:name="_ENREF_10"/>
      <w:r w:rsidRPr="00FB7A1D">
        <w:t>[10]</w:t>
      </w:r>
      <w:r w:rsidRPr="00FB7A1D">
        <w:tab/>
        <w:t xml:space="preserve">"Yolov5." </w:t>
      </w:r>
      <w:hyperlink r:id="rId97" w:history="1">
        <w:r w:rsidRPr="00FB7A1D">
          <w:rPr>
            <w:rStyle w:val="ae"/>
          </w:rPr>
          <w:t>https://github.com/ultralytics/yolov5</w:t>
        </w:r>
      </w:hyperlink>
      <w:r w:rsidRPr="00FB7A1D">
        <w:t xml:space="preserve"> (accessed.</w:t>
      </w:r>
      <w:bookmarkEnd w:id="220"/>
    </w:p>
    <w:p w14:paraId="1367BC12" w14:textId="77777777" w:rsidR="00FB7A1D" w:rsidRPr="00FB7A1D" w:rsidRDefault="00FB7A1D" w:rsidP="00FB7A1D">
      <w:pPr>
        <w:pStyle w:val="EndNoteBibliography"/>
        <w:ind w:left="720" w:hanging="720"/>
      </w:pPr>
      <w:bookmarkStart w:id="221" w:name="_ENREF_11"/>
      <w:r w:rsidRPr="00FB7A1D">
        <w:t>[11]</w:t>
      </w:r>
      <w:r w:rsidRPr="00FB7A1D">
        <w:tab/>
        <w:t xml:space="preserve">C. Ma, Y. Fu, D. Wang, R. Guo, X. Zhao, and J. Fang, "YOLO-UAV: Object detection method of unmanned aerial vehicle imagery based on efficient multi-scale feature fusion," </w:t>
      </w:r>
      <w:r w:rsidRPr="00FB7A1D">
        <w:rPr>
          <w:i/>
        </w:rPr>
        <w:t xml:space="preserve">IEEE Access, </w:t>
      </w:r>
      <w:r w:rsidRPr="00FB7A1D">
        <w:t>2023.</w:t>
      </w:r>
      <w:bookmarkEnd w:id="221"/>
    </w:p>
    <w:p w14:paraId="52DF68EC" w14:textId="77777777" w:rsidR="00FB7A1D" w:rsidRPr="00FB7A1D" w:rsidRDefault="00FB7A1D" w:rsidP="00FB7A1D">
      <w:pPr>
        <w:pStyle w:val="EndNoteBibliography"/>
        <w:ind w:left="720" w:hanging="720"/>
      </w:pPr>
      <w:bookmarkStart w:id="222" w:name="_ENREF_12"/>
      <w:r w:rsidRPr="00FB7A1D">
        <w:t>[12]</w:t>
      </w:r>
      <w:r w:rsidRPr="00FB7A1D">
        <w:tab/>
        <w:t xml:space="preserve">A. Farhadi and J. Redmon, "Yolov3: An incremental improvement," in </w:t>
      </w:r>
      <w:r w:rsidRPr="00FB7A1D">
        <w:rPr>
          <w:i/>
        </w:rPr>
        <w:t>Computer vision and pattern recognition</w:t>
      </w:r>
      <w:r w:rsidRPr="00FB7A1D">
        <w:t xml:space="preserve">, 2018, vol. 1804: Springer Berlin/Heidelberg, Germany, pp. 1-6. </w:t>
      </w:r>
      <w:bookmarkEnd w:id="222"/>
    </w:p>
    <w:p w14:paraId="3BD3A9A7" w14:textId="77777777" w:rsidR="00FB7A1D" w:rsidRPr="00FB7A1D" w:rsidRDefault="00FB7A1D" w:rsidP="00FB7A1D">
      <w:pPr>
        <w:pStyle w:val="EndNoteBibliography"/>
        <w:ind w:left="720" w:hanging="720"/>
      </w:pPr>
      <w:bookmarkStart w:id="223" w:name="_ENREF_13"/>
      <w:r w:rsidRPr="00FB7A1D">
        <w:t>[13]</w:t>
      </w:r>
      <w:r w:rsidRPr="00FB7A1D">
        <w:tab/>
        <w:t xml:space="preserve">A. Bochkovskiy, C.-Y. Wang, and H.-Y. M. Liao, "Yolov4: Optimal speed and accuracy of object detection," </w:t>
      </w:r>
      <w:r w:rsidRPr="00FB7A1D">
        <w:rPr>
          <w:i/>
        </w:rPr>
        <w:t xml:space="preserve">arXiv preprint arXiv:2004.10934, </w:t>
      </w:r>
      <w:r w:rsidRPr="00FB7A1D">
        <w:t>2020.</w:t>
      </w:r>
      <w:bookmarkEnd w:id="223"/>
    </w:p>
    <w:p w14:paraId="7E28C4F6" w14:textId="77777777" w:rsidR="00FB7A1D" w:rsidRPr="00FB7A1D" w:rsidRDefault="00FB7A1D" w:rsidP="00FB7A1D">
      <w:pPr>
        <w:pStyle w:val="EndNoteBibliography"/>
        <w:ind w:left="720" w:hanging="720"/>
      </w:pPr>
      <w:bookmarkStart w:id="224" w:name="_ENREF_14"/>
      <w:r w:rsidRPr="00FB7A1D">
        <w:t>[14]</w:t>
      </w:r>
      <w:r w:rsidRPr="00FB7A1D">
        <w:tab/>
        <w:t xml:space="preserve">Z. Lv, R. Wang, Y. Wang, F. Zhou, and N. Guo, "Road Scene Multi-Object Detection Algorithm Based on CMS-YOLO," </w:t>
      </w:r>
      <w:r w:rsidRPr="00FB7A1D">
        <w:rPr>
          <w:i/>
        </w:rPr>
        <w:t xml:space="preserve">IEEE Access, </w:t>
      </w:r>
      <w:r w:rsidRPr="00FB7A1D">
        <w:t>2023.</w:t>
      </w:r>
      <w:bookmarkEnd w:id="224"/>
    </w:p>
    <w:p w14:paraId="45FD5D33" w14:textId="3D9AEDAC" w:rsidR="00FB7A1D" w:rsidRPr="00FB7A1D" w:rsidRDefault="00FB7A1D" w:rsidP="00FB7A1D">
      <w:pPr>
        <w:pStyle w:val="EndNoteBibliography"/>
        <w:ind w:left="720" w:hanging="720"/>
      </w:pPr>
      <w:bookmarkStart w:id="225" w:name="_ENREF_15"/>
      <w:r w:rsidRPr="00FB7A1D">
        <w:t>[15]</w:t>
      </w:r>
      <w:r w:rsidRPr="00FB7A1D">
        <w:tab/>
        <w:t xml:space="preserve">"LabelImg." </w:t>
      </w:r>
      <w:hyperlink r:id="rId98" w:history="1">
        <w:r w:rsidRPr="00FB7A1D">
          <w:rPr>
            <w:rStyle w:val="ae"/>
          </w:rPr>
          <w:t>https://github.com/HumanSignal/labelImg.git</w:t>
        </w:r>
      </w:hyperlink>
      <w:r w:rsidRPr="00FB7A1D">
        <w:t xml:space="preserve"> (accessed.</w:t>
      </w:r>
      <w:bookmarkEnd w:id="225"/>
    </w:p>
    <w:p w14:paraId="7940F25D" w14:textId="77777777" w:rsidR="00FB7A1D" w:rsidRPr="00FB7A1D" w:rsidRDefault="00FB7A1D" w:rsidP="00FB7A1D">
      <w:pPr>
        <w:pStyle w:val="EndNoteBibliography"/>
        <w:ind w:left="720" w:hanging="720"/>
      </w:pPr>
      <w:bookmarkStart w:id="226" w:name="_ENREF_16"/>
      <w:r w:rsidRPr="00FB7A1D">
        <w:t>[16]</w:t>
      </w:r>
      <w:r w:rsidRPr="00FB7A1D">
        <w:tab/>
        <w:t xml:space="preserve">P. Liu, Z. Xie, and T. Li, "UCN-YOLOv5: Traffic sign target detection algorithm based on deep learning," </w:t>
      </w:r>
      <w:r w:rsidRPr="00FB7A1D">
        <w:rPr>
          <w:i/>
        </w:rPr>
        <w:t xml:space="preserve">IEEE Access, </w:t>
      </w:r>
      <w:r w:rsidRPr="00FB7A1D">
        <w:t>2023.</w:t>
      </w:r>
      <w:bookmarkEnd w:id="226"/>
    </w:p>
    <w:p w14:paraId="270C7CDF" w14:textId="77777777" w:rsidR="00FB7A1D" w:rsidRPr="00FB7A1D" w:rsidRDefault="00FB7A1D" w:rsidP="00FB7A1D">
      <w:pPr>
        <w:pStyle w:val="EndNoteBibliography"/>
        <w:ind w:left="720" w:hanging="720"/>
      </w:pPr>
      <w:bookmarkStart w:id="227" w:name="_ENREF_17"/>
      <w:r w:rsidRPr="00FB7A1D">
        <w:t>[17]</w:t>
      </w:r>
      <w:r w:rsidRPr="00FB7A1D">
        <w:tab/>
        <w:t xml:space="preserve">A. Saha, A. Subramanya, and H. Pirsiavash, "Hidden trigger backdoor attacks," in </w:t>
      </w:r>
      <w:r w:rsidRPr="00FB7A1D">
        <w:rPr>
          <w:i/>
        </w:rPr>
        <w:lastRenderedPageBreak/>
        <w:t>Proceedings of the AAAI conference on artificial intelligence</w:t>
      </w:r>
      <w:r w:rsidRPr="00FB7A1D">
        <w:t xml:space="preserve">, 2020, vol. 34, no. 07, pp. 11957-11965. </w:t>
      </w:r>
      <w:bookmarkEnd w:id="227"/>
    </w:p>
    <w:p w14:paraId="47292532" w14:textId="77777777" w:rsidR="00FB7A1D" w:rsidRPr="00FB7A1D" w:rsidRDefault="00FB7A1D" w:rsidP="00FB7A1D">
      <w:pPr>
        <w:pStyle w:val="EndNoteBibliography"/>
        <w:ind w:left="720" w:hanging="720"/>
      </w:pPr>
      <w:bookmarkStart w:id="228" w:name="_ENREF_18"/>
      <w:r w:rsidRPr="00FB7A1D">
        <w:t>[18]</w:t>
      </w:r>
      <w:r w:rsidRPr="00FB7A1D">
        <w:tab/>
        <w:t xml:space="preserve">A. Nguyen and A. Tran, "Wanet--imperceptible warping-based backdoor attack," </w:t>
      </w:r>
      <w:r w:rsidRPr="00FB7A1D">
        <w:rPr>
          <w:i/>
        </w:rPr>
        <w:t xml:space="preserve">arXiv preprint arXiv:2102.10369, </w:t>
      </w:r>
      <w:r w:rsidRPr="00FB7A1D">
        <w:t>2021.</w:t>
      </w:r>
      <w:bookmarkEnd w:id="228"/>
    </w:p>
    <w:p w14:paraId="3BEBF677" w14:textId="77777777" w:rsidR="00FB7A1D" w:rsidRPr="00FB7A1D" w:rsidRDefault="00FB7A1D" w:rsidP="00FB7A1D">
      <w:pPr>
        <w:pStyle w:val="EndNoteBibliography"/>
        <w:ind w:left="720" w:hanging="720"/>
      </w:pPr>
      <w:bookmarkStart w:id="229" w:name="_ENREF_19"/>
      <w:r w:rsidRPr="00FB7A1D">
        <w:t>[19]</w:t>
      </w:r>
      <w:r w:rsidRPr="00FB7A1D">
        <w:tab/>
        <w:t xml:space="preserve">M. Barni, K. Kallas, and B. Tondi, "A new backdoor attack in cnns by training set corruption without label poisoning," in </w:t>
      </w:r>
      <w:r w:rsidRPr="00FB7A1D">
        <w:rPr>
          <w:i/>
        </w:rPr>
        <w:t>2019 IEEE International Conference on Image Processing (ICIP)</w:t>
      </w:r>
      <w:r w:rsidRPr="00FB7A1D">
        <w:t xml:space="preserve">, 2019: IEEE, pp. 101-105. </w:t>
      </w:r>
      <w:bookmarkEnd w:id="229"/>
    </w:p>
    <w:p w14:paraId="66DFD305" w14:textId="77777777" w:rsidR="00FB7A1D" w:rsidRPr="00FB7A1D" w:rsidRDefault="00FB7A1D" w:rsidP="00FB7A1D">
      <w:pPr>
        <w:pStyle w:val="EndNoteBibliography"/>
        <w:ind w:left="720" w:hanging="720"/>
      </w:pPr>
      <w:bookmarkStart w:id="230" w:name="_ENREF_20"/>
      <w:r w:rsidRPr="00FB7A1D">
        <w:t>[20]</w:t>
      </w:r>
      <w:r w:rsidRPr="00FB7A1D">
        <w:tab/>
        <w:t xml:space="preserve">M. Xue, C. He, S. Sun, J. Wang, and W. Liu, "Robust backdoor attacks against deep neural networks in real physical world," in </w:t>
      </w:r>
      <w:r w:rsidRPr="00FB7A1D">
        <w:rPr>
          <w:i/>
        </w:rPr>
        <w:t>2021 IEEE 20th International Conference on Trust, Security and Privacy in Computing and Communications (TrustCom)</w:t>
      </w:r>
      <w:r w:rsidRPr="00FB7A1D">
        <w:t xml:space="preserve">, 2021: IEEE, pp. 620-626. </w:t>
      </w:r>
      <w:bookmarkEnd w:id="230"/>
    </w:p>
    <w:p w14:paraId="7D14A0D3" w14:textId="77777777" w:rsidR="00FB7A1D" w:rsidRPr="00FB7A1D" w:rsidRDefault="00FB7A1D" w:rsidP="00FB7A1D">
      <w:pPr>
        <w:pStyle w:val="EndNoteBibliography"/>
        <w:ind w:left="720" w:hanging="720"/>
      </w:pPr>
      <w:bookmarkStart w:id="231" w:name="_ENREF_21"/>
      <w:r w:rsidRPr="00FB7A1D">
        <w:t>[21]</w:t>
      </w:r>
      <w:r w:rsidRPr="00FB7A1D">
        <w:tab/>
        <w:t xml:space="preserve">K. Liu, B. Dolan-Gavitt, and S. Garg, "Fine-pruning: Defending against backdooring attacks on deep neural networks," in </w:t>
      </w:r>
      <w:r w:rsidRPr="00FB7A1D">
        <w:rPr>
          <w:i/>
        </w:rPr>
        <w:t>International symposium on research in attacks, intrusions, and defenses</w:t>
      </w:r>
      <w:r w:rsidRPr="00FB7A1D">
        <w:t xml:space="preserve">, 2018: Springer, pp. 273-294. </w:t>
      </w:r>
      <w:bookmarkEnd w:id="231"/>
    </w:p>
    <w:p w14:paraId="66FDE257" w14:textId="77777777" w:rsidR="00FB7A1D" w:rsidRPr="00FB7A1D" w:rsidRDefault="00FB7A1D" w:rsidP="00FB7A1D">
      <w:pPr>
        <w:pStyle w:val="EndNoteBibliography"/>
        <w:ind w:left="720" w:hanging="720"/>
      </w:pPr>
      <w:bookmarkStart w:id="232" w:name="_ENREF_22"/>
      <w:r w:rsidRPr="00FB7A1D">
        <w:t>[22]</w:t>
      </w:r>
      <w:r w:rsidRPr="00FB7A1D">
        <w:tab/>
        <w:t>B. Wang</w:t>
      </w:r>
      <w:r w:rsidRPr="00FB7A1D">
        <w:rPr>
          <w:i/>
        </w:rPr>
        <w:t xml:space="preserve"> et al.</w:t>
      </w:r>
      <w:r w:rsidRPr="00FB7A1D">
        <w:t xml:space="preserve">, "Neural cleanse: Identifying and mitigating backdoor attacks in neural networks," in </w:t>
      </w:r>
      <w:r w:rsidRPr="00FB7A1D">
        <w:rPr>
          <w:i/>
        </w:rPr>
        <w:t>2019 IEEE symposium on security and privacy (SP)</w:t>
      </w:r>
      <w:r w:rsidRPr="00FB7A1D">
        <w:t xml:space="preserve">, 2019: IEEE, pp. 707-723. </w:t>
      </w:r>
      <w:bookmarkEnd w:id="232"/>
    </w:p>
    <w:p w14:paraId="4D7A7EAE" w14:textId="77777777" w:rsidR="00FB7A1D" w:rsidRPr="00FB7A1D" w:rsidRDefault="00FB7A1D" w:rsidP="00FB7A1D">
      <w:pPr>
        <w:pStyle w:val="EndNoteBibliography"/>
        <w:ind w:left="720" w:hanging="720"/>
      </w:pPr>
      <w:bookmarkStart w:id="233" w:name="_ENREF_23"/>
      <w:r w:rsidRPr="00FB7A1D">
        <w:t>[23]</w:t>
      </w:r>
      <w:r w:rsidRPr="00FB7A1D">
        <w:tab/>
        <w:t xml:space="preserve">Y. Li, X. Lyu, N. Koren, L. Lyu, B. Li, and X. Ma, "Neural attention distillation: Erasing backdoor triggers from deep neural networks," </w:t>
      </w:r>
      <w:r w:rsidRPr="00FB7A1D">
        <w:rPr>
          <w:i/>
        </w:rPr>
        <w:t xml:space="preserve">arXiv preprint arXiv:2101.05930, </w:t>
      </w:r>
      <w:r w:rsidRPr="00FB7A1D">
        <w:t>2021.</w:t>
      </w:r>
      <w:bookmarkEnd w:id="233"/>
    </w:p>
    <w:p w14:paraId="33A9941C" w14:textId="36E36A87" w:rsidR="00062698" w:rsidRDefault="00B42D27" w:rsidP="00CF5368">
      <w:pPr>
        <w:pStyle w:val="a"/>
        <w:numPr>
          <w:ilvl w:val="0"/>
          <w:numId w:val="0"/>
        </w:numPr>
      </w:pPr>
      <w:r>
        <w:fldChar w:fldCharType="end"/>
      </w:r>
    </w:p>
    <w:p w14:paraId="691F32A4" w14:textId="77777777" w:rsidR="000407DD" w:rsidRDefault="000407DD" w:rsidP="00CF5368">
      <w:pPr>
        <w:pStyle w:val="a"/>
        <w:numPr>
          <w:ilvl w:val="0"/>
          <w:numId w:val="0"/>
        </w:numPr>
      </w:pPr>
    </w:p>
    <w:sectPr w:rsidR="000407DD" w:rsidSect="005D34E3">
      <w:headerReference w:type="even" r:id="rId99"/>
      <w:headerReference w:type="default" r:id="rId100"/>
      <w:footerReference w:type="default" r:id="rId101"/>
      <w:headerReference w:type="first" r:id="rId102"/>
      <w:pgSz w:w="11906" w:h="16838"/>
      <w:pgMar w:top="1418" w:right="1418" w:bottom="1418" w:left="1701" w:header="720" w:footer="720"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91" w:author="Yusung Wu" w:date="2024-09-22T10:06:00Z" w:initials="吳育松">
    <w:p w14:paraId="21A8C6E2" w14:textId="77777777" w:rsidR="006B197B" w:rsidRDefault="006B197B" w:rsidP="001E32B0">
      <w:pPr>
        <w:pStyle w:val="aff9"/>
      </w:pPr>
      <w:r>
        <w:rPr>
          <w:rStyle w:val="aff8"/>
        </w:rPr>
        <w:annotationRef/>
      </w:r>
      <w:r>
        <w:rPr>
          <w:rFonts w:hint="eastAsia"/>
        </w:rPr>
        <w:t>給個架構圖，說明一下主要元件間的關係</w:t>
      </w:r>
      <w:r>
        <w:rPr>
          <w:rFonts w:hint="eastAsia"/>
        </w:rPr>
        <w:t xml:space="preserve"> </w:t>
      </w:r>
      <w:r>
        <w:t>(</w:t>
      </w:r>
      <w:r>
        <w:rPr>
          <w:rFonts w:hint="eastAsia"/>
        </w:rPr>
        <w:t>包括代測模型、</w:t>
      </w:r>
      <w:r>
        <w:rPr>
          <w:rFonts w:hint="eastAsia"/>
        </w:rPr>
        <w:t>C</w:t>
      </w:r>
      <w:r>
        <w:t>ar</w:t>
      </w:r>
      <w:r>
        <w:rPr>
          <w:rFonts w:hint="eastAsia"/>
        </w:rPr>
        <w:t>la</w:t>
      </w:r>
      <w:r>
        <w:rPr>
          <w:rFonts w:hint="eastAsia"/>
        </w:rPr>
        <w:t>、調控腳本</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1A8C6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9A6AB1" w16cex:dateUtc="2024-09-22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1A8C6E2" w16cid:durableId="2A9A6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9C4C73" w14:textId="77777777" w:rsidR="00EB400A" w:rsidRDefault="00EB400A" w:rsidP="005D34E3">
      <w:r>
        <w:separator/>
      </w:r>
    </w:p>
  </w:endnote>
  <w:endnote w:type="continuationSeparator" w:id="0">
    <w:p w14:paraId="2A7C041C" w14:textId="77777777" w:rsidR="00EB400A" w:rsidRDefault="00EB400A" w:rsidP="005D34E3">
      <w:r>
        <w:continuationSeparator/>
      </w:r>
    </w:p>
  </w:endnote>
  <w:endnote w:type="continuationNotice" w:id="1">
    <w:p w14:paraId="5D2BF257" w14:textId="77777777" w:rsidR="00EB400A" w:rsidRDefault="00EB40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標楷體">
    <w:panose1 w:val="02010601000101010101"/>
    <w:charset w:val="88"/>
    <w:family w:val="auto"/>
    <w:pitch w:val="variable"/>
    <w:sig w:usb0="00000001" w:usb1="08080000" w:usb2="00000010" w:usb3="00000000" w:csb0="00100001" w:csb1="00000000"/>
  </w:font>
  <w:font w:name="Calibri Light">
    <w:panose1 w:val="020F0302020204030204"/>
    <w:charset w:val="00"/>
    <w:family w:val="swiss"/>
    <w:pitch w:val="variable"/>
    <w:sig w:usb0="E0002AFF" w:usb1="C000247B" w:usb2="00000009" w:usb3="00000000" w:csb0="000001FF" w:csb1="00000000"/>
  </w:font>
  <w:font w:name="DFKaiShu-SB-Estd-BF">
    <w:altName w:val="Cambria"/>
    <w:panose1 w:val="02010601000101010101"/>
    <w:charset w:val="00"/>
    <w:family w:val="roman"/>
    <w:notTrueType/>
    <w:pitch w:val="default"/>
  </w:font>
  <w:font w:name="細明體">
    <w:altName w:val="MingLiU"/>
    <w:panose1 w:val="02020509000000000000"/>
    <w:charset w:val="88"/>
    <w:family w:val="modern"/>
    <w:pitch w:val="fixed"/>
    <w:sig w:usb0="A00002FF" w:usb1="28CFFCFA" w:usb2="00000016" w:usb3="00000000" w:csb0="00100001"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2E461" w14:textId="77777777" w:rsidR="006B197B" w:rsidRDefault="006B197B">
    <w:pPr>
      <w:pStyle w:val="af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144162"/>
      <w:docPartObj>
        <w:docPartGallery w:val="Page Numbers (Bottom of Page)"/>
        <w:docPartUnique/>
      </w:docPartObj>
    </w:sdtPr>
    <w:sdtContent>
      <w:p w14:paraId="1FF3A825" w14:textId="7C633D1A" w:rsidR="006B197B" w:rsidRDefault="006B197B">
        <w:pPr>
          <w:pStyle w:val="af1"/>
          <w:jc w:val="center"/>
        </w:pPr>
        <w:r>
          <w:fldChar w:fldCharType="begin"/>
        </w:r>
        <w:r>
          <w:instrText>PAGE   \* MERGEFORMAT</w:instrText>
        </w:r>
        <w:r>
          <w:fldChar w:fldCharType="separate"/>
        </w:r>
        <w:r>
          <w:rPr>
            <w:lang w:val="zh-TW"/>
          </w:rPr>
          <w:t>2</w:t>
        </w:r>
        <w:r>
          <w:fldChar w:fldCharType="end"/>
        </w:r>
      </w:p>
    </w:sdtContent>
  </w:sdt>
  <w:p w14:paraId="52CE5907" w14:textId="390E3669" w:rsidR="006B197B" w:rsidRDefault="006B197B">
    <w:pPr>
      <w:pStyle w:val="af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50167268"/>
      <w:docPartObj>
        <w:docPartGallery w:val="Page Numbers (Bottom of Page)"/>
        <w:docPartUnique/>
      </w:docPartObj>
    </w:sdtPr>
    <w:sdtContent>
      <w:p w14:paraId="1E438747" w14:textId="425F2964" w:rsidR="006B197B" w:rsidRDefault="006B197B">
        <w:pPr>
          <w:pStyle w:val="af1"/>
          <w:jc w:val="center"/>
        </w:pPr>
        <w:r>
          <w:fldChar w:fldCharType="begin"/>
        </w:r>
        <w:r>
          <w:instrText>PAGE   \* MERGEFORMAT</w:instrText>
        </w:r>
        <w:r>
          <w:fldChar w:fldCharType="separate"/>
        </w:r>
        <w:r>
          <w:rPr>
            <w:lang w:val="zh-TW"/>
          </w:rPr>
          <w:t>2</w:t>
        </w:r>
        <w:r>
          <w:fldChar w:fldCharType="end"/>
        </w:r>
      </w:p>
    </w:sdtContent>
  </w:sdt>
  <w:p w14:paraId="27887571" w14:textId="77777777" w:rsidR="006B197B" w:rsidRDefault="006B197B">
    <w:pPr>
      <w:pStyle w:val="af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705767" w14:textId="77777777" w:rsidR="006B197B" w:rsidRDefault="006B197B">
    <w:pPr>
      <w:pStyle w:val="af1"/>
    </w:pPr>
    <w:r>
      <w:ptab w:relativeTo="margin" w:alignment="center" w:leader="none"/>
    </w:r>
    <w:r>
      <w:fldChar w:fldCharType="begin"/>
    </w:r>
    <w:r>
      <w:instrText>PAGE   \* MERGEFORMAT</w:instrText>
    </w:r>
    <w:r>
      <w:fldChar w:fldCharType="separate"/>
    </w:r>
    <w:r>
      <w:rPr>
        <w:lang w:val="zh-TW"/>
      </w:rPr>
      <w:t>1</w:t>
    </w:r>
    <w:r>
      <w:fldChar w:fldCharType="end"/>
    </w: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996FDA" w14:textId="77777777" w:rsidR="00EB400A" w:rsidRDefault="00EB400A" w:rsidP="005D34E3">
      <w:r>
        <w:separator/>
      </w:r>
    </w:p>
  </w:footnote>
  <w:footnote w:type="continuationSeparator" w:id="0">
    <w:p w14:paraId="364B8516" w14:textId="77777777" w:rsidR="00EB400A" w:rsidRDefault="00EB400A" w:rsidP="005D34E3">
      <w:r>
        <w:continuationSeparator/>
      </w:r>
    </w:p>
  </w:footnote>
  <w:footnote w:type="continuationNotice" w:id="1">
    <w:p w14:paraId="736376C8" w14:textId="77777777" w:rsidR="00EB400A" w:rsidRDefault="00EB40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48C1FE" w14:textId="6E9A0617" w:rsidR="006B197B" w:rsidRDefault="00EB400A">
    <w:pPr>
      <w:pStyle w:val="af"/>
    </w:pPr>
    <w:r>
      <w:rPr>
        <w:noProof/>
      </w:rPr>
      <w:pict w14:anchorId="16FC54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64616829" o:spid="_x0000_s1033" type="#_x0000_t75" alt="" style="position:absolute;left:0;text-align:left;margin-left:0;margin-top:0;width:439.15pt;height:439.15pt;z-index:-251656187;mso-wrap-edited:f;mso-width-percent:0;mso-height-percent:0;mso-position-horizontal:center;mso-position-horizontal-relative:margin;mso-position-vertical:center;mso-position-vertical-relative:margin;mso-width-percent:0;mso-height-percent:0" o:allowincell="f">
          <v:imagedata r:id="rId1" o:title="20230915165232040" gain="19661f" blacklevel="22938f"/>
          <w10:wrap anchorx="margin" anchory="margin"/>
        </v:shape>
      </w:pict>
    </w:r>
    <w:r>
      <w:rPr>
        <w:noProof/>
      </w:rPr>
      <w:pict w14:anchorId="7251BFE8">
        <v:shape id="_x0000_s1032" type="#_x0000_t75" alt="" style="position:absolute;left:0;text-align:left;margin-left:0;margin-top:0;width:439.15pt;height:439.15pt;z-index:-251658240;mso-wrap-edited:f;mso-width-percent:0;mso-height-percent:0;mso-position-horizontal:center;mso-position-horizontal-relative:margin;mso-position-vertical:center;mso-position-vertical-relative:margin;mso-width-percent:0;mso-height-percent:0" o:allowincell="f">
          <v:imagedata r:id="rId2" o:title="黑色校徽"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C8BF9B" w14:textId="658480CD" w:rsidR="006B197B" w:rsidRDefault="00EB400A">
    <w:pPr>
      <w:pStyle w:val="af"/>
    </w:pPr>
    <w:r>
      <w:rPr>
        <w:noProof/>
      </w:rPr>
      <w:pict w14:anchorId="2CECC3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64616830" o:spid="_x0000_s1031" type="#_x0000_t75" alt="" style="position:absolute;left:0;text-align:left;margin-left:0;margin-top:0;width:439.15pt;height:439.15pt;z-index:-251655163;mso-wrap-edited:f;mso-width-percent:0;mso-height-percent:0;mso-position-horizontal:center;mso-position-horizontal-relative:margin;mso-position-vertical:center;mso-position-vertical-relative:margin;mso-width-percent:0;mso-height-percent:0" o:allowincell="f">
          <v:imagedata r:id="rId1" o:title="20230915165232040" gain="19661f" blacklevel="22938f"/>
          <w10:wrap anchorx="margin" anchory="margin"/>
        </v:shape>
      </w:pict>
    </w:r>
    <w:r>
      <w:rPr>
        <w:noProof/>
      </w:rPr>
      <w:pict w14:anchorId="29EEB26E">
        <v:shape id="_x0000_s1030" type="#_x0000_t75" alt="" style="position:absolute;left:0;text-align:left;margin-left:0;margin-top:0;width:439.15pt;height:439.15pt;z-index:-251658235;mso-wrap-edited:f;mso-width-percent:0;mso-height-percent:0;mso-position-horizontal:center;mso-position-horizontal-relative:margin;mso-position-vertical:center;mso-position-vertical-relative:margin;mso-width-percent:0;mso-height-percent:0" o:allowincell="f">
          <v:imagedata r:id="rId2" o:title="黑色校徽"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C27C3A" w14:textId="611B8E5B" w:rsidR="006B197B" w:rsidRDefault="00EB400A">
    <w:pPr>
      <w:pStyle w:val="af"/>
    </w:pPr>
    <w:r>
      <w:rPr>
        <w:noProof/>
      </w:rPr>
      <w:pict w14:anchorId="6B2198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64616828" o:spid="_x0000_s1029" type="#_x0000_t75" alt="" style="position:absolute;left:0;text-align:left;margin-left:0;margin-top:0;width:439.15pt;height:439.15pt;z-index:-251657211;mso-wrap-edited:f;mso-width-percent:0;mso-height-percent:0;mso-position-horizontal:center;mso-position-horizontal-relative:margin;mso-position-vertical:center;mso-position-vertical-relative:margin;mso-width-percent:0;mso-height-percent:0" o:allowincell="f">
          <v:imagedata r:id="rId1" o:title="20230915165232040" gain="19661f" blacklevel="22938f"/>
          <w10:wrap anchorx="margin" anchory="margin"/>
        </v:shape>
      </w:pict>
    </w:r>
    <w:r>
      <w:rPr>
        <w:noProof/>
      </w:rPr>
      <w:pict w14:anchorId="2D976088">
        <v:shape id="_x0000_s1028" type="#_x0000_t75" alt="" style="position:absolute;left:0;text-align:left;margin-left:0;margin-top:0;width:439.15pt;height:439.15pt;z-index:-251658239;mso-wrap-edited:f;mso-width-percent:0;mso-height-percent:0;mso-position-horizontal:center;mso-position-horizontal-relative:margin;mso-position-vertical:center;mso-position-vertical-relative:margin;mso-width-percent:0;mso-height-percent:0" o:allowincell="f">
          <v:imagedata r:id="rId2" o:title="黑色校徽"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5D7F52" w14:textId="5C318CB6" w:rsidR="006B197B" w:rsidRDefault="00EB400A">
    <w:pPr>
      <w:pStyle w:val="af"/>
    </w:pPr>
    <w:r>
      <w:rPr>
        <w:noProof/>
      </w:rPr>
      <w:pict w14:anchorId="2C9833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64616832" o:spid="_x0000_s1027" type="#_x0000_t75" alt="" style="position:absolute;left:0;text-align:left;margin-left:0;margin-top:0;width:439.15pt;height:439.15pt;z-index:-251653115;mso-wrap-edited:f;mso-width-percent:0;mso-height-percent:0;mso-position-horizontal:center;mso-position-horizontal-relative:margin;mso-position-vertical:center;mso-position-vertical-relative:margin;mso-width-percent:0;mso-height-percent:0" o:allowincell="f">
          <v:imagedata r:id="rId1" o:title="20230915165232040"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525B03" w14:textId="59794DFA" w:rsidR="006B197B" w:rsidRDefault="00EB400A">
    <w:pPr>
      <w:pStyle w:val="af"/>
    </w:pPr>
    <w:r>
      <w:rPr>
        <w:noProof/>
      </w:rPr>
      <w:pict w14:anchorId="4B66A8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64616833" o:spid="_x0000_s1026" type="#_x0000_t75" alt="" style="position:absolute;left:0;text-align:left;margin-left:0;margin-top:0;width:439.15pt;height:439.15pt;z-index:-251652091;mso-wrap-edited:f;mso-width-percent:0;mso-height-percent:0;mso-position-horizontal:center;mso-position-horizontal-relative:margin;mso-position-vertical:center;mso-position-vertical-relative:margin;mso-width-percent:0;mso-height-percent:0" o:allowincell="f">
          <v:imagedata r:id="rId1" o:title="20230915165232040"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C700A9" w14:textId="7CFB4C5F" w:rsidR="006B197B" w:rsidRDefault="00EB400A">
    <w:pPr>
      <w:pStyle w:val="af"/>
    </w:pPr>
    <w:r>
      <w:rPr>
        <w:noProof/>
      </w:rPr>
      <w:pict w14:anchorId="2FCC77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64616831" o:spid="_x0000_s1025" type="#_x0000_t75" alt="" style="position:absolute;left:0;text-align:left;margin-left:0;margin-top:0;width:439.15pt;height:439.15pt;z-index:-251654139;mso-wrap-edited:f;mso-width-percent:0;mso-height-percent:0;mso-position-horizontal:center;mso-position-horizontal-relative:margin;mso-position-vertical:center;mso-position-vertical-relative:margin;mso-width-percent:0;mso-height-percent:0" o:allowincell="f">
          <v:imagedata r:id="rId1" o:title="20230915165232040"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712B8"/>
    <w:multiLevelType w:val="hybridMultilevel"/>
    <w:tmpl w:val="8254589A"/>
    <w:lvl w:ilvl="0" w:tplc="396C3E44">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2D327B"/>
    <w:multiLevelType w:val="hybridMultilevel"/>
    <w:tmpl w:val="F2A66900"/>
    <w:lvl w:ilvl="0" w:tplc="396C3E44">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3293223"/>
    <w:multiLevelType w:val="hybridMultilevel"/>
    <w:tmpl w:val="5F7C6D6C"/>
    <w:lvl w:ilvl="0" w:tplc="54CA2C56">
      <w:start w:val="1"/>
      <w:numFmt w:val="decimal"/>
      <w:pStyle w:val="a"/>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5D94AD8"/>
    <w:multiLevelType w:val="hybridMultilevel"/>
    <w:tmpl w:val="94B0AF54"/>
    <w:lvl w:ilvl="0" w:tplc="13F4C30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7B10381"/>
    <w:multiLevelType w:val="hybridMultilevel"/>
    <w:tmpl w:val="F394209E"/>
    <w:lvl w:ilvl="0" w:tplc="71727C5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50D2CC6"/>
    <w:multiLevelType w:val="hybridMultilevel"/>
    <w:tmpl w:val="8D744326"/>
    <w:lvl w:ilvl="0" w:tplc="E1E00330">
      <w:start w:val="1"/>
      <w:numFmt w:val="lowerLetter"/>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72A4101"/>
    <w:multiLevelType w:val="hybridMultilevel"/>
    <w:tmpl w:val="B0FC26C4"/>
    <w:lvl w:ilvl="0" w:tplc="2CD071C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A5F2F18"/>
    <w:multiLevelType w:val="hybridMultilevel"/>
    <w:tmpl w:val="CCE4F01C"/>
    <w:lvl w:ilvl="0" w:tplc="0F3E0D86">
      <w:start w:val="1"/>
      <w:numFmt w:val="bullet"/>
      <w:lvlText w:val="•"/>
      <w:lvlJc w:val="left"/>
      <w:pPr>
        <w:tabs>
          <w:tab w:val="num" w:pos="720"/>
        </w:tabs>
        <w:ind w:left="720" w:hanging="360"/>
      </w:pPr>
      <w:rPr>
        <w:rFonts w:ascii="新細明體" w:hAnsi="新細明體" w:hint="default"/>
      </w:rPr>
    </w:lvl>
    <w:lvl w:ilvl="1" w:tplc="4C8C0A72" w:tentative="1">
      <w:start w:val="1"/>
      <w:numFmt w:val="bullet"/>
      <w:lvlText w:val="•"/>
      <w:lvlJc w:val="left"/>
      <w:pPr>
        <w:tabs>
          <w:tab w:val="num" w:pos="1440"/>
        </w:tabs>
        <w:ind w:left="1440" w:hanging="360"/>
      </w:pPr>
      <w:rPr>
        <w:rFonts w:ascii="新細明體" w:hAnsi="新細明體" w:hint="default"/>
      </w:rPr>
    </w:lvl>
    <w:lvl w:ilvl="2" w:tplc="0ED68682" w:tentative="1">
      <w:start w:val="1"/>
      <w:numFmt w:val="bullet"/>
      <w:lvlText w:val="•"/>
      <w:lvlJc w:val="left"/>
      <w:pPr>
        <w:tabs>
          <w:tab w:val="num" w:pos="2160"/>
        </w:tabs>
        <w:ind w:left="2160" w:hanging="360"/>
      </w:pPr>
      <w:rPr>
        <w:rFonts w:ascii="新細明體" w:hAnsi="新細明體" w:hint="default"/>
      </w:rPr>
    </w:lvl>
    <w:lvl w:ilvl="3" w:tplc="BB9C0A96" w:tentative="1">
      <w:start w:val="1"/>
      <w:numFmt w:val="bullet"/>
      <w:lvlText w:val="•"/>
      <w:lvlJc w:val="left"/>
      <w:pPr>
        <w:tabs>
          <w:tab w:val="num" w:pos="2880"/>
        </w:tabs>
        <w:ind w:left="2880" w:hanging="360"/>
      </w:pPr>
      <w:rPr>
        <w:rFonts w:ascii="新細明體" w:hAnsi="新細明體" w:hint="default"/>
      </w:rPr>
    </w:lvl>
    <w:lvl w:ilvl="4" w:tplc="8F762A4C" w:tentative="1">
      <w:start w:val="1"/>
      <w:numFmt w:val="bullet"/>
      <w:lvlText w:val="•"/>
      <w:lvlJc w:val="left"/>
      <w:pPr>
        <w:tabs>
          <w:tab w:val="num" w:pos="3600"/>
        </w:tabs>
        <w:ind w:left="3600" w:hanging="360"/>
      </w:pPr>
      <w:rPr>
        <w:rFonts w:ascii="新細明體" w:hAnsi="新細明體" w:hint="default"/>
      </w:rPr>
    </w:lvl>
    <w:lvl w:ilvl="5" w:tplc="213C7E64" w:tentative="1">
      <w:start w:val="1"/>
      <w:numFmt w:val="bullet"/>
      <w:lvlText w:val="•"/>
      <w:lvlJc w:val="left"/>
      <w:pPr>
        <w:tabs>
          <w:tab w:val="num" w:pos="4320"/>
        </w:tabs>
        <w:ind w:left="4320" w:hanging="360"/>
      </w:pPr>
      <w:rPr>
        <w:rFonts w:ascii="新細明體" w:hAnsi="新細明體" w:hint="default"/>
      </w:rPr>
    </w:lvl>
    <w:lvl w:ilvl="6" w:tplc="60EE293E" w:tentative="1">
      <w:start w:val="1"/>
      <w:numFmt w:val="bullet"/>
      <w:lvlText w:val="•"/>
      <w:lvlJc w:val="left"/>
      <w:pPr>
        <w:tabs>
          <w:tab w:val="num" w:pos="5040"/>
        </w:tabs>
        <w:ind w:left="5040" w:hanging="360"/>
      </w:pPr>
      <w:rPr>
        <w:rFonts w:ascii="新細明體" w:hAnsi="新細明體" w:hint="default"/>
      </w:rPr>
    </w:lvl>
    <w:lvl w:ilvl="7" w:tplc="767A8C2C" w:tentative="1">
      <w:start w:val="1"/>
      <w:numFmt w:val="bullet"/>
      <w:lvlText w:val="•"/>
      <w:lvlJc w:val="left"/>
      <w:pPr>
        <w:tabs>
          <w:tab w:val="num" w:pos="5760"/>
        </w:tabs>
        <w:ind w:left="5760" w:hanging="360"/>
      </w:pPr>
      <w:rPr>
        <w:rFonts w:ascii="新細明體" w:hAnsi="新細明體" w:hint="default"/>
      </w:rPr>
    </w:lvl>
    <w:lvl w:ilvl="8" w:tplc="0584D0CA" w:tentative="1">
      <w:start w:val="1"/>
      <w:numFmt w:val="bullet"/>
      <w:lvlText w:val="•"/>
      <w:lvlJc w:val="left"/>
      <w:pPr>
        <w:tabs>
          <w:tab w:val="num" w:pos="6480"/>
        </w:tabs>
        <w:ind w:left="6480" w:hanging="360"/>
      </w:pPr>
      <w:rPr>
        <w:rFonts w:ascii="新細明體" w:hAnsi="新細明體" w:hint="default"/>
      </w:rPr>
    </w:lvl>
  </w:abstractNum>
  <w:abstractNum w:abstractNumId="8" w15:restartNumberingAfterBreak="0">
    <w:nsid w:val="332E2A44"/>
    <w:multiLevelType w:val="hybridMultilevel"/>
    <w:tmpl w:val="D82242EE"/>
    <w:lvl w:ilvl="0" w:tplc="31C6DF8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23E15A5"/>
    <w:multiLevelType w:val="hybridMultilevel"/>
    <w:tmpl w:val="126CFA88"/>
    <w:lvl w:ilvl="0" w:tplc="C6A2E136">
      <w:start w:val="1"/>
      <w:numFmt w:val="bullet"/>
      <w:lvlText w:val="•"/>
      <w:lvlJc w:val="left"/>
      <w:pPr>
        <w:tabs>
          <w:tab w:val="num" w:pos="720"/>
        </w:tabs>
        <w:ind w:left="720" w:hanging="360"/>
      </w:pPr>
      <w:rPr>
        <w:rFonts w:ascii="Arial" w:hAnsi="Arial" w:hint="default"/>
      </w:rPr>
    </w:lvl>
    <w:lvl w:ilvl="1" w:tplc="84961626" w:tentative="1">
      <w:start w:val="1"/>
      <w:numFmt w:val="bullet"/>
      <w:lvlText w:val="•"/>
      <w:lvlJc w:val="left"/>
      <w:pPr>
        <w:tabs>
          <w:tab w:val="num" w:pos="1440"/>
        </w:tabs>
        <w:ind w:left="1440" w:hanging="360"/>
      </w:pPr>
      <w:rPr>
        <w:rFonts w:ascii="Arial" w:hAnsi="Arial" w:hint="default"/>
      </w:rPr>
    </w:lvl>
    <w:lvl w:ilvl="2" w:tplc="29A60E5C" w:tentative="1">
      <w:start w:val="1"/>
      <w:numFmt w:val="bullet"/>
      <w:lvlText w:val="•"/>
      <w:lvlJc w:val="left"/>
      <w:pPr>
        <w:tabs>
          <w:tab w:val="num" w:pos="2160"/>
        </w:tabs>
        <w:ind w:left="2160" w:hanging="360"/>
      </w:pPr>
      <w:rPr>
        <w:rFonts w:ascii="Arial" w:hAnsi="Arial" w:hint="default"/>
      </w:rPr>
    </w:lvl>
    <w:lvl w:ilvl="3" w:tplc="25569CF2" w:tentative="1">
      <w:start w:val="1"/>
      <w:numFmt w:val="bullet"/>
      <w:lvlText w:val="•"/>
      <w:lvlJc w:val="left"/>
      <w:pPr>
        <w:tabs>
          <w:tab w:val="num" w:pos="2880"/>
        </w:tabs>
        <w:ind w:left="2880" w:hanging="360"/>
      </w:pPr>
      <w:rPr>
        <w:rFonts w:ascii="Arial" w:hAnsi="Arial" w:hint="default"/>
      </w:rPr>
    </w:lvl>
    <w:lvl w:ilvl="4" w:tplc="58400978" w:tentative="1">
      <w:start w:val="1"/>
      <w:numFmt w:val="bullet"/>
      <w:lvlText w:val="•"/>
      <w:lvlJc w:val="left"/>
      <w:pPr>
        <w:tabs>
          <w:tab w:val="num" w:pos="3600"/>
        </w:tabs>
        <w:ind w:left="3600" w:hanging="360"/>
      </w:pPr>
      <w:rPr>
        <w:rFonts w:ascii="Arial" w:hAnsi="Arial" w:hint="default"/>
      </w:rPr>
    </w:lvl>
    <w:lvl w:ilvl="5" w:tplc="A1501F7A" w:tentative="1">
      <w:start w:val="1"/>
      <w:numFmt w:val="bullet"/>
      <w:lvlText w:val="•"/>
      <w:lvlJc w:val="left"/>
      <w:pPr>
        <w:tabs>
          <w:tab w:val="num" w:pos="4320"/>
        </w:tabs>
        <w:ind w:left="4320" w:hanging="360"/>
      </w:pPr>
      <w:rPr>
        <w:rFonts w:ascii="Arial" w:hAnsi="Arial" w:hint="default"/>
      </w:rPr>
    </w:lvl>
    <w:lvl w:ilvl="6" w:tplc="CF2E8CE0" w:tentative="1">
      <w:start w:val="1"/>
      <w:numFmt w:val="bullet"/>
      <w:lvlText w:val="•"/>
      <w:lvlJc w:val="left"/>
      <w:pPr>
        <w:tabs>
          <w:tab w:val="num" w:pos="5040"/>
        </w:tabs>
        <w:ind w:left="5040" w:hanging="360"/>
      </w:pPr>
      <w:rPr>
        <w:rFonts w:ascii="Arial" w:hAnsi="Arial" w:hint="default"/>
      </w:rPr>
    </w:lvl>
    <w:lvl w:ilvl="7" w:tplc="E4064A8A" w:tentative="1">
      <w:start w:val="1"/>
      <w:numFmt w:val="bullet"/>
      <w:lvlText w:val="•"/>
      <w:lvlJc w:val="left"/>
      <w:pPr>
        <w:tabs>
          <w:tab w:val="num" w:pos="5760"/>
        </w:tabs>
        <w:ind w:left="5760" w:hanging="360"/>
      </w:pPr>
      <w:rPr>
        <w:rFonts w:ascii="Arial" w:hAnsi="Arial" w:hint="default"/>
      </w:rPr>
    </w:lvl>
    <w:lvl w:ilvl="8" w:tplc="28BE81C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29F03F1"/>
    <w:multiLevelType w:val="hybridMultilevel"/>
    <w:tmpl w:val="BCF47E9C"/>
    <w:lvl w:ilvl="0" w:tplc="9418D044">
      <w:start w:val="1"/>
      <w:numFmt w:val="bullet"/>
      <w:lvlText w:val="•"/>
      <w:lvlJc w:val="left"/>
      <w:pPr>
        <w:tabs>
          <w:tab w:val="num" w:pos="720"/>
        </w:tabs>
        <w:ind w:left="720" w:hanging="360"/>
      </w:pPr>
      <w:rPr>
        <w:rFonts w:ascii="Arial" w:hAnsi="Arial" w:hint="default"/>
      </w:rPr>
    </w:lvl>
    <w:lvl w:ilvl="1" w:tplc="5D0AE70C" w:tentative="1">
      <w:start w:val="1"/>
      <w:numFmt w:val="bullet"/>
      <w:lvlText w:val="•"/>
      <w:lvlJc w:val="left"/>
      <w:pPr>
        <w:tabs>
          <w:tab w:val="num" w:pos="1440"/>
        </w:tabs>
        <w:ind w:left="1440" w:hanging="360"/>
      </w:pPr>
      <w:rPr>
        <w:rFonts w:ascii="Arial" w:hAnsi="Arial" w:hint="default"/>
      </w:rPr>
    </w:lvl>
    <w:lvl w:ilvl="2" w:tplc="61CC6596" w:tentative="1">
      <w:start w:val="1"/>
      <w:numFmt w:val="bullet"/>
      <w:lvlText w:val="•"/>
      <w:lvlJc w:val="left"/>
      <w:pPr>
        <w:tabs>
          <w:tab w:val="num" w:pos="2160"/>
        </w:tabs>
        <w:ind w:left="2160" w:hanging="360"/>
      </w:pPr>
      <w:rPr>
        <w:rFonts w:ascii="Arial" w:hAnsi="Arial" w:hint="default"/>
      </w:rPr>
    </w:lvl>
    <w:lvl w:ilvl="3" w:tplc="B01CC8EA" w:tentative="1">
      <w:start w:val="1"/>
      <w:numFmt w:val="bullet"/>
      <w:lvlText w:val="•"/>
      <w:lvlJc w:val="left"/>
      <w:pPr>
        <w:tabs>
          <w:tab w:val="num" w:pos="2880"/>
        </w:tabs>
        <w:ind w:left="2880" w:hanging="360"/>
      </w:pPr>
      <w:rPr>
        <w:rFonts w:ascii="Arial" w:hAnsi="Arial" w:hint="default"/>
      </w:rPr>
    </w:lvl>
    <w:lvl w:ilvl="4" w:tplc="381032EA" w:tentative="1">
      <w:start w:val="1"/>
      <w:numFmt w:val="bullet"/>
      <w:lvlText w:val="•"/>
      <w:lvlJc w:val="left"/>
      <w:pPr>
        <w:tabs>
          <w:tab w:val="num" w:pos="3600"/>
        </w:tabs>
        <w:ind w:left="3600" w:hanging="360"/>
      </w:pPr>
      <w:rPr>
        <w:rFonts w:ascii="Arial" w:hAnsi="Arial" w:hint="default"/>
      </w:rPr>
    </w:lvl>
    <w:lvl w:ilvl="5" w:tplc="A8D44AB4" w:tentative="1">
      <w:start w:val="1"/>
      <w:numFmt w:val="bullet"/>
      <w:lvlText w:val="•"/>
      <w:lvlJc w:val="left"/>
      <w:pPr>
        <w:tabs>
          <w:tab w:val="num" w:pos="4320"/>
        </w:tabs>
        <w:ind w:left="4320" w:hanging="360"/>
      </w:pPr>
      <w:rPr>
        <w:rFonts w:ascii="Arial" w:hAnsi="Arial" w:hint="default"/>
      </w:rPr>
    </w:lvl>
    <w:lvl w:ilvl="6" w:tplc="5114D342" w:tentative="1">
      <w:start w:val="1"/>
      <w:numFmt w:val="bullet"/>
      <w:lvlText w:val="•"/>
      <w:lvlJc w:val="left"/>
      <w:pPr>
        <w:tabs>
          <w:tab w:val="num" w:pos="5040"/>
        </w:tabs>
        <w:ind w:left="5040" w:hanging="360"/>
      </w:pPr>
      <w:rPr>
        <w:rFonts w:ascii="Arial" w:hAnsi="Arial" w:hint="default"/>
      </w:rPr>
    </w:lvl>
    <w:lvl w:ilvl="7" w:tplc="0EBA3260" w:tentative="1">
      <w:start w:val="1"/>
      <w:numFmt w:val="bullet"/>
      <w:lvlText w:val="•"/>
      <w:lvlJc w:val="left"/>
      <w:pPr>
        <w:tabs>
          <w:tab w:val="num" w:pos="5760"/>
        </w:tabs>
        <w:ind w:left="5760" w:hanging="360"/>
      </w:pPr>
      <w:rPr>
        <w:rFonts w:ascii="Arial" w:hAnsi="Arial" w:hint="default"/>
      </w:rPr>
    </w:lvl>
    <w:lvl w:ilvl="8" w:tplc="0986AC4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3A31965"/>
    <w:multiLevelType w:val="hybridMultilevel"/>
    <w:tmpl w:val="5F941B3A"/>
    <w:lvl w:ilvl="0" w:tplc="279632E8">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A585DEA"/>
    <w:multiLevelType w:val="multilevel"/>
    <w:tmpl w:val="5CB62B7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55AD0577"/>
    <w:multiLevelType w:val="hybridMultilevel"/>
    <w:tmpl w:val="C526B53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8866806"/>
    <w:multiLevelType w:val="hybridMultilevel"/>
    <w:tmpl w:val="E2FED4EC"/>
    <w:lvl w:ilvl="0" w:tplc="05A4B712">
      <w:start w:val="1"/>
      <w:numFmt w:val="bullet"/>
      <w:lvlText w:val="•"/>
      <w:lvlJc w:val="left"/>
      <w:pPr>
        <w:tabs>
          <w:tab w:val="num" w:pos="720"/>
        </w:tabs>
        <w:ind w:left="720" w:hanging="360"/>
      </w:pPr>
      <w:rPr>
        <w:rFonts w:ascii="Arial" w:hAnsi="Arial" w:hint="default"/>
      </w:rPr>
    </w:lvl>
    <w:lvl w:ilvl="1" w:tplc="DF242008">
      <w:numFmt w:val="bullet"/>
      <w:lvlText w:val="•"/>
      <w:lvlJc w:val="left"/>
      <w:pPr>
        <w:tabs>
          <w:tab w:val="num" w:pos="1440"/>
        </w:tabs>
        <w:ind w:left="1440" w:hanging="360"/>
      </w:pPr>
      <w:rPr>
        <w:rFonts w:ascii="Arial" w:hAnsi="Arial" w:hint="default"/>
      </w:rPr>
    </w:lvl>
    <w:lvl w:ilvl="2" w:tplc="2F309FD4" w:tentative="1">
      <w:start w:val="1"/>
      <w:numFmt w:val="bullet"/>
      <w:lvlText w:val="•"/>
      <w:lvlJc w:val="left"/>
      <w:pPr>
        <w:tabs>
          <w:tab w:val="num" w:pos="2160"/>
        </w:tabs>
        <w:ind w:left="2160" w:hanging="360"/>
      </w:pPr>
      <w:rPr>
        <w:rFonts w:ascii="Arial" w:hAnsi="Arial" w:hint="default"/>
      </w:rPr>
    </w:lvl>
    <w:lvl w:ilvl="3" w:tplc="FE28F706" w:tentative="1">
      <w:start w:val="1"/>
      <w:numFmt w:val="bullet"/>
      <w:lvlText w:val="•"/>
      <w:lvlJc w:val="left"/>
      <w:pPr>
        <w:tabs>
          <w:tab w:val="num" w:pos="2880"/>
        </w:tabs>
        <w:ind w:left="2880" w:hanging="360"/>
      </w:pPr>
      <w:rPr>
        <w:rFonts w:ascii="Arial" w:hAnsi="Arial" w:hint="default"/>
      </w:rPr>
    </w:lvl>
    <w:lvl w:ilvl="4" w:tplc="50902438" w:tentative="1">
      <w:start w:val="1"/>
      <w:numFmt w:val="bullet"/>
      <w:lvlText w:val="•"/>
      <w:lvlJc w:val="left"/>
      <w:pPr>
        <w:tabs>
          <w:tab w:val="num" w:pos="3600"/>
        </w:tabs>
        <w:ind w:left="3600" w:hanging="360"/>
      </w:pPr>
      <w:rPr>
        <w:rFonts w:ascii="Arial" w:hAnsi="Arial" w:hint="default"/>
      </w:rPr>
    </w:lvl>
    <w:lvl w:ilvl="5" w:tplc="02F492B2" w:tentative="1">
      <w:start w:val="1"/>
      <w:numFmt w:val="bullet"/>
      <w:lvlText w:val="•"/>
      <w:lvlJc w:val="left"/>
      <w:pPr>
        <w:tabs>
          <w:tab w:val="num" w:pos="4320"/>
        </w:tabs>
        <w:ind w:left="4320" w:hanging="360"/>
      </w:pPr>
      <w:rPr>
        <w:rFonts w:ascii="Arial" w:hAnsi="Arial" w:hint="default"/>
      </w:rPr>
    </w:lvl>
    <w:lvl w:ilvl="6" w:tplc="25BC0C7A" w:tentative="1">
      <w:start w:val="1"/>
      <w:numFmt w:val="bullet"/>
      <w:lvlText w:val="•"/>
      <w:lvlJc w:val="left"/>
      <w:pPr>
        <w:tabs>
          <w:tab w:val="num" w:pos="5040"/>
        </w:tabs>
        <w:ind w:left="5040" w:hanging="360"/>
      </w:pPr>
      <w:rPr>
        <w:rFonts w:ascii="Arial" w:hAnsi="Arial" w:hint="default"/>
      </w:rPr>
    </w:lvl>
    <w:lvl w:ilvl="7" w:tplc="1716038E" w:tentative="1">
      <w:start w:val="1"/>
      <w:numFmt w:val="bullet"/>
      <w:lvlText w:val="•"/>
      <w:lvlJc w:val="left"/>
      <w:pPr>
        <w:tabs>
          <w:tab w:val="num" w:pos="5760"/>
        </w:tabs>
        <w:ind w:left="5760" w:hanging="360"/>
      </w:pPr>
      <w:rPr>
        <w:rFonts w:ascii="Arial" w:hAnsi="Arial" w:hint="default"/>
      </w:rPr>
    </w:lvl>
    <w:lvl w:ilvl="8" w:tplc="D94491B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D444B2D"/>
    <w:multiLevelType w:val="multilevel"/>
    <w:tmpl w:val="E93097DE"/>
    <w:lvl w:ilvl="0">
      <w:start w:val="1"/>
      <w:numFmt w:val="taiwaneseCountingThousand"/>
      <w:pStyle w:val="a0"/>
      <w:suff w:val="nothing"/>
      <w:lvlText w:val="%1、"/>
      <w:lvlJc w:val="left"/>
      <w:pPr>
        <w:ind w:left="0" w:firstLine="0"/>
      </w:pPr>
      <w:rPr>
        <w:rFonts w:hint="eastAsia"/>
      </w:rPr>
    </w:lvl>
    <w:lvl w:ilvl="1">
      <w:start w:val="1"/>
      <w:numFmt w:val="decimal"/>
      <w:pStyle w:val="a1"/>
      <w:lvlText w:val="%1.%2"/>
      <w:lvlJc w:val="left"/>
      <w:pPr>
        <w:tabs>
          <w:tab w:val="num" w:pos="0"/>
        </w:tabs>
        <w:ind w:left="0" w:firstLine="0"/>
      </w:pPr>
    </w:lvl>
    <w:lvl w:ilvl="2">
      <w:start w:val="1"/>
      <w:numFmt w:val="decimal"/>
      <w:pStyle w:val="a2"/>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62952B87"/>
    <w:multiLevelType w:val="hybridMultilevel"/>
    <w:tmpl w:val="6D7820E0"/>
    <w:lvl w:ilvl="0" w:tplc="2E2A4D3C">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6F5307EF"/>
    <w:multiLevelType w:val="hybridMultilevel"/>
    <w:tmpl w:val="54E41F8A"/>
    <w:lvl w:ilvl="0" w:tplc="8DA0B7C4">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309599707">
    <w:abstractNumId w:val="2"/>
  </w:num>
  <w:num w:numId="2" w16cid:durableId="307562270">
    <w:abstractNumId w:val="5"/>
  </w:num>
  <w:num w:numId="3" w16cid:durableId="213205048">
    <w:abstractNumId w:val="15"/>
    <w:lvlOverride w:ilvl="0">
      <w:lvl w:ilvl="0">
        <w:start w:val="1"/>
        <w:numFmt w:val="decimal"/>
        <w:pStyle w:val="a0"/>
        <w:lvlText w:val="%1."/>
        <w:lvlJc w:val="left"/>
        <w:pPr>
          <w:ind w:left="425" w:hanging="425"/>
        </w:pPr>
      </w:lvl>
    </w:lvlOverride>
    <w:lvlOverride w:ilvl="1">
      <w:lvl w:ilvl="1">
        <w:start w:val="1"/>
        <w:numFmt w:val="decimal"/>
        <w:pStyle w:val="a1"/>
        <w:lvlText w:val="%1.%2."/>
        <w:lvlJc w:val="left"/>
        <w:pPr>
          <w:ind w:left="567" w:hanging="567"/>
        </w:pPr>
        <w:rPr>
          <w:b/>
          <w:sz w:val="28"/>
        </w:rPr>
      </w:lvl>
    </w:lvlOverride>
    <w:lvlOverride w:ilvl="2">
      <w:lvl w:ilvl="2">
        <w:start w:val="1"/>
        <w:numFmt w:val="decimal"/>
        <w:pStyle w:val="a2"/>
        <w:lvlText w:val="%1.%2.%3."/>
        <w:lvlJc w:val="left"/>
        <w:pPr>
          <w:ind w:left="2552" w:hanging="709"/>
        </w:pPr>
      </w:lvl>
    </w:lvlOverride>
    <w:lvlOverride w:ilvl="3">
      <w:lvl w:ilvl="3">
        <w:start w:val="1"/>
        <w:numFmt w:val="decimal"/>
        <w:lvlText w:val="%1.%2.%3.%4."/>
        <w:lvlJc w:val="left"/>
        <w:pPr>
          <w:ind w:left="851" w:hanging="851"/>
        </w:pPr>
      </w:lvl>
    </w:lvlOverride>
    <w:lvlOverride w:ilvl="4">
      <w:lvl w:ilvl="4">
        <w:start w:val="1"/>
        <w:numFmt w:val="decimal"/>
        <w:lvlText w:val="%1.%2.%3.%4.%5."/>
        <w:lvlJc w:val="left"/>
        <w:pPr>
          <w:ind w:left="992" w:hanging="992"/>
        </w:pPr>
      </w:lvl>
    </w:lvlOverride>
    <w:lvlOverride w:ilvl="5">
      <w:lvl w:ilvl="5">
        <w:start w:val="1"/>
        <w:numFmt w:val="decimal"/>
        <w:lvlText w:val="%1.%2.%3.%4.%5.%6."/>
        <w:lvlJc w:val="left"/>
        <w:pPr>
          <w:ind w:left="1134" w:hanging="1134"/>
        </w:pPr>
      </w:lvl>
    </w:lvlOverride>
    <w:lvlOverride w:ilvl="6">
      <w:lvl w:ilvl="6">
        <w:start w:val="1"/>
        <w:numFmt w:val="decimal"/>
        <w:lvlText w:val="%1.%2.%3.%4.%5.%6.%7."/>
        <w:lvlJc w:val="left"/>
        <w:pPr>
          <w:ind w:left="1276" w:hanging="1276"/>
        </w:pPr>
      </w:lvl>
    </w:lvlOverride>
    <w:lvlOverride w:ilvl="7">
      <w:lvl w:ilvl="7">
        <w:start w:val="1"/>
        <w:numFmt w:val="decimal"/>
        <w:lvlText w:val="%1.%2.%3.%4.%5.%6.%7.%8."/>
        <w:lvlJc w:val="left"/>
        <w:pPr>
          <w:ind w:left="1418" w:hanging="1418"/>
        </w:pPr>
      </w:lvl>
    </w:lvlOverride>
    <w:lvlOverride w:ilvl="8">
      <w:lvl w:ilvl="8">
        <w:start w:val="1"/>
        <w:numFmt w:val="decimal"/>
        <w:lvlText w:val="%1.%2.%3.%4.%5.%6.%7.%8.%9."/>
        <w:lvlJc w:val="left"/>
        <w:pPr>
          <w:ind w:left="1559" w:hanging="1559"/>
        </w:pPr>
      </w:lvl>
    </w:lvlOverride>
  </w:num>
  <w:num w:numId="4" w16cid:durableId="584655057">
    <w:abstractNumId w:val="3"/>
  </w:num>
  <w:num w:numId="5" w16cid:durableId="272438766">
    <w:abstractNumId w:val="4"/>
  </w:num>
  <w:num w:numId="6" w16cid:durableId="940525722">
    <w:abstractNumId w:val="17"/>
  </w:num>
  <w:num w:numId="7" w16cid:durableId="199589239">
    <w:abstractNumId w:val="16"/>
  </w:num>
  <w:num w:numId="8" w16cid:durableId="960958968">
    <w:abstractNumId w:val="8"/>
  </w:num>
  <w:num w:numId="9" w16cid:durableId="1634671557">
    <w:abstractNumId w:val="12"/>
  </w:num>
  <w:num w:numId="10" w16cid:durableId="1517840315">
    <w:abstractNumId w:val="6"/>
  </w:num>
  <w:num w:numId="11" w16cid:durableId="1539010410">
    <w:abstractNumId w:val="11"/>
  </w:num>
  <w:num w:numId="12" w16cid:durableId="1376195774">
    <w:abstractNumId w:val="0"/>
  </w:num>
  <w:num w:numId="13" w16cid:durableId="515584818">
    <w:abstractNumId w:val="13"/>
  </w:num>
  <w:num w:numId="14" w16cid:durableId="1382513260">
    <w:abstractNumId w:val="14"/>
  </w:num>
  <w:num w:numId="15" w16cid:durableId="1173305096">
    <w:abstractNumId w:val="9"/>
  </w:num>
  <w:num w:numId="16" w16cid:durableId="1846940218">
    <w:abstractNumId w:val="7"/>
  </w:num>
  <w:num w:numId="17" w16cid:durableId="157817418">
    <w:abstractNumId w:val="1"/>
  </w:num>
  <w:num w:numId="18" w16cid:durableId="268895153">
    <w:abstractNumId w:val="10"/>
  </w:num>
  <w:num w:numId="19" w16cid:durableId="494996474">
    <w:abstractNumId w:val="15"/>
    <w:lvlOverride w:ilvl="0">
      <w:lvl w:ilvl="0">
        <w:start w:val="1"/>
        <w:numFmt w:val="decimal"/>
        <w:pStyle w:val="a0"/>
        <w:lvlText w:val="%1."/>
        <w:lvlJc w:val="left"/>
        <w:pPr>
          <w:ind w:left="425" w:hanging="425"/>
        </w:pPr>
      </w:lvl>
    </w:lvlOverride>
    <w:lvlOverride w:ilvl="1">
      <w:lvl w:ilvl="1">
        <w:start w:val="1"/>
        <w:numFmt w:val="decimal"/>
        <w:pStyle w:val="a1"/>
        <w:lvlText w:val="%1.%2."/>
        <w:lvlJc w:val="left"/>
        <w:pPr>
          <w:ind w:left="567" w:hanging="567"/>
        </w:pPr>
        <w:rPr>
          <w:b/>
          <w:sz w:val="28"/>
        </w:rPr>
      </w:lvl>
    </w:lvlOverride>
    <w:lvlOverride w:ilvl="2">
      <w:lvl w:ilvl="2">
        <w:start w:val="1"/>
        <w:numFmt w:val="decimal"/>
        <w:pStyle w:val="a2"/>
        <w:lvlText w:val="%1.%2.%3."/>
        <w:lvlJc w:val="left"/>
        <w:pPr>
          <w:ind w:left="2552" w:hanging="709"/>
        </w:pPr>
      </w:lvl>
    </w:lvlOverride>
    <w:lvlOverride w:ilvl="3">
      <w:lvl w:ilvl="3">
        <w:start w:val="1"/>
        <w:numFmt w:val="decimal"/>
        <w:lvlText w:val="%1.%2.%3.%4."/>
        <w:lvlJc w:val="left"/>
        <w:pPr>
          <w:ind w:left="851" w:hanging="851"/>
        </w:pPr>
      </w:lvl>
    </w:lvlOverride>
    <w:lvlOverride w:ilvl="4">
      <w:lvl w:ilvl="4">
        <w:start w:val="1"/>
        <w:numFmt w:val="decimal"/>
        <w:lvlText w:val="%1.%2.%3.%4.%5."/>
        <w:lvlJc w:val="left"/>
        <w:pPr>
          <w:ind w:left="992" w:hanging="992"/>
        </w:pPr>
      </w:lvl>
    </w:lvlOverride>
    <w:lvlOverride w:ilvl="5">
      <w:lvl w:ilvl="5">
        <w:start w:val="1"/>
        <w:numFmt w:val="decimal"/>
        <w:lvlText w:val="%1.%2.%3.%4.%5.%6."/>
        <w:lvlJc w:val="left"/>
        <w:pPr>
          <w:ind w:left="1134" w:hanging="1134"/>
        </w:pPr>
      </w:lvl>
    </w:lvlOverride>
    <w:lvlOverride w:ilvl="6">
      <w:lvl w:ilvl="6">
        <w:start w:val="1"/>
        <w:numFmt w:val="decimal"/>
        <w:lvlText w:val="%1.%2.%3.%4.%5.%6.%7."/>
        <w:lvlJc w:val="left"/>
        <w:pPr>
          <w:ind w:left="1276" w:hanging="1276"/>
        </w:pPr>
      </w:lvl>
    </w:lvlOverride>
    <w:lvlOverride w:ilvl="7">
      <w:lvl w:ilvl="7">
        <w:start w:val="1"/>
        <w:numFmt w:val="decimal"/>
        <w:lvlText w:val="%1.%2.%3.%4.%5.%6.%7.%8."/>
        <w:lvlJc w:val="left"/>
        <w:pPr>
          <w:ind w:left="1418" w:hanging="1418"/>
        </w:pPr>
      </w:lvl>
    </w:lvlOverride>
    <w:lvlOverride w:ilvl="8">
      <w:lvl w:ilvl="8">
        <w:start w:val="1"/>
        <w:numFmt w:val="decimal"/>
        <w:lvlText w:val="%1.%2.%3.%4.%5.%6.%7.%8.%9."/>
        <w:lvlJc w:val="left"/>
        <w:pPr>
          <w:ind w:left="1559" w:hanging="1559"/>
        </w:pPr>
      </w:lvl>
    </w:lvlOverride>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usung Wu">
    <w15:presenceInfo w15:providerId="Windows Live" w15:userId="c7268f629ebacf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isplayBackgroundShape/>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o:shapelayout v:ext="edit">
      <o:idmap v:ext="edit" data="1"/>
    </o:shapelayout>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Y3NDQysrQwMjM2NTBX0lEKTi0uzszPAykwNKwFAJ1KRFg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p20xpfp9fdde26etxw4xpvwpz9aexprxrfs2&quot;&gt;paper&lt;record-ids&gt;&lt;item&gt;1&lt;/item&gt;&lt;item&gt;2&lt;/item&gt;&lt;item&gt;3&lt;/item&gt;&lt;item&gt;5&lt;/item&gt;&lt;item&gt;6&lt;/item&gt;&lt;item&gt;7&lt;/item&gt;&lt;item&gt;9&lt;/item&gt;&lt;item&gt;10&lt;/item&gt;&lt;item&gt;11&lt;/item&gt;&lt;item&gt;12&lt;/item&gt;&lt;item&gt;13&lt;/item&gt;&lt;item&gt;15&lt;/item&gt;&lt;item&gt;20&lt;/item&gt;&lt;item&gt;22&lt;/item&gt;&lt;item&gt;23&lt;/item&gt;&lt;item&gt;24&lt;/item&gt;&lt;item&gt;25&lt;/item&gt;&lt;item&gt;26&lt;/item&gt;&lt;item&gt;27&lt;/item&gt;&lt;item&gt;28&lt;/item&gt;&lt;item&gt;29&lt;/item&gt;&lt;item&gt;30&lt;/item&gt;&lt;item&gt;3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622AB53D"/>
    <w:rsid w:val="000008A8"/>
    <w:rsid w:val="000010E5"/>
    <w:rsid w:val="000016A0"/>
    <w:rsid w:val="000016AB"/>
    <w:rsid w:val="00001804"/>
    <w:rsid w:val="00001D1B"/>
    <w:rsid w:val="00001DBC"/>
    <w:rsid w:val="00001FDC"/>
    <w:rsid w:val="00002912"/>
    <w:rsid w:val="00002C91"/>
    <w:rsid w:val="00002E18"/>
    <w:rsid w:val="00003030"/>
    <w:rsid w:val="00003B3C"/>
    <w:rsid w:val="00003D10"/>
    <w:rsid w:val="00003F9E"/>
    <w:rsid w:val="00004831"/>
    <w:rsid w:val="00004AA0"/>
    <w:rsid w:val="00004C1C"/>
    <w:rsid w:val="00004F9D"/>
    <w:rsid w:val="00005839"/>
    <w:rsid w:val="00005CF4"/>
    <w:rsid w:val="00006073"/>
    <w:rsid w:val="000067B4"/>
    <w:rsid w:val="00006FBB"/>
    <w:rsid w:val="00006FD2"/>
    <w:rsid w:val="00007326"/>
    <w:rsid w:val="00007713"/>
    <w:rsid w:val="00010B3A"/>
    <w:rsid w:val="00010BDF"/>
    <w:rsid w:val="00011018"/>
    <w:rsid w:val="00011226"/>
    <w:rsid w:val="000112DE"/>
    <w:rsid w:val="00011616"/>
    <w:rsid w:val="000117B4"/>
    <w:rsid w:val="00011947"/>
    <w:rsid w:val="00011F9C"/>
    <w:rsid w:val="0001226D"/>
    <w:rsid w:val="000122DB"/>
    <w:rsid w:val="00012859"/>
    <w:rsid w:val="00012898"/>
    <w:rsid w:val="00012918"/>
    <w:rsid w:val="00012B57"/>
    <w:rsid w:val="00012C45"/>
    <w:rsid w:val="00012EBC"/>
    <w:rsid w:val="000139F9"/>
    <w:rsid w:val="00014036"/>
    <w:rsid w:val="000140FF"/>
    <w:rsid w:val="00014343"/>
    <w:rsid w:val="00014457"/>
    <w:rsid w:val="00014537"/>
    <w:rsid w:val="00014780"/>
    <w:rsid w:val="00014C5C"/>
    <w:rsid w:val="00014D4E"/>
    <w:rsid w:val="00014E7D"/>
    <w:rsid w:val="00014E89"/>
    <w:rsid w:val="000151E6"/>
    <w:rsid w:val="000152FC"/>
    <w:rsid w:val="00015B39"/>
    <w:rsid w:val="00015D54"/>
    <w:rsid w:val="00015DC3"/>
    <w:rsid w:val="000164B3"/>
    <w:rsid w:val="00016764"/>
    <w:rsid w:val="00016A59"/>
    <w:rsid w:val="00016BA9"/>
    <w:rsid w:val="00016BE7"/>
    <w:rsid w:val="00016EAF"/>
    <w:rsid w:val="00016F71"/>
    <w:rsid w:val="00017073"/>
    <w:rsid w:val="000172F7"/>
    <w:rsid w:val="000176B8"/>
    <w:rsid w:val="00017812"/>
    <w:rsid w:val="00017D0D"/>
    <w:rsid w:val="00017D87"/>
    <w:rsid w:val="0002024E"/>
    <w:rsid w:val="00020303"/>
    <w:rsid w:val="00020D21"/>
    <w:rsid w:val="00020D4F"/>
    <w:rsid w:val="00021432"/>
    <w:rsid w:val="00021624"/>
    <w:rsid w:val="000216DA"/>
    <w:rsid w:val="00021A6A"/>
    <w:rsid w:val="000220B9"/>
    <w:rsid w:val="00022D98"/>
    <w:rsid w:val="0002350B"/>
    <w:rsid w:val="0002364A"/>
    <w:rsid w:val="00023D93"/>
    <w:rsid w:val="00024021"/>
    <w:rsid w:val="00024FEC"/>
    <w:rsid w:val="000253D2"/>
    <w:rsid w:val="000259B7"/>
    <w:rsid w:val="00025FC1"/>
    <w:rsid w:val="000264A0"/>
    <w:rsid w:val="000271D7"/>
    <w:rsid w:val="00027352"/>
    <w:rsid w:val="00027481"/>
    <w:rsid w:val="0003021E"/>
    <w:rsid w:val="00030716"/>
    <w:rsid w:val="0003075C"/>
    <w:rsid w:val="000307BE"/>
    <w:rsid w:val="000307DF"/>
    <w:rsid w:val="000308FF"/>
    <w:rsid w:val="00030CFD"/>
    <w:rsid w:val="00030E7A"/>
    <w:rsid w:val="00031AF3"/>
    <w:rsid w:val="00031B60"/>
    <w:rsid w:val="00031E06"/>
    <w:rsid w:val="000323FC"/>
    <w:rsid w:val="000333B0"/>
    <w:rsid w:val="000336D6"/>
    <w:rsid w:val="0003415F"/>
    <w:rsid w:val="000344BC"/>
    <w:rsid w:val="000345E3"/>
    <w:rsid w:val="0003462D"/>
    <w:rsid w:val="00035194"/>
    <w:rsid w:val="000357B7"/>
    <w:rsid w:val="00036410"/>
    <w:rsid w:val="00036E2C"/>
    <w:rsid w:val="00037090"/>
    <w:rsid w:val="00037FD0"/>
    <w:rsid w:val="00040256"/>
    <w:rsid w:val="000405FF"/>
    <w:rsid w:val="000407DD"/>
    <w:rsid w:val="0004099C"/>
    <w:rsid w:val="00040FFF"/>
    <w:rsid w:val="00041542"/>
    <w:rsid w:val="000418EB"/>
    <w:rsid w:val="00041939"/>
    <w:rsid w:val="00041FEB"/>
    <w:rsid w:val="00042033"/>
    <w:rsid w:val="00042409"/>
    <w:rsid w:val="00042429"/>
    <w:rsid w:val="000425CE"/>
    <w:rsid w:val="00042E42"/>
    <w:rsid w:val="0004337A"/>
    <w:rsid w:val="000437BF"/>
    <w:rsid w:val="00043F8F"/>
    <w:rsid w:val="0004409C"/>
    <w:rsid w:val="00044488"/>
    <w:rsid w:val="000446E2"/>
    <w:rsid w:val="0004478D"/>
    <w:rsid w:val="00044809"/>
    <w:rsid w:val="0004514A"/>
    <w:rsid w:val="000459A6"/>
    <w:rsid w:val="00045A5C"/>
    <w:rsid w:val="00045DCF"/>
    <w:rsid w:val="00046507"/>
    <w:rsid w:val="0004667B"/>
    <w:rsid w:val="00046A8C"/>
    <w:rsid w:val="00046C46"/>
    <w:rsid w:val="00046EF1"/>
    <w:rsid w:val="00047FB8"/>
    <w:rsid w:val="0005018C"/>
    <w:rsid w:val="0005027F"/>
    <w:rsid w:val="00050439"/>
    <w:rsid w:val="00050CE9"/>
    <w:rsid w:val="000511A6"/>
    <w:rsid w:val="00051471"/>
    <w:rsid w:val="00051482"/>
    <w:rsid w:val="00051E6E"/>
    <w:rsid w:val="0005200B"/>
    <w:rsid w:val="0005240C"/>
    <w:rsid w:val="00052467"/>
    <w:rsid w:val="000528A4"/>
    <w:rsid w:val="00052A6D"/>
    <w:rsid w:val="00052D9C"/>
    <w:rsid w:val="000530BF"/>
    <w:rsid w:val="00053A37"/>
    <w:rsid w:val="00053E1A"/>
    <w:rsid w:val="00054AD7"/>
    <w:rsid w:val="00054BDF"/>
    <w:rsid w:val="00054F1A"/>
    <w:rsid w:val="000552CC"/>
    <w:rsid w:val="000556FD"/>
    <w:rsid w:val="00055FBD"/>
    <w:rsid w:val="00056065"/>
    <w:rsid w:val="000565BB"/>
    <w:rsid w:val="00056CCA"/>
    <w:rsid w:val="000574D6"/>
    <w:rsid w:val="0005784C"/>
    <w:rsid w:val="00057EF7"/>
    <w:rsid w:val="000600A4"/>
    <w:rsid w:val="00060876"/>
    <w:rsid w:val="00060B03"/>
    <w:rsid w:val="0006140E"/>
    <w:rsid w:val="00062556"/>
    <w:rsid w:val="00062691"/>
    <w:rsid w:val="00062698"/>
    <w:rsid w:val="00062BE4"/>
    <w:rsid w:val="00062D15"/>
    <w:rsid w:val="000631F8"/>
    <w:rsid w:val="0006349A"/>
    <w:rsid w:val="0006434C"/>
    <w:rsid w:val="00064ADD"/>
    <w:rsid w:val="0006550F"/>
    <w:rsid w:val="00065790"/>
    <w:rsid w:val="00065D9F"/>
    <w:rsid w:val="00066592"/>
    <w:rsid w:val="00066B6A"/>
    <w:rsid w:val="00066C97"/>
    <w:rsid w:val="00066DEC"/>
    <w:rsid w:val="000670B3"/>
    <w:rsid w:val="00067209"/>
    <w:rsid w:val="000677B7"/>
    <w:rsid w:val="0006794A"/>
    <w:rsid w:val="000701A1"/>
    <w:rsid w:val="000704A2"/>
    <w:rsid w:val="00070504"/>
    <w:rsid w:val="00070E09"/>
    <w:rsid w:val="00070F1B"/>
    <w:rsid w:val="00071ECA"/>
    <w:rsid w:val="00071F8B"/>
    <w:rsid w:val="00072044"/>
    <w:rsid w:val="000723AD"/>
    <w:rsid w:val="00072515"/>
    <w:rsid w:val="000727E0"/>
    <w:rsid w:val="00073D04"/>
    <w:rsid w:val="00073ED1"/>
    <w:rsid w:val="0007440B"/>
    <w:rsid w:val="00074415"/>
    <w:rsid w:val="00074A91"/>
    <w:rsid w:val="00074B25"/>
    <w:rsid w:val="000753D3"/>
    <w:rsid w:val="000756D8"/>
    <w:rsid w:val="00075866"/>
    <w:rsid w:val="00075AF0"/>
    <w:rsid w:val="00075B0E"/>
    <w:rsid w:val="0007637C"/>
    <w:rsid w:val="00076553"/>
    <w:rsid w:val="000767CC"/>
    <w:rsid w:val="00076FE3"/>
    <w:rsid w:val="000770BB"/>
    <w:rsid w:val="00077706"/>
    <w:rsid w:val="00077C59"/>
    <w:rsid w:val="00077FBE"/>
    <w:rsid w:val="000803EA"/>
    <w:rsid w:val="00080CB9"/>
    <w:rsid w:val="00081736"/>
    <w:rsid w:val="00081951"/>
    <w:rsid w:val="0008199B"/>
    <w:rsid w:val="000819A5"/>
    <w:rsid w:val="00083123"/>
    <w:rsid w:val="00083586"/>
    <w:rsid w:val="0008389A"/>
    <w:rsid w:val="00084425"/>
    <w:rsid w:val="00084469"/>
    <w:rsid w:val="000848D2"/>
    <w:rsid w:val="000850B2"/>
    <w:rsid w:val="000855CA"/>
    <w:rsid w:val="000857B9"/>
    <w:rsid w:val="00085D7E"/>
    <w:rsid w:val="00086BCC"/>
    <w:rsid w:val="00086F1C"/>
    <w:rsid w:val="00087472"/>
    <w:rsid w:val="00087717"/>
    <w:rsid w:val="0008798D"/>
    <w:rsid w:val="00087B27"/>
    <w:rsid w:val="0009058B"/>
    <w:rsid w:val="0009067C"/>
    <w:rsid w:val="0009096E"/>
    <w:rsid w:val="00091717"/>
    <w:rsid w:val="00091DB2"/>
    <w:rsid w:val="00092351"/>
    <w:rsid w:val="000923B0"/>
    <w:rsid w:val="000929FA"/>
    <w:rsid w:val="00092C34"/>
    <w:rsid w:val="00092DB7"/>
    <w:rsid w:val="00092E17"/>
    <w:rsid w:val="00092ECE"/>
    <w:rsid w:val="000935A8"/>
    <w:rsid w:val="000937B3"/>
    <w:rsid w:val="00094141"/>
    <w:rsid w:val="000947C4"/>
    <w:rsid w:val="00094C41"/>
    <w:rsid w:val="00094D4E"/>
    <w:rsid w:val="00094EFA"/>
    <w:rsid w:val="00094F4C"/>
    <w:rsid w:val="00095809"/>
    <w:rsid w:val="000958D4"/>
    <w:rsid w:val="000962F0"/>
    <w:rsid w:val="0009672D"/>
    <w:rsid w:val="000A027F"/>
    <w:rsid w:val="000A059E"/>
    <w:rsid w:val="000A063D"/>
    <w:rsid w:val="000A0AD0"/>
    <w:rsid w:val="000A1042"/>
    <w:rsid w:val="000A1258"/>
    <w:rsid w:val="000A1447"/>
    <w:rsid w:val="000A15E7"/>
    <w:rsid w:val="000A17CF"/>
    <w:rsid w:val="000A1801"/>
    <w:rsid w:val="000A193D"/>
    <w:rsid w:val="000A19C3"/>
    <w:rsid w:val="000A1E20"/>
    <w:rsid w:val="000A247F"/>
    <w:rsid w:val="000A2CF6"/>
    <w:rsid w:val="000A2E24"/>
    <w:rsid w:val="000A319F"/>
    <w:rsid w:val="000A32EE"/>
    <w:rsid w:val="000A38C9"/>
    <w:rsid w:val="000A397B"/>
    <w:rsid w:val="000A3CBD"/>
    <w:rsid w:val="000A45A5"/>
    <w:rsid w:val="000A477F"/>
    <w:rsid w:val="000A493C"/>
    <w:rsid w:val="000A4C3F"/>
    <w:rsid w:val="000A57C0"/>
    <w:rsid w:val="000A64EE"/>
    <w:rsid w:val="000A6E07"/>
    <w:rsid w:val="000A6EDE"/>
    <w:rsid w:val="000A7BF6"/>
    <w:rsid w:val="000A7D44"/>
    <w:rsid w:val="000B00BD"/>
    <w:rsid w:val="000B044F"/>
    <w:rsid w:val="000B0639"/>
    <w:rsid w:val="000B06EE"/>
    <w:rsid w:val="000B0978"/>
    <w:rsid w:val="000B0A3B"/>
    <w:rsid w:val="000B1053"/>
    <w:rsid w:val="000B10C9"/>
    <w:rsid w:val="000B19E1"/>
    <w:rsid w:val="000B19EA"/>
    <w:rsid w:val="000B1D1A"/>
    <w:rsid w:val="000B2790"/>
    <w:rsid w:val="000B2857"/>
    <w:rsid w:val="000B2AC7"/>
    <w:rsid w:val="000B3553"/>
    <w:rsid w:val="000B364E"/>
    <w:rsid w:val="000B389C"/>
    <w:rsid w:val="000B3A7B"/>
    <w:rsid w:val="000B3D55"/>
    <w:rsid w:val="000B4134"/>
    <w:rsid w:val="000B4D14"/>
    <w:rsid w:val="000B4DC6"/>
    <w:rsid w:val="000B5954"/>
    <w:rsid w:val="000B60BC"/>
    <w:rsid w:val="000B63CB"/>
    <w:rsid w:val="000B65DD"/>
    <w:rsid w:val="000B6852"/>
    <w:rsid w:val="000B69CF"/>
    <w:rsid w:val="000B6E94"/>
    <w:rsid w:val="000B759A"/>
    <w:rsid w:val="000C055D"/>
    <w:rsid w:val="000C06D4"/>
    <w:rsid w:val="000C0AED"/>
    <w:rsid w:val="000C2974"/>
    <w:rsid w:val="000C319E"/>
    <w:rsid w:val="000C35A0"/>
    <w:rsid w:val="000C3CDA"/>
    <w:rsid w:val="000C408E"/>
    <w:rsid w:val="000C4246"/>
    <w:rsid w:val="000C468B"/>
    <w:rsid w:val="000C473E"/>
    <w:rsid w:val="000C4AF0"/>
    <w:rsid w:val="000C4BEB"/>
    <w:rsid w:val="000C562E"/>
    <w:rsid w:val="000C5866"/>
    <w:rsid w:val="000C5B1E"/>
    <w:rsid w:val="000C5BC7"/>
    <w:rsid w:val="000C5C63"/>
    <w:rsid w:val="000C5EE6"/>
    <w:rsid w:val="000C6484"/>
    <w:rsid w:val="000C6500"/>
    <w:rsid w:val="000C67BB"/>
    <w:rsid w:val="000C6B0C"/>
    <w:rsid w:val="000C6CA0"/>
    <w:rsid w:val="000C6F52"/>
    <w:rsid w:val="000C7A27"/>
    <w:rsid w:val="000C7E45"/>
    <w:rsid w:val="000D002F"/>
    <w:rsid w:val="000D0589"/>
    <w:rsid w:val="000D06CB"/>
    <w:rsid w:val="000D0E27"/>
    <w:rsid w:val="000D146E"/>
    <w:rsid w:val="000D1DD9"/>
    <w:rsid w:val="000D2061"/>
    <w:rsid w:val="000D21A9"/>
    <w:rsid w:val="000D2345"/>
    <w:rsid w:val="000D27A9"/>
    <w:rsid w:val="000D29E1"/>
    <w:rsid w:val="000D3C4C"/>
    <w:rsid w:val="000D4F36"/>
    <w:rsid w:val="000D521A"/>
    <w:rsid w:val="000D58E6"/>
    <w:rsid w:val="000D5BF0"/>
    <w:rsid w:val="000D5E32"/>
    <w:rsid w:val="000D60DF"/>
    <w:rsid w:val="000D6331"/>
    <w:rsid w:val="000D656A"/>
    <w:rsid w:val="000D6BA7"/>
    <w:rsid w:val="000D732E"/>
    <w:rsid w:val="000D7482"/>
    <w:rsid w:val="000D75EB"/>
    <w:rsid w:val="000D7846"/>
    <w:rsid w:val="000D791C"/>
    <w:rsid w:val="000D7947"/>
    <w:rsid w:val="000D7C3E"/>
    <w:rsid w:val="000E01ED"/>
    <w:rsid w:val="000E0567"/>
    <w:rsid w:val="000E068A"/>
    <w:rsid w:val="000E0DB1"/>
    <w:rsid w:val="000E1766"/>
    <w:rsid w:val="000E2108"/>
    <w:rsid w:val="000E2160"/>
    <w:rsid w:val="000E231C"/>
    <w:rsid w:val="000E2386"/>
    <w:rsid w:val="000E31E8"/>
    <w:rsid w:val="000E3571"/>
    <w:rsid w:val="000E4166"/>
    <w:rsid w:val="000E4223"/>
    <w:rsid w:val="000E4FDC"/>
    <w:rsid w:val="000E5036"/>
    <w:rsid w:val="000E5149"/>
    <w:rsid w:val="000E52F7"/>
    <w:rsid w:val="000E5568"/>
    <w:rsid w:val="000E5C70"/>
    <w:rsid w:val="000E5E50"/>
    <w:rsid w:val="000E61D0"/>
    <w:rsid w:val="000E657E"/>
    <w:rsid w:val="000E68B7"/>
    <w:rsid w:val="000E6D71"/>
    <w:rsid w:val="000E712F"/>
    <w:rsid w:val="000E7528"/>
    <w:rsid w:val="000E77DC"/>
    <w:rsid w:val="000E7E1E"/>
    <w:rsid w:val="000F006F"/>
    <w:rsid w:val="000F08FF"/>
    <w:rsid w:val="000F0A4A"/>
    <w:rsid w:val="000F1641"/>
    <w:rsid w:val="000F1815"/>
    <w:rsid w:val="000F1B21"/>
    <w:rsid w:val="000F1CD6"/>
    <w:rsid w:val="000F22B3"/>
    <w:rsid w:val="000F2F7B"/>
    <w:rsid w:val="000F33C5"/>
    <w:rsid w:val="000F340C"/>
    <w:rsid w:val="000F36CF"/>
    <w:rsid w:val="000F38F9"/>
    <w:rsid w:val="000F407F"/>
    <w:rsid w:val="000F40A4"/>
    <w:rsid w:val="000F40C9"/>
    <w:rsid w:val="000F4F14"/>
    <w:rsid w:val="000F5984"/>
    <w:rsid w:val="000F5E59"/>
    <w:rsid w:val="000F6246"/>
    <w:rsid w:val="000F63B1"/>
    <w:rsid w:val="000F6558"/>
    <w:rsid w:val="000F6BA1"/>
    <w:rsid w:val="000F72F7"/>
    <w:rsid w:val="000F7ACA"/>
    <w:rsid w:val="001000AB"/>
    <w:rsid w:val="00100520"/>
    <w:rsid w:val="00100566"/>
    <w:rsid w:val="001007D6"/>
    <w:rsid w:val="00101144"/>
    <w:rsid w:val="00101A28"/>
    <w:rsid w:val="00101B26"/>
    <w:rsid w:val="00102463"/>
    <w:rsid w:val="00102956"/>
    <w:rsid w:val="00102B30"/>
    <w:rsid w:val="001035C9"/>
    <w:rsid w:val="00103BDA"/>
    <w:rsid w:val="001042BB"/>
    <w:rsid w:val="00104572"/>
    <w:rsid w:val="00104620"/>
    <w:rsid w:val="00104FDC"/>
    <w:rsid w:val="0010509B"/>
    <w:rsid w:val="001051C4"/>
    <w:rsid w:val="00105214"/>
    <w:rsid w:val="00105330"/>
    <w:rsid w:val="0010563D"/>
    <w:rsid w:val="00105B71"/>
    <w:rsid w:val="00105E9D"/>
    <w:rsid w:val="001062C5"/>
    <w:rsid w:val="00106522"/>
    <w:rsid w:val="00106925"/>
    <w:rsid w:val="00107534"/>
    <w:rsid w:val="00107657"/>
    <w:rsid w:val="00107872"/>
    <w:rsid w:val="001079AF"/>
    <w:rsid w:val="00110022"/>
    <w:rsid w:val="00110493"/>
    <w:rsid w:val="00110F27"/>
    <w:rsid w:val="00111292"/>
    <w:rsid w:val="00111462"/>
    <w:rsid w:val="001114CB"/>
    <w:rsid w:val="0011154C"/>
    <w:rsid w:val="00111A76"/>
    <w:rsid w:val="00112326"/>
    <w:rsid w:val="00112647"/>
    <w:rsid w:val="001128E7"/>
    <w:rsid w:val="00112C1A"/>
    <w:rsid w:val="0011315C"/>
    <w:rsid w:val="00113B05"/>
    <w:rsid w:val="001140C0"/>
    <w:rsid w:val="00114EF6"/>
    <w:rsid w:val="00115181"/>
    <w:rsid w:val="00115433"/>
    <w:rsid w:val="00115A71"/>
    <w:rsid w:val="00115B19"/>
    <w:rsid w:val="00115B5E"/>
    <w:rsid w:val="00115B94"/>
    <w:rsid w:val="00116790"/>
    <w:rsid w:val="00117118"/>
    <w:rsid w:val="0011715F"/>
    <w:rsid w:val="0011730C"/>
    <w:rsid w:val="00117567"/>
    <w:rsid w:val="001179B4"/>
    <w:rsid w:val="00117F51"/>
    <w:rsid w:val="00120089"/>
    <w:rsid w:val="001207C1"/>
    <w:rsid w:val="001209C5"/>
    <w:rsid w:val="00120D28"/>
    <w:rsid w:val="00120E33"/>
    <w:rsid w:val="00121495"/>
    <w:rsid w:val="0012257D"/>
    <w:rsid w:val="00122E82"/>
    <w:rsid w:val="00122EDF"/>
    <w:rsid w:val="0012399C"/>
    <w:rsid w:val="0012445A"/>
    <w:rsid w:val="001249CE"/>
    <w:rsid w:val="00124B7F"/>
    <w:rsid w:val="00125536"/>
    <w:rsid w:val="0012592F"/>
    <w:rsid w:val="00125982"/>
    <w:rsid w:val="00125A66"/>
    <w:rsid w:val="00125C9F"/>
    <w:rsid w:val="00125DBF"/>
    <w:rsid w:val="00126166"/>
    <w:rsid w:val="00126720"/>
    <w:rsid w:val="00126722"/>
    <w:rsid w:val="00126A96"/>
    <w:rsid w:val="00126B48"/>
    <w:rsid w:val="00126E00"/>
    <w:rsid w:val="0012710A"/>
    <w:rsid w:val="00127605"/>
    <w:rsid w:val="0012783C"/>
    <w:rsid w:val="00127B0E"/>
    <w:rsid w:val="00130123"/>
    <w:rsid w:val="001306C5"/>
    <w:rsid w:val="00130AF5"/>
    <w:rsid w:val="00130B69"/>
    <w:rsid w:val="0013115A"/>
    <w:rsid w:val="00131488"/>
    <w:rsid w:val="00131D53"/>
    <w:rsid w:val="00131E2C"/>
    <w:rsid w:val="0013215A"/>
    <w:rsid w:val="001321FD"/>
    <w:rsid w:val="00132740"/>
    <w:rsid w:val="00132AA3"/>
    <w:rsid w:val="00133244"/>
    <w:rsid w:val="0013363F"/>
    <w:rsid w:val="00133B53"/>
    <w:rsid w:val="00133E40"/>
    <w:rsid w:val="00134085"/>
    <w:rsid w:val="00135308"/>
    <w:rsid w:val="001353A9"/>
    <w:rsid w:val="0013542D"/>
    <w:rsid w:val="00135508"/>
    <w:rsid w:val="001360F8"/>
    <w:rsid w:val="00136B25"/>
    <w:rsid w:val="00137597"/>
    <w:rsid w:val="00137A3A"/>
    <w:rsid w:val="00137ABD"/>
    <w:rsid w:val="00140A18"/>
    <w:rsid w:val="00140AF5"/>
    <w:rsid w:val="001414ED"/>
    <w:rsid w:val="00141D9F"/>
    <w:rsid w:val="001422BB"/>
    <w:rsid w:val="001422BE"/>
    <w:rsid w:val="00142C55"/>
    <w:rsid w:val="00142CAC"/>
    <w:rsid w:val="00143248"/>
    <w:rsid w:val="0014329E"/>
    <w:rsid w:val="001432F0"/>
    <w:rsid w:val="00143D11"/>
    <w:rsid w:val="0014432A"/>
    <w:rsid w:val="00144AD3"/>
    <w:rsid w:val="00144B3F"/>
    <w:rsid w:val="00144C0A"/>
    <w:rsid w:val="00145183"/>
    <w:rsid w:val="00146386"/>
    <w:rsid w:val="001464C5"/>
    <w:rsid w:val="0014671D"/>
    <w:rsid w:val="00147145"/>
    <w:rsid w:val="001471CA"/>
    <w:rsid w:val="001472D1"/>
    <w:rsid w:val="001475A9"/>
    <w:rsid w:val="00147DEC"/>
    <w:rsid w:val="001500F3"/>
    <w:rsid w:val="00150715"/>
    <w:rsid w:val="00150B60"/>
    <w:rsid w:val="0015114C"/>
    <w:rsid w:val="001512C6"/>
    <w:rsid w:val="00151334"/>
    <w:rsid w:val="001517D9"/>
    <w:rsid w:val="00152B61"/>
    <w:rsid w:val="00152DB7"/>
    <w:rsid w:val="00153CE3"/>
    <w:rsid w:val="00153CF4"/>
    <w:rsid w:val="001542B7"/>
    <w:rsid w:val="00154755"/>
    <w:rsid w:val="00154938"/>
    <w:rsid w:val="0015495E"/>
    <w:rsid w:val="00154BF4"/>
    <w:rsid w:val="00154ED9"/>
    <w:rsid w:val="001550FA"/>
    <w:rsid w:val="00155694"/>
    <w:rsid w:val="0015570A"/>
    <w:rsid w:val="00155B95"/>
    <w:rsid w:val="00155C54"/>
    <w:rsid w:val="001563F0"/>
    <w:rsid w:val="001568D5"/>
    <w:rsid w:val="00157203"/>
    <w:rsid w:val="00157AA6"/>
    <w:rsid w:val="00157DF2"/>
    <w:rsid w:val="00157F7B"/>
    <w:rsid w:val="00160254"/>
    <w:rsid w:val="0016130B"/>
    <w:rsid w:val="00161817"/>
    <w:rsid w:val="00161999"/>
    <w:rsid w:val="001619BE"/>
    <w:rsid w:val="00161E50"/>
    <w:rsid w:val="0016205E"/>
    <w:rsid w:val="00162441"/>
    <w:rsid w:val="00162535"/>
    <w:rsid w:val="00162583"/>
    <w:rsid w:val="00162875"/>
    <w:rsid w:val="001628A0"/>
    <w:rsid w:val="00162F4E"/>
    <w:rsid w:val="00163CA3"/>
    <w:rsid w:val="0016478C"/>
    <w:rsid w:val="00164A7F"/>
    <w:rsid w:val="001662A2"/>
    <w:rsid w:val="00166DA5"/>
    <w:rsid w:val="00167854"/>
    <w:rsid w:val="001708EF"/>
    <w:rsid w:val="00171491"/>
    <w:rsid w:val="00171721"/>
    <w:rsid w:val="001719E1"/>
    <w:rsid w:val="0017234D"/>
    <w:rsid w:val="0017257A"/>
    <w:rsid w:val="00172C87"/>
    <w:rsid w:val="00173496"/>
    <w:rsid w:val="00173F93"/>
    <w:rsid w:val="0017438F"/>
    <w:rsid w:val="00174696"/>
    <w:rsid w:val="001748FB"/>
    <w:rsid w:val="00174B5A"/>
    <w:rsid w:val="00174B89"/>
    <w:rsid w:val="0017501E"/>
    <w:rsid w:val="00175FB9"/>
    <w:rsid w:val="00176B72"/>
    <w:rsid w:val="00176BE6"/>
    <w:rsid w:val="00176DEA"/>
    <w:rsid w:val="00176E05"/>
    <w:rsid w:val="0017760A"/>
    <w:rsid w:val="001776E0"/>
    <w:rsid w:val="001777B4"/>
    <w:rsid w:val="00177B61"/>
    <w:rsid w:val="00180025"/>
    <w:rsid w:val="001803A2"/>
    <w:rsid w:val="0018192E"/>
    <w:rsid w:val="00183A0C"/>
    <w:rsid w:val="00183D97"/>
    <w:rsid w:val="00184005"/>
    <w:rsid w:val="001840BB"/>
    <w:rsid w:val="0018415B"/>
    <w:rsid w:val="00184199"/>
    <w:rsid w:val="00184571"/>
    <w:rsid w:val="0018539D"/>
    <w:rsid w:val="0018547F"/>
    <w:rsid w:val="00185505"/>
    <w:rsid w:val="0018696E"/>
    <w:rsid w:val="00186DD6"/>
    <w:rsid w:val="00187174"/>
    <w:rsid w:val="00187832"/>
    <w:rsid w:val="001878A3"/>
    <w:rsid w:val="00190B3C"/>
    <w:rsid w:val="00190BB1"/>
    <w:rsid w:val="001911F4"/>
    <w:rsid w:val="00191440"/>
    <w:rsid w:val="0019164F"/>
    <w:rsid w:val="001916D5"/>
    <w:rsid w:val="00191D0A"/>
    <w:rsid w:val="00191D20"/>
    <w:rsid w:val="00192870"/>
    <w:rsid w:val="00192DAC"/>
    <w:rsid w:val="001934D1"/>
    <w:rsid w:val="00193711"/>
    <w:rsid w:val="0019374F"/>
    <w:rsid w:val="00193B75"/>
    <w:rsid w:val="00193BD4"/>
    <w:rsid w:val="00193CD1"/>
    <w:rsid w:val="00193D77"/>
    <w:rsid w:val="001940A0"/>
    <w:rsid w:val="00194293"/>
    <w:rsid w:val="00194E16"/>
    <w:rsid w:val="001951D7"/>
    <w:rsid w:val="001954E9"/>
    <w:rsid w:val="001954FD"/>
    <w:rsid w:val="00195749"/>
    <w:rsid w:val="00195A9E"/>
    <w:rsid w:val="00195C92"/>
    <w:rsid w:val="00195D85"/>
    <w:rsid w:val="00195DAA"/>
    <w:rsid w:val="001960FC"/>
    <w:rsid w:val="00196506"/>
    <w:rsid w:val="00197326"/>
    <w:rsid w:val="00197778"/>
    <w:rsid w:val="00197F48"/>
    <w:rsid w:val="001A0006"/>
    <w:rsid w:val="001A0C91"/>
    <w:rsid w:val="001A0DA4"/>
    <w:rsid w:val="001A11EC"/>
    <w:rsid w:val="001A176C"/>
    <w:rsid w:val="001A1FD5"/>
    <w:rsid w:val="001A23D8"/>
    <w:rsid w:val="001A277F"/>
    <w:rsid w:val="001A2F47"/>
    <w:rsid w:val="001A3838"/>
    <w:rsid w:val="001A3A02"/>
    <w:rsid w:val="001A3A39"/>
    <w:rsid w:val="001A3D45"/>
    <w:rsid w:val="001A3F2B"/>
    <w:rsid w:val="001A4BFD"/>
    <w:rsid w:val="001A504A"/>
    <w:rsid w:val="001A56DD"/>
    <w:rsid w:val="001A5FAA"/>
    <w:rsid w:val="001A649D"/>
    <w:rsid w:val="001A69AA"/>
    <w:rsid w:val="001A6A1C"/>
    <w:rsid w:val="001A7417"/>
    <w:rsid w:val="001A7C97"/>
    <w:rsid w:val="001A7F60"/>
    <w:rsid w:val="001A7F84"/>
    <w:rsid w:val="001B0036"/>
    <w:rsid w:val="001B050D"/>
    <w:rsid w:val="001B0783"/>
    <w:rsid w:val="001B0934"/>
    <w:rsid w:val="001B0B05"/>
    <w:rsid w:val="001B0BFB"/>
    <w:rsid w:val="001B0D56"/>
    <w:rsid w:val="001B115D"/>
    <w:rsid w:val="001B143B"/>
    <w:rsid w:val="001B1656"/>
    <w:rsid w:val="001B167A"/>
    <w:rsid w:val="001B1AC7"/>
    <w:rsid w:val="001B239A"/>
    <w:rsid w:val="001B282E"/>
    <w:rsid w:val="001B2905"/>
    <w:rsid w:val="001B3412"/>
    <w:rsid w:val="001B35CC"/>
    <w:rsid w:val="001B372F"/>
    <w:rsid w:val="001B3A9D"/>
    <w:rsid w:val="001B3EF9"/>
    <w:rsid w:val="001B3F08"/>
    <w:rsid w:val="001B4554"/>
    <w:rsid w:val="001B4E1C"/>
    <w:rsid w:val="001B594F"/>
    <w:rsid w:val="001B6026"/>
    <w:rsid w:val="001B67BF"/>
    <w:rsid w:val="001B6ACF"/>
    <w:rsid w:val="001B6C8A"/>
    <w:rsid w:val="001B6D31"/>
    <w:rsid w:val="001B76E5"/>
    <w:rsid w:val="001C0670"/>
    <w:rsid w:val="001C0B5D"/>
    <w:rsid w:val="001C1310"/>
    <w:rsid w:val="001C152A"/>
    <w:rsid w:val="001C1AE9"/>
    <w:rsid w:val="001C1C31"/>
    <w:rsid w:val="001C1D75"/>
    <w:rsid w:val="001C2645"/>
    <w:rsid w:val="001C2ACB"/>
    <w:rsid w:val="001C2F95"/>
    <w:rsid w:val="001C37C8"/>
    <w:rsid w:val="001C3E02"/>
    <w:rsid w:val="001C4275"/>
    <w:rsid w:val="001C42E3"/>
    <w:rsid w:val="001C462A"/>
    <w:rsid w:val="001C4D5D"/>
    <w:rsid w:val="001C546D"/>
    <w:rsid w:val="001C55CF"/>
    <w:rsid w:val="001C56B1"/>
    <w:rsid w:val="001C6043"/>
    <w:rsid w:val="001C61C4"/>
    <w:rsid w:val="001C64D0"/>
    <w:rsid w:val="001C7A2D"/>
    <w:rsid w:val="001C7B71"/>
    <w:rsid w:val="001D07CB"/>
    <w:rsid w:val="001D0889"/>
    <w:rsid w:val="001D08C6"/>
    <w:rsid w:val="001D0CC0"/>
    <w:rsid w:val="001D0CD0"/>
    <w:rsid w:val="001D12C7"/>
    <w:rsid w:val="001D176C"/>
    <w:rsid w:val="001D1991"/>
    <w:rsid w:val="001D1B56"/>
    <w:rsid w:val="001D1C33"/>
    <w:rsid w:val="001D1C8E"/>
    <w:rsid w:val="001D1E34"/>
    <w:rsid w:val="001D290D"/>
    <w:rsid w:val="001D34F0"/>
    <w:rsid w:val="001D37EE"/>
    <w:rsid w:val="001D3E80"/>
    <w:rsid w:val="001D44BE"/>
    <w:rsid w:val="001D4D79"/>
    <w:rsid w:val="001D4F23"/>
    <w:rsid w:val="001D4F8E"/>
    <w:rsid w:val="001D4FE0"/>
    <w:rsid w:val="001D56FC"/>
    <w:rsid w:val="001D5890"/>
    <w:rsid w:val="001D5C10"/>
    <w:rsid w:val="001D5CAB"/>
    <w:rsid w:val="001D6488"/>
    <w:rsid w:val="001D65FB"/>
    <w:rsid w:val="001D6701"/>
    <w:rsid w:val="001D6B3D"/>
    <w:rsid w:val="001D6F01"/>
    <w:rsid w:val="001D7258"/>
    <w:rsid w:val="001D78D4"/>
    <w:rsid w:val="001E0758"/>
    <w:rsid w:val="001E07F6"/>
    <w:rsid w:val="001E0C25"/>
    <w:rsid w:val="001E0C70"/>
    <w:rsid w:val="001E0D85"/>
    <w:rsid w:val="001E0E6B"/>
    <w:rsid w:val="001E1245"/>
    <w:rsid w:val="001E1326"/>
    <w:rsid w:val="001E1E40"/>
    <w:rsid w:val="001E228B"/>
    <w:rsid w:val="001E23BC"/>
    <w:rsid w:val="001E269A"/>
    <w:rsid w:val="001E2C73"/>
    <w:rsid w:val="001E2EC5"/>
    <w:rsid w:val="001E32B0"/>
    <w:rsid w:val="001E37FB"/>
    <w:rsid w:val="001E3F23"/>
    <w:rsid w:val="001E402C"/>
    <w:rsid w:val="001E41F4"/>
    <w:rsid w:val="001E4255"/>
    <w:rsid w:val="001E426B"/>
    <w:rsid w:val="001E4D7F"/>
    <w:rsid w:val="001E4FB1"/>
    <w:rsid w:val="001E520F"/>
    <w:rsid w:val="001E5796"/>
    <w:rsid w:val="001E5929"/>
    <w:rsid w:val="001E66B5"/>
    <w:rsid w:val="001E6DDC"/>
    <w:rsid w:val="001E6E58"/>
    <w:rsid w:val="001F0086"/>
    <w:rsid w:val="001F01F7"/>
    <w:rsid w:val="001F0B77"/>
    <w:rsid w:val="001F0BAF"/>
    <w:rsid w:val="001F0BC1"/>
    <w:rsid w:val="001F0C3C"/>
    <w:rsid w:val="001F1823"/>
    <w:rsid w:val="001F1A57"/>
    <w:rsid w:val="001F1BBF"/>
    <w:rsid w:val="001F1E18"/>
    <w:rsid w:val="001F2330"/>
    <w:rsid w:val="001F27DA"/>
    <w:rsid w:val="001F2A7E"/>
    <w:rsid w:val="001F2B80"/>
    <w:rsid w:val="001F2BC4"/>
    <w:rsid w:val="001F33BB"/>
    <w:rsid w:val="001F352E"/>
    <w:rsid w:val="001F4393"/>
    <w:rsid w:val="001F474F"/>
    <w:rsid w:val="001F5325"/>
    <w:rsid w:val="001F556A"/>
    <w:rsid w:val="001F5D99"/>
    <w:rsid w:val="001F6054"/>
    <w:rsid w:val="001F60BC"/>
    <w:rsid w:val="001F6845"/>
    <w:rsid w:val="001F700A"/>
    <w:rsid w:val="001F7BD5"/>
    <w:rsid w:val="0020015A"/>
    <w:rsid w:val="00200407"/>
    <w:rsid w:val="00200745"/>
    <w:rsid w:val="002014EC"/>
    <w:rsid w:val="00201BF0"/>
    <w:rsid w:val="00201D53"/>
    <w:rsid w:val="00202387"/>
    <w:rsid w:val="0020243E"/>
    <w:rsid w:val="00202CF2"/>
    <w:rsid w:val="00202E88"/>
    <w:rsid w:val="002033B6"/>
    <w:rsid w:val="00203554"/>
    <w:rsid w:val="00203916"/>
    <w:rsid w:val="002042AB"/>
    <w:rsid w:val="00205132"/>
    <w:rsid w:val="002055B0"/>
    <w:rsid w:val="0020581A"/>
    <w:rsid w:val="0020587E"/>
    <w:rsid w:val="00205C26"/>
    <w:rsid w:val="002060C1"/>
    <w:rsid w:val="002065D4"/>
    <w:rsid w:val="00206CA2"/>
    <w:rsid w:val="00206E68"/>
    <w:rsid w:val="00207149"/>
    <w:rsid w:val="00207732"/>
    <w:rsid w:val="002078BB"/>
    <w:rsid w:val="00207EA9"/>
    <w:rsid w:val="00207F8B"/>
    <w:rsid w:val="00210335"/>
    <w:rsid w:val="002106BF"/>
    <w:rsid w:val="00210B89"/>
    <w:rsid w:val="00210D9B"/>
    <w:rsid w:val="002113AE"/>
    <w:rsid w:val="00211713"/>
    <w:rsid w:val="0021174C"/>
    <w:rsid w:val="00211E3B"/>
    <w:rsid w:val="00212908"/>
    <w:rsid w:val="00212E4B"/>
    <w:rsid w:val="0021394C"/>
    <w:rsid w:val="002139F8"/>
    <w:rsid w:val="00213B19"/>
    <w:rsid w:val="0021451D"/>
    <w:rsid w:val="00214C82"/>
    <w:rsid w:val="00215372"/>
    <w:rsid w:val="0021537B"/>
    <w:rsid w:val="00215410"/>
    <w:rsid w:val="002154CC"/>
    <w:rsid w:val="00215937"/>
    <w:rsid w:val="00215941"/>
    <w:rsid w:val="00215A32"/>
    <w:rsid w:val="00215A74"/>
    <w:rsid w:val="00215B19"/>
    <w:rsid w:val="00215BC0"/>
    <w:rsid w:val="00215E2D"/>
    <w:rsid w:val="002160F9"/>
    <w:rsid w:val="0021652C"/>
    <w:rsid w:val="0022044F"/>
    <w:rsid w:val="002209A8"/>
    <w:rsid w:val="002209C2"/>
    <w:rsid w:val="00220B2B"/>
    <w:rsid w:val="00221292"/>
    <w:rsid w:val="002215AF"/>
    <w:rsid w:val="00221653"/>
    <w:rsid w:val="002216F4"/>
    <w:rsid w:val="00221E0E"/>
    <w:rsid w:val="00222194"/>
    <w:rsid w:val="00222577"/>
    <w:rsid w:val="00222871"/>
    <w:rsid w:val="0022346E"/>
    <w:rsid w:val="002234AB"/>
    <w:rsid w:val="00223535"/>
    <w:rsid w:val="00223796"/>
    <w:rsid w:val="00223B04"/>
    <w:rsid w:val="002245D6"/>
    <w:rsid w:val="002248F7"/>
    <w:rsid w:val="00224AA2"/>
    <w:rsid w:val="00224BC8"/>
    <w:rsid w:val="00224BD5"/>
    <w:rsid w:val="0022599A"/>
    <w:rsid w:val="0022599C"/>
    <w:rsid w:val="002259E0"/>
    <w:rsid w:val="00225A94"/>
    <w:rsid w:val="00225CD8"/>
    <w:rsid w:val="00226697"/>
    <w:rsid w:val="00226C2E"/>
    <w:rsid w:val="00226D46"/>
    <w:rsid w:val="00226E7C"/>
    <w:rsid w:val="00227124"/>
    <w:rsid w:val="002300AC"/>
    <w:rsid w:val="002321E3"/>
    <w:rsid w:val="0023233B"/>
    <w:rsid w:val="00232790"/>
    <w:rsid w:val="00232958"/>
    <w:rsid w:val="00233515"/>
    <w:rsid w:val="00233794"/>
    <w:rsid w:val="00233EC0"/>
    <w:rsid w:val="00234466"/>
    <w:rsid w:val="00234E0C"/>
    <w:rsid w:val="00234F84"/>
    <w:rsid w:val="00235629"/>
    <w:rsid w:val="002358FF"/>
    <w:rsid w:val="00235C8A"/>
    <w:rsid w:val="00235CA6"/>
    <w:rsid w:val="0023612E"/>
    <w:rsid w:val="00236268"/>
    <w:rsid w:val="00236395"/>
    <w:rsid w:val="00236A2D"/>
    <w:rsid w:val="00236E08"/>
    <w:rsid w:val="002378B1"/>
    <w:rsid w:val="00237D9D"/>
    <w:rsid w:val="002401F1"/>
    <w:rsid w:val="00240723"/>
    <w:rsid w:val="00240C55"/>
    <w:rsid w:val="00240F66"/>
    <w:rsid w:val="0024184A"/>
    <w:rsid w:val="002418EE"/>
    <w:rsid w:val="0024355F"/>
    <w:rsid w:val="0024357B"/>
    <w:rsid w:val="0024359E"/>
    <w:rsid w:val="00243857"/>
    <w:rsid w:val="00243E46"/>
    <w:rsid w:val="00243EA6"/>
    <w:rsid w:val="002442CC"/>
    <w:rsid w:val="002444D6"/>
    <w:rsid w:val="00244D2A"/>
    <w:rsid w:val="002455C5"/>
    <w:rsid w:val="00245773"/>
    <w:rsid w:val="00245BDF"/>
    <w:rsid w:val="00245FB5"/>
    <w:rsid w:val="002463F9"/>
    <w:rsid w:val="00247782"/>
    <w:rsid w:val="00250243"/>
    <w:rsid w:val="00250B50"/>
    <w:rsid w:val="00250D75"/>
    <w:rsid w:val="00250DB1"/>
    <w:rsid w:val="00250DED"/>
    <w:rsid w:val="002514A8"/>
    <w:rsid w:val="00252003"/>
    <w:rsid w:val="00252C6E"/>
    <w:rsid w:val="00252DCA"/>
    <w:rsid w:val="002538D4"/>
    <w:rsid w:val="00253BDA"/>
    <w:rsid w:val="00253E77"/>
    <w:rsid w:val="0025405B"/>
    <w:rsid w:val="002544E9"/>
    <w:rsid w:val="00255785"/>
    <w:rsid w:val="00255879"/>
    <w:rsid w:val="0025590A"/>
    <w:rsid w:val="00255D87"/>
    <w:rsid w:val="00256011"/>
    <w:rsid w:val="00256071"/>
    <w:rsid w:val="002560CB"/>
    <w:rsid w:val="00256374"/>
    <w:rsid w:val="00256596"/>
    <w:rsid w:val="00256841"/>
    <w:rsid w:val="002568D1"/>
    <w:rsid w:val="002569FE"/>
    <w:rsid w:val="00256D86"/>
    <w:rsid w:val="00256DC8"/>
    <w:rsid w:val="002570A9"/>
    <w:rsid w:val="00257644"/>
    <w:rsid w:val="00257DD2"/>
    <w:rsid w:val="00257F23"/>
    <w:rsid w:val="002601EE"/>
    <w:rsid w:val="00260276"/>
    <w:rsid w:val="00260DE1"/>
    <w:rsid w:val="002615EF"/>
    <w:rsid w:val="0026185A"/>
    <w:rsid w:val="002628E4"/>
    <w:rsid w:val="00262955"/>
    <w:rsid w:val="00263479"/>
    <w:rsid w:val="00263485"/>
    <w:rsid w:val="00263A17"/>
    <w:rsid w:val="002644B0"/>
    <w:rsid w:val="00264695"/>
    <w:rsid w:val="00264C40"/>
    <w:rsid w:val="00264CD8"/>
    <w:rsid w:val="00264FEB"/>
    <w:rsid w:val="00265B29"/>
    <w:rsid w:val="002660A1"/>
    <w:rsid w:val="00266C67"/>
    <w:rsid w:val="00266CAA"/>
    <w:rsid w:val="00267B11"/>
    <w:rsid w:val="00267C8C"/>
    <w:rsid w:val="00267D85"/>
    <w:rsid w:val="00270193"/>
    <w:rsid w:val="00270198"/>
    <w:rsid w:val="002707B6"/>
    <w:rsid w:val="0027094F"/>
    <w:rsid w:val="00270954"/>
    <w:rsid w:val="00271365"/>
    <w:rsid w:val="002715E8"/>
    <w:rsid w:val="002716DB"/>
    <w:rsid w:val="00271820"/>
    <w:rsid w:val="0027209E"/>
    <w:rsid w:val="00272520"/>
    <w:rsid w:val="0027261D"/>
    <w:rsid w:val="002729C8"/>
    <w:rsid w:val="00272EF9"/>
    <w:rsid w:val="002737FB"/>
    <w:rsid w:val="00274146"/>
    <w:rsid w:val="002749ED"/>
    <w:rsid w:val="00274B05"/>
    <w:rsid w:val="00274D46"/>
    <w:rsid w:val="00274F36"/>
    <w:rsid w:val="00274FA3"/>
    <w:rsid w:val="00275326"/>
    <w:rsid w:val="00275698"/>
    <w:rsid w:val="00275B8D"/>
    <w:rsid w:val="00275C8D"/>
    <w:rsid w:val="00275D8E"/>
    <w:rsid w:val="00275EE1"/>
    <w:rsid w:val="00276080"/>
    <w:rsid w:val="0027689D"/>
    <w:rsid w:val="00276C7B"/>
    <w:rsid w:val="002778F8"/>
    <w:rsid w:val="00277C8C"/>
    <w:rsid w:val="00277CBC"/>
    <w:rsid w:val="00277CC4"/>
    <w:rsid w:val="00280694"/>
    <w:rsid w:val="00280738"/>
    <w:rsid w:val="002814D0"/>
    <w:rsid w:val="00281787"/>
    <w:rsid w:val="00281955"/>
    <w:rsid w:val="00281D2A"/>
    <w:rsid w:val="00282428"/>
    <w:rsid w:val="002824C6"/>
    <w:rsid w:val="00282611"/>
    <w:rsid w:val="00282624"/>
    <w:rsid w:val="0028291F"/>
    <w:rsid w:val="00282E16"/>
    <w:rsid w:val="00282FB6"/>
    <w:rsid w:val="00283428"/>
    <w:rsid w:val="00283452"/>
    <w:rsid w:val="00283DA9"/>
    <w:rsid w:val="00283FCE"/>
    <w:rsid w:val="002840F9"/>
    <w:rsid w:val="002843C7"/>
    <w:rsid w:val="0028461C"/>
    <w:rsid w:val="00284655"/>
    <w:rsid w:val="00284E05"/>
    <w:rsid w:val="00284FED"/>
    <w:rsid w:val="002858AF"/>
    <w:rsid w:val="002858F9"/>
    <w:rsid w:val="00285CAD"/>
    <w:rsid w:val="00286990"/>
    <w:rsid w:val="00287139"/>
    <w:rsid w:val="00287478"/>
    <w:rsid w:val="002875AB"/>
    <w:rsid w:val="002876A5"/>
    <w:rsid w:val="00287713"/>
    <w:rsid w:val="00287BE0"/>
    <w:rsid w:val="00287DFC"/>
    <w:rsid w:val="002905DF"/>
    <w:rsid w:val="002906E1"/>
    <w:rsid w:val="00290ADE"/>
    <w:rsid w:val="00290C86"/>
    <w:rsid w:val="0029160C"/>
    <w:rsid w:val="00291877"/>
    <w:rsid w:val="00291B41"/>
    <w:rsid w:val="00292391"/>
    <w:rsid w:val="00292A61"/>
    <w:rsid w:val="00292B35"/>
    <w:rsid w:val="00292C51"/>
    <w:rsid w:val="00292FBE"/>
    <w:rsid w:val="00293177"/>
    <w:rsid w:val="00293509"/>
    <w:rsid w:val="00293E0F"/>
    <w:rsid w:val="00293F02"/>
    <w:rsid w:val="00293FA6"/>
    <w:rsid w:val="002940A5"/>
    <w:rsid w:val="0029411E"/>
    <w:rsid w:val="0029433A"/>
    <w:rsid w:val="0029442A"/>
    <w:rsid w:val="002944AA"/>
    <w:rsid w:val="00294828"/>
    <w:rsid w:val="00294F6A"/>
    <w:rsid w:val="002950E3"/>
    <w:rsid w:val="002950FA"/>
    <w:rsid w:val="002951A0"/>
    <w:rsid w:val="00295265"/>
    <w:rsid w:val="00295537"/>
    <w:rsid w:val="002956EC"/>
    <w:rsid w:val="00295780"/>
    <w:rsid w:val="002959E7"/>
    <w:rsid w:val="00295CB0"/>
    <w:rsid w:val="00295FDD"/>
    <w:rsid w:val="00296BDE"/>
    <w:rsid w:val="0029757D"/>
    <w:rsid w:val="00297967"/>
    <w:rsid w:val="002A045F"/>
    <w:rsid w:val="002A06C9"/>
    <w:rsid w:val="002A089A"/>
    <w:rsid w:val="002A1101"/>
    <w:rsid w:val="002A12D8"/>
    <w:rsid w:val="002A132B"/>
    <w:rsid w:val="002A1B82"/>
    <w:rsid w:val="002A28E0"/>
    <w:rsid w:val="002A2A65"/>
    <w:rsid w:val="002A2D05"/>
    <w:rsid w:val="002A2F0D"/>
    <w:rsid w:val="002A30B5"/>
    <w:rsid w:val="002A30CC"/>
    <w:rsid w:val="002A340A"/>
    <w:rsid w:val="002A3539"/>
    <w:rsid w:val="002A3913"/>
    <w:rsid w:val="002A3929"/>
    <w:rsid w:val="002A3ACB"/>
    <w:rsid w:val="002A3B63"/>
    <w:rsid w:val="002A404A"/>
    <w:rsid w:val="002A4390"/>
    <w:rsid w:val="002A439F"/>
    <w:rsid w:val="002A47AF"/>
    <w:rsid w:val="002A53BA"/>
    <w:rsid w:val="002A58C1"/>
    <w:rsid w:val="002A595F"/>
    <w:rsid w:val="002A5AA0"/>
    <w:rsid w:val="002A623D"/>
    <w:rsid w:val="002A6268"/>
    <w:rsid w:val="002A650B"/>
    <w:rsid w:val="002A6D33"/>
    <w:rsid w:val="002A73FF"/>
    <w:rsid w:val="002A7A79"/>
    <w:rsid w:val="002A7EFF"/>
    <w:rsid w:val="002B051B"/>
    <w:rsid w:val="002B066E"/>
    <w:rsid w:val="002B0E47"/>
    <w:rsid w:val="002B14CC"/>
    <w:rsid w:val="002B1733"/>
    <w:rsid w:val="002B1C8B"/>
    <w:rsid w:val="002B1CC3"/>
    <w:rsid w:val="002B1E21"/>
    <w:rsid w:val="002B1E6C"/>
    <w:rsid w:val="002B24CF"/>
    <w:rsid w:val="002B24E0"/>
    <w:rsid w:val="002B266E"/>
    <w:rsid w:val="002B271D"/>
    <w:rsid w:val="002B2BB7"/>
    <w:rsid w:val="002B307D"/>
    <w:rsid w:val="002B3810"/>
    <w:rsid w:val="002B3AB1"/>
    <w:rsid w:val="002B3DFF"/>
    <w:rsid w:val="002B4298"/>
    <w:rsid w:val="002B44D6"/>
    <w:rsid w:val="002B4CC4"/>
    <w:rsid w:val="002B4D5A"/>
    <w:rsid w:val="002B4E15"/>
    <w:rsid w:val="002B531C"/>
    <w:rsid w:val="002B59A0"/>
    <w:rsid w:val="002B59ED"/>
    <w:rsid w:val="002B5C88"/>
    <w:rsid w:val="002B5DB0"/>
    <w:rsid w:val="002B5ED7"/>
    <w:rsid w:val="002B5EF1"/>
    <w:rsid w:val="002B626E"/>
    <w:rsid w:val="002B69AE"/>
    <w:rsid w:val="002B6E81"/>
    <w:rsid w:val="002B7724"/>
    <w:rsid w:val="002B7881"/>
    <w:rsid w:val="002B7B1F"/>
    <w:rsid w:val="002B7C19"/>
    <w:rsid w:val="002C123E"/>
    <w:rsid w:val="002C13BE"/>
    <w:rsid w:val="002C1B11"/>
    <w:rsid w:val="002C279E"/>
    <w:rsid w:val="002C2A15"/>
    <w:rsid w:val="002C2DDC"/>
    <w:rsid w:val="002C3596"/>
    <w:rsid w:val="002C36FB"/>
    <w:rsid w:val="002C39D6"/>
    <w:rsid w:val="002C3A89"/>
    <w:rsid w:val="002C3EA1"/>
    <w:rsid w:val="002C3ED1"/>
    <w:rsid w:val="002C4198"/>
    <w:rsid w:val="002C44F5"/>
    <w:rsid w:val="002C475F"/>
    <w:rsid w:val="002C477B"/>
    <w:rsid w:val="002C4F44"/>
    <w:rsid w:val="002C4FE4"/>
    <w:rsid w:val="002C532F"/>
    <w:rsid w:val="002C591F"/>
    <w:rsid w:val="002C5EEB"/>
    <w:rsid w:val="002C63BE"/>
    <w:rsid w:val="002C65BC"/>
    <w:rsid w:val="002C67E4"/>
    <w:rsid w:val="002C680E"/>
    <w:rsid w:val="002C6BE1"/>
    <w:rsid w:val="002C7190"/>
    <w:rsid w:val="002C7986"/>
    <w:rsid w:val="002C7D23"/>
    <w:rsid w:val="002C7E4B"/>
    <w:rsid w:val="002D09B3"/>
    <w:rsid w:val="002D0E5F"/>
    <w:rsid w:val="002D0ED0"/>
    <w:rsid w:val="002D167C"/>
    <w:rsid w:val="002D1795"/>
    <w:rsid w:val="002D2044"/>
    <w:rsid w:val="002D2A32"/>
    <w:rsid w:val="002D3E92"/>
    <w:rsid w:val="002D4BE6"/>
    <w:rsid w:val="002D4CE7"/>
    <w:rsid w:val="002D576C"/>
    <w:rsid w:val="002D57DB"/>
    <w:rsid w:val="002D5A37"/>
    <w:rsid w:val="002D6303"/>
    <w:rsid w:val="002D6388"/>
    <w:rsid w:val="002D7346"/>
    <w:rsid w:val="002D7C13"/>
    <w:rsid w:val="002D7C95"/>
    <w:rsid w:val="002D7E50"/>
    <w:rsid w:val="002D7F78"/>
    <w:rsid w:val="002E00B3"/>
    <w:rsid w:val="002E0F78"/>
    <w:rsid w:val="002E1089"/>
    <w:rsid w:val="002E138B"/>
    <w:rsid w:val="002E1A6D"/>
    <w:rsid w:val="002E1D87"/>
    <w:rsid w:val="002E2184"/>
    <w:rsid w:val="002E21B4"/>
    <w:rsid w:val="002E2219"/>
    <w:rsid w:val="002E2DDE"/>
    <w:rsid w:val="002E2E70"/>
    <w:rsid w:val="002E2FFA"/>
    <w:rsid w:val="002E3246"/>
    <w:rsid w:val="002E34C6"/>
    <w:rsid w:val="002E36EC"/>
    <w:rsid w:val="002E37E5"/>
    <w:rsid w:val="002E44A6"/>
    <w:rsid w:val="002E4D7E"/>
    <w:rsid w:val="002E5645"/>
    <w:rsid w:val="002E56C0"/>
    <w:rsid w:val="002E5A11"/>
    <w:rsid w:val="002E5ED9"/>
    <w:rsid w:val="002E694A"/>
    <w:rsid w:val="002E69A8"/>
    <w:rsid w:val="002E6B0E"/>
    <w:rsid w:val="002E708C"/>
    <w:rsid w:val="002E711D"/>
    <w:rsid w:val="002E7169"/>
    <w:rsid w:val="002E7444"/>
    <w:rsid w:val="002E7AF5"/>
    <w:rsid w:val="002E7B56"/>
    <w:rsid w:val="002F05DE"/>
    <w:rsid w:val="002F08ED"/>
    <w:rsid w:val="002F1E1A"/>
    <w:rsid w:val="002F1F12"/>
    <w:rsid w:val="002F1FEC"/>
    <w:rsid w:val="002F2BE2"/>
    <w:rsid w:val="002F2D64"/>
    <w:rsid w:val="002F3267"/>
    <w:rsid w:val="002F32EF"/>
    <w:rsid w:val="002F3DBD"/>
    <w:rsid w:val="002F3E36"/>
    <w:rsid w:val="002F3F72"/>
    <w:rsid w:val="002F4062"/>
    <w:rsid w:val="002F4095"/>
    <w:rsid w:val="002F44FD"/>
    <w:rsid w:val="002F45DB"/>
    <w:rsid w:val="002F58DE"/>
    <w:rsid w:val="002F598B"/>
    <w:rsid w:val="002F5D4E"/>
    <w:rsid w:val="002F6791"/>
    <w:rsid w:val="002F684E"/>
    <w:rsid w:val="002F6C69"/>
    <w:rsid w:val="002F6DE2"/>
    <w:rsid w:val="002F74D7"/>
    <w:rsid w:val="002F77CF"/>
    <w:rsid w:val="002F7AD2"/>
    <w:rsid w:val="002F7E14"/>
    <w:rsid w:val="003002EB"/>
    <w:rsid w:val="00300375"/>
    <w:rsid w:val="00300C11"/>
    <w:rsid w:val="00301134"/>
    <w:rsid w:val="0030156C"/>
    <w:rsid w:val="00302299"/>
    <w:rsid w:val="003023E4"/>
    <w:rsid w:val="00302BAC"/>
    <w:rsid w:val="00303279"/>
    <w:rsid w:val="00303396"/>
    <w:rsid w:val="00303D7A"/>
    <w:rsid w:val="00303DC2"/>
    <w:rsid w:val="00303FA6"/>
    <w:rsid w:val="00304221"/>
    <w:rsid w:val="00304742"/>
    <w:rsid w:val="00304924"/>
    <w:rsid w:val="00304A77"/>
    <w:rsid w:val="00304F0E"/>
    <w:rsid w:val="0030501C"/>
    <w:rsid w:val="003055BA"/>
    <w:rsid w:val="00305838"/>
    <w:rsid w:val="00305A61"/>
    <w:rsid w:val="00305D9B"/>
    <w:rsid w:val="00305FE1"/>
    <w:rsid w:val="0030600F"/>
    <w:rsid w:val="00306245"/>
    <w:rsid w:val="003062AB"/>
    <w:rsid w:val="00306834"/>
    <w:rsid w:val="00306843"/>
    <w:rsid w:val="0030735E"/>
    <w:rsid w:val="003077DA"/>
    <w:rsid w:val="00307F8E"/>
    <w:rsid w:val="00310217"/>
    <w:rsid w:val="00310636"/>
    <w:rsid w:val="0031076C"/>
    <w:rsid w:val="00310A94"/>
    <w:rsid w:val="00310C35"/>
    <w:rsid w:val="00311078"/>
    <w:rsid w:val="003119C7"/>
    <w:rsid w:val="00311B31"/>
    <w:rsid w:val="003121DF"/>
    <w:rsid w:val="0031223F"/>
    <w:rsid w:val="00312B54"/>
    <w:rsid w:val="00312F86"/>
    <w:rsid w:val="00314340"/>
    <w:rsid w:val="00314CA5"/>
    <w:rsid w:val="003154D0"/>
    <w:rsid w:val="003154D9"/>
    <w:rsid w:val="003164BE"/>
    <w:rsid w:val="003166B0"/>
    <w:rsid w:val="003170A6"/>
    <w:rsid w:val="00317224"/>
    <w:rsid w:val="0031724B"/>
    <w:rsid w:val="003174AE"/>
    <w:rsid w:val="003204F4"/>
    <w:rsid w:val="00320B6E"/>
    <w:rsid w:val="00320EF3"/>
    <w:rsid w:val="00321B53"/>
    <w:rsid w:val="00322810"/>
    <w:rsid w:val="003229D5"/>
    <w:rsid w:val="00322A5E"/>
    <w:rsid w:val="00322AE5"/>
    <w:rsid w:val="00323538"/>
    <w:rsid w:val="00323EFB"/>
    <w:rsid w:val="0032457D"/>
    <w:rsid w:val="00324D4A"/>
    <w:rsid w:val="00324F05"/>
    <w:rsid w:val="00325093"/>
    <w:rsid w:val="00325285"/>
    <w:rsid w:val="003255B2"/>
    <w:rsid w:val="00325B1E"/>
    <w:rsid w:val="00326921"/>
    <w:rsid w:val="00326A10"/>
    <w:rsid w:val="00326A3B"/>
    <w:rsid w:val="00326C11"/>
    <w:rsid w:val="00326DC0"/>
    <w:rsid w:val="00326EA5"/>
    <w:rsid w:val="00326FE0"/>
    <w:rsid w:val="003272AA"/>
    <w:rsid w:val="003273FF"/>
    <w:rsid w:val="003274A7"/>
    <w:rsid w:val="00327A20"/>
    <w:rsid w:val="0033023C"/>
    <w:rsid w:val="00330283"/>
    <w:rsid w:val="003302DA"/>
    <w:rsid w:val="00331046"/>
    <w:rsid w:val="00331511"/>
    <w:rsid w:val="003319E3"/>
    <w:rsid w:val="003325EF"/>
    <w:rsid w:val="00332837"/>
    <w:rsid w:val="00333484"/>
    <w:rsid w:val="003339DB"/>
    <w:rsid w:val="00333E45"/>
    <w:rsid w:val="0033445F"/>
    <w:rsid w:val="00334463"/>
    <w:rsid w:val="003344C2"/>
    <w:rsid w:val="003345F1"/>
    <w:rsid w:val="00334996"/>
    <w:rsid w:val="003353ED"/>
    <w:rsid w:val="0033543B"/>
    <w:rsid w:val="0033579E"/>
    <w:rsid w:val="00336334"/>
    <w:rsid w:val="003363FD"/>
    <w:rsid w:val="00336887"/>
    <w:rsid w:val="00336958"/>
    <w:rsid w:val="00337C86"/>
    <w:rsid w:val="00337ED5"/>
    <w:rsid w:val="00337F3A"/>
    <w:rsid w:val="00337FAF"/>
    <w:rsid w:val="003408F4"/>
    <w:rsid w:val="003409E5"/>
    <w:rsid w:val="003410F4"/>
    <w:rsid w:val="00341228"/>
    <w:rsid w:val="00341DA5"/>
    <w:rsid w:val="0034245F"/>
    <w:rsid w:val="00342944"/>
    <w:rsid w:val="003429AC"/>
    <w:rsid w:val="00342A53"/>
    <w:rsid w:val="00342EFA"/>
    <w:rsid w:val="0034326E"/>
    <w:rsid w:val="003438E3"/>
    <w:rsid w:val="003441F7"/>
    <w:rsid w:val="00344259"/>
    <w:rsid w:val="0034455B"/>
    <w:rsid w:val="0034479A"/>
    <w:rsid w:val="00345267"/>
    <w:rsid w:val="003453B4"/>
    <w:rsid w:val="00345716"/>
    <w:rsid w:val="0034622E"/>
    <w:rsid w:val="0034699F"/>
    <w:rsid w:val="00346B1B"/>
    <w:rsid w:val="00347A8E"/>
    <w:rsid w:val="00347BFD"/>
    <w:rsid w:val="00350316"/>
    <w:rsid w:val="003506A1"/>
    <w:rsid w:val="00351515"/>
    <w:rsid w:val="0035169A"/>
    <w:rsid w:val="003517F0"/>
    <w:rsid w:val="003518A7"/>
    <w:rsid w:val="00351BAD"/>
    <w:rsid w:val="00352778"/>
    <w:rsid w:val="00352A79"/>
    <w:rsid w:val="00353066"/>
    <w:rsid w:val="003538E7"/>
    <w:rsid w:val="00353DC3"/>
    <w:rsid w:val="00354EB3"/>
    <w:rsid w:val="0035596F"/>
    <w:rsid w:val="00356478"/>
    <w:rsid w:val="0035651A"/>
    <w:rsid w:val="003566CB"/>
    <w:rsid w:val="0035674E"/>
    <w:rsid w:val="00356D0B"/>
    <w:rsid w:val="003575EC"/>
    <w:rsid w:val="00357B42"/>
    <w:rsid w:val="00357C35"/>
    <w:rsid w:val="00357DF9"/>
    <w:rsid w:val="00357E72"/>
    <w:rsid w:val="0036024D"/>
    <w:rsid w:val="00360331"/>
    <w:rsid w:val="00360AA6"/>
    <w:rsid w:val="00360DBA"/>
    <w:rsid w:val="00361A26"/>
    <w:rsid w:val="00361CEE"/>
    <w:rsid w:val="00361FEB"/>
    <w:rsid w:val="003623A9"/>
    <w:rsid w:val="003626C4"/>
    <w:rsid w:val="00362A3B"/>
    <w:rsid w:val="00362AB9"/>
    <w:rsid w:val="00363069"/>
    <w:rsid w:val="003630EB"/>
    <w:rsid w:val="003633C4"/>
    <w:rsid w:val="00363683"/>
    <w:rsid w:val="003638BB"/>
    <w:rsid w:val="00363C6B"/>
    <w:rsid w:val="003644E8"/>
    <w:rsid w:val="00364F62"/>
    <w:rsid w:val="00364FA4"/>
    <w:rsid w:val="00365789"/>
    <w:rsid w:val="00366399"/>
    <w:rsid w:val="0036690B"/>
    <w:rsid w:val="00366A88"/>
    <w:rsid w:val="00366AB3"/>
    <w:rsid w:val="00366AED"/>
    <w:rsid w:val="003678E1"/>
    <w:rsid w:val="00367DE2"/>
    <w:rsid w:val="00367DFE"/>
    <w:rsid w:val="003705B5"/>
    <w:rsid w:val="003706F0"/>
    <w:rsid w:val="00370AB4"/>
    <w:rsid w:val="00370B17"/>
    <w:rsid w:val="003717F6"/>
    <w:rsid w:val="00371A36"/>
    <w:rsid w:val="00371A6E"/>
    <w:rsid w:val="00371D43"/>
    <w:rsid w:val="0037276C"/>
    <w:rsid w:val="003727A7"/>
    <w:rsid w:val="00373057"/>
    <w:rsid w:val="003730F4"/>
    <w:rsid w:val="003732F4"/>
    <w:rsid w:val="003732F9"/>
    <w:rsid w:val="0037358B"/>
    <w:rsid w:val="003735A9"/>
    <w:rsid w:val="0037367F"/>
    <w:rsid w:val="00373823"/>
    <w:rsid w:val="00373C38"/>
    <w:rsid w:val="00373DAE"/>
    <w:rsid w:val="00373F3B"/>
    <w:rsid w:val="003749BC"/>
    <w:rsid w:val="00374D76"/>
    <w:rsid w:val="00374DEF"/>
    <w:rsid w:val="003754E5"/>
    <w:rsid w:val="00375C5A"/>
    <w:rsid w:val="003760BA"/>
    <w:rsid w:val="00376A9D"/>
    <w:rsid w:val="00376E73"/>
    <w:rsid w:val="003775A1"/>
    <w:rsid w:val="00377994"/>
    <w:rsid w:val="003805F4"/>
    <w:rsid w:val="00380622"/>
    <w:rsid w:val="00380773"/>
    <w:rsid w:val="0038113D"/>
    <w:rsid w:val="00381965"/>
    <w:rsid w:val="00381D00"/>
    <w:rsid w:val="00381E5E"/>
    <w:rsid w:val="00382137"/>
    <w:rsid w:val="003825B9"/>
    <w:rsid w:val="0038290F"/>
    <w:rsid w:val="00383288"/>
    <w:rsid w:val="003838A7"/>
    <w:rsid w:val="003841D9"/>
    <w:rsid w:val="00384285"/>
    <w:rsid w:val="003843CF"/>
    <w:rsid w:val="00384416"/>
    <w:rsid w:val="00384823"/>
    <w:rsid w:val="00385FAC"/>
    <w:rsid w:val="00386311"/>
    <w:rsid w:val="003864E6"/>
    <w:rsid w:val="00386766"/>
    <w:rsid w:val="00387153"/>
    <w:rsid w:val="003871ED"/>
    <w:rsid w:val="003875CB"/>
    <w:rsid w:val="00390144"/>
    <w:rsid w:val="003905C9"/>
    <w:rsid w:val="0039102B"/>
    <w:rsid w:val="00391437"/>
    <w:rsid w:val="003919E1"/>
    <w:rsid w:val="00391B95"/>
    <w:rsid w:val="00391BB1"/>
    <w:rsid w:val="00391FE8"/>
    <w:rsid w:val="0039222C"/>
    <w:rsid w:val="00392B85"/>
    <w:rsid w:val="00392D1D"/>
    <w:rsid w:val="00393B57"/>
    <w:rsid w:val="003940D2"/>
    <w:rsid w:val="0039430F"/>
    <w:rsid w:val="003943D4"/>
    <w:rsid w:val="003946CF"/>
    <w:rsid w:val="00394836"/>
    <w:rsid w:val="003952A4"/>
    <w:rsid w:val="00395B33"/>
    <w:rsid w:val="00395C35"/>
    <w:rsid w:val="00396450"/>
    <w:rsid w:val="003964A0"/>
    <w:rsid w:val="00396B78"/>
    <w:rsid w:val="003973C4"/>
    <w:rsid w:val="003978AF"/>
    <w:rsid w:val="00397955"/>
    <w:rsid w:val="00397B8B"/>
    <w:rsid w:val="00397FD0"/>
    <w:rsid w:val="003A00BC"/>
    <w:rsid w:val="003A03BE"/>
    <w:rsid w:val="003A05A6"/>
    <w:rsid w:val="003A0CDB"/>
    <w:rsid w:val="003A0EEF"/>
    <w:rsid w:val="003A1C4C"/>
    <w:rsid w:val="003A1C8B"/>
    <w:rsid w:val="003A1E87"/>
    <w:rsid w:val="003A1F27"/>
    <w:rsid w:val="003A1F74"/>
    <w:rsid w:val="003A223D"/>
    <w:rsid w:val="003A2850"/>
    <w:rsid w:val="003A3311"/>
    <w:rsid w:val="003A3608"/>
    <w:rsid w:val="003A3655"/>
    <w:rsid w:val="003A3680"/>
    <w:rsid w:val="003A3B95"/>
    <w:rsid w:val="003A3CD9"/>
    <w:rsid w:val="003A4047"/>
    <w:rsid w:val="003A486E"/>
    <w:rsid w:val="003A4A95"/>
    <w:rsid w:val="003A4CF2"/>
    <w:rsid w:val="003A5090"/>
    <w:rsid w:val="003A529A"/>
    <w:rsid w:val="003A5563"/>
    <w:rsid w:val="003A5781"/>
    <w:rsid w:val="003A57E0"/>
    <w:rsid w:val="003A5F2E"/>
    <w:rsid w:val="003A66EF"/>
    <w:rsid w:val="003A673E"/>
    <w:rsid w:val="003A678F"/>
    <w:rsid w:val="003A7304"/>
    <w:rsid w:val="003A7AD2"/>
    <w:rsid w:val="003A7ED5"/>
    <w:rsid w:val="003B0B91"/>
    <w:rsid w:val="003B1184"/>
    <w:rsid w:val="003B134C"/>
    <w:rsid w:val="003B1796"/>
    <w:rsid w:val="003B2076"/>
    <w:rsid w:val="003B2833"/>
    <w:rsid w:val="003B2A58"/>
    <w:rsid w:val="003B30F1"/>
    <w:rsid w:val="003B3580"/>
    <w:rsid w:val="003B3DB4"/>
    <w:rsid w:val="003B43C4"/>
    <w:rsid w:val="003B4778"/>
    <w:rsid w:val="003B47D6"/>
    <w:rsid w:val="003B5125"/>
    <w:rsid w:val="003B5483"/>
    <w:rsid w:val="003B54A0"/>
    <w:rsid w:val="003B5C72"/>
    <w:rsid w:val="003B5C87"/>
    <w:rsid w:val="003B5F0D"/>
    <w:rsid w:val="003B5F5D"/>
    <w:rsid w:val="003B5FD8"/>
    <w:rsid w:val="003B667E"/>
    <w:rsid w:val="003B66AE"/>
    <w:rsid w:val="003B6C95"/>
    <w:rsid w:val="003B6E05"/>
    <w:rsid w:val="003B700A"/>
    <w:rsid w:val="003B7258"/>
    <w:rsid w:val="003B73FF"/>
    <w:rsid w:val="003B7986"/>
    <w:rsid w:val="003B7C13"/>
    <w:rsid w:val="003C05B0"/>
    <w:rsid w:val="003C07B8"/>
    <w:rsid w:val="003C0959"/>
    <w:rsid w:val="003C0E09"/>
    <w:rsid w:val="003C0EDB"/>
    <w:rsid w:val="003C1B34"/>
    <w:rsid w:val="003C2BFA"/>
    <w:rsid w:val="003C2CCC"/>
    <w:rsid w:val="003C31FC"/>
    <w:rsid w:val="003C3242"/>
    <w:rsid w:val="003C343F"/>
    <w:rsid w:val="003C3505"/>
    <w:rsid w:val="003C35EB"/>
    <w:rsid w:val="003C3679"/>
    <w:rsid w:val="003C3794"/>
    <w:rsid w:val="003C3C69"/>
    <w:rsid w:val="003C47DC"/>
    <w:rsid w:val="003C4B5F"/>
    <w:rsid w:val="003C4DD3"/>
    <w:rsid w:val="003C4DFC"/>
    <w:rsid w:val="003C5881"/>
    <w:rsid w:val="003C5EAD"/>
    <w:rsid w:val="003C6943"/>
    <w:rsid w:val="003C69D5"/>
    <w:rsid w:val="003C6CEF"/>
    <w:rsid w:val="003C6F2A"/>
    <w:rsid w:val="003C7115"/>
    <w:rsid w:val="003C775B"/>
    <w:rsid w:val="003C7901"/>
    <w:rsid w:val="003C7908"/>
    <w:rsid w:val="003C7B89"/>
    <w:rsid w:val="003C7F58"/>
    <w:rsid w:val="003D0125"/>
    <w:rsid w:val="003D04E6"/>
    <w:rsid w:val="003D0692"/>
    <w:rsid w:val="003D069D"/>
    <w:rsid w:val="003D14C0"/>
    <w:rsid w:val="003D164E"/>
    <w:rsid w:val="003D2491"/>
    <w:rsid w:val="003D315A"/>
    <w:rsid w:val="003D3242"/>
    <w:rsid w:val="003D330B"/>
    <w:rsid w:val="003D34B7"/>
    <w:rsid w:val="003D389C"/>
    <w:rsid w:val="003D3B9F"/>
    <w:rsid w:val="003D407B"/>
    <w:rsid w:val="003D4540"/>
    <w:rsid w:val="003D4C7A"/>
    <w:rsid w:val="003D53AF"/>
    <w:rsid w:val="003D567E"/>
    <w:rsid w:val="003D5808"/>
    <w:rsid w:val="003D58ED"/>
    <w:rsid w:val="003D5EE6"/>
    <w:rsid w:val="003D6489"/>
    <w:rsid w:val="003D6EBB"/>
    <w:rsid w:val="003D6F66"/>
    <w:rsid w:val="003D6FB6"/>
    <w:rsid w:val="003D702D"/>
    <w:rsid w:val="003D703D"/>
    <w:rsid w:val="003D73F3"/>
    <w:rsid w:val="003E0D0B"/>
    <w:rsid w:val="003E0E7E"/>
    <w:rsid w:val="003E0F16"/>
    <w:rsid w:val="003E0F65"/>
    <w:rsid w:val="003E1577"/>
    <w:rsid w:val="003E1769"/>
    <w:rsid w:val="003E22A0"/>
    <w:rsid w:val="003E2691"/>
    <w:rsid w:val="003E32F2"/>
    <w:rsid w:val="003E3451"/>
    <w:rsid w:val="003E36A4"/>
    <w:rsid w:val="003E3708"/>
    <w:rsid w:val="003E47A2"/>
    <w:rsid w:val="003E4E3F"/>
    <w:rsid w:val="003E50AB"/>
    <w:rsid w:val="003E5E94"/>
    <w:rsid w:val="003E658C"/>
    <w:rsid w:val="003E66DA"/>
    <w:rsid w:val="003E7131"/>
    <w:rsid w:val="003E749E"/>
    <w:rsid w:val="003E788D"/>
    <w:rsid w:val="003F0080"/>
    <w:rsid w:val="003F00EC"/>
    <w:rsid w:val="003F0516"/>
    <w:rsid w:val="003F082B"/>
    <w:rsid w:val="003F0AB9"/>
    <w:rsid w:val="003F11A1"/>
    <w:rsid w:val="003F1222"/>
    <w:rsid w:val="003F1AEC"/>
    <w:rsid w:val="003F1EA2"/>
    <w:rsid w:val="003F1EB5"/>
    <w:rsid w:val="003F23B1"/>
    <w:rsid w:val="003F24D2"/>
    <w:rsid w:val="003F25A9"/>
    <w:rsid w:val="003F2B89"/>
    <w:rsid w:val="003F2D30"/>
    <w:rsid w:val="003F3492"/>
    <w:rsid w:val="003F3A9E"/>
    <w:rsid w:val="003F3EED"/>
    <w:rsid w:val="003F42ED"/>
    <w:rsid w:val="003F4A7D"/>
    <w:rsid w:val="003F5013"/>
    <w:rsid w:val="003F522E"/>
    <w:rsid w:val="003F5615"/>
    <w:rsid w:val="003F5C7F"/>
    <w:rsid w:val="003F5DBB"/>
    <w:rsid w:val="003F6510"/>
    <w:rsid w:val="003F663B"/>
    <w:rsid w:val="003F7513"/>
    <w:rsid w:val="003F76B2"/>
    <w:rsid w:val="003F79C4"/>
    <w:rsid w:val="003F7C71"/>
    <w:rsid w:val="0040013D"/>
    <w:rsid w:val="004001DD"/>
    <w:rsid w:val="00400FFB"/>
    <w:rsid w:val="004013C2"/>
    <w:rsid w:val="004016DA"/>
    <w:rsid w:val="00401789"/>
    <w:rsid w:val="004018CB"/>
    <w:rsid w:val="004023A5"/>
    <w:rsid w:val="004026AC"/>
    <w:rsid w:val="00402F8B"/>
    <w:rsid w:val="004032E0"/>
    <w:rsid w:val="00403DAA"/>
    <w:rsid w:val="00403DF8"/>
    <w:rsid w:val="00404257"/>
    <w:rsid w:val="004051ED"/>
    <w:rsid w:val="004055E3"/>
    <w:rsid w:val="00405B15"/>
    <w:rsid w:val="00405FEA"/>
    <w:rsid w:val="00405FF0"/>
    <w:rsid w:val="004060D3"/>
    <w:rsid w:val="00406B7C"/>
    <w:rsid w:val="00406CC7"/>
    <w:rsid w:val="004075E0"/>
    <w:rsid w:val="0040762E"/>
    <w:rsid w:val="00407F3A"/>
    <w:rsid w:val="004100D9"/>
    <w:rsid w:val="0041066D"/>
    <w:rsid w:val="00410862"/>
    <w:rsid w:val="00410CC5"/>
    <w:rsid w:val="004116DA"/>
    <w:rsid w:val="00412003"/>
    <w:rsid w:val="004122F3"/>
    <w:rsid w:val="00412913"/>
    <w:rsid w:val="00412DD3"/>
    <w:rsid w:val="00412FA6"/>
    <w:rsid w:val="00413057"/>
    <w:rsid w:val="004132CF"/>
    <w:rsid w:val="004132DC"/>
    <w:rsid w:val="0041351F"/>
    <w:rsid w:val="0041389E"/>
    <w:rsid w:val="00413EEE"/>
    <w:rsid w:val="00414701"/>
    <w:rsid w:val="004150A8"/>
    <w:rsid w:val="004151C2"/>
    <w:rsid w:val="0041551E"/>
    <w:rsid w:val="0041553D"/>
    <w:rsid w:val="0041575F"/>
    <w:rsid w:val="00415BF0"/>
    <w:rsid w:val="00415EAC"/>
    <w:rsid w:val="00415FBC"/>
    <w:rsid w:val="00416170"/>
    <w:rsid w:val="004165F1"/>
    <w:rsid w:val="0041683B"/>
    <w:rsid w:val="00416F3F"/>
    <w:rsid w:val="00416FE5"/>
    <w:rsid w:val="00417482"/>
    <w:rsid w:val="00417498"/>
    <w:rsid w:val="00417AD9"/>
    <w:rsid w:val="00417B84"/>
    <w:rsid w:val="00420C02"/>
    <w:rsid w:val="00420F4E"/>
    <w:rsid w:val="004210D3"/>
    <w:rsid w:val="00421239"/>
    <w:rsid w:val="00421CE8"/>
    <w:rsid w:val="004226FA"/>
    <w:rsid w:val="004231BB"/>
    <w:rsid w:val="00423391"/>
    <w:rsid w:val="00423948"/>
    <w:rsid w:val="00424280"/>
    <w:rsid w:val="00424295"/>
    <w:rsid w:val="00424649"/>
    <w:rsid w:val="004246AD"/>
    <w:rsid w:val="00424873"/>
    <w:rsid w:val="00424EFA"/>
    <w:rsid w:val="004254FB"/>
    <w:rsid w:val="0042589F"/>
    <w:rsid w:val="0042669B"/>
    <w:rsid w:val="00426DB5"/>
    <w:rsid w:val="0042724F"/>
    <w:rsid w:val="00427378"/>
    <w:rsid w:val="0042789B"/>
    <w:rsid w:val="0042799E"/>
    <w:rsid w:val="00427A2B"/>
    <w:rsid w:val="00427C40"/>
    <w:rsid w:val="00427CBB"/>
    <w:rsid w:val="0043017E"/>
    <w:rsid w:val="0043038B"/>
    <w:rsid w:val="004304A1"/>
    <w:rsid w:val="00430688"/>
    <w:rsid w:val="004309D7"/>
    <w:rsid w:val="00430DE2"/>
    <w:rsid w:val="00430EE4"/>
    <w:rsid w:val="004312CF"/>
    <w:rsid w:val="00431969"/>
    <w:rsid w:val="004325A7"/>
    <w:rsid w:val="00432BD3"/>
    <w:rsid w:val="004347CA"/>
    <w:rsid w:val="00434D59"/>
    <w:rsid w:val="00435209"/>
    <w:rsid w:val="004358D6"/>
    <w:rsid w:val="00435ADF"/>
    <w:rsid w:val="0043635E"/>
    <w:rsid w:val="0043646A"/>
    <w:rsid w:val="00436829"/>
    <w:rsid w:val="00436A01"/>
    <w:rsid w:val="00436B3A"/>
    <w:rsid w:val="00437E0F"/>
    <w:rsid w:val="00440DA4"/>
    <w:rsid w:val="00440F47"/>
    <w:rsid w:val="0044179D"/>
    <w:rsid w:val="00442BA0"/>
    <w:rsid w:val="00443203"/>
    <w:rsid w:val="004433BE"/>
    <w:rsid w:val="004433D8"/>
    <w:rsid w:val="004439B6"/>
    <w:rsid w:val="00443D38"/>
    <w:rsid w:val="00444082"/>
    <w:rsid w:val="00444694"/>
    <w:rsid w:val="004448C7"/>
    <w:rsid w:val="00444E76"/>
    <w:rsid w:val="00445756"/>
    <w:rsid w:val="00445AC2"/>
    <w:rsid w:val="00445D42"/>
    <w:rsid w:val="00445F63"/>
    <w:rsid w:val="004466B6"/>
    <w:rsid w:val="00447FA8"/>
    <w:rsid w:val="004509A1"/>
    <w:rsid w:val="00452B6F"/>
    <w:rsid w:val="00452D64"/>
    <w:rsid w:val="004533D1"/>
    <w:rsid w:val="00453691"/>
    <w:rsid w:val="00453CF2"/>
    <w:rsid w:val="00453F81"/>
    <w:rsid w:val="0045484B"/>
    <w:rsid w:val="004559E1"/>
    <w:rsid w:val="00456515"/>
    <w:rsid w:val="0045656D"/>
    <w:rsid w:val="0045695F"/>
    <w:rsid w:val="00456D2A"/>
    <w:rsid w:val="00456D68"/>
    <w:rsid w:val="00456EA3"/>
    <w:rsid w:val="00457526"/>
    <w:rsid w:val="00457534"/>
    <w:rsid w:val="004575A7"/>
    <w:rsid w:val="004579C9"/>
    <w:rsid w:val="00460AB5"/>
    <w:rsid w:val="00460C43"/>
    <w:rsid w:val="00460CDF"/>
    <w:rsid w:val="00461285"/>
    <w:rsid w:val="00461351"/>
    <w:rsid w:val="00462097"/>
    <w:rsid w:val="004622AD"/>
    <w:rsid w:val="00462538"/>
    <w:rsid w:val="0046258D"/>
    <w:rsid w:val="00462708"/>
    <w:rsid w:val="00462BBE"/>
    <w:rsid w:val="00462CAD"/>
    <w:rsid w:val="004632D4"/>
    <w:rsid w:val="0046340C"/>
    <w:rsid w:val="0046345E"/>
    <w:rsid w:val="00463ABE"/>
    <w:rsid w:val="00464029"/>
    <w:rsid w:val="004647AD"/>
    <w:rsid w:val="00464CEB"/>
    <w:rsid w:val="00464EBA"/>
    <w:rsid w:val="00465AA2"/>
    <w:rsid w:val="00465B24"/>
    <w:rsid w:val="00465BD8"/>
    <w:rsid w:val="00465D48"/>
    <w:rsid w:val="004663E3"/>
    <w:rsid w:val="00466DB4"/>
    <w:rsid w:val="00466EBB"/>
    <w:rsid w:val="004679D2"/>
    <w:rsid w:val="00467A58"/>
    <w:rsid w:val="00467AE4"/>
    <w:rsid w:val="00467B0F"/>
    <w:rsid w:val="00470079"/>
    <w:rsid w:val="004703E9"/>
    <w:rsid w:val="004705D5"/>
    <w:rsid w:val="00470941"/>
    <w:rsid w:val="0047094E"/>
    <w:rsid w:val="00470B4F"/>
    <w:rsid w:val="00470BF4"/>
    <w:rsid w:val="00471969"/>
    <w:rsid w:val="00471FB2"/>
    <w:rsid w:val="0047220B"/>
    <w:rsid w:val="0047220C"/>
    <w:rsid w:val="00472795"/>
    <w:rsid w:val="00472AA4"/>
    <w:rsid w:val="00473B37"/>
    <w:rsid w:val="004740B3"/>
    <w:rsid w:val="00474270"/>
    <w:rsid w:val="004747BC"/>
    <w:rsid w:val="00474AE8"/>
    <w:rsid w:val="00474D0D"/>
    <w:rsid w:val="00474DBE"/>
    <w:rsid w:val="00475209"/>
    <w:rsid w:val="00475611"/>
    <w:rsid w:val="004757E1"/>
    <w:rsid w:val="00475D06"/>
    <w:rsid w:val="0047636D"/>
    <w:rsid w:val="004766AD"/>
    <w:rsid w:val="00476B8B"/>
    <w:rsid w:val="00476E4C"/>
    <w:rsid w:val="00477032"/>
    <w:rsid w:val="00477315"/>
    <w:rsid w:val="004774E5"/>
    <w:rsid w:val="00477836"/>
    <w:rsid w:val="00477C57"/>
    <w:rsid w:val="004800FD"/>
    <w:rsid w:val="00480106"/>
    <w:rsid w:val="0048012D"/>
    <w:rsid w:val="00480B41"/>
    <w:rsid w:val="00481129"/>
    <w:rsid w:val="00481A0B"/>
    <w:rsid w:val="00481C57"/>
    <w:rsid w:val="004823A5"/>
    <w:rsid w:val="004824A2"/>
    <w:rsid w:val="004825C6"/>
    <w:rsid w:val="00482BCC"/>
    <w:rsid w:val="0048332B"/>
    <w:rsid w:val="00483495"/>
    <w:rsid w:val="0048360B"/>
    <w:rsid w:val="004837A9"/>
    <w:rsid w:val="00483986"/>
    <w:rsid w:val="00484386"/>
    <w:rsid w:val="00484885"/>
    <w:rsid w:val="0048497F"/>
    <w:rsid w:val="00484BE0"/>
    <w:rsid w:val="00485478"/>
    <w:rsid w:val="004855EF"/>
    <w:rsid w:val="004864CC"/>
    <w:rsid w:val="004866B9"/>
    <w:rsid w:val="0048710E"/>
    <w:rsid w:val="00487A49"/>
    <w:rsid w:val="00487BB3"/>
    <w:rsid w:val="00487D00"/>
    <w:rsid w:val="00487F83"/>
    <w:rsid w:val="004900C5"/>
    <w:rsid w:val="00490190"/>
    <w:rsid w:val="00490BC8"/>
    <w:rsid w:val="00491129"/>
    <w:rsid w:val="0049157E"/>
    <w:rsid w:val="00491621"/>
    <w:rsid w:val="00491C20"/>
    <w:rsid w:val="0049209C"/>
    <w:rsid w:val="0049237B"/>
    <w:rsid w:val="00492422"/>
    <w:rsid w:val="0049297A"/>
    <w:rsid w:val="00492C62"/>
    <w:rsid w:val="00492DD1"/>
    <w:rsid w:val="00492E11"/>
    <w:rsid w:val="00492FAF"/>
    <w:rsid w:val="00493233"/>
    <w:rsid w:val="0049343A"/>
    <w:rsid w:val="004939DF"/>
    <w:rsid w:val="00493DFB"/>
    <w:rsid w:val="00493FED"/>
    <w:rsid w:val="00494265"/>
    <w:rsid w:val="00494297"/>
    <w:rsid w:val="0049489C"/>
    <w:rsid w:val="00494B82"/>
    <w:rsid w:val="00494EE2"/>
    <w:rsid w:val="00495A28"/>
    <w:rsid w:val="00496A23"/>
    <w:rsid w:val="004971C2"/>
    <w:rsid w:val="004971DC"/>
    <w:rsid w:val="0049736B"/>
    <w:rsid w:val="00497E11"/>
    <w:rsid w:val="004A01B9"/>
    <w:rsid w:val="004A0340"/>
    <w:rsid w:val="004A03E8"/>
    <w:rsid w:val="004A0775"/>
    <w:rsid w:val="004A0E38"/>
    <w:rsid w:val="004A16A6"/>
    <w:rsid w:val="004A1766"/>
    <w:rsid w:val="004A17B7"/>
    <w:rsid w:val="004A1DDB"/>
    <w:rsid w:val="004A1EC4"/>
    <w:rsid w:val="004A2414"/>
    <w:rsid w:val="004A2EF8"/>
    <w:rsid w:val="004A3045"/>
    <w:rsid w:val="004A45E9"/>
    <w:rsid w:val="004A529A"/>
    <w:rsid w:val="004A5A0E"/>
    <w:rsid w:val="004A5E7C"/>
    <w:rsid w:val="004A5F18"/>
    <w:rsid w:val="004A5FCD"/>
    <w:rsid w:val="004A6335"/>
    <w:rsid w:val="004A63AD"/>
    <w:rsid w:val="004A642F"/>
    <w:rsid w:val="004A6633"/>
    <w:rsid w:val="004A6892"/>
    <w:rsid w:val="004A6DD9"/>
    <w:rsid w:val="004A7CC7"/>
    <w:rsid w:val="004A7EFE"/>
    <w:rsid w:val="004B0811"/>
    <w:rsid w:val="004B084E"/>
    <w:rsid w:val="004B0C17"/>
    <w:rsid w:val="004B0CD6"/>
    <w:rsid w:val="004B165C"/>
    <w:rsid w:val="004B1D37"/>
    <w:rsid w:val="004B272F"/>
    <w:rsid w:val="004B3A2B"/>
    <w:rsid w:val="004B3FA7"/>
    <w:rsid w:val="004B442A"/>
    <w:rsid w:val="004B44C2"/>
    <w:rsid w:val="004B4694"/>
    <w:rsid w:val="004B51CD"/>
    <w:rsid w:val="004B5A69"/>
    <w:rsid w:val="004B6410"/>
    <w:rsid w:val="004B64E1"/>
    <w:rsid w:val="004B650C"/>
    <w:rsid w:val="004B6762"/>
    <w:rsid w:val="004B6B69"/>
    <w:rsid w:val="004B6C2E"/>
    <w:rsid w:val="004B6D8B"/>
    <w:rsid w:val="004B7897"/>
    <w:rsid w:val="004C0620"/>
    <w:rsid w:val="004C082B"/>
    <w:rsid w:val="004C1000"/>
    <w:rsid w:val="004C1178"/>
    <w:rsid w:val="004C11F9"/>
    <w:rsid w:val="004C17DD"/>
    <w:rsid w:val="004C1A00"/>
    <w:rsid w:val="004C1B47"/>
    <w:rsid w:val="004C1CF2"/>
    <w:rsid w:val="004C1DAD"/>
    <w:rsid w:val="004C2044"/>
    <w:rsid w:val="004C20BF"/>
    <w:rsid w:val="004C22A1"/>
    <w:rsid w:val="004C269D"/>
    <w:rsid w:val="004C3B83"/>
    <w:rsid w:val="004C58EB"/>
    <w:rsid w:val="004C5A7A"/>
    <w:rsid w:val="004C5AAA"/>
    <w:rsid w:val="004C5D9D"/>
    <w:rsid w:val="004C5F30"/>
    <w:rsid w:val="004C7227"/>
    <w:rsid w:val="004C7355"/>
    <w:rsid w:val="004C7533"/>
    <w:rsid w:val="004C7644"/>
    <w:rsid w:val="004C78D4"/>
    <w:rsid w:val="004D0159"/>
    <w:rsid w:val="004D02AF"/>
    <w:rsid w:val="004D0C6E"/>
    <w:rsid w:val="004D1524"/>
    <w:rsid w:val="004D1970"/>
    <w:rsid w:val="004D1AB2"/>
    <w:rsid w:val="004D1EFB"/>
    <w:rsid w:val="004D227D"/>
    <w:rsid w:val="004D23D7"/>
    <w:rsid w:val="004D3AB6"/>
    <w:rsid w:val="004D3B48"/>
    <w:rsid w:val="004D48BB"/>
    <w:rsid w:val="004D4958"/>
    <w:rsid w:val="004D4CC4"/>
    <w:rsid w:val="004D4F08"/>
    <w:rsid w:val="004D58E1"/>
    <w:rsid w:val="004D5AFE"/>
    <w:rsid w:val="004D5FB6"/>
    <w:rsid w:val="004D63C6"/>
    <w:rsid w:val="004D6AF5"/>
    <w:rsid w:val="004D7405"/>
    <w:rsid w:val="004D7695"/>
    <w:rsid w:val="004D7B64"/>
    <w:rsid w:val="004E0669"/>
    <w:rsid w:val="004E0EB4"/>
    <w:rsid w:val="004E0EF2"/>
    <w:rsid w:val="004E1103"/>
    <w:rsid w:val="004E17E6"/>
    <w:rsid w:val="004E1951"/>
    <w:rsid w:val="004E1A48"/>
    <w:rsid w:val="004E1B84"/>
    <w:rsid w:val="004E256D"/>
    <w:rsid w:val="004E2FED"/>
    <w:rsid w:val="004E34AB"/>
    <w:rsid w:val="004E3687"/>
    <w:rsid w:val="004E3A83"/>
    <w:rsid w:val="004E3CD8"/>
    <w:rsid w:val="004E405B"/>
    <w:rsid w:val="004E4392"/>
    <w:rsid w:val="004E455A"/>
    <w:rsid w:val="004E47F1"/>
    <w:rsid w:val="004E5C29"/>
    <w:rsid w:val="004E6921"/>
    <w:rsid w:val="004E6E0F"/>
    <w:rsid w:val="004E72E3"/>
    <w:rsid w:val="004E75C3"/>
    <w:rsid w:val="004E7B1B"/>
    <w:rsid w:val="004F0403"/>
    <w:rsid w:val="004F15EC"/>
    <w:rsid w:val="004F2835"/>
    <w:rsid w:val="004F32AB"/>
    <w:rsid w:val="004F38BD"/>
    <w:rsid w:val="004F38C4"/>
    <w:rsid w:val="004F3FE8"/>
    <w:rsid w:val="004F4987"/>
    <w:rsid w:val="004F4FAB"/>
    <w:rsid w:val="004F51A9"/>
    <w:rsid w:val="004F5886"/>
    <w:rsid w:val="004F64ED"/>
    <w:rsid w:val="004F716C"/>
    <w:rsid w:val="004F75B2"/>
    <w:rsid w:val="004F7FAB"/>
    <w:rsid w:val="00500055"/>
    <w:rsid w:val="005000F4"/>
    <w:rsid w:val="005001A8"/>
    <w:rsid w:val="005002EF"/>
    <w:rsid w:val="00500C8D"/>
    <w:rsid w:val="0050148C"/>
    <w:rsid w:val="00501B6A"/>
    <w:rsid w:val="00501DF5"/>
    <w:rsid w:val="00502394"/>
    <w:rsid w:val="00502ADD"/>
    <w:rsid w:val="00503123"/>
    <w:rsid w:val="005036EF"/>
    <w:rsid w:val="00503FED"/>
    <w:rsid w:val="005042C6"/>
    <w:rsid w:val="005044C1"/>
    <w:rsid w:val="00504C2B"/>
    <w:rsid w:val="00504E8C"/>
    <w:rsid w:val="00504F19"/>
    <w:rsid w:val="00504F88"/>
    <w:rsid w:val="00504FF7"/>
    <w:rsid w:val="005050A8"/>
    <w:rsid w:val="005053A0"/>
    <w:rsid w:val="00505ED2"/>
    <w:rsid w:val="0050600E"/>
    <w:rsid w:val="00506374"/>
    <w:rsid w:val="005064C3"/>
    <w:rsid w:val="00506909"/>
    <w:rsid w:val="00506C9B"/>
    <w:rsid w:val="00506D9E"/>
    <w:rsid w:val="0050771F"/>
    <w:rsid w:val="00507AFC"/>
    <w:rsid w:val="00507E44"/>
    <w:rsid w:val="00510B58"/>
    <w:rsid w:val="00511420"/>
    <w:rsid w:val="005116B1"/>
    <w:rsid w:val="0051189B"/>
    <w:rsid w:val="00511D77"/>
    <w:rsid w:val="00511FF3"/>
    <w:rsid w:val="0051200D"/>
    <w:rsid w:val="005123F8"/>
    <w:rsid w:val="00512E95"/>
    <w:rsid w:val="00513204"/>
    <w:rsid w:val="00513338"/>
    <w:rsid w:val="005137EB"/>
    <w:rsid w:val="005139B0"/>
    <w:rsid w:val="00513B87"/>
    <w:rsid w:val="00513CEB"/>
    <w:rsid w:val="00514077"/>
    <w:rsid w:val="0051467F"/>
    <w:rsid w:val="00514760"/>
    <w:rsid w:val="00514C14"/>
    <w:rsid w:val="005153C5"/>
    <w:rsid w:val="00516408"/>
    <w:rsid w:val="00516752"/>
    <w:rsid w:val="00516916"/>
    <w:rsid w:val="00516A0F"/>
    <w:rsid w:val="00517353"/>
    <w:rsid w:val="00517679"/>
    <w:rsid w:val="00517C81"/>
    <w:rsid w:val="00517F5F"/>
    <w:rsid w:val="0052045B"/>
    <w:rsid w:val="00520CAD"/>
    <w:rsid w:val="0052169F"/>
    <w:rsid w:val="00521C6D"/>
    <w:rsid w:val="00521D2E"/>
    <w:rsid w:val="00521E65"/>
    <w:rsid w:val="00521EE2"/>
    <w:rsid w:val="00522398"/>
    <w:rsid w:val="00522C18"/>
    <w:rsid w:val="00522C4C"/>
    <w:rsid w:val="00522CFE"/>
    <w:rsid w:val="00522E48"/>
    <w:rsid w:val="00522FB8"/>
    <w:rsid w:val="005230F7"/>
    <w:rsid w:val="0052336C"/>
    <w:rsid w:val="00523384"/>
    <w:rsid w:val="0052382A"/>
    <w:rsid w:val="00523C4C"/>
    <w:rsid w:val="00523E15"/>
    <w:rsid w:val="005244B1"/>
    <w:rsid w:val="0052452D"/>
    <w:rsid w:val="005246D7"/>
    <w:rsid w:val="00524759"/>
    <w:rsid w:val="00524CC8"/>
    <w:rsid w:val="00524D88"/>
    <w:rsid w:val="00524E02"/>
    <w:rsid w:val="00524F39"/>
    <w:rsid w:val="0052541A"/>
    <w:rsid w:val="00525DD1"/>
    <w:rsid w:val="00526172"/>
    <w:rsid w:val="00526285"/>
    <w:rsid w:val="00526855"/>
    <w:rsid w:val="0052796C"/>
    <w:rsid w:val="005279E7"/>
    <w:rsid w:val="00527A8E"/>
    <w:rsid w:val="00527BE6"/>
    <w:rsid w:val="00530235"/>
    <w:rsid w:val="00530255"/>
    <w:rsid w:val="005303D4"/>
    <w:rsid w:val="00530EF9"/>
    <w:rsid w:val="00530F5D"/>
    <w:rsid w:val="005310FD"/>
    <w:rsid w:val="00531155"/>
    <w:rsid w:val="0053130D"/>
    <w:rsid w:val="0053155E"/>
    <w:rsid w:val="00531D8F"/>
    <w:rsid w:val="00531E11"/>
    <w:rsid w:val="00532BFC"/>
    <w:rsid w:val="00532E67"/>
    <w:rsid w:val="0053333D"/>
    <w:rsid w:val="0053369F"/>
    <w:rsid w:val="005336EB"/>
    <w:rsid w:val="00533BBB"/>
    <w:rsid w:val="005341B7"/>
    <w:rsid w:val="005344AB"/>
    <w:rsid w:val="00534531"/>
    <w:rsid w:val="00534D6E"/>
    <w:rsid w:val="005351D7"/>
    <w:rsid w:val="0053529B"/>
    <w:rsid w:val="00535B75"/>
    <w:rsid w:val="005365E1"/>
    <w:rsid w:val="00536634"/>
    <w:rsid w:val="00536687"/>
    <w:rsid w:val="005367B6"/>
    <w:rsid w:val="00536AC1"/>
    <w:rsid w:val="00536DD2"/>
    <w:rsid w:val="00536FC0"/>
    <w:rsid w:val="00537472"/>
    <w:rsid w:val="00537D70"/>
    <w:rsid w:val="005400AE"/>
    <w:rsid w:val="005400BE"/>
    <w:rsid w:val="0054031A"/>
    <w:rsid w:val="005404EE"/>
    <w:rsid w:val="00540994"/>
    <w:rsid w:val="00540A2B"/>
    <w:rsid w:val="00541334"/>
    <w:rsid w:val="00541343"/>
    <w:rsid w:val="00541DD9"/>
    <w:rsid w:val="005425AA"/>
    <w:rsid w:val="005427D4"/>
    <w:rsid w:val="00542B43"/>
    <w:rsid w:val="00542BBF"/>
    <w:rsid w:val="005431D1"/>
    <w:rsid w:val="00543AC9"/>
    <w:rsid w:val="00543DFC"/>
    <w:rsid w:val="0054419F"/>
    <w:rsid w:val="005441F3"/>
    <w:rsid w:val="00544509"/>
    <w:rsid w:val="005448A5"/>
    <w:rsid w:val="00544DBC"/>
    <w:rsid w:val="00545127"/>
    <w:rsid w:val="005453BB"/>
    <w:rsid w:val="00545B81"/>
    <w:rsid w:val="00546C13"/>
    <w:rsid w:val="00546FC9"/>
    <w:rsid w:val="005475A2"/>
    <w:rsid w:val="005501A7"/>
    <w:rsid w:val="0055127E"/>
    <w:rsid w:val="00551368"/>
    <w:rsid w:val="00551565"/>
    <w:rsid w:val="005516BA"/>
    <w:rsid w:val="00551EFC"/>
    <w:rsid w:val="00552013"/>
    <w:rsid w:val="0055204E"/>
    <w:rsid w:val="0055272A"/>
    <w:rsid w:val="005527E6"/>
    <w:rsid w:val="0055299F"/>
    <w:rsid w:val="00552C92"/>
    <w:rsid w:val="00552F3A"/>
    <w:rsid w:val="005531D5"/>
    <w:rsid w:val="00553DD8"/>
    <w:rsid w:val="00553E0A"/>
    <w:rsid w:val="00553FD8"/>
    <w:rsid w:val="005540E1"/>
    <w:rsid w:val="005540EE"/>
    <w:rsid w:val="005545D3"/>
    <w:rsid w:val="00554693"/>
    <w:rsid w:val="00554868"/>
    <w:rsid w:val="0055521F"/>
    <w:rsid w:val="0055536E"/>
    <w:rsid w:val="00555959"/>
    <w:rsid w:val="00555C18"/>
    <w:rsid w:val="00555F9B"/>
    <w:rsid w:val="00556871"/>
    <w:rsid w:val="00556AFD"/>
    <w:rsid w:val="005574BC"/>
    <w:rsid w:val="005600E3"/>
    <w:rsid w:val="0056025A"/>
    <w:rsid w:val="00560314"/>
    <w:rsid w:val="00560DA9"/>
    <w:rsid w:val="005617F8"/>
    <w:rsid w:val="00561EC8"/>
    <w:rsid w:val="00561F02"/>
    <w:rsid w:val="00562157"/>
    <w:rsid w:val="00562DE3"/>
    <w:rsid w:val="00562DEF"/>
    <w:rsid w:val="005632DE"/>
    <w:rsid w:val="00563656"/>
    <w:rsid w:val="00563CBC"/>
    <w:rsid w:val="0056424F"/>
    <w:rsid w:val="00564345"/>
    <w:rsid w:val="005649C0"/>
    <w:rsid w:val="00564A10"/>
    <w:rsid w:val="00564C61"/>
    <w:rsid w:val="00565492"/>
    <w:rsid w:val="00565D2F"/>
    <w:rsid w:val="005662A0"/>
    <w:rsid w:val="0056632A"/>
    <w:rsid w:val="005665C7"/>
    <w:rsid w:val="0056698F"/>
    <w:rsid w:val="00566A72"/>
    <w:rsid w:val="00566F7E"/>
    <w:rsid w:val="00567050"/>
    <w:rsid w:val="00567433"/>
    <w:rsid w:val="00567B11"/>
    <w:rsid w:val="00567B88"/>
    <w:rsid w:val="00567FB6"/>
    <w:rsid w:val="0057059F"/>
    <w:rsid w:val="00571243"/>
    <w:rsid w:val="00571309"/>
    <w:rsid w:val="005721C2"/>
    <w:rsid w:val="00572266"/>
    <w:rsid w:val="00572523"/>
    <w:rsid w:val="00572EBA"/>
    <w:rsid w:val="00573152"/>
    <w:rsid w:val="005734E0"/>
    <w:rsid w:val="0057356F"/>
    <w:rsid w:val="00573D90"/>
    <w:rsid w:val="00573F3A"/>
    <w:rsid w:val="005741D1"/>
    <w:rsid w:val="00575669"/>
    <w:rsid w:val="005765AB"/>
    <w:rsid w:val="0057692A"/>
    <w:rsid w:val="00576A62"/>
    <w:rsid w:val="00576C9F"/>
    <w:rsid w:val="00576EBA"/>
    <w:rsid w:val="00577496"/>
    <w:rsid w:val="005774B4"/>
    <w:rsid w:val="00577BA1"/>
    <w:rsid w:val="00580260"/>
    <w:rsid w:val="0058045B"/>
    <w:rsid w:val="005809F9"/>
    <w:rsid w:val="0058132A"/>
    <w:rsid w:val="0058206D"/>
    <w:rsid w:val="0058215E"/>
    <w:rsid w:val="00582F90"/>
    <w:rsid w:val="005830E8"/>
    <w:rsid w:val="005837A2"/>
    <w:rsid w:val="00583804"/>
    <w:rsid w:val="00583853"/>
    <w:rsid w:val="00584125"/>
    <w:rsid w:val="0058414B"/>
    <w:rsid w:val="00584DE0"/>
    <w:rsid w:val="00585398"/>
    <w:rsid w:val="00585B4C"/>
    <w:rsid w:val="00586069"/>
    <w:rsid w:val="00586421"/>
    <w:rsid w:val="005865A4"/>
    <w:rsid w:val="005865BC"/>
    <w:rsid w:val="00586A6B"/>
    <w:rsid w:val="00586D50"/>
    <w:rsid w:val="00586EA8"/>
    <w:rsid w:val="005873C0"/>
    <w:rsid w:val="00587DC0"/>
    <w:rsid w:val="00587DEE"/>
    <w:rsid w:val="005901B8"/>
    <w:rsid w:val="005903D1"/>
    <w:rsid w:val="00590C4C"/>
    <w:rsid w:val="00591564"/>
    <w:rsid w:val="005917E2"/>
    <w:rsid w:val="00591928"/>
    <w:rsid w:val="00591B98"/>
    <w:rsid w:val="0059355C"/>
    <w:rsid w:val="005937BD"/>
    <w:rsid w:val="00593992"/>
    <w:rsid w:val="005941EE"/>
    <w:rsid w:val="00594285"/>
    <w:rsid w:val="00594AB0"/>
    <w:rsid w:val="00594C3E"/>
    <w:rsid w:val="00595162"/>
    <w:rsid w:val="0059533D"/>
    <w:rsid w:val="00595373"/>
    <w:rsid w:val="005954BA"/>
    <w:rsid w:val="00595607"/>
    <w:rsid w:val="00595A8F"/>
    <w:rsid w:val="00595D77"/>
    <w:rsid w:val="005963A2"/>
    <w:rsid w:val="00596424"/>
    <w:rsid w:val="00596A5E"/>
    <w:rsid w:val="00596B48"/>
    <w:rsid w:val="00597A69"/>
    <w:rsid w:val="005A01B8"/>
    <w:rsid w:val="005A0311"/>
    <w:rsid w:val="005A0760"/>
    <w:rsid w:val="005A1425"/>
    <w:rsid w:val="005A18C0"/>
    <w:rsid w:val="005A1F25"/>
    <w:rsid w:val="005A2EF9"/>
    <w:rsid w:val="005A313C"/>
    <w:rsid w:val="005A3223"/>
    <w:rsid w:val="005A37CD"/>
    <w:rsid w:val="005A3CFC"/>
    <w:rsid w:val="005A43BA"/>
    <w:rsid w:val="005A43C6"/>
    <w:rsid w:val="005A54CF"/>
    <w:rsid w:val="005A5BFD"/>
    <w:rsid w:val="005A61FC"/>
    <w:rsid w:val="005A63AC"/>
    <w:rsid w:val="005A6F34"/>
    <w:rsid w:val="005A6F37"/>
    <w:rsid w:val="005A7220"/>
    <w:rsid w:val="005A72E2"/>
    <w:rsid w:val="005A7463"/>
    <w:rsid w:val="005A746B"/>
    <w:rsid w:val="005A77C1"/>
    <w:rsid w:val="005A78F7"/>
    <w:rsid w:val="005A7D69"/>
    <w:rsid w:val="005B0C88"/>
    <w:rsid w:val="005B0CEF"/>
    <w:rsid w:val="005B156C"/>
    <w:rsid w:val="005B1C04"/>
    <w:rsid w:val="005B21C4"/>
    <w:rsid w:val="005B2261"/>
    <w:rsid w:val="005B270D"/>
    <w:rsid w:val="005B2D96"/>
    <w:rsid w:val="005B2F64"/>
    <w:rsid w:val="005B3204"/>
    <w:rsid w:val="005B338A"/>
    <w:rsid w:val="005B3B03"/>
    <w:rsid w:val="005B4288"/>
    <w:rsid w:val="005B45AD"/>
    <w:rsid w:val="005B4961"/>
    <w:rsid w:val="005B4ADC"/>
    <w:rsid w:val="005B5188"/>
    <w:rsid w:val="005B59C3"/>
    <w:rsid w:val="005B5B76"/>
    <w:rsid w:val="005B6151"/>
    <w:rsid w:val="005B617D"/>
    <w:rsid w:val="005B6568"/>
    <w:rsid w:val="005B6681"/>
    <w:rsid w:val="005B698D"/>
    <w:rsid w:val="005B7652"/>
    <w:rsid w:val="005B7F10"/>
    <w:rsid w:val="005C08B3"/>
    <w:rsid w:val="005C08C0"/>
    <w:rsid w:val="005C0C36"/>
    <w:rsid w:val="005C0C76"/>
    <w:rsid w:val="005C0EE6"/>
    <w:rsid w:val="005C0FCB"/>
    <w:rsid w:val="005C1097"/>
    <w:rsid w:val="005C2925"/>
    <w:rsid w:val="005C2B87"/>
    <w:rsid w:val="005C3097"/>
    <w:rsid w:val="005C325D"/>
    <w:rsid w:val="005C3483"/>
    <w:rsid w:val="005C3948"/>
    <w:rsid w:val="005C4012"/>
    <w:rsid w:val="005C41E9"/>
    <w:rsid w:val="005C5110"/>
    <w:rsid w:val="005C53F2"/>
    <w:rsid w:val="005C5A04"/>
    <w:rsid w:val="005C5BE2"/>
    <w:rsid w:val="005C5C2B"/>
    <w:rsid w:val="005C5EB4"/>
    <w:rsid w:val="005C61C1"/>
    <w:rsid w:val="005C6E4F"/>
    <w:rsid w:val="005C7715"/>
    <w:rsid w:val="005C7AC4"/>
    <w:rsid w:val="005D0C38"/>
    <w:rsid w:val="005D2006"/>
    <w:rsid w:val="005D22B0"/>
    <w:rsid w:val="005D2907"/>
    <w:rsid w:val="005D29EA"/>
    <w:rsid w:val="005D33C9"/>
    <w:rsid w:val="005D34E3"/>
    <w:rsid w:val="005D3729"/>
    <w:rsid w:val="005D3F0B"/>
    <w:rsid w:val="005D47E1"/>
    <w:rsid w:val="005D4CDB"/>
    <w:rsid w:val="005D4D39"/>
    <w:rsid w:val="005D501C"/>
    <w:rsid w:val="005D5D89"/>
    <w:rsid w:val="005D5DED"/>
    <w:rsid w:val="005D5E49"/>
    <w:rsid w:val="005D5F43"/>
    <w:rsid w:val="005D5F48"/>
    <w:rsid w:val="005D6241"/>
    <w:rsid w:val="005D65F9"/>
    <w:rsid w:val="005D6749"/>
    <w:rsid w:val="005D698E"/>
    <w:rsid w:val="005D6AFB"/>
    <w:rsid w:val="005D7045"/>
    <w:rsid w:val="005D71D1"/>
    <w:rsid w:val="005D784E"/>
    <w:rsid w:val="005D7E10"/>
    <w:rsid w:val="005E054D"/>
    <w:rsid w:val="005E05B2"/>
    <w:rsid w:val="005E0B57"/>
    <w:rsid w:val="005E0DEF"/>
    <w:rsid w:val="005E1A32"/>
    <w:rsid w:val="005E2869"/>
    <w:rsid w:val="005E295E"/>
    <w:rsid w:val="005E2E6B"/>
    <w:rsid w:val="005E373A"/>
    <w:rsid w:val="005E3C97"/>
    <w:rsid w:val="005E3F40"/>
    <w:rsid w:val="005E4367"/>
    <w:rsid w:val="005E4517"/>
    <w:rsid w:val="005E457A"/>
    <w:rsid w:val="005E46D8"/>
    <w:rsid w:val="005E4B84"/>
    <w:rsid w:val="005E50FB"/>
    <w:rsid w:val="005E58DB"/>
    <w:rsid w:val="005E6216"/>
    <w:rsid w:val="005E6FE8"/>
    <w:rsid w:val="005E7AF0"/>
    <w:rsid w:val="005E7E36"/>
    <w:rsid w:val="005E7F82"/>
    <w:rsid w:val="005F064D"/>
    <w:rsid w:val="005F16F7"/>
    <w:rsid w:val="005F1AB0"/>
    <w:rsid w:val="005F2699"/>
    <w:rsid w:val="005F28FF"/>
    <w:rsid w:val="005F2D80"/>
    <w:rsid w:val="005F2F1A"/>
    <w:rsid w:val="005F307B"/>
    <w:rsid w:val="005F3388"/>
    <w:rsid w:val="005F3546"/>
    <w:rsid w:val="005F3703"/>
    <w:rsid w:val="005F3EE3"/>
    <w:rsid w:val="005F3EFF"/>
    <w:rsid w:val="005F4988"/>
    <w:rsid w:val="005F4A2F"/>
    <w:rsid w:val="005F4B01"/>
    <w:rsid w:val="005F4F2F"/>
    <w:rsid w:val="005F533C"/>
    <w:rsid w:val="005F590F"/>
    <w:rsid w:val="005F59A1"/>
    <w:rsid w:val="005F5F4C"/>
    <w:rsid w:val="005F6246"/>
    <w:rsid w:val="005F6776"/>
    <w:rsid w:val="005F6C0E"/>
    <w:rsid w:val="005F6D95"/>
    <w:rsid w:val="005F7533"/>
    <w:rsid w:val="006000B1"/>
    <w:rsid w:val="0060045D"/>
    <w:rsid w:val="006006BD"/>
    <w:rsid w:val="006012DA"/>
    <w:rsid w:val="0060148A"/>
    <w:rsid w:val="00601D7F"/>
    <w:rsid w:val="00601DE3"/>
    <w:rsid w:val="00601E6F"/>
    <w:rsid w:val="00601F3C"/>
    <w:rsid w:val="00602155"/>
    <w:rsid w:val="006021E0"/>
    <w:rsid w:val="0060253C"/>
    <w:rsid w:val="006026C2"/>
    <w:rsid w:val="00602EA1"/>
    <w:rsid w:val="00603B25"/>
    <w:rsid w:val="006049A2"/>
    <w:rsid w:val="00605077"/>
    <w:rsid w:val="00605636"/>
    <w:rsid w:val="00605953"/>
    <w:rsid w:val="00605ECB"/>
    <w:rsid w:val="00605FE3"/>
    <w:rsid w:val="006063E5"/>
    <w:rsid w:val="00606C2D"/>
    <w:rsid w:val="00606F03"/>
    <w:rsid w:val="006071DE"/>
    <w:rsid w:val="00607885"/>
    <w:rsid w:val="00607A7F"/>
    <w:rsid w:val="0061050D"/>
    <w:rsid w:val="00610F9A"/>
    <w:rsid w:val="00611067"/>
    <w:rsid w:val="0061196D"/>
    <w:rsid w:val="0061266B"/>
    <w:rsid w:val="006133EC"/>
    <w:rsid w:val="0061357C"/>
    <w:rsid w:val="00613E24"/>
    <w:rsid w:val="00614310"/>
    <w:rsid w:val="00614EBC"/>
    <w:rsid w:val="00614F5C"/>
    <w:rsid w:val="006154C4"/>
    <w:rsid w:val="0061570F"/>
    <w:rsid w:val="0061636B"/>
    <w:rsid w:val="006166F1"/>
    <w:rsid w:val="00616726"/>
    <w:rsid w:val="00616965"/>
    <w:rsid w:val="00616BC7"/>
    <w:rsid w:val="00616F91"/>
    <w:rsid w:val="00617652"/>
    <w:rsid w:val="00617ED9"/>
    <w:rsid w:val="00620061"/>
    <w:rsid w:val="0062018D"/>
    <w:rsid w:val="00620802"/>
    <w:rsid w:val="0062088F"/>
    <w:rsid w:val="00620CF4"/>
    <w:rsid w:val="0062121E"/>
    <w:rsid w:val="00622491"/>
    <w:rsid w:val="00622533"/>
    <w:rsid w:val="00622BF5"/>
    <w:rsid w:val="00622D57"/>
    <w:rsid w:val="00622DF2"/>
    <w:rsid w:val="00622E38"/>
    <w:rsid w:val="00622F9C"/>
    <w:rsid w:val="006234BC"/>
    <w:rsid w:val="00623E28"/>
    <w:rsid w:val="006241E9"/>
    <w:rsid w:val="00624863"/>
    <w:rsid w:val="00624F10"/>
    <w:rsid w:val="0062558F"/>
    <w:rsid w:val="006255E4"/>
    <w:rsid w:val="00625673"/>
    <w:rsid w:val="006256EA"/>
    <w:rsid w:val="006258D9"/>
    <w:rsid w:val="00625C4D"/>
    <w:rsid w:val="00625F34"/>
    <w:rsid w:val="006262D9"/>
    <w:rsid w:val="00626386"/>
    <w:rsid w:val="006263CD"/>
    <w:rsid w:val="006269E0"/>
    <w:rsid w:val="00626EF1"/>
    <w:rsid w:val="00627341"/>
    <w:rsid w:val="00627372"/>
    <w:rsid w:val="00627652"/>
    <w:rsid w:val="0062771E"/>
    <w:rsid w:val="0062796E"/>
    <w:rsid w:val="00627C0F"/>
    <w:rsid w:val="00630045"/>
    <w:rsid w:val="006306DE"/>
    <w:rsid w:val="00630D0D"/>
    <w:rsid w:val="00630F25"/>
    <w:rsid w:val="006316E2"/>
    <w:rsid w:val="00631A77"/>
    <w:rsid w:val="00631A8C"/>
    <w:rsid w:val="00632447"/>
    <w:rsid w:val="0063290A"/>
    <w:rsid w:val="00632E1E"/>
    <w:rsid w:val="00632FC4"/>
    <w:rsid w:val="00633802"/>
    <w:rsid w:val="00633ACC"/>
    <w:rsid w:val="00634130"/>
    <w:rsid w:val="00634FD9"/>
    <w:rsid w:val="00635198"/>
    <w:rsid w:val="0063586F"/>
    <w:rsid w:val="00635D47"/>
    <w:rsid w:val="00635E15"/>
    <w:rsid w:val="006362A7"/>
    <w:rsid w:val="00636575"/>
    <w:rsid w:val="00636785"/>
    <w:rsid w:val="00636787"/>
    <w:rsid w:val="006368C4"/>
    <w:rsid w:val="006368D1"/>
    <w:rsid w:val="00636B4D"/>
    <w:rsid w:val="00637502"/>
    <w:rsid w:val="00637B30"/>
    <w:rsid w:val="00640424"/>
    <w:rsid w:val="0064053E"/>
    <w:rsid w:val="00640896"/>
    <w:rsid w:val="00640A6F"/>
    <w:rsid w:val="00640B82"/>
    <w:rsid w:val="006417E2"/>
    <w:rsid w:val="00641802"/>
    <w:rsid w:val="00641AF8"/>
    <w:rsid w:val="00641C4E"/>
    <w:rsid w:val="00642977"/>
    <w:rsid w:val="00642B73"/>
    <w:rsid w:val="006437C1"/>
    <w:rsid w:val="00643B93"/>
    <w:rsid w:val="00643CFA"/>
    <w:rsid w:val="00643EA7"/>
    <w:rsid w:val="00644028"/>
    <w:rsid w:val="006441E6"/>
    <w:rsid w:val="006443F9"/>
    <w:rsid w:val="0064471D"/>
    <w:rsid w:val="006448A6"/>
    <w:rsid w:val="00644E63"/>
    <w:rsid w:val="006450B3"/>
    <w:rsid w:val="00645A9E"/>
    <w:rsid w:val="00645B84"/>
    <w:rsid w:val="00645BDB"/>
    <w:rsid w:val="00645CCF"/>
    <w:rsid w:val="0064668F"/>
    <w:rsid w:val="00646E25"/>
    <w:rsid w:val="00646F9A"/>
    <w:rsid w:val="006477E0"/>
    <w:rsid w:val="00647AB9"/>
    <w:rsid w:val="00647F89"/>
    <w:rsid w:val="0065012D"/>
    <w:rsid w:val="00650218"/>
    <w:rsid w:val="00650344"/>
    <w:rsid w:val="00650513"/>
    <w:rsid w:val="00650A00"/>
    <w:rsid w:val="00650D5E"/>
    <w:rsid w:val="00650E5A"/>
    <w:rsid w:val="0065118B"/>
    <w:rsid w:val="00652247"/>
    <w:rsid w:val="00652476"/>
    <w:rsid w:val="0065293C"/>
    <w:rsid w:val="00652AC2"/>
    <w:rsid w:val="00652C1B"/>
    <w:rsid w:val="00652D98"/>
    <w:rsid w:val="00653003"/>
    <w:rsid w:val="00654E0A"/>
    <w:rsid w:val="0065548E"/>
    <w:rsid w:val="00655B06"/>
    <w:rsid w:val="00655C8E"/>
    <w:rsid w:val="00656213"/>
    <w:rsid w:val="006563C0"/>
    <w:rsid w:val="00656AD3"/>
    <w:rsid w:val="00657114"/>
    <w:rsid w:val="00660042"/>
    <w:rsid w:val="00660047"/>
    <w:rsid w:val="006601DA"/>
    <w:rsid w:val="00660398"/>
    <w:rsid w:val="0066135D"/>
    <w:rsid w:val="00661368"/>
    <w:rsid w:val="006616B9"/>
    <w:rsid w:val="00661D82"/>
    <w:rsid w:val="006620F9"/>
    <w:rsid w:val="00662622"/>
    <w:rsid w:val="006628FD"/>
    <w:rsid w:val="00663073"/>
    <w:rsid w:val="0066311C"/>
    <w:rsid w:val="00663B23"/>
    <w:rsid w:val="00663C4D"/>
    <w:rsid w:val="00663D7E"/>
    <w:rsid w:val="00663F1F"/>
    <w:rsid w:val="00664DDE"/>
    <w:rsid w:val="00664F5E"/>
    <w:rsid w:val="00665601"/>
    <w:rsid w:val="006656BF"/>
    <w:rsid w:val="00665BF0"/>
    <w:rsid w:val="00665D8D"/>
    <w:rsid w:val="00665DC5"/>
    <w:rsid w:val="00665F37"/>
    <w:rsid w:val="00666699"/>
    <w:rsid w:val="00666D8F"/>
    <w:rsid w:val="0066760A"/>
    <w:rsid w:val="00670B40"/>
    <w:rsid w:val="0067127B"/>
    <w:rsid w:val="006714D3"/>
    <w:rsid w:val="00671EA8"/>
    <w:rsid w:val="00672F7E"/>
    <w:rsid w:val="00673C02"/>
    <w:rsid w:val="00673C19"/>
    <w:rsid w:val="0067485C"/>
    <w:rsid w:val="00674A07"/>
    <w:rsid w:val="00674B09"/>
    <w:rsid w:val="00674C27"/>
    <w:rsid w:val="00674DCF"/>
    <w:rsid w:val="0067540A"/>
    <w:rsid w:val="0067547C"/>
    <w:rsid w:val="00675D0B"/>
    <w:rsid w:val="00675EA8"/>
    <w:rsid w:val="006765F2"/>
    <w:rsid w:val="00676B32"/>
    <w:rsid w:val="006773C5"/>
    <w:rsid w:val="0067777F"/>
    <w:rsid w:val="00677A05"/>
    <w:rsid w:val="00677DB5"/>
    <w:rsid w:val="00680228"/>
    <w:rsid w:val="006813E5"/>
    <w:rsid w:val="006814F7"/>
    <w:rsid w:val="00681584"/>
    <w:rsid w:val="006819A6"/>
    <w:rsid w:val="00681A2C"/>
    <w:rsid w:val="0068214D"/>
    <w:rsid w:val="00682168"/>
    <w:rsid w:val="006824EA"/>
    <w:rsid w:val="00682B08"/>
    <w:rsid w:val="00682C72"/>
    <w:rsid w:val="00682CDA"/>
    <w:rsid w:val="00682F6C"/>
    <w:rsid w:val="006833AE"/>
    <w:rsid w:val="0068353F"/>
    <w:rsid w:val="00683671"/>
    <w:rsid w:val="0068380C"/>
    <w:rsid w:val="00683DF3"/>
    <w:rsid w:val="00683E17"/>
    <w:rsid w:val="0068420A"/>
    <w:rsid w:val="006847E3"/>
    <w:rsid w:val="00684AB8"/>
    <w:rsid w:val="00684C50"/>
    <w:rsid w:val="00685485"/>
    <w:rsid w:val="0068555F"/>
    <w:rsid w:val="00685FB7"/>
    <w:rsid w:val="00686806"/>
    <w:rsid w:val="00686818"/>
    <w:rsid w:val="0068710F"/>
    <w:rsid w:val="006875F7"/>
    <w:rsid w:val="00687F24"/>
    <w:rsid w:val="0069007B"/>
    <w:rsid w:val="00690311"/>
    <w:rsid w:val="00690889"/>
    <w:rsid w:val="00690A3E"/>
    <w:rsid w:val="00690D5C"/>
    <w:rsid w:val="006912B4"/>
    <w:rsid w:val="00691598"/>
    <w:rsid w:val="006915B3"/>
    <w:rsid w:val="00691A3F"/>
    <w:rsid w:val="00692461"/>
    <w:rsid w:val="00692E4F"/>
    <w:rsid w:val="00692F37"/>
    <w:rsid w:val="00692F6B"/>
    <w:rsid w:val="006932E4"/>
    <w:rsid w:val="00693670"/>
    <w:rsid w:val="006936E5"/>
    <w:rsid w:val="0069461E"/>
    <w:rsid w:val="00694E1B"/>
    <w:rsid w:val="00694E8B"/>
    <w:rsid w:val="00694F08"/>
    <w:rsid w:val="006950B7"/>
    <w:rsid w:val="006957B8"/>
    <w:rsid w:val="00695B8D"/>
    <w:rsid w:val="00695D49"/>
    <w:rsid w:val="00696B12"/>
    <w:rsid w:val="0069777B"/>
    <w:rsid w:val="00697824"/>
    <w:rsid w:val="00697BD7"/>
    <w:rsid w:val="00697F3A"/>
    <w:rsid w:val="006A0007"/>
    <w:rsid w:val="006A00BB"/>
    <w:rsid w:val="006A01D4"/>
    <w:rsid w:val="006A0434"/>
    <w:rsid w:val="006A0C43"/>
    <w:rsid w:val="006A134E"/>
    <w:rsid w:val="006A1375"/>
    <w:rsid w:val="006A1383"/>
    <w:rsid w:val="006A1FA2"/>
    <w:rsid w:val="006A1FA5"/>
    <w:rsid w:val="006A1FD1"/>
    <w:rsid w:val="006A25C4"/>
    <w:rsid w:val="006A2976"/>
    <w:rsid w:val="006A2D0F"/>
    <w:rsid w:val="006A2E4B"/>
    <w:rsid w:val="006A2E63"/>
    <w:rsid w:val="006A3160"/>
    <w:rsid w:val="006A37F2"/>
    <w:rsid w:val="006A3FF7"/>
    <w:rsid w:val="006A40E2"/>
    <w:rsid w:val="006A4A89"/>
    <w:rsid w:val="006A4CDE"/>
    <w:rsid w:val="006A513E"/>
    <w:rsid w:val="006A5251"/>
    <w:rsid w:val="006A5557"/>
    <w:rsid w:val="006A5716"/>
    <w:rsid w:val="006A5CD1"/>
    <w:rsid w:val="006A6891"/>
    <w:rsid w:val="006A6F86"/>
    <w:rsid w:val="006A7A8F"/>
    <w:rsid w:val="006A7C92"/>
    <w:rsid w:val="006B00BD"/>
    <w:rsid w:val="006B03C6"/>
    <w:rsid w:val="006B06A7"/>
    <w:rsid w:val="006B0EB6"/>
    <w:rsid w:val="006B1358"/>
    <w:rsid w:val="006B163B"/>
    <w:rsid w:val="006B193B"/>
    <w:rsid w:val="006B197B"/>
    <w:rsid w:val="006B1A90"/>
    <w:rsid w:val="006B1B4F"/>
    <w:rsid w:val="006B221D"/>
    <w:rsid w:val="006B2254"/>
    <w:rsid w:val="006B225C"/>
    <w:rsid w:val="006B2A16"/>
    <w:rsid w:val="006B2C86"/>
    <w:rsid w:val="006B2E27"/>
    <w:rsid w:val="006B311A"/>
    <w:rsid w:val="006B3506"/>
    <w:rsid w:val="006B45AA"/>
    <w:rsid w:val="006B48D7"/>
    <w:rsid w:val="006B5116"/>
    <w:rsid w:val="006B518E"/>
    <w:rsid w:val="006B5505"/>
    <w:rsid w:val="006B5533"/>
    <w:rsid w:val="006B567B"/>
    <w:rsid w:val="006B59DB"/>
    <w:rsid w:val="006B5EBD"/>
    <w:rsid w:val="006B65F9"/>
    <w:rsid w:val="006B6F02"/>
    <w:rsid w:val="006B70BF"/>
    <w:rsid w:val="006B7381"/>
    <w:rsid w:val="006B744A"/>
    <w:rsid w:val="006B7755"/>
    <w:rsid w:val="006C05F8"/>
    <w:rsid w:val="006C0615"/>
    <w:rsid w:val="006C0BCE"/>
    <w:rsid w:val="006C0D07"/>
    <w:rsid w:val="006C0D31"/>
    <w:rsid w:val="006C0F70"/>
    <w:rsid w:val="006C1551"/>
    <w:rsid w:val="006C2100"/>
    <w:rsid w:val="006C2401"/>
    <w:rsid w:val="006C28CA"/>
    <w:rsid w:val="006C2B38"/>
    <w:rsid w:val="006C2C9E"/>
    <w:rsid w:val="006C2F3D"/>
    <w:rsid w:val="006C3475"/>
    <w:rsid w:val="006C368B"/>
    <w:rsid w:val="006C5974"/>
    <w:rsid w:val="006C6322"/>
    <w:rsid w:val="006C6B6A"/>
    <w:rsid w:val="006C6E5E"/>
    <w:rsid w:val="006C7953"/>
    <w:rsid w:val="006C7988"/>
    <w:rsid w:val="006C7CC4"/>
    <w:rsid w:val="006D010A"/>
    <w:rsid w:val="006D04C1"/>
    <w:rsid w:val="006D0516"/>
    <w:rsid w:val="006D09CF"/>
    <w:rsid w:val="006D0D0F"/>
    <w:rsid w:val="006D10A5"/>
    <w:rsid w:val="006D117B"/>
    <w:rsid w:val="006D1351"/>
    <w:rsid w:val="006D23F6"/>
    <w:rsid w:val="006D2472"/>
    <w:rsid w:val="006D254A"/>
    <w:rsid w:val="006D2E15"/>
    <w:rsid w:val="006D2E5A"/>
    <w:rsid w:val="006D2EB1"/>
    <w:rsid w:val="006D3122"/>
    <w:rsid w:val="006D34DB"/>
    <w:rsid w:val="006D3546"/>
    <w:rsid w:val="006D3627"/>
    <w:rsid w:val="006D3CD5"/>
    <w:rsid w:val="006D3FD3"/>
    <w:rsid w:val="006D408B"/>
    <w:rsid w:val="006D460A"/>
    <w:rsid w:val="006D4780"/>
    <w:rsid w:val="006D4B8E"/>
    <w:rsid w:val="006D5224"/>
    <w:rsid w:val="006D57AA"/>
    <w:rsid w:val="006D5E49"/>
    <w:rsid w:val="006D6091"/>
    <w:rsid w:val="006D60BA"/>
    <w:rsid w:val="006D6EC5"/>
    <w:rsid w:val="006E01AD"/>
    <w:rsid w:val="006E02BD"/>
    <w:rsid w:val="006E0A32"/>
    <w:rsid w:val="006E0B6E"/>
    <w:rsid w:val="006E111D"/>
    <w:rsid w:val="006E148C"/>
    <w:rsid w:val="006E167B"/>
    <w:rsid w:val="006E1929"/>
    <w:rsid w:val="006E26B8"/>
    <w:rsid w:val="006E31CE"/>
    <w:rsid w:val="006E3553"/>
    <w:rsid w:val="006E35D2"/>
    <w:rsid w:val="006E3669"/>
    <w:rsid w:val="006E4325"/>
    <w:rsid w:val="006E4A61"/>
    <w:rsid w:val="006E4B77"/>
    <w:rsid w:val="006E54B8"/>
    <w:rsid w:val="006E58A0"/>
    <w:rsid w:val="006E5971"/>
    <w:rsid w:val="006E5DFC"/>
    <w:rsid w:val="006E5E25"/>
    <w:rsid w:val="006E628C"/>
    <w:rsid w:val="006E6C50"/>
    <w:rsid w:val="006E7B5F"/>
    <w:rsid w:val="006F01B1"/>
    <w:rsid w:val="006F12F9"/>
    <w:rsid w:val="006F1320"/>
    <w:rsid w:val="006F1443"/>
    <w:rsid w:val="006F1498"/>
    <w:rsid w:val="006F1864"/>
    <w:rsid w:val="006F1A02"/>
    <w:rsid w:val="006F1B9D"/>
    <w:rsid w:val="006F1FCE"/>
    <w:rsid w:val="006F24BD"/>
    <w:rsid w:val="006F2606"/>
    <w:rsid w:val="006F27A4"/>
    <w:rsid w:val="006F2B00"/>
    <w:rsid w:val="006F3646"/>
    <w:rsid w:val="006F36B1"/>
    <w:rsid w:val="006F385E"/>
    <w:rsid w:val="006F3CFE"/>
    <w:rsid w:val="006F4319"/>
    <w:rsid w:val="006F44D8"/>
    <w:rsid w:val="006F44E1"/>
    <w:rsid w:val="006F461F"/>
    <w:rsid w:val="006F4DBD"/>
    <w:rsid w:val="006F518D"/>
    <w:rsid w:val="006F51E3"/>
    <w:rsid w:val="006F5241"/>
    <w:rsid w:val="006F5580"/>
    <w:rsid w:val="006F5655"/>
    <w:rsid w:val="006F5D44"/>
    <w:rsid w:val="006F5D60"/>
    <w:rsid w:val="006F6725"/>
    <w:rsid w:val="006F69A7"/>
    <w:rsid w:val="006F75DD"/>
    <w:rsid w:val="006F7888"/>
    <w:rsid w:val="0070146E"/>
    <w:rsid w:val="007015F0"/>
    <w:rsid w:val="00701662"/>
    <w:rsid w:val="00701D9E"/>
    <w:rsid w:val="00701EF3"/>
    <w:rsid w:val="0070243A"/>
    <w:rsid w:val="00702D5E"/>
    <w:rsid w:val="00702FEF"/>
    <w:rsid w:val="00703948"/>
    <w:rsid w:val="00703B9D"/>
    <w:rsid w:val="00703BF3"/>
    <w:rsid w:val="00703E01"/>
    <w:rsid w:val="00704217"/>
    <w:rsid w:val="0070479E"/>
    <w:rsid w:val="007050F4"/>
    <w:rsid w:val="007051C3"/>
    <w:rsid w:val="007055F7"/>
    <w:rsid w:val="00705B08"/>
    <w:rsid w:val="00705BD8"/>
    <w:rsid w:val="007061F9"/>
    <w:rsid w:val="00706B37"/>
    <w:rsid w:val="00706CDF"/>
    <w:rsid w:val="00706D3F"/>
    <w:rsid w:val="00706E02"/>
    <w:rsid w:val="00706F98"/>
    <w:rsid w:val="00707439"/>
    <w:rsid w:val="00707558"/>
    <w:rsid w:val="00707A40"/>
    <w:rsid w:val="007100E9"/>
    <w:rsid w:val="00710D7F"/>
    <w:rsid w:val="007118AE"/>
    <w:rsid w:val="007124AD"/>
    <w:rsid w:val="007125C9"/>
    <w:rsid w:val="00712789"/>
    <w:rsid w:val="007127D9"/>
    <w:rsid w:val="007134BF"/>
    <w:rsid w:val="00713737"/>
    <w:rsid w:val="00713C1D"/>
    <w:rsid w:val="00713CC7"/>
    <w:rsid w:val="00713F8F"/>
    <w:rsid w:val="00714011"/>
    <w:rsid w:val="00714230"/>
    <w:rsid w:val="007142B2"/>
    <w:rsid w:val="00714344"/>
    <w:rsid w:val="007150A8"/>
    <w:rsid w:val="007154B0"/>
    <w:rsid w:val="007154F9"/>
    <w:rsid w:val="007155C0"/>
    <w:rsid w:val="00715A61"/>
    <w:rsid w:val="00715D7F"/>
    <w:rsid w:val="00715DF9"/>
    <w:rsid w:val="00715E83"/>
    <w:rsid w:val="007166A9"/>
    <w:rsid w:val="00716781"/>
    <w:rsid w:val="007167AC"/>
    <w:rsid w:val="007168FF"/>
    <w:rsid w:val="00716B9D"/>
    <w:rsid w:val="00716D02"/>
    <w:rsid w:val="00717636"/>
    <w:rsid w:val="007177E3"/>
    <w:rsid w:val="00717B4A"/>
    <w:rsid w:val="00717BC6"/>
    <w:rsid w:val="00720CE0"/>
    <w:rsid w:val="00721513"/>
    <w:rsid w:val="00721A10"/>
    <w:rsid w:val="00721F4E"/>
    <w:rsid w:val="0072231A"/>
    <w:rsid w:val="00722789"/>
    <w:rsid w:val="007227A2"/>
    <w:rsid w:val="00722A8C"/>
    <w:rsid w:val="00723A21"/>
    <w:rsid w:val="00723FA1"/>
    <w:rsid w:val="007240DE"/>
    <w:rsid w:val="007249EA"/>
    <w:rsid w:val="00724D6E"/>
    <w:rsid w:val="00725008"/>
    <w:rsid w:val="007252E8"/>
    <w:rsid w:val="0072534E"/>
    <w:rsid w:val="00725381"/>
    <w:rsid w:val="00725A81"/>
    <w:rsid w:val="00726348"/>
    <w:rsid w:val="00726AD5"/>
    <w:rsid w:val="00727011"/>
    <w:rsid w:val="00727047"/>
    <w:rsid w:val="007271DA"/>
    <w:rsid w:val="00727215"/>
    <w:rsid w:val="0073039E"/>
    <w:rsid w:val="00730EB3"/>
    <w:rsid w:val="00731240"/>
    <w:rsid w:val="007314B7"/>
    <w:rsid w:val="00731E85"/>
    <w:rsid w:val="00731FFF"/>
    <w:rsid w:val="00732577"/>
    <w:rsid w:val="007327EA"/>
    <w:rsid w:val="0073289A"/>
    <w:rsid w:val="007328D8"/>
    <w:rsid w:val="00732D27"/>
    <w:rsid w:val="00732D6A"/>
    <w:rsid w:val="00732E0E"/>
    <w:rsid w:val="007331F1"/>
    <w:rsid w:val="007335CE"/>
    <w:rsid w:val="00733D0F"/>
    <w:rsid w:val="00734772"/>
    <w:rsid w:val="00734B2E"/>
    <w:rsid w:val="00734F48"/>
    <w:rsid w:val="00735123"/>
    <w:rsid w:val="007354FC"/>
    <w:rsid w:val="007356EC"/>
    <w:rsid w:val="00735864"/>
    <w:rsid w:val="00735976"/>
    <w:rsid w:val="00735B28"/>
    <w:rsid w:val="007361B2"/>
    <w:rsid w:val="0073638D"/>
    <w:rsid w:val="007364D5"/>
    <w:rsid w:val="00736666"/>
    <w:rsid w:val="00736695"/>
    <w:rsid w:val="0073684E"/>
    <w:rsid w:val="0073700C"/>
    <w:rsid w:val="007370A4"/>
    <w:rsid w:val="007374A5"/>
    <w:rsid w:val="007376EE"/>
    <w:rsid w:val="0073773B"/>
    <w:rsid w:val="00737B33"/>
    <w:rsid w:val="00737D2A"/>
    <w:rsid w:val="007406B5"/>
    <w:rsid w:val="00740B01"/>
    <w:rsid w:val="00741103"/>
    <w:rsid w:val="007425AF"/>
    <w:rsid w:val="00742728"/>
    <w:rsid w:val="0074279B"/>
    <w:rsid w:val="00742B5D"/>
    <w:rsid w:val="007430FE"/>
    <w:rsid w:val="0074364E"/>
    <w:rsid w:val="00743DD2"/>
    <w:rsid w:val="007446AE"/>
    <w:rsid w:val="00744A27"/>
    <w:rsid w:val="00744DCB"/>
    <w:rsid w:val="00744E70"/>
    <w:rsid w:val="00744FF8"/>
    <w:rsid w:val="00745560"/>
    <w:rsid w:val="0074591F"/>
    <w:rsid w:val="007469F0"/>
    <w:rsid w:val="00747076"/>
    <w:rsid w:val="0074724A"/>
    <w:rsid w:val="00747E01"/>
    <w:rsid w:val="00747E4A"/>
    <w:rsid w:val="00750508"/>
    <w:rsid w:val="00750B24"/>
    <w:rsid w:val="00752061"/>
    <w:rsid w:val="007528C4"/>
    <w:rsid w:val="00753894"/>
    <w:rsid w:val="00755B8C"/>
    <w:rsid w:val="00755D8F"/>
    <w:rsid w:val="00756046"/>
    <w:rsid w:val="00756AF2"/>
    <w:rsid w:val="00756E0C"/>
    <w:rsid w:val="00757CBE"/>
    <w:rsid w:val="007604EC"/>
    <w:rsid w:val="00760CC3"/>
    <w:rsid w:val="007610C9"/>
    <w:rsid w:val="007612FB"/>
    <w:rsid w:val="00761FA2"/>
    <w:rsid w:val="00762012"/>
    <w:rsid w:val="0076222D"/>
    <w:rsid w:val="00762444"/>
    <w:rsid w:val="0076262B"/>
    <w:rsid w:val="00762822"/>
    <w:rsid w:val="0076290B"/>
    <w:rsid w:val="007629F1"/>
    <w:rsid w:val="00763206"/>
    <w:rsid w:val="00763A4D"/>
    <w:rsid w:val="00763B1B"/>
    <w:rsid w:val="00763D90"/>
    <w:rsid w:val="0076424A"/>
    <w:rsid w:val="00764466"/>
    <w:rsid w:val="0076484E"/>
    <w:rsid w:val="00764A47"/>
    <w:rsid w:val="00765103"/>
    <w:rsid w:val="007651EC"/>
    <w:rsid w:val="0076549D"/>
    <w:rsid w:val="007656B9"/>
    <w:rsid w:val="00765945"/>
    <w:rsid w:val="00765DF1"/>
    <w:rsid w:val="00765FF6"/>
    <w:rsid w:val="0076611B"/>
    <w:rsid w:val="007669EE"/>
    <w:rsid w:val="007670F5"/>
    <w:rsid w:val="00767906"/>
    <w:rsid w:val="00770005"/>
    <w:rsid w:val="0077027F"/>
    <w:rsid w:val="0077057E"/>
    <w:rsid w:val="00770618"/>
    <w:rsid w:val="007709FF"/>
    <w:rsid w:val="00770C9A"/>
    <w:rsid w:val="0077124A"/>
    <w:rsid w:val="00771476"/>
    <w:rsid w:val="007716E8"/>
    <w:rsid w:val="00771AF5"/>
    <w:rsid w:val="00771D3E"/>
    <w:rsid w:val="00772176"/>
    <w:rsid w:val="0077367F"/>
    <w:rsid w:val="007738B6"/>
    <w:rsid w:val="00773A49"/>
    <w:rsid w:val="00773CF0"/>
    <w:rsid w:val="00774098"/>
    <w:rsid w:val="007747F3"/>
    <w:rsid w:val="00775B99"/>
    <w:rsid w:val="007762A9"/>
    <w:rsid w:val="007762DA"/>
    <w:rsid w:val="00776460"/>
    <w:rsid w:val="00776470"/>
    <w:rsid w:val="00776C8C"/>
    <w:rsid w:val="00777242"/>
    <w:rsid w:val="0077754A"/>
    <w:rsid w:val="00777B89"/>
    <w:rsid w:val="007802DF"/>
    <w:rsid w:val="00780971"/>
    <w:rsid w:val="00781402"/>
    <w:rsid w:val="00781975"/>
    <w:rsid w:val="007825F5"/>
    <w:rsid w:val="00783742"/>
    <w:rsid w:val="00783B29"/>
    <w:rsid w:val="007842EA"/>
    <w:rsid w:val="00784545"/>
    <w:rsid w:val="00784FE0"/>
    <w:rsid w:val="007858F7"/>
    <w:rsid w:val="00785C23"/>
    <w:rsid w:val="00785E23"/>
    <w:rsid w:val="00786576"/>
    <w:rsid w:val="00786D92"/>
    <w:rsid w:val="00787079"/>
    <w:rsid w:val="007873BF"/>
    <w:rsid w:val="00787822"/>
    <w:rsid w:val="00790343"/>
    <w:rsid w:val="007910CA"/>
    <w:rsid w:val="00791382"/>
    <w:rsid w:val="00791ABF"/>
    <w:rsid w:val="00791ED1"/>
    <w:rsid w:val="00791FF0"/>
    <w:rsid w:val="007923DB"/>
    <w:rsid w:val="007926B5"/>
    <w:rsid w:val="00792F7E"/>
    <w:rsid w:val="007931D7"/>
    <w:rsid w:val="007944C9"/>
    <w:rsid w:val="007947F7"/>
    <w:rsid w:val="00794E95"/>
    <w:rsid w:val="00794FE7"/>
    <w:rsid w:val="0079505C"/>
    <w:rsid w:val="00795449"/>
    <w:rsid w:val="00795971"/>
    <w:rsid w:val="00795EE4"/>
    <w:rsid w:val="00796217"/>
    <w:rsid w:val="00796453"/>
    <w:rsid w:val="0079662D"/>
    <w:rsid w:val="00796D57"/>
    <w:rsid w:val="00797364"/>
    <w:rsid w:val="00797472"/>
    <w:rsid w:val="00797C7F"/>
    <w:rsid w:val="00797E1E"/>
    <w:rsid w:val="00797E3D"/>
    <w:rsid w:val="00797FE4"/>
    <w:rsid w:val="007A0841"/>
    <w:rsid w:val="007A087C"/>
    <w:rsid w:val="007A0BAE"/>
    <w:rsid w:val="007A157E"/>
    <w:rsid w:val="007A1976"/>
    <w:rsid w:val="007A1AE4"/>
    <w:rsid w:val="007A1BF3"/>
    <w:rsid w:val="007A2029"/>
    <w:rsid w:val="007A2212"/>
    <w:rsid w:val="007A245B"/>
    <w:rsid w:val="007A2C77"/>
    <w:rsid w:val="007A2C85"/>
    <w:rsid w:val="007A2E41"/>
    <w:rsid w:val="007A2FC1"/>
    <w:rsid w:val="007A3179"/>
    <w:rsid w:val="007A3269"/>
    <w:rsid w:val="007A358A"/>
    <w:rsid w:val="007A36BA"/>
    <w:rsid w:val="007A3793"/>
    <w:rsid w:val="007A3C56"/>
    <w:rsid w:val="007A41BE"/>
    <w:rsid w:val="007A4288"/>
    <w:rsid w:val="007A43F3"/>
    <w:rsid w:val="007A440E"/>
    <w:rsid w:val="007A53B0"/>
    <w:rsid w:val="007A6B73"/>
    <w:rsid w:val="007A6BEF"/>
    <w:rsid w:val="007A76DA"/>
    <w:rsid w:val="007A7DB6"/>
    <w:rsid w:val="007A7E22"/>
    <w:rsid w:val="007B0108"/>
    <w:rsid w:val="007B04DD"/>
    <w:rsid w:val="007B0AF7"/>
    <w:rsid w:val="007B0B81"/>
    <w:rsid w:val="007B11DF"/>
    <w:rsid w:val="007B1247"/>
    <w:rsid w:val="007B1259"/>
    <w:rsid w:val="007B2181"/>
    <w:rsid w:val="007B24F8"/>
    <w:rsid w:val="007B2831"/>
    <w:rsid w:val="007B2961"/>
    <w:rsid w:val="007B29BE"/>
    <w:rsid w:val="007B301F"/>
    <w:rsid w:val="007B30A7"/>
    <w:rsid w:val="007B333F"/>
    <w:rsid w:val="007B356C"/>
    <w:rsid w:val="007B378E"/>
    <w:rsid w:val="007B4473"/>
    <w:rsid w:val="007B4B33"/>
    <w:rsid w:val="007B4C9F"/>
    <w:rsid w:val="007B5309"/>
    <w:rsid w:val="007B537C"/>
    <w:rsid w:val="007B55C2"/>
    <w:rsid w:val="007B5803"/>
    <w:rsid w:val="007B58B2"/>
    <w:rsid w:val="007B5CD0"/>
    <w:rsid w:val="007B6046"/>
    <w:rsid w:val="007B61E1"/>
    <w:rsid w:val="007B6268"/>
    <w:rsid w:val="007B62CD"/>
    <w:rsid w:val="007B6745"/>
    <w:rsid w:val="007B6A9C"/>
    <w:rsid w:val="007B731D"/>
    <w:rsid w:val="007C0D01"/>
    <w:rsid w:val="007C0FE8"/>
    <w:rsid w:val="007C1197"/>
    <w:rsid w:val="007C16D1"/>
    <w:rsid w:val="007C18F4"/>
    <w:rsid w:val="007C19A8"/>
    <w:rsid w:val="007C2511"/>
    <w:rsid w:val="007C2829"/>
    <w:rsid w:val="007C2834"/>
    <w:rsid w:val="007C2A3B"/>
    <w:rsid w:val="007C319E"/>
    <w:rsid w:val="007C31F2"/>
    <w:rsid w:val="007C3440"/>
    <w:rsid w:val="007C38E1"/>
    <w:rsid w:val="007C3BCF"/>
    <w:rsid w:val="007C3F46"/>
    <w:rsid w:val="007C4222"/>
    <w:rsid w:val="007C4CE0"/>
    <w:rsid w:val="007C516C"/>
    <w:rsid w:val="007C590F"/>
    <w:rsid w:val="007C5FBD"/>
    <w:rsid w:val="007C6172"/>
    <w:rsid w:val="007C623A"/>
    <w:rsid w:val="007C6260"/>
    <w:rsid w:val="007C636E"/>
    <w:rsid w:val="007C6842"/>
    <w:rsid w:val="007C68C4"/>
    <w:rsid w:val="007C6C8E"/>
    <w:rsid w:val="007C6F97"/>
    <w:rsid w:val="007C7184"/>
    <w:rsid w:val="007C7C74"/>
    <w:rsid w:val="007D0581"/>
    <w:rsid w:val="007D0938"/>
    <w:rsid w:val="007D0A7C"/>
    <w:rsid w:val="007D0D36"/>
    <w:rsid w:val="007D0EE4"/>
    <w:rsid w:val="007D0F57"/>
    <w:rsid w:val="007D1456"/>
    <w:rsid w:val="007D1FB0"/>
    <w:rsid w:val="007D201B"/>
    <w:rsid w:val="007D22AF"/>
    <w:rsid w:val="007D2330"/>
    <w:rsid w:val="007D24DC"/>
    <w:rsid w:val="007D28A0"/>
    <w:rsid w:val="007D2E3D"/>
    <w:rsid w:val="007D33CD"/>
    <w:rsid w:val="007D343C"/>
    <w:rsid w:val="007D3BA9"/>
    <w:rsid w:val="007D3E92"/>
    <w:rsid w:val="007D401D"/>
    <w:rsid w:val="007D4091"/>
    <w:rsid w:val="007D413A"/>
    <w:rsid w:val="007D4311"/>
    <w:rsid w:val="007D475F"/>
    <w:rsid w:val="007D4DEB"/>
    <w:rsid w:val="007D4F65"/>
    <w:rsid w:val="007D51E8"/>
    <w:rsid w:val="007D551E"/>
    <w:rsid w:val="007D56D8"/>
    <w:rsid w:val="007D57BB"/>
    <w:rsid w:val="007D61D6"/>
    <w:rsid w:val="007D67B8"/>
    <w:rsid w:val="007D763E"/>
    <w:rsid w:val="007D7BD4"/>
    <w:rsid w:val="007D7FE9"/>
    <w:rsid w:val="007E0141"/>
    <w:rsid w:val="007E06DE"/>
    <w:rsid w:val="007E06EF"/>
    <w:rsid w:val="007E0754"/>
    <w:rsid w:val="007E095A"/>
    <w:rsid w:val="007E12FC"/>
    <w:rsid w:val="007E148B"/>
    <w:rsid w:val="007E182D"/>
    <w:rsid w:val="007E1880"/>
    <w:rsid w:val="007E21F7"/>
    <w:rsid w:val="007E2B89"/>
    <w:rsid w:val="007E2E20"/>
    <w:rsid w:val="007E2EA9"/>
    <w:rsid w:val="007E2FF3"/>
    <w:rsid w:val="007E317D"/>
    <w:rsid w:val="007E3275"/>
    <w:rsid w:val="007E3BFC"/>
    <w:rsid w:val="007E3C3D"/>
    <w:rsid w:val="007E422B"/>
    <w:rsid w:val="007E435F"/>
    <w:rsid w:val="007E43E8"/>
    <w:rsid w:val="007E4537"/>
    <w:rsid w:val="007E45E0"/>
    <w:rsid w:val="007E4A81"/>
    <w:rsid w:val="007E4B61"/>
    <w:rsid w:val="007E4CED"/>
    <w:rsid w:val="007E4F99"/>
    <w:rsid w:val="007E5283"/>
    <w:rsid w:val="007E529A"/>
    <w:rsid w:val="007E5397"/>
    <w:rsid w:val="007E5524"/>
    <w:rsid w:val="007E5B40"/>
    <w:rsid w:val="007E5D38"/>
    <w:rsid w:val="007E5D95"/>
    <w:rsid w:val="007E6359"/>
    <w:rsid w:val="007E6824"/>
    <w:rsid w:val="007E6C2B"/>
    <w:rsid w:val="007E6C71"/>
    <w:rsid w:val="007E6CE5"/>
    <w:rsid w:val="007E7237"/>
    <w:rsid w:val="007E72A5"/>
    <w:rsid w:val="007E748F"/>
    <w:rsid w:val="007E7634"/>
    <w:rsid w:val="007E7FE0"/>
    <w:rsid w:val="007F0973"/>
    <w:rsid w:val="007F0D33"/>
    <w:rsid w:val="007F1863"/>
    <w:rsid w:val="007F1C34"/>
    <w:rsid w:val="007F1D78"/>
    <w:rsid w:val="007F1EA1"/>
    <w:rsid w:val="007F1EB5"/>
    <w:rsid w:val="007F2AEA"/>
    <w:rsid w:val="007F2DC7"/>
    <w:rsid w:val="007F3190"/>
    <w:rsid w:val="007F33FB"/>
    <w:rsid w:val="007F3C71"/>
    <w:rsid w:val="007F44B1"/>
    <w:rsid w:val="007F4607"/>
    <w:rsid w:val="007F4CA2"/>
    <w:rsid w:val="007F537A"/>
    <w:rsid w:val="007F560E"/>
    <w:rsid w:val="007F5D48"/>
    <w:rsid w:val="007F5D57"/>
    <w:rsid w:val="007F5FF1"/>
    <w:rsid w:val="007F635E"/>
    <w:rsid w:val="007F6662"/>
    <w:rsid w:val="007F6BEE"/>
    <w:rsid w:val="007F6DE9"/>
    <w:rsid w:val="007F7610"/>
    <w:rsid w:val="007F77F4"/>
    <w:rsid w:val="007F7869"/>
    <w:rsid w:val="007F793F"/>
    <w:rsid w:val="007F79F4"/>
    <w:rsid w:val="007F7C40"/>
    <w:rsid w:val="007F7DBF"/>
    <w:rsid w:val="00800B3D"/>
    <w:rsid w:val="00800CC9"/>
    <w:rsid w:val="00800E56"/>
    <w:rsid w:val="00800EE5"/>
    <w:rsid w:val="00801383"/>
    <w:rsid w:val="00801CB6"/>
    <w:rsid w:val="00801E24"/>
    <w:rsid w:val="0080258A"/>
    <w:rsid w:val="00802711"/>
    <w:rsid w:val="008029B8"/>
    <w:rsid w:val="00802BAB"/>
    <w:rsid w:val="00802C1C"/>
    <w:rsid w:val="00802D61"/>
    <w:rsid w:val="0080315C"/>
    <w:rsid w:val="008031A2"/>
    <w:rsid w:val="00803394"/>
    <w:rsid w:val="00803436"/>
    <w:rsid w:val="00803620"/>
    <w:rsid w:val="0080399B"/>
    <w:rsid w:val="00804087"/>
    <w:rsid w:val="008040C8"/>
    <w:rsid w:val="008046AC"/>
    <w:rsid w:val="00804990"/>
    <w:rsid w:val="00804AF5"/>
    <w:rsid w:val="00804C7C"/>
    <w:rsid w:val="008050E4"/>
    <w:rsid w:val="00805490"/>
    <w:rsid w:val="00805CA7"/>
    <w:rsid w:val="00805EC9"/>
    <w:rsid w:val="00805F4D"/>
    <w:rsid w:val="008068A2"/>
    <w:rsid w:val="00806B1A"/>
    <w:rsid w:val="00806C77"/>
    <w:rsid w:val="00806FB7"/>
    <w:rsid w:val="0080700C"/>
    <w:rsid w:val="0080760A"/>
    <w:rsid w:val="00807867"/>
    <w:rsid w:val="00807E83"/>
    <w:rsid w:val="00807F35"/>
    <w:rsid w:val="00810835"/>
    <w:rsid w:val="00810879"/>
    <w:rsid w:val="00810958"/>
    <w:rsid w:val="008109FF"/>
    <w:rsid w:val="00810A7E"/>
    <w:rsid w:val="00810D57"/>
    <w:rsid w:val="0081102E"/>
    <w:rsid w:val="00811384"/>
    <w:rsid w:val="00811DF8"/>
    <w:rsid w:val="008122CD"/>
    <w:rsid w:val="0081306A"/>
    <w:rsid w:val="008132EC"/>
    <w:rsid w:val="00813DE9"/>
    <w:rsid w:val="00813FAA"/>
    <w:rsid w:val="008141A9"/>
    <w:rsid w:val="00814267"/>
    <w:rsid w:val="00814441"/>
    <w:rsid w:val="008147C6"/>
    <w:rsid w:val="00814F87"/>
    <w:rsid w:val="00815035"/>
    <w:rsid w:val="00815086"/>
    <w:rsid w:val="008150A8"/>
    <w:rsid w:val="00816853"/>
    <w:rsid w:val="008169C7"/>
    <w:rsid w:val="00817026"/>
    <w:rsid w:val="0081763C"/>
    <w:rsid w:val="00817E31"/>
    <w:rsid w:val="00820120"/>
    <w:rsid w:val="00820129"/>
    <w:rsid w:val="008207E8"/>
    <w:rsid w:val="00820B6E"/>
    <w:rsid w:val="00820D0A"/>
    <w:rsid w:val="00821928"/>
    <w:rsid w:val="00821ED8"/>
    <w:rsid w:val="00821F22"/>
    <w:rsid w:val="00822011"/>
    <w:rsid w:val="0082220F"/>
    <w:rsid w:val="00822415"/>
    <w:rsid w:val="0082291D"/>
    <w:rsid w:val="008229DC"/>
    <w:rsid w:val="00822DF3"/>
    <w:rsid w:val="0082314B"/>
    <w:rsid w:val="00823881"/>
    <w:rsid w:val="00823B18"/>
    <w:rsid w:val="0082406F"/>
    <w:rsid w:val="00824551"/>
    <w:rsid w:val="008252E2"/>
    <w:rsid w:val="00825527"/>
    <w:rsid w:val="008256AB"/>
    <w:rsid w:val="00825972"/>
    <w:rsid w:val="00825A07"/>
    <w:rsid w:val="008262BA"/>
    <w:rsid w:val="00826A6E"/>
    <w:rsid w:val="00826CFD"/>
    <w:rsid w:val="00827443"/>
    <w:rsid w:val="008275DB"/>
    <w:rsid w:val="008302C0"/>
    <w:rsid w:val="0083095C"/>
    <w:rsid w:val="00830AEB"/>
    <w:rsid w:val="00830DEF"/>
    <w:rsid w:val="008314B3"/>
    <w:rsid w:val="008314D9"/>
    <w:rsid w:val="00831C47"/>
    <w:rsid w:val="00831F18"/>
    <w:rsid w:val="00833083"/>
    <w:rsid w:val="008331A0"/>
    <w:rsid w:val="008331B7"/>
    <w:rsid w:val="0083392E"/>
    <w:rsid w:val="00833A4C"/>
    <w:rsid w:val="00833FD8"/>
    <w:rsid w:val="00835440"/>
    <w:rsid w:val="008358D5"/>
    <w:rsid w:val="00835931"/>
    <w:rsid w:val="00835C6C"/>
    <w:rsid w:val="00836227"/>
    <w:rsid w:val="00836415"/>
    <w:rsid w:val="008366E8"/>
    <w:rsid w:val="008367F6"/>
    <w:rsid w:val="00836B82"/>
    <w:rsid w:val="0084028A"/>
    <w:rsid w:val="00840560"/>
    <w:rsid w:val="00840587"/>
    <w:rsid w:val="008419FA"/>
    <w:rsid w:val="008426FE"/>
    <w:rsid w:val="00843036"/>
    <w:rsid w:val="008435FF"/>
    <w:rsid w:val="00843C61"/>
    <w:rsid w:val="00843E6B"/>
    <w:rsid w:val="00843F1C"/>
    <w:rsid w:val="00843F3E"/>
    <w:rsid w:val="008442BC"/>
    <w:rsid w:val="0084469F"/>
    <w:rsid w:val="00844895"/>
    <w:rsid w:val="0084538D"/>
    <w:rsid w:val="00845390"/>
    <w:rsid w:val="008458F3"/>
    <w:rsid w:val="00845B23"/>
    <w:rsid w:val="00845F69"/>
    <w:rsid w:val="00845FF7"/>
    <w:rsid w:val="00846211"/>
    <w:rsid w:val="00846557"/>
    <w:rsid w:val="008470B3"/>
    <w:rsid w:val="0084782A"/>
    <w:rsid w:val="00847997"/>
    <w:rsid w:val="00847AA5"/>
    <w:rsid w:val="00847CD6"/>
    <w:rsid w:val="008504CA"/>
    <w:rsid w:val="00850583"/>
    <w:rsid w:val="0085065B"/>
    <w:rsid w:val="00850785"/>
    <w:rsid w:val="00852162"/>
    <w:rsid w:val="0085312D"/>
    <w:rsid w:val="00853331"/>
    <w:rsid w:val="00853389"/>
    <w:rsid w:val="00853519"/>
    <w:rsid w:val="00853929"/>
    <w:rsid w:val="00853C4B"/>
    <w:rsid w:val="00853F33"/>
    <w:rsid w:val="008541CF"/>
    <w:rsid w:val="0085433B"/>
    <w:rsid w:val="00854875"/>
    <w:rsid w:val="00854BD6"/>
    <w:rsid w:val="00855748"/>
    <w:rsid w:val="00855954"/>
    <w:rsid w:val="00855A7B"/>
    <w:rsid w:val="00856C2C"/>
    <w:rsid w:val="00856D1A"/>
    <w:rsid w:val="008575CD"/>
    <w:rsid w:val="00860A4F"/>
    <w:rsid w:val="00860DB8"/>
    <w:rsid w:val="00861537"/>
    <w:rsid w:val="00861545"/>
    <w:rsid w:val="00861E3F"/>
    <w:rsid w:val="00861ECD"/>
    <w:rsid w:val="00861FF4"/>
    <w:rsid w:val="00862648"/>
    <w:rsid w:val="00862857"/>
    <w:rsid w:val="008629C8"/>
    <w:rsid w:val="00862A18"/>
    <w:rsid w:val="00862DE6"/>
    <w:rsid w:val="00862E85"/>
    <w:rsid w:val="00862F07"/>
    <w:rsid w:val="0086309A"/>
    <w:rsid w:val="00863545"/>
    <w:rsid w:val="00864681"/>
    <w:rsid w:val="008646AC"/>
    <w:rsid w:val="008646C8"/>
    <w:rsid w:val="00864B0B"/>
    <w:rsid w:val="00864DAD"/>
    <w:rsid w:val="00865154"/>
    <w:rsid w:val="0086531D"/>
    <w:rsid w:val="0086599D"/>
    <w:rsid w:val="00865BF4"/>
    <w:rsid w:val="00865FFC"/>
    <w:rsid w:val="008667C7"/>
    <w:rsid w:val="00866B03"/>
    <w:rsid w:val="00866B80"/>
    <w:rsid w:val="00870270"/>
    <w:rsid w:val="0087069F"/>
    <w:rsid w:val="00870E4F"/>
    <w:rsid w:val="00871673"/>
    <w:rsid w:val="00872609"/>
    <w:rsid w:val="00872D40"/>
    <w:rsid w:val="00873742"/>
    <w:rsid w:val="00873775"/>
    <w:rsid w:val="00873919"/>
    <w:rsid w:val="00873BF6"/>
    <w:rsid w:val="00873DAF"/>
    <w:rsid w:val="00873E3F"/>
    <w:rsid w:val="008742CD"/>
    <w:rsid w:val="0087495C"/>
    <w:rsid w:val="00874FAA"/>
    <w:rsid w:val="008751C3"/>
    <w:rsid w:val="008752F0"/>
    <w:rsid w:val="00876058"/>
    <w:rsid w:val="00877290"/>
    <w:rsid w:val="00877416"/>
    <w:rsid w:val="00877669"/>
    <w:rsid w:val="0088013E"/>
    <w:rsid w:val="00880B4F"/>
    <w:rsid w:val="00880FDF"/>
    <w:rsid w:val="008811A3"/>
    <w:rsid w:val="00881429"/>
    <w:rsid w:val="008815E3"/>
    <w:rsid w:val="00881E7E"/>
    <w:rsid w:val="00883072"/>
    <w:rsid w:val="00883A6D"/>
    <w:rsid w:val="00883AEB"/>
    <w:rsid w:val="008843D8"/>
    <w:rsid w:val="00884604"/>
    <w:rsid w:val="00884EBF"/>
    <w:rsid w:val="00884F8F"/>
    <w:rsid w:val="008850C3"/>
    <w:rsid w:val="008857F8"/>
    <w:rsid w:val="00885939"/>
    <w:rsid w:val="00885D3F"/>
    <w:rsid w:val="00886021"/>
    <w:rsid w:val="0088637B"/>
    <w:rsid w:val="008865E1"/>
    <w:rsid w:val="00886945"/>
    <w:rsid w:val="00887175"/>
    <w:rsid w:val="00887355"/>
    <w:rsid w:val="00887504"/>
    <w:rsid w:val="00887823"/>
    <w:rsid w:val="00887CD9"/>
    <w:rsid w:val="00887D93"/>
    <w:rsid w:val="00890101"/>
    <w:rsid w:val="00890164"/>
    <w:rsid w:val="008905A2"/>
    <w:rsid w:val="00890DB9"/>
    <w:rsid w:val="00890F40"/>
    <w:rsid w:val="00890FAA"/>
    <w:rsid w:val="0089158E"/>
    <w:rsid w:val="008919E7"/>
    <w:rsid w:val="008927C1"/>
    <w:rsid w:val="00892992"/>
    <w:rsid w:val="008931F4"/>
    <w:rsid w:val="00893418"/>
    <w:rsid w:val="00893449"/>
    <w:rsid w:val="00893EB8"/>
    <w:rsid w:val="0089405B"/>
    <w:rsid w:val="00894170"/>
    <w:rsid w:val="00894265"/>
    <w:rsid w:val="008943CD"/>
    <w:rsid w:val="00894617"/>
    <w:rsid w:val="00894D36"/>
    <w:rsid w:val="00895212"/>
    <w:rsid w:val="0089573F"/>
    <w:rsid w:val="00895A27"/>
    <w:rsid w:val="008963A9"/>
    <w:rsid w:val="00896C24"/>
    <w:rsid w:val="0089701F"/>
    <w:rsid w:val="008972AD"/>
    <w:rsid w:val="008972B4"/>
    <w:rsid w:val="00897440"/>
    <w:rsid w:val="0089745F"/>
    <w:rsid w:val="0089751E"/>
    <w:rsid w:val="008A01A9"/>
    <w:rsid w:val="008A028F"/>
    <w:rsid w:val="008A034E"/>
    <w:rsid w:val="008A065F"/>
    <w:rsid w:val="008A0832"/>
    <w:rsid w:val="008A0B46"/>
    <w:rsid w:val="008A0D7B"/>
    <w:rsid w:val="008A0F34"/>
    <w:rsid w:val="008A0F5B"/>
    <w:rsid w:val="008A13DC"/>
    <w:rsid w:val="008A1CE0"/>
    <w:rsid w:val="008A2221"/>
    <w:rsid w:val="008A2512"/>
    <w:rsid w:val="008A2540"/>
    <w:rsid w:val="008A25AB"/>
    <w:rsid w:val="008A2C96"/>
    <w:rsid w:val="008A301F"/>
    <w:rsid w:val="008A3250"/>
    <w:rsid w:val="008A3B5B"/>
    <w:rsid w:val="008A3E94"/>
    <w:rsid w:val="008A3EE0"/>
    <w:rsid w:val="008A400F"/>
    <w:rsid w:val="008A44A4"/>
    <w:rsid w:val="008A4B4B"/>
    <w:rsid w:val="008A5C42"/>
    <w:rsid w:val="008A6295"/>
    <w:rsid w:val="008A642C"/>
    <w:rsid w:val="008A69FE"/>
    <w:rsid w:val="008A6A50"/>
    <w:rsid w:val="008A75B9"/>
    <w:rsid w:val="008A75D6"/>
    <w:rsid w:val="008A7D10"/>
    <w:rsid w:val="008B05AA"/>
    <w:rsid w:val="008B0AD0"/>
    <w:rsid w:val="008B0EBC"/>
    <w:rsid w:val="008B15B9"/>
    <w:rsid w:val="008B2EE4"/>
    <w:rsid w:val="008B3090"/>
    <w:rsid w:val="008B324C"/>
    <w:rsid w:val="008B4018"/>
    <w:rsid w:val="008B462C"/>
    <w:rsid w:val="008B463E"/>
    <w:rsid w:val="008B4D0B"/>
    <w:rsid w:val="008B4DDE"/>
    <w:rsid w:val="008B505D"/>
    <w:rsid w:val="008B52AD"/>
    <w:rsid w:val="008B5550"/>
    <w:rsid w:val="008B5747"/>
    <w:rsid w:val="008B6561"/>
    <w:rsid w:val="008B70EC"/>
    <w:rsid w:val="008B7242"/>
    <w:rsid w:val="008B75AB"/>
    <w:rsid w:val="008B7863"/>
    <w:rsid w:val="008B7CB3"/>
    <w:rsid w:val="008B7D76"/>
    <w:rsid w:val="008C0284"/>
    <w:rsid w:val="008C07F2"/>
    <w:rsid w:val="008C08C1"/>
    <w:rsid w:val="008C0BDD"/>
    <w:rsid w:val="008C0BE2"/>
    <w:rsid w:val="008C0CB8"/>
    <w:rsid w:val="008C0CFF"/>
    <w:rsid w:val="008C121B"/>
    <w:rsid w:val="008C175C"/>
    <w:rsid w:val="008C192B"/>
    <w:rsid w:val="008C1D8D"/>
    <w:rsid w:val="008C1DB1"/>
    <w:rsid w:val="008C2027"/>
    <w:rsid w:val="008C2631"/>
    <w:rsid w:val="008C2BC0"/>
    <w:rsid w:val="008C2F2D"/>
    <w:rsid w:val="008C2F84"/>
    <w:rsid w:val="008C3539"/>
    <w:rsid w:val="008C396A"/>
    <w:rsid w:val="008C3A57"/>
    <w:rsid w:val="008C3D25"/>
    <w:rsid w:val="008C3E41"/>
    <w:rsid w:val="008C4552"/>
    <w:rsid w:val="008C4ED7"/>
    <w:rsid w:val="008C5303"/>
    <w:rsid w:val="008C58C2"/>
    <w:rsid w:val="008C594B"/>
    <w:rsid w:val="008C67BA"/>
    <w:rsid w:val="008C6935"/>
    <w:rsid w:val="008C6ED7"/>
    <w:rsid w:val="008C7076"/>
    <w:rsid w:val="008C72E8"/>
    <w:rsid w:val="008C7485"/>
    <w:rsid w:val="008C7538"/>
    <w:rsid w:val="008C7B48"/>
    <w:rsid w:val="008C7FD6"/>
    <w:rsid w:val="008D054C"/>
    <w:rsid w:val="008D19C2"/>
    <w:rsid w:val="008D1AEC"/>
    <w:rsid w:val="008D1B1F"/>
    <w:rsid w:val="008D23B5"/>
    <w:rsid w:val="008D301F"/>
    <w:rsid w:val="008D30D3"/>
    <w:rsid w:val="008D319E"/>
    <w:rsid w:val="008D4A0E"/>
    <w:rsid w:val="008D4B11"/>
    <w:rsid w:val="008D4FAF"/>
    <w:rsid w:val="008D51BD"/>
    <w:rsid w:val="008D52BA"/>
    <w:rsid w:val="008D5699"/>
    <w:rsid w:val="008D5BE9"/>
    <w:rsid w:val="008D6743"/>
    <w:rsid w:val="008D68A8"/>
    <w:rsid w:val="008D6D3C"/>
    <w:rsid w:val="008D71B7"/>
    <w:rsid w:val="008D7224"/>
    <w:rsid w:val="008D72C1"/>
    <w:rsid w:val="008D7359"/>
    <w:rsid w:val="008D7979"/>
    <w:rsid w:val="008D7FF9"/>
    <w:rsid w:val="008E0135"/>
    <w:rsid w:val="008E027A"/>
    <w:rsid w:val="008E05C9"/>
    <w:rsid w:val="008E0CD3"/>
    <w:rsid w:val="008E0CD8"/>
    <w:rsid w:val="008E1E01"/>
    <w:rsid w:val="008E1E27"/>
    <w:rsid w:val="008E2476"/>
    <w:rsid w:val="008E280C"/>
    <w:rsid w:val="008E281B"/>
    <w:rsid w:val="008E2A15"/>
    <w:rsid w:val="008E361F"/>
    <w:rsid w:val="008E39DA"/>
    <w:rsid w:val="008E3B8C"/>
    <w:rsid w:val="008E3C99"/>
    <w:rsid w:val="008E3D8B"/>
    <w:rsid w:val="008E3FB2"/>
    <w:rsid w:val="008E435F"/>
    <w:rsid w:val="008E4954"/>
    <w:rsid w:val="008E4F9C"/>
    <w:rsid w:val="008E4FA9"/>
    <w:rsid w:val="008E56AF"/>
    <w:rsid w:val="008E5C41"/>
    <w:rsid w:val="008E6633"/>
    <w:rsid w:val="008E6865"/>
    <w:rsid w:val="008E6E86"/>
    <w:rsid w:val="008E709B"/>
    <w:rsid w:val="008E7374"/>
    <w:rsid w:val="008E739C"/>
    <w:rsid w:val="008E7667"/>
    <w:rsid w:val="008E77DC"/>
    <w:rsid w:val="008E7A88"/>
    <w:rsid w:val="008E7EAB"/>
    <w:rsid w:val="008F0239"/>
    <w:rsid w:val="008F0293"/>
    <w:rsid w:val="008F030A"/>
    <w:rsid w:val="008F07AD"/>
    <w:rsid w:val="008F0E9F"/>
    <w:rsid w:val="008F10D5"/>
    <w:rsid w:val="008F13FF"/>
    <w:rsid w:val="008F1AB1"/>
    <w:rsid w:val="008F1BC0"/>
    <w:rsid w:val="008F1D1A"/>
    <w:rsid w:val="008F1F29"/>
    <w:rsid w:val="008F200D"/>
    <w:rsid w:val="008F2A6D"/>
    <w:rsid w:val="008F2B07"/>
    <w:rsid w:val="008F2C45"/>
    <w:rsid w:val="008F2EED"/>
    <w:rsid w:val="008F401A"/>
    <w:rsid w:val="008F412D"/>
    <w:rsid w:val="008F42B8"/>
    <w:rsid w:val="008F4659"/>
    <w:rsid w:val="008F4B08"/>
    <w:rsid w:val="008F55B8"/>
    <w:rsid w:val="008F60BC"/>
    <w:rsid w:val="008F60D8"/>
    <w:rsid w:val="008F656A"/>
    <w:rsid w:val="008F66B0"/>
    <w:rsid w:val="008F6F45"/>
    <w:rsid w:val="008F714E"/>
    <w:rsid w:val="008F76AB"/>
    <w:rsid w:val="008F79C2"/>
    <w:rsid w:val="008F7C4B"/>
    <w:rsid w:val="00900B69"/>
    <w:rsid w:val="00901128"/>
    <w:rsid w:val="009015C9"/>
    <w:rsid w:val="00901AE1"/>
    <w:rsid w:val="0090248C"/>
    <w:rsid w:val="00903548"/>
    <w:rsid w:val="00903C0D"/>
    <w:rsid w:val="00904340"/>
    <w:rsid w:val="009047CA"/>
    <w:rsid w:val="00904B41"/>
    <w:rsid w:val="00905139"/>
    <w:rsid w:val="00905BF9"/>
    <w:rsid w:val="00905D8C"/>
    <w:rsid w:val="0090623A"/>
    <w:rsid w:val="00906AAF"/>
    <w:rsid w:val="00906C08"/>
    <w:rsid w:val="00906F59"/>
    <w:rsid w:val="009073D8"/>
    <w:rsid w:val="009075B8"/>
    <w:rsid w:val="0090786C"/>
    <w:rsid w:val="00907BC2"/>
    <w:rsid w:val="00907DE8"/>
    <w:rsid w:val="00907EEB"/>
    <w:rsid w:val="00910053"/>
    <w:rsid w:val="00910083"/>
    <w:rsid w:val="00910BA0"/>
    <w:rsid w:val="00910C33"/>
    <w:rsid w:val="0091121C"/>
    <w:rsid w:val="00911226"/>
    <w:rsid w:val="0091200C"/>
    <w:rsid w:val="009120C4"/>
    <w:rsid w:val="00912583"/>
    <w:rsid w:val="0091298E"/>
    <w:rsid w:val="009129D9"/>
    <w:rsid w:val="00913AFE"/>
    <w:rsid w:val="00913C19"/>
    <w:rsid w:val="0091426F"/>
    <w:rsid w:val="009147DA"/>
    <w:rsid w:val="00914960"/>
    <w:rsid w:val="00916140"/>
    <w:rsid w:val="00916223"/>
    <w:rsid w:val="00916872"/>
    <w:rsid w:val="009168FA"/>
    <w:rsid w:val="00916A6E"/>
    <w:rsid w:val="00916A77"/>
    <w:rsid w:val="00916EB3"/>
    <w:rsid w:val="00916EE2"/>
    <w:rsid w:val="009171DB"/>
    <w:rsid w:val="009172E5"/>
    <w:rsid w:val="00917A12"/>
    <w:rsid w:val="00917A7A"/>
    <w:rsid w:val="00917E9B"/>
    <w:rsid w:val="009200B0"/>
    <w:rsid w:val="009200E4"/>
    <w:rsid w:val="00920596"/>
    <w:rsid w:val="00920E7C"/>
    <w:rsid w:val="00921004"/>
    <w:rsid w:val="0092100E"/>
    <w:rsid w:val="009211BC"/>
    <w:rsid w:val="00921524"/>
    <w:rsid w:val="00921670"/>
    <w:rsid w:val="00921A2E"/>
    <w:rsid w:val="0092257E"/>
    <w:rsid w:val="0092278A"/>
    <w:rsid w:val="00922BB7"/>
    <w:rsid w:val="00922F36"/>
    <w:rsid w:val="00923443"/>
    <w:rsid w:val="009236D0"/>
    <w:rsid w:val="00923722"/>
    <w:rsid w:val="0092375D"/>
    <w:rsid w:val="009243CE"/>
    <w:rsid w:val="0092442E"/>
    <w:rsid w:val="00924969"/>
    <w:rsid w:val="00924B1A"/>
    <w:rsid w:val="00924E00"/>
    <w:rsid w:val="00924E7C"/>
    <w:rsid w:val="0092501F"/>
    <w:rsid w:val="00925071"/>
    <w:rsid w:val="00925085"/>
    <w:rsid w:val="009250B9"/>
    <w:rsid w:val="009253E6"/>
    <w:rsid w:val="00925B1E"/>
    <w:rsid w:val="00925E95"/>
    <w:rsid w:val="00926156"/>
    <w:rsid w:val="00926247"/>
    <w:rsid w:val="00926CBD"/>
    <w:rsid w:val="0092703A"/>
    <w:rsid w:val="00927400"/>
    <w:rsid w:val="00927977"/>
    <w:rsid w:val="0092798E"/>
    <w:rsid w:val="009301B9"/>
    <w:rsid w:val="00930731"/>
    <w:rsid w:val="00930E51"/>
    <w:rsid w:val="00930EA8"/>
    <w:rsid w:val="009311EB"/>
    <w:rsid w:val="00931391"/>
    <w:rsid w:val="009314D0"/>
    <w:rsid w:val="00931ADF"/>
    <w:rsid w:val="00931C52"/>
    <w:rsid w:val="00932884"/>
    <w:rsid w:val="00932A6A"/>
    <w:rsid w:val="00933143"/>
    <w:rsid w:val="00933416"/>
    <w:rsid w:val="009336A1"/>
    <w:rsid w:val="009338AE"/>
    <w:rsid w:val="00933C5F"/>
    <w:rsid w:val="00934453"/>
    <w:rsid w:val="00934D35"/>
    <w:rsid w:val="00934E76"/>
    <w:rsid w:val="00935000"/>
    <w:rsid w:val="0093537A"/>
    <w:rsid w:val="00935383"/>
    <w:rsid w:val="00935956"/>
    <w:rsid w:val="00935A18"/>
    <w:rsid w:val="00935FBC"/>
    <w:rsid w:val="00936455"/>
    <w:rsid w:val="00936DC2"/>
    <w:rsid w:val="00937557"/>
    <w:rsid w:val="00937A28"/>
    <w:rsid w:val="00937E17"/>
    <w:rsid w:val="009416C5"/>
    <w:rsid w:val="00941B43"/>
    <w:rsid w:val="00941D16"/>
    <w:rsid w:val="009420B8"/>
    <w:rsid w:val="00942651"/>
    <w:rsid w:val="00942E9D"/>
    <w:rsid w:val="009434F6"/>
    <w:rsid w:val="00943733"/>
    <w:rsid w:val="00943739"/>
    <w:rsid w:val="009438A1"/>
    <w:rsid w:val="00944520"/>
    <w:rsid w:val="00944E14"/>
    <w:rsid w:val="009452BC"/>
    <w:rsid w:val="00945320"/>
    <w:rsid w:val="00945508"/>
    <w:rsid w:val="00945647"/>
    <w:rsid w:val="00945B3A"/>
    <w:rsid w:val="00945F0F"/>
    <w:rsid w:val="0094628B"/>
    <w:rsid w:val="009462E5"/>
    <w:rsid w:val="0094650D"/>
    <w:rsid w:val="00946561"/>
    <w:rsid w:val="009465CA"/>
    <w:rsid w:val="00946E8E"/>
    <w:rsid w:val="00946F83"/>
    <w:rsid w:val="00947679"/>
    <w:rsid w:val="00947B23"/>
    <w:rsid w:val="00947BB7"/>
    <w:rsid w:val="00950144"/>
    <w:rsid w:val="00950424"/>
    <w:rsid w:val="009504AA"/>
    <w:rsid w:val="009506C6"/>
    <w:rsid w:val="00950CE6"/>
    <w:rsid w:val="00951C6E"/>
    <w:rsid w:val="00951CCF"/>
    <w:rsid w:val="00952307"/>
    <w:rsid w:val="00952C1B"/>
    <w:rsid w:val="00952F91"/>
    <w:rsid w:val="0095376D"/>
    <w:rsid w:val="0095389B"/>
    <w:rsid w:val="00953929"/>
    <w:rsid w:val="00953BEC"/>
    <w:rsid w:val="00953E75"/>
    <w:rsid w:val="0095453B"/>
    <w:rsid w:val="00954859"/>
    <w:rsid w:val="00954876"/>
    <w:rsid w:val="00954AF5"/>
    <w:rsid w:val="00955207"/>
    <w:rsid w:val="009555B2"/>
    <w:rsid w:val="00955A93"/>
    <w:rsid w:val="00956346"/>
    <w:rsid w:val="0095699E"/>
    <w:rsid w:val="00956CBC"/>
    <w:rsid w:val="009574D3"/>
    <w:rsid w:val="00957D5F"/>
    <w:rsid w:val="00957EB7"/>
    <w:rsid w:val="00960205"/>
    <w:rsid w:val="00960E0F"/>
    <w:rsid w:val="009614F3"/>
    <w:rsid w:val="0096175B"/>
    <w:rsid w:val="009618C1"/>
    <w:rsid w:val="0096200E"/>
    <w:rsid w:val="00962C61"/>
    <w:rsid w:val="0096307E"/>
    <w:rsid w:val="009637A2"/>
    <w:rsid w:val="00963D6A"/>
    <w:rsid w:val="0096405A"/>
    <w:rsid w:val="00964511"/>
    <w:rsid w:val="00964822"/>
    <w:rsid w:val="0096560C"/>
    <w:rsid w:val="00965C2B"/>
    <w:rsid w:val="00966BE8"/>
    <w:rsid w:val="00966E80"/>
    <w:rsid w:val="009670BA"/>
    <w:rsid w:val="009670FC"/>
    <w:rsid w:val="00967267"/>
    <w:rsid w:val="00967518"/>
    <w:rsid w:val="00967AC6"/>
    <w:rsid w:val="00967F36"/>
    <w:rsid w:val="009705AD"/>
    <w:rsid w:val="00970617"/>
    <w:rsid w:val="00970AB4"/>
    <w:rsid w:val="00970D5E"/>
    <w:rsid w:val="00970EAE"/>
    <w:rsid w:val="009711B3"/>
    <w:rsid w:val="00971365"/>
    <w:rsid w:val="00971654"/>
    <w:rsid w:val="0097175D"/>
    <w:rsid w:val="00972525"/>
    <w:rsid w:val="0097252F"/>
    <w:rsid w:val="00972AC2"/>
    <w:rsid w:val="0097313C"/>
    <w:rsid w:val="00973950"/>
    <w:rsid w:val="00973A10"/>
    <w:rsid w:val="00973A32"/>
    <w:rsid w:val="00973BC5"/>
    <w:rsid w:val="00974950"/>
    <w:rsid w:val="00974BF0"/>
    <w:rsid w:val="00974D5C"/>
    <w:rsid w:val="00975516"/>
    <w:rsid w:val="00975C38"/>
    <w:rsid w:val="00975C84"/>
    <w:rsid w:val="00975D84"/>
    <w:rsid w:val="00976012"/>
    <w:rsid w:val="009762B6"/>
    <w:rsid w:val="00976C5F"/>
    <w:rsid w:val="0097759A"/>
    <w:rsid w:val="0098058E"/>
    <w:rsid w:val="0098091D"/>
    <w:rsid w:val="00980A2F"/>
    <w:rsid w:val="00980D90"/>
    <w:rsid w:val="00980FEB"/>
    <w:rsid w:val="00981321"/>
    <w:rsid w:val="00981B9D"/>
    <w:rsid w:val="00981D2C"/>
    <w:rsid w:val="00981F5A"/>
    <w:rsid w:val="00982773"/>
    <w:rsid w:val="009828B2"/>
    <w:rsid w:val="0098313C"/>
    <w:rsid w:val="009845EF"/>
    <w:rsid w:val="00984A8C"/>
    <w:rsid w:val="00984C73"/>
    <w:rsid w:val="00985DBB"/>
    <w:rsid w:val="0098602C"/>
    <w:rsid w:val="00986298"/>
    <w:rsid w:val="009865A8"/>
    <w:rsid w:val="009867C7"/>
    <w:rsid w:val="00987614"/>
    <w:rsid w:val="00987839"/>
    <w:rsid w:val="009900F9"/>
    <w:rsid w:val="009901BD"/>
    <w:rsid w:val="00990E8D"/>
    <w:rsid w:val="0099113C"/>
    <w:rsid w:val="00991277"/>
    <w:rsid w:val="00991AF0"/>
    <w:rsid w:val="00991B97"/>
    <w:rsid w:val="00991C02"/>
    <w:rsid w:val="00991C8D"/>
    <w:rsid w:val="00991FF2"/>
    <w:rsid w:val="009920D4"/>
    <w:rsid w:val="00992C79"/>
    <w:rsid w:val="00992D1E"/>
    <w:rsid w:val="00992DDE"/>
    <w:rsid w:val="00993469"/>
    <w:rsid w:val="00993A09"/>
    <w:rsid w:val="00993B0C"/>
    <w:rsid w:val="00993D72"/>
    <w:rsid w:val="00994603"/>
    <w:rsid w:val="00995BC1"/>
    <w:rsid w:val="00995D7B"/>
    <w:rsid w:val="00995F99"/>
    <w:rsid w:val="00996257"/>
    <w:rsid w:val="00996C2A"/>
    <w:rsid w:val="00996EC1"/>
    <w:rsid w:val="009977BC"/>
    <w:rsid w:val="00997BA8"/>
    <w:rsid w:val="00997BDA"/>
    <w:rsid w:val="00997C59"/>
    <w:rsid w:val="00997D29"/>
    <w:rsid w:val="00997DF4"/>
    <w:rsid w:val="009A033F"/>
    <w:rsid w:val="009A08E9"/>
    <w:rsid w:val="009A0F1F"/>
    <w:rsid w:val="009A117B"/>
    <w:rsid w:val="009A13ED"/>
    <w:rsid w:val="009A1572"/>
    <w:rsid w:val="009A1673"/>
    <w:rsid w:val="009A197C"/>
    <w:rsid w:val="009A1B14"/>
    <w:rsid w:val="009A262F"/>
    <w:rsid w:val="009A2699"/>
    <w:rsid w:val="009A26D0"/>
    <w:rsid w:val="009A26F7"/>
    <w:rsid w:val="009A4319"/>
    <w:rsid w:val="009A4AF8"/>
    <w:rsid w:val="009A4D0C"/>
    <w:rsid w:val="009A4FBE"/>
    <w:rsid w:val="009A547C"/>
    <w:rsid w:val="009A587E"/>
    <w:rsid w:val="009A599C"/>
    <w:rsid w:val="009A5A31"/>
    <w:rsid w:val="009A5EF2"/>
    <w:rsid w:val="009A623E"/>
    <w:rsid w:val="009A6A34"/>
    <w:rsid w:val="009A6FF9"/>
    <w:rsid w:val="009A74F0"/>
    <w:rsid w:val="009A7550"/>
    <w:rsid w:val="009A7578"/>
    <w:rsid w:val="009B017C"/>
    <w:rsid w:val="009B027D"/>
    <w:rsid w:val="009B15D4"/>
    <w:rsid w:val="009B1C9D"/>
    <w:rsid w:val="009B2ED0"/>
    <w:rsid w:val="009B31C9"/>
    <w:rsid w:val="009B3419"/>
    <w:rsid w:val="009B3497"/>
    <w:rsid w:val="009B37E6"/>
    <w:rsid w:val="009B3869"/>
    <w:rsid w:val="009B388A"/>
    <w:rsid w:val="009B3913"/>
    <w:rsid w:val="009B3C3B"/>
    <w:rsid w:val="009B4DE0"/>
    <w:rsid w:val="009B5666"/>
    <w:rsid w:val="009B5AFE"/>
    <w:rsid w:val="009B62BE"/>
    <w:rsid w:val="009B6422"/>
    <w:rsid w:val="009B6FDC"/>
    <w:rsid w:val="009B7147"/>
    <w:rsid w:val="009B766E"/>
    <w:rsid w:val="009C02C7"/>
    <w:rsid w:val="009C0413"/>
    <w:rsid w:val="009C079D"/>
    <w:rsid w:val="009C08B8"/>
    <w:rsid w:val="009C0A5A"/>
    <w:rsid w:val="009C0AC5"/>
    <w:rsid w:val="009C0B8E"/>
    <w:rsid w:val="009C11EF"/>
    <w:rsid w:val="009C1271"/>
    <w:rsid w:val="009C18A0"/>
    <w:rsid w:val="009C19C8"/>
    <w:rsid w:val="009C237F"/>
    <w:rsid w:val="009C289D"/>
    <w:rsid w:val="009C2995"/>
    <w:rsid w:val="009C2C15"/>
    <w:rsid w:val="009C2F3D"/>
    <w:rsid w:val="009C311D"/>
    <w:rsid w:val="009C3B96"/>
    <w:rsid w:val="009C44AA"/>
    <w:rsid w:val="009C519E"/>
    <w:rsid w:val="009C5686"/>
    <w:rsid w:val="009C56FA"/>
    <w:rsid w:val="009C5A38"/>
    <w:rsid w:val="009C6043"/>
    <w:rsid w:val="009C65C3"/>
    <w:rsid w:val="009C6E76"/>
    <w:rsid w:val="009C7025"/>
    <w:rsid w:val="009C72B2"/>
    <w:rsid w:val="009C74F3"/>
    <w:rsid w:val="009C75C0"/>
    <w:rsid w:val="009C7877"/>
    <w:rsid w:val="009C78FD"/>
    <w:rsid w:val="009D0119"/>
    <w:rsid w:val="009D016A"/>
    <w:rsid w:val="009D027A"/>
    <w:rsid w:val="009D0B1D"/>
    <w:rsid w:val="009D0B55"/>
    <w:rsid w:val="009D1B67"/>
    <w:rsid w:val="009D228B"/>
    <w:rsid w:val="009D2658"/>
    <w:rsid w:val="009D2A35"/>
    <w:rsid w:val="009D3313"/>
    <w:rsid w:val="009D34A7"/>
    <w:rsid w:val="009D39E6"/>
    <w:rsid w:val="009D3DEE"/>
    <w:rsid w:val="009D4148"/>
    <w:rsid w:val="009D43D5"/>
    <w:rsid w:val="009D46A6"/>
    <w:rsid w:val="009D4951"/>
    <w:rsid w:val="009D4E73"/>
    <w:rsid w:val="009D51AD"/>
    <w:rsid w:val="009D51E5"/>
    <w:rsid w:val="009D52F6"/>
    <w:rsid w:val="009D5335"/>
    <w:rsid w:val="009D54E2"/>
    <w:rsid w:val="009D5CAD"/>
    <w:rsid w:val="009D5F2F"/>
    <w:rsid w:val="009D6990"/>
    <w:rsid w:val="009D6BE0"/>
    <w:rsid w:val="009D6DFD"/>
    <w:rsid w:val="009D6F98"/>
    <w:rsid w:val="009D76A0"/>
    <w:rsid w:val="009D77AE"/>
    <w:rsid w:val="009D78B2"/>
    <w:rsid w:val="009E003B"/>
    <w:rsid w:val="009E0106"/>
    <w:rsid w:val="009E13DC"/>
    <w:rsid w:val="009E15A8"/>
    <w:rsid w:val="009E1D8D"/>
    <w:rsid w:val="009E2214"/>
    <w:rsid w:val="009E29F0"/>
    <w:rsid w:val="009E2F98"/>
    <w:rsid w:val="009E3A15"/>
    <w:rsid w:val="009E4384"/>
    <w:rsid w:val="009E4547"/>
    <w:rsid w:val="009E4797"/>
    <w:rsid w:val="009E49B4"/>
    <w:rsid w:val="009E4A41"/>
    <w:rsid w:val="009E4E57"/>
    <w:rsid w:val="009E55B5"/>
    <w:rsid w:val="009E568C"/>
    <w:rsid w:val="009E5714"/>
    <w:rsid w:val="009E5996"/>
    <w:rsid w:val="009E6030"/>
    <w:rsid w:val="009E6177"/>
    <w:rsid w:val="009E62D2"/>
    <w:rsid w:val="009E646E"/>
    <w:rsid w:val="009E64D9"/>
    <w:rsid w:val="009E6A91"/>
    <w:rsid w:val="009E6C84"/>
    <w:rsid w:val="009E70BA"/>
    <w:rsid w:val="009E742F"/>
    <w:rsid w:val="009E7433"/>
    <w:rsid w:val="009E76DB"/>
    <w:rsid w:val="009F007A"/>
    <w:rsid w:val="009F060D"/>
    <w:rsid w:val="009F099A"/>
    <w:rsid w:val="009F15CD"/>
    <w:rsid w:val="009F1C88"/>
    <w:rsid w:val="009F2963"/>
    <w:rsid w:val="009F2CBC"/>
    <w:rsid w:val="009F3424"/>
    <w:rsid w:val="009F3512"/>
    <w:rsid w:val="009F376D"/>
    <w:rsid w:val="009F3D12"/>
    <w:rsid w:val="009F43F4"/>
    <w:rsid w:val="009F4710"/>
    <w:rsid w:val="009F4A91"/>
    <w:rsid w:val="009F50DC"/>
    <w:rsid w:val="009F556F"/>
    <w:rsid w:val="009F580E"/>
    <w:rsid w:val="009F629F"/>
    <w:rsid w:val="009F66E5"/>
    <w:rsid w:val="009F6784"/>
    <w:rsid w:val="009F6CAB"/>
    <w:rsid w:val="009F6F0E"/>
    <w:rsid w:val="009F735B"/>
    <w:rsid w:val="009F7491"/>
    <w:rsid w:val="009F7B60"/>
    <w:rsid w:val="009F7CCA"/>
    <w:rsid w:val="00A00370"/>
    <w:rsid w:val="00A00594"/>
    <w:rsid w:val="00A01582"/>
    <w:rsid w:val="00A01630"/>
    <w:rsid w:val="00A01945"/>
    <w:rsid w:val="00A020B4"/>
    <w:rsid w:val="00A021B5"/>
    <w:rsid w:val="00A02695"/>
    <w:rsid w:val="00A02804"/>
    <w:rsid w:val="00A030CD"/>
    <w:rsid w:val="00A0347F"/>
    <w:rsid w:val="00A03E8D"/>
    <w:rsid w:val="00A041BB"/>
    <w:rsid w:val="00A0426A"/>
    <w:rsid w:val="00A04A62"/>
    <w:rsid w:val="00A04C48"/>
    <w:rsid w:val="00A04D1D"/>
    <w:rsid w:val="00A04FAE"/>
    <w:rsid w:val="00A04FEB"/>
    <w:rsid w:val="00A0523F"/>
    <w:rsid w:val="00A055F1"/>
    <w:rsid w:val="00A060BB"/>
    <w:rsid w:val="00A06783"/>
    <w:rsid w:val="00A069B6"/>
    <w:rsid w:val="00A06B90"/>
    <w:rsid w:val="00A06F21"/>
    <w:rsid w:val="00A0730A"/>
    <w:rsid w:val="00A07897"/>
    <w:rsid w:val="00A07CBC"/>
    <w:rsid w:val="00A1011C"/>
    <w:rsid w:val="00A1015F"/>
    <w:rsid w:val="00A10A28"/>
    <w:rsid w:val="00A10ABC"/>
    <w:rsid w:val="00A10F97"/>
    <w:rsid w:val="00A10FC7"/>
    <w:rsid w:val="00A113F1"/>
    <w:rsid w:val="00A11577"/>
    <w:rsid w:val="00A117A4"/>
    <w:rsid w:val="00A1188A"/>
    <w:rsid w:val="00A122B3"/>
    <w:rsid w:val="00A124D1"/>
    <w:rsid w:val="00A12997"/>
    <w:rsid w:val="00A12D84"/>
    <w:rsid w:val="00A130AB"/>
    <w:rsid w:val="00A137FD"/>
    <w:rsid w:val="00A1460C"/>
    <w:rsid w:val="00A146F2"/>
    <w:rsid w:val="00A15B17"/>
    <w:rsid w:val="00A15B9E"/>
    <w:rsid w:val="00A15D6D"/>
    <w:rsid w:val="00A15E9B"/>
    <w:rsid w:val="00A15F24"/>
    <w:rsid w:val="00A1615B"/>
    <w:rsid w:val="00A16383"/>
    <w:rsid w:val="00A16548"/>
    <w:rsid w:val="00A16724"/>
    <w:rsid w:val="00A16C38"/>
    <w:rsid w:val="00A16FF6"/>
    <w:rsid w:val="00A170E1"/>
    <w:rsid w:val="00A173E1"/>
    <w:rsid w:val="00A17B76"/>
    <w:rsid w:val="00A209C5"/>
    <w:rsid w:val="00A20DF8"/>
    <w:rsid w:val="00A21A4B"/>
    <w:rsid w:val="00A21A9C"/>
    <w:rsid w:val="00A21BA3"/>
    <w:rsid w:val="00A22F7D"/>
    <w:rsid w:val="00A22FBA"/>
    <w:rsid w:val="00A232D7"/>
    <w:rsid w:val="00A23913"/>
    <w:rsid w:val="00A23FF4"/>
    <w:rsid w:val="00A2457C"/>
    <w:rsid w:val="00A24BA6"/>
    <w:rsid w:val="00A250E6"/>
    <w:rsid w:val="00A2558A"/>
    <w:rsid w:val="00A256C6"/>
    <w:rsid w:val="00A25884"/>
    <w:rsid w:val="00A26614"/>
    <w:rsid w:val="00A26620"/>
    <w:rsid w:val="00A26BC5"/>
    <w:rsid w:val="00A26C93"/>
    <w:rsid w:val="00A273C4"/>
    <w:rsid w:val="00A273DF"/>
    <w:rsid w:val="00A27607"/>
    <w:rsid w:val="00A27DE9"/>
    <w:rsid w:val="00A303BA"/>
    <w:rsid w:val="00A30DDD"/>
    <w:rsid w:val="00A319D2"/>
    <w:rsid w:val="00A31AD5"/>
    <w:rsid w:val="00A31DB8"/>
    <w:rsid w:val="00A31E1F"/>
    <w:rsid w:val="00A31FEF"/>
    <w:rsid w:val="00A32280"/>
    <w:rsid w:val="00A32411"/>
    <w:rsid w:val="00A3256C"/>
    <w:rsid w:val="00A32C3F"/>
    <w:rsid w:val="00A33104"/>
    <w:rsid w:val="00A3351A"/>
    <w:rsid w:val="00A338E8"/>
    <w:rsid w:val="00A343DE"/>
    <w:rsid w:val="00A34E87"/>
    <w:rsid w:val="00A34EF0"/>
    <w:rsid w:val="00A34F47"/>
    <w:rsid w:val="00A35344"/>
    <w:rsid w:val="00A356CA"/>
    <w:rsid w:val="00A35C2A"/>
    <w:rsid w:val="00A361F8"/>
    <w:rsid w:val="00A36895"/>
    <w:rsid w:val="00A36A65"/>
    <w:rsid w:val="00A36DD8"/>
    <w:rsid w:val="00A3787F"/>
    <w:rsid w:val="00A37B83"/>
    <w:rsid w:val="00A37BB5"/>
    <w:rsid w:val="00A40276"/>
    <w:rsid w:val="00A4037A"/>
    <w:rsid w:val="00A41898"/>
    <w:rsid w:val="00A41F0A"/>
    <w:rsid w:val="00A42333"/>
    <w:rsid w:val="00A42A30"/>
    <w:rsid w:val="00A42C6F"/>
    <w:rsid w:val="00A42D57"/>
    <w:rsid w:val="00A42DE5"/>
    <w:rsid w:val="00A42E8A"/>
    <w:rsid w:val="00A43119"/>
    <w:rsid w:val="00A43227"/>
    <w:rsid w:val="00A43715"/>
    <w:rsid w:val="00A43960"/>
    <w:rsid w:val="00A4422C"/>
    <w:rsid w:val="00A44CFA"/>
    <w:rsid w:val="00A44F04"/>
    <w:rsid w:val="00A454E1"/>
    <w:rsid w:val="00A45827"/>
    <w:rsid w:val="00A45D23"/>
    <w:rsid w:val="00A464C6"/>
    <w:rsid w:val="00A468EE"/>
    <w:rsid w:val="00A46E5D"/>
    <w:rsid w:val="00A471F4"/>
    <w:rsid w:val="00A473BE"/>
    <w:rsid w:val="00A47AF0"/>
    <w:rsid w:val="00A47CD9"/>
    <w:rsid w:val="00A47E94"/>
    <w:rsid w:val="00A5017A"/>
    <w:rsid w:val="00A50982"/>
    <w:rsid w:val="00A50A2C"/>
    <w:rsid w:val="00A50AE0"/>
    <w:rsid w:val="00A510C8"/>
    <w:rsid w:val="00A51141"/>
    <w:rsid w:val="00A51B01"/>
    <w:rsid w:val="00A51FEE"/>
    <w:rsid w:val="00A5214F"/>
    <w:rsid w:val="00A521A3"/>
    <w:rsid w:val="00A522BA"/>
    <w:rsid w:val="00A52CA6"/>
    <w:rsid w:val="00A534C0"/>
    <w:rsid w:val="00A535A3"/>
    <w:rsid w:val="00A5374A"/>
    <w:rsid w:val="00A53BCB"/>
    <w:rsid w:val="00A53D39"/>
    <w:rsid w:val="00A543A3"/>
    <w:rsid w:val="00A546EE"/>
    <w:rsid w:val="00A54D54"/>
    <w:rsid w:val="00A54FD2"/>
    <w:rsid w:val="00A5514D"/>
    <w:rsid w:val="00A55949"/>
    <w:rsid w:val="00A55E74"/>
    <w:rsid w:val="00A568F7"/>
    <w:rsid w:val="00A5695D"/>
    <w:rsid w:val="00A56CD9"/>
    <w:rsid w:val="00A5712D"/>
    <w:rsid w:val="00A57292"/>
    <w:rsid w:val="00A57309"/>
    <w:rsid w:val="00A57CAE"/>
    <w:rsid w:val="00A6030E"/>
    <w:rsid w:val="00A60A9F"/>
    <w:rsid w:val="00A60D54"/>
    <w:rsid w:val="00A61686"/>
    <w:rsid w:val="00A61E15"/>
    <w:rsid w:val="00A62A24"/>
    <w:rsid w:val="00A6332C"/>
    <w:rsid w:val="00A63BEC"/>
    <w:rsid w:val="00A6405B"/>
    <w:rsid w:val="00A6451E"/>
    <w:rsid w:val="00A64546"/>
    <w:rsid w:val="00A646F4"/>
    <w:rsid w:val="00A64855"/>
    <w:rsid w:val="00A6531B"/>
    <w:rsid w:val="00A6534F"/>
    <w:rsid w:val="00A65B71"/>
    <w:rsid w:val="00A661B5"/>
    <w:rsid w:val="00A6678A"/>
    <w:rsid w:val="00A6695B"/>
    <w:rsid w:val="00A66FD8"/>
    <w:rsid w:val="00A670DA"/>
    <w:rsid w:val="00A67CFD"/>
    <w:rsid w:val="00A67F9D"/>
    <w:rsid w:val="00A70095"/>
    <w:rsid w:val="00A7013A"/>
    <w:rsid w:val="00A7026B"/>
    <w:rsid w:val="00A703D0"/>
    <w:rsid w:val="00A715A9"/>
    <w:rsid w:val="00A71DE1"/>
    <w:rsid w:val="00A720AC"/>
    <w:rsid w:val="00A725DC"/>
    <w:rsid w:val="00A73276"/>
    <w:rsid w:val="00A73792"/>
    <w:rsid w:val="00A738B0"/>
    <w:rsid w:val="00A73D1C"/>
    <w:rsid w:val="00A74EAE"/>
    <w:rsid w:val="00A757F9"/>
    <w:rsid w:val="00A75811"/>
    <w:rsid w:val="00A75947"/>
    <w:rsid w:val="00A75A12"/>
    <w:rsid w:val="00A76446"/>
    <w:rsid w:val="00A764B5"/>
    <w:rsid w:val="00A76ACB"/>
    <w:rsid w:val="00A76FA9"/>
    <w:rsid w:val="00A805A6"/>
    <w:rsid w:val="00A80804"/>
    <w:rsid w:val="00A80AEA"/>
    <w:rsid w:val="00A80FEC"/>
    <w:rsid w:val="00A810D8"/>
    <w:rsid w:val="00A81A16"/>
    <w:rsid w:val="00A81BE6"/>
    <w:rsid w:val="00A82211"/>
    <w:rsid w:val="00A82275"/>
    <w:rsid w:val="00A82B57"/>
    <w:rsid w:val="00A832CE"/>
    <w:rsid w:val="00A83821"/>
    <w:rsid w:val="00A841DF"/>
    <w:rsid w:val="00A84215"/>
    <w:rsid w:val="00A84343"/>
    <w:rsid w:val="00A848B9"/>
    <w:rsid w:val="00A84AD7"/>
    <w:rsid w:val="00A850DD"/>
    <w:rsid w:val="00A852DA"/>
    <w:rsid w:val="00A852F0"/>
    <w:rsid w:val="00A85A46"/>
    <w:rsid w:val="00A85F55"/>
    <w:rsid w:val="00A86618"/>
    <w:rsid w:val="00A866E7"/>
    <w:rsid w:val="00A86B17"/>
    <w:rsid w:val="00A86FFA"/>
    <w:rsid w:val="00A870EC"/>
    <w:rsid w:val="00A872B4"/>
    <w:rsid w:val="00A87B38"/>
    <w:rsid w:val="00A901AE"/>
    <w:rsid w:val="00A90B06"/>
    <w:rsid w:val="00A90E7E"/>
    <w:rsid w:val="00A91300"/>
    <w:rsid w:val="00A91A26"/>
    <w:rsid w:val="00A91AA7"/>
    <w:rsid w:val="00A91AB4"/>
    <w:rsid w:val="00A91B4B"/>
    <w:rsid w:val="00A91C81"/>
    <w:rsid w:val="00A925BF"/>
    <w:rsid w:val="00A92D44"/>
    <w:rsid w:val="00A92D8F"/>
    <w:rsid w:val="00A931AB"/>
    <w:rsid w:val="00A93493"/>
    <w:rsid w:val="00A93A0E"/>
    <w:rsid w:val="00A93B95"/>
    <w:rsid w:val="00A9539C"/>
    <w:rsid w:val="00A9569E"/>
    <w:rsid w:val="00A95C1D"/>
    <w:rsid w:val="00A96283"/>
    <w:rsid w:val="00A9662F"/>
    <w:rsid w:val="00A969FF"/>
    <w:rsid w:val="00A96D63"/>
    <w:rsid w:val="00A970EC"/>
    <w:rsid w:val="00A97438"/>
    <w:rsid w:val="00A97655"/>
    <w:rsid w:val="00A97728"/>
    <w:rsid w:val="00A97A5B"/>
    <w:rsid w:val="00AA0C85"/>
    <w:rsid w:val="00AA1001"/>
    <w:rsid w:val="00AA2239"/>
    <w:rsid w:val="00AA24C4"/>
    <w:rsid w:val="00AA356F"/>
    <w:rsid w:val="00AA3A39"/>
    <w:rsid w:val="00AA3B0B"/>
    <w:rsid w:val="00AA3E14"/>
    <w:rsid w:val="00AA4EFD"/>
    <w:rsid w:val="00AA5938"/>
    <w:rsid w:val="00AA5C09"/>
    <w:rsid w:val="00AA5D60"/>
    <w:rsid w:val="00AA5FA7"/>
    <w:rsid w:val="00AA6044"/>
    <w:rsid w:val="00AA65A7"/>
    <w:rsid w:val="00AA689A"/>
    <w:rsid w:val="00AA6B15"/>
    <w:rsid w:val="00AA6B9E"/>
    <w:rsid w:val="00AA73E5"/>
    <w:rsid w:val="00AA77A6"/>
    <w:rsid w:val="00AA77B2"/>
    <w:rsid w:val="00AA785A"/>
    <w:rsid w:val="00AA78A5"/>
    <w:rsid w:val="00AA7A30"/>
    <w:rsid w:val="00AA7E5F"/>
    <w:rsid w:val="00AB0D67"/>
    <w:rsid w:val="00AB0F91"/>
    <w:rsid w:val="00AB1555"/>
    <w:rsid w:val="00AB1774"/>
    <w:rsid w:val="00AB1990"/>
    <w:rsid w:val="00AB19C3"/>
    <w:rsid w:val="00AB1A5E"/>
    <w:rsid w:val="00AB4148"/>
    <w:rsid w:val="00AB44EA"/>
    <w:rsid w:val="00AB459D"/>
    <w:rsid w:val="00AB4DD8"/>
    <w:rsid w:val="00AB52E3"/>
    <w:rsid w:val="00AB5450"/>
    <w:rsid w:val="00AB5AC9"/>
    <w:rsid w:val="00AB5AF1"/>
    <w:rsid w:val="00AB5CC7"/>
    <w:rsid w:val="00AB5E94"/>
    <w:rsid w:val="00AB5FA0"/>
    <w:rsid w:val="00AB62C3"/>
    <w:rsid w:val="00AB6AC9"/>
    <w:rsid w:val="00AB6DB3"/>
    <w:rsid w:val="00AB6F90"/>
    <w:rsid w:val="00AB71A1"/>
    <w:rsid w:val="00AB72C1"/>
    <w:rsid w:val="00AB754E"/>
    <w:rsid w:val="00AB7689"/>
    <w:rsid w:val="00AB7936"/>
    <w:rsid w:val="00AB7F63"/>
    <w:rsid w:val="00AC03FB"/>
    <w:rsid w:val="00AC0678"/>
    <w:rsid w:val="00AC075E"/>
    <w:rsid w:val="00AC183D"/>
    <w:rsid w:val="00AC1AE6"/>
    <w:rsid w:val="00AC1D22"/>
    <w:rsid w:val="00AC1D7A"/>
    <w:rsid w:val="00AC234F"/>
    <w:rsid w:val="00AC2593"/>
    <w:rsid w:val="00AC2E12"/>
    <w:rsid w:val="00AC352B"/>
    <w:rsid w:val="00AC3C76"/>
    <w:rsid w:val="00AC3D06"/>
    <w:rsid w:val="00AC3F9E"/>
    <w:rsid w:val="00AC460C"/>
    <w:rsid w:val="00AC4687"/>
    <w:rsid w:val="00AC46AE"/>
    <w:rsid w:val="00AC47E9"/>
    <w:rsid w:val="00AC4C7B"/>
    <w:rsid w:val="00AC4EF2"/>
    <w:rsid w:val="00AC4F3A"/>
    <w:rsid w:val="00AC5399"/>
    <w:rsid w:val="00AC562C"/>
    <w:rsid w:val="00AC5BA7"/>
    <w:rsid w:val="00AC5CE7"/>
    <w:rsid w:val="00AC5CF1"/>
    <w:rsid w:val="00AC64A7"/>
    <w:rsid w:val="00AC6708"/>
    <w:rsid w:val="00AC67CE"/>
    <w:rsid w:val="00AC6F8E"/>
    <w:rsid w:val="00AD06C6"/>
    <w:rsid w:val="00AD0EF0"/>
    <w:rsid w:val="00AD0F6A"/>
    <w:rsid w:val="00AD1243"/>
    <w:rsid w:val="00AD1C7E"/>
    <w:rsid w:val="00AD292B"/>
    <w:rsid w:val="00AD34E3"/>
    <w:rsid w:val="00AD36E7"/>
    <w:rsid w:val="00AD3A96"/>
    <w:rsid w:val="00AD3E8C"/>
    <w:rsid w:val="00AD4333"/>
    <w:rsid w:val="00AD43D9"/>
    <w:rsid w:val="00AD581B"/>
    <w:rsid w:val="00AD5B54"/>
    <w:rsid w:val="00AD5E78"/>
    <w:rsid w:val="00AD639E"/>
    <w:rsid w:val="00AD64AB"/>
    <w:rsid w:val="00AD68C3"/>
    <w:rsid w:val="00AD6D6C"/>
    <w:rsid w:val="00AD73C9"/>
    <w:rsid w:val="00AD75C2"/>
    <w:rsid w:val="00AE0927"/>
    <w:rsid w:val="00AE0E9D"/>
    <w:rsid w:val="00AE10D8"/>
    <w:rsid w:val="00AE2ABF"/>
    <w:rsid w:val="00AE2CCB"/>
    <w:rsid w:val="00AE3293"/>
    <w:rsid w:val="00AE35B0"/>
    <w:rsid w:val="00AE394A"/>
    <w:rsid w:val="00AE43E3"/>
    <w:rsid w:val="00AE4EEA"/>
    <w:rsid w:val="00AE56F5"/>
    <w:rsid w:val="00AE58B0"/>
    <w:rsid w:val="00AE5D1A"/>
    <w:rsid w:val="00AE6168"/>
    <w:rsid w:val="00AE63EB"/>
    <w:rsid w:val="00AE6862"/>
    <w:rsid w:val="00AE71C0"/>
    <w:rsid w:val="00AE7697"/>
    <w:rsid w:val="00AF0A21"/>
    <w:rsid w:val="00AF0AEB"/>
    <w:rsid w:val="00AF1238"/>
    <w:rsid w:val="00AF1F25"/>
    <w:rsid w:val="00AF2643"/>
    <w:rsid w:val="00AF28E2"/>
    <w:rsid w:val="00AF29A4"/>
    <w:rsid w:val="00AF3558"/>
    <w:rsid w:val="00AF37E3"/>
    <w:rsid w:val="00AF396A"/>
    <w:rsid w:val="00AF3FDB"/>
    <w:rsid w:val="00AF48B3"/>
    <w:rsid w:val="00AF4A0D"/>
    <w:rsid w:val="00AF4C00"/>
    <w:rsid w:val="00AF533A"/>
    <w:rsid w:val="00AF606F"/>
    <w:rsid w:val="00AF674E"/>
    <w:rsid w:val="00AF6DE2"/>
    <w:rsid w:val="00AF7275"/>
    <w:rsid w:val="00AF7598"/>
    <w:rsid w:val="00B0080F"/>
    <w:rsid w:val="00B017D5"/>
    <w:rsid w:val="00B01D4B"/>
    <w:rsid w:val="00B02139"/>
    <w:rsid w:val="00B02219"/>
    <w:rsid w:val="00B0238D"/>
    <w:rsid w:val="00B025D0"/>
    <w:rsid w:val="00B026EC"/>
    <w:rsid w:val="00B0274D"/>
    <w:rsid w:val="00B02A50"/>
    <w:rsid w:val="00B03058"/>
    <w:rsid w:val="00B03360"/>
    <w:rsid w:val="00B0337B"/>
    <w:rsid w:val="00B0379E"/>
    <w:rsid w:val="00B03E5E"/>
    <w:rsid w:val="00B03F19"/>
    <w:rsid w:val="00B043B4"/>
    <w:rsid w:val="00B04AA2"/>
    <w:rsid w:val="00B04BB8"/>
    <w:rsid w:val="00B04BF2"/>
    <w:rsid w:val="00B04C47"/>
    <w:rsid w:val="00B0540E"/>
    <w:rsid w:val="00B056F8"/>
    <w:rsid w:val="00B0581B"/>
    <w:rsid w:val="00B0592D"/>
    <w:rsid w:val="00B05AF8"/>
    <w:rsid w:val="00B06671"/>
    <w:rsid w:val="00B06873"/>
    <w:rsid w:val="00B07802"/>
    <w:rsid w:val="00B07911"/>
    <w:rsid w:val="00B07ACA"/>
    <w:rsid w:val="00B100EE"/>
    <w:rsid w:val="00B10232"/>
    <w:rsid w:val="00B10B1A"/>
    <w:rsid w:val="00B10F22"/>
    <w:rsid w:val="00B1180C"/>
    <w:rsid w:val="00B119A2"/>
    <w:rsid w:val="00B11DF6"/>
    <w:rsid w:val="00B1215A"/>
    <w:rsid w:val="00B12736"/>
    <w:rsid w:val="00B127B2"/>
    <w:rsid w:val="00B12FBC"/>
    <w:rsid w:val="00B13C9D"/>
    <w:rsid w:val="00B13EB5"/>
    <w:rsid w:val="00B1410F"/>
    <w:rsid w:val="00B141C2"/>
    <w:rsid w:val="00B145BD"/>
    <w:rsid w:val="00B14A9A"/>
    <w:rsid w:val="00B14C47"/>
    <w:rsid w:val="00B15A0E"/>
    <w:rsid w:val="00B15E3D"/>
    <w:rsid w:val="00B15F7D"/>
    <w:rsid w:val="00B16CDB"/>
    <w:rsid w:val="00B16E80"/>
    <w:rsid w:val="00B16F15"/>
    <w:rsid w:val="00B17313"/>
    <w:rsid w:val="00B1731E"/>
    <w:rsid w:val="00B17CC8"/>
    <w:rsid w:val="00B206FA"/>
    <w:rsid w:val="00B208A9"/>
    <w:rsid w:val="00B213C8"/>
    <w:rsid w:val="00B215A0"/>
    <w:rsid w:val="00B21D35"/>
    <w:rsid w:val="00B21FF1"/>
    <w:rsid w:val="00B22B3A"/>
    <w:rsid w:val="00B22E1F"/>
    <w:rsid w:val="00B2322D"/>
    <w:rsid w:val="00B2323E"/>
    <w:rsid w:val="00B23346"/>
    <w:rsid w:val="00B234A8"/>
    <w:rsid w:val="00B236BB"/>
    <w:rsid w:val="00B23ACA"/>
    <w:rsid w:val="00B23D2E"/>
    <w:rsid w:val="00B23DB1"/>
    <w:rsid w:val="00B24747"/>
    <w:rsid w:val="00B24925"/>
    <w:rsid w:val="00B24DC7"/>
    <w:rsid w:val="00B24E2F"/>
    <w:rsid w:val="00B25464"/>
    <w:rsid w:val="00B25EE6"/>
    <w:rsid w:val="00B26101"/>
    <w:rsid w:val="00B26D86"/>
    <w:rsid w:val="00B273C0"/>
    <w:rsid w:val="00B27BB4"/>
    <w:rsid w:val="00B27F25"/>
    <w:rsid w:val="00B3056F"/>
    <w:rsid w:val="00B30EBD"/>
    <w:rsid w:val="00B311FA"/>
    <w:rsid w:val="00B31312"/>
    <w:rsid w:val="00B314EC"/>
    <w:rsid w:val="00B32320"/>
    <w:rsid w:val="00B326E6"/>
    <w:rsid w:val="00B32781"/>
    <w:rsid w:val="00B3306A"/>
    <w:rsid w:val="00B332F9"/>
    <w:rsid w:val="00B33599"/>
    <w:rsid w:val="00B336A5"/>
    <w:rsid w:val="00B33A4B"/>
    <w:rsid w:val="00B33AC9"/>
    <w:rsid w:val="00B347F4"/>
    <w:rsid w:val="00B35221"/>
    <w:rsid w:val="00B354D5"/>
    <w:rsid w:val="00B35576"/>
    <w:rsid w:val="00B3581E"/>
    <w:rsid w:val="00B35C48"/>
    <w:rsid w:val="00B36595"/>
    <w:rsid w:val="00B36ACF"/>
    <w:rsid w:val="00B36B37"/>
    <w:rsid w:val="00B3767A"/>
    <w:rsid w:val="00B376C0"/>
    <w:rsid w:val="00B40043"/>
    <w:rsid w:val="00B40481"/>
    <w:rsid w:val="00B413F7"/>
    <w:rsid w:val="00B41407"/>
    <w:rsid w:val="00B426D0"/>
    <w:rsid w:val="00B42D27"/>
    <w:rsid w:val="00B42E60"/>
    <w:rsid w:val="00B4411D"/>
    <w:rsid w:val="00B44B33"/>
    <w:rsid w:val="00B458BD"/>
    <w:rsid w:val="00B45B56"/>
    <w:rsid w:val="00B45D39"/>
    <w:rsid w:val="00B45F89"/>
    <w:rsid w:val="00B4618D"/>
    <w:rsid w:val="00B4636F"/>
    <w:rsid w:val="00B476EC"/>
    <w:rsid w:val="00B50234"/>
    <w:rsid w:val="00B502B0"/>
    <w:rsid w:val="00B50478"/>
    <w:rsid w:val="00B50FFD"/>
    <w:rsid w:val="00B516AE"/>
    <w:rsid w:val="00B5195A"/>
    <w:rsid w:val="00B51AAF"/>
    <w:rsid w:val="00B51F03"/>
    <w:rsid w:val="00B52387"/>
    <w:rsid w:val="00B52529"/>
    <w:rsid w:val="00B52B71"/>
    <w:rsid w:val="00B5326A"/>
    <w:rsid w:val="00B5337B"/>
    <w:rsid w:val="00B53556"/>
    <w:rsid w:val="00B53F9F"/>
    <w:rsid w:val="00B54132"/>
    <w:rsid w:val="00B54471"/>
    <w:rsid w:val="00B562CB"/>
    <w:rsid w:val="00B56BBB"/>
    <w:rsid w:val="00B57108"/>
    <w:rsid w:val="00B571E6"/>
    <w:rsid w:val="00B5725D"/>
    <w:rsid w:val="00B575EE"/>
    <w:rsid w:val="00B57AC2"/>
    <w:rsid w:val="00B57C1C"/>
    <w:rsid w:val="00B605DD"/>
    <w:rsid w:val="00B60A4A"/>
    <w:rsid w:val="00B60AAE"/>
    <w:rsid w:val="00B61A15"/>
    <w:rsid w:val="00B62907"/>
    <w:rsid w:val="00B62ED6"/>
    <w:rsid w:val="00B630AB"/>
    <w:rsid w:val="00B63496"/>
    <w:rsid w:val="00B63511"/>
    <w:rsid w:val="00B63664"/>
    <w:rsid w:val="00B636A8"/>
    <w:rsid w:val="00B63732"/>
    <w:rsid w:val="00B64307"/>
    <w:rsid w:val="00B6436F"/>
    <w:rsid w:val="00B647C2"/>
    <w:rsid w:val="00B64C19"/>
    <w:rsid w:val="00B6536B"/>
    <w:rsid w:val="00B6561A"/>
    <w:rsid w:val="00B656F5"/>
    <w:rsid w:val="00B65C52"/>
    <w:rsid w:val="00B65E83"/>
    <w:rsid w:val="00B661AA"/>
    <w:rsid w:val="00B661BA"/>
    <w:rsid w:val="00B668E3"/>
    <w:rsid w:val="00B66991"/>
    <w:rsid w:val="00B66C86"/>
    <w:rsid w:val="00B676A6"/>
    <w:rsid w:val="00B67B1C"/>
    <w:rsid w:val="00B67E01"/>
    <w:rsid w:val="00B706CE"/>
    <w:rsid w:val="00B70CFD"/>
    <w:rsid w:val="00B7182B"/>
    <w:rsid w:val="00B71E16"/>
    <w:rsid w:val="00B721CB"/>
    <w:rsid w:val="00B72336"/>
    <w:rsid w:val="00B723B0"/>
    <w:rsid w:val="00B73368"/>
    <w:rsid w:val="00B733BF"/>
    <w:rsid w:val="00B73568"/>
    <w:rsid w:val="00B7427F"/>
    <w:rsid w:val="00B75C4D"/>
    <w:rsid w:val="00B75E9F"/>
    <w:rsid w:val="00B7647C"/>
    <w:rsid w:val="00B76485"/>
    <w:rsid w:val="00B76FB2"/>
    <w:rsid w:val="00B77856"/>
    <w:rsid w:val="00B778EC"/>
    <w:rsid w:val="00B80AF0"/>
    <w:rsid w:val="00B810ED"/>
    <w:rsid w:val="00B811E7"/>
    <w:rsid w:val="00B8164F"/>
    <w:rsid w:val="00B81CC0"/>
    <w:rsid w:val="00B81D34"/>
    <w:rsid w:val="00B81F6B"/>
    <w:rsid w:val="00B81F9B"/>
    <w:rsid w:val="00B82393"/>
    <w:rsid w:val="00B824D1"/>
    <w:rsid w:val="00B827A2"/>
    <w:rsid w:val="00B835EA"/>
    <w:rsid w:val="00B83AC8"/>
    <w:rsid w:val="00B83AE9"/>
    <w:rsid w:val="00B83C80"/>
    <w:rsid w:val="00B83DA6"/>
    <w:rsid w:val="00B84BB5"/>
    <w:rsid w:val="00B84C4D"/>
    <w:rsid w:val="00B84FF3"/>
    <w:rsid w:val="00B85A33"/>
    <w:rsid w:val="00B85A8C"/>
    <w:rsid w:val="00B866D3"/>
    <w:rsid w:val="00B8692E"/>
    <w:rsid w:val="00B86B85"/>
    <w:rsid w:val="00B9110E"/>
    <w:rsid w:val="00B91898"/>
    <w:rsid w:val="00B92231"/>
    <w:rsid w:val="00B929EC"/>
    <w:rsid w:val="00B932B6"/>
    <w:rsid w:val="00B94573"/>
    <w:rsid w:val="00B94A0E"/>
    <w:rsid w:val="00B94B74"/>
    <w:rsid w:val="00B94BE3"/>
    <w:rsid w:val="00B94DAA"/>
    <w:rsid w:val="00B95050"/>
    <w:rsid w:val="00B9506B"/>
    <w:rsid w:val="00B95708"/>
    <w:rsid w:val="00B95F73"/>
    <w:rsid w:val="00B96355"/>
    <w:rsid w:val="00B96A29"/>
    <w:rsid w:val="00B97708"/>
    <w:rsid w:val="00B97767"/>
    <w:rsid w:val="00B97B0A"/>
    <w:rsid w:val="00B97C37"/>
    <w:rsid w:val="00B97D20"/>
    <w:rsid w:val="00B97D45"/>
    <w:rsid w:val="00BA01EA"/>
    <w:rsid w:val="00BA03B2"/>
    <w:rsid w:val="00BA0A70"/>
    <w:rsid w:val="00BA15BC"/>
    <w:rsid w:val="00BA1737"/>
    <w:rsid w:val="00BA2301"/>
    <w:rsid w:val="00BA2641"/>
    <w:rsid w:val="00BA30B1"/>
    <w:rsid w:val="00BA329E"/>
    <w:rsid w:val="00BA37AD"/>
    <w:rsid w:val="00BA3A84"/>
    <w:rsid w:val="00BA4501"/>
    <w:rsid w:val="00BA4CF1"/>
    <w:rsid w:val="00BA5221"/>
    <w:rsid w:val="00BA5442"/>
    <w:rsid w:val="00BA5985"/>
    <w:rsid w:val="00BA60DE"/>
    <w:rsid w:val="00BA68EC"/>
    <w:rsid w:val="00BA69A1"/>
    <w:rsid w:val="00BA6EF5"/>
    <w:rsid w:val="00BA73D2"/>
    <w:rsid w:val="00BA7473"/>
    <w:rsid w:val="00BA778F"/>
    <w:rsid w:val="00BA7A77"/>
    <w:rsid w:val="00BB0B38"/>
    <w:rsid w:val="00BB11AE"/>
    <w:rsid w:val="00BB1608"/>
    <w:rsid w:val="00BB1991"/>
    <w:rsid w:val="00BB1A5B"/>
    <w:rsid w:val="00BB1B86"/>
    <w:rsid w:val="00BB1BEB"/>
    <w:rsid w:val="00BB1F6E"/>
    <w:rsid w:val="00BB2176"/>
    <w:rsid w:val="00BB256A"/>
    <w:rsid w:val="00BB2810"/>
    <w:rsid w:val="00BB281B"/>
    <w:rsid w:val="00BB2A50"/>
    <w:rsid w:val="00BB2D56"/>
    <w:rsid w:val="00BB3183"/>
    <w:rsid w:val="00BB3350"/>
    <w:rsid w:val="00BB39B9"/>
    <w:rsid w:val="00BB41AB"/>
    <w:rsid w:val="00BB466F"/>
    <w:rsid w:val="00BB48F3"/>
    <w:rsid w:val="00BB4A3D"/>
    <w:rsid w:val="00BB4D29"/>
    <w:rsid w:val="00BB4DCA"/>
    <w:rsid w:val="00BB4F10"/>
    <w:rsid w:val="00BB5B5D"/>
    <w:rsid w:val="00BB5DA6"/>
    <w:rsid w:val="00BB63EB"/>
    <w:rsid w:val="00BB6768"/>
    <w:rsid w:val="00BB6AE0"/>
    <w:rsid w:val="00BB701F"/>
    <w:rsid w:val="00BB705F"/>
    <w:rsid w:val="00BB72BE"/>
    <w:rsid w:val="00BB7566"/>
    <w:rsid w:val="00BB7868"/>
    <w:rsid w:val="00BB7D2A"/>
    <w:rsid w:val="00BB7EE6"/>
    <w:rsid w:val="00BB7F13"/>
    <w:rsid w:val="00BC00EC"/>
    <w:rsid w:val="00BC0270"/>
    <w:rsid w:val="00BC08C2"/>
    <w:rsid w:val="00BC08C4"/>
    <w:rsid w:val="00BC0B0A"/>
    <w:rsid w:val="00BC11A7"/>
    <w:rsid w:val="00BC22FD"/>
    <w:rsid w:val="00BC2633"/>
    <w:rsid w:val="00BC2E09"/>
    <w:rsid w:val="00BC374D"/>
    <w:rsid w:val="00BC386F"/>
    <w:rsid w:val="00BC3D56"/>
    <w:rsid w:val="00BC3EAC"/>
    <w:rsid w:val="00BC3EF6"/>
    <w:rsid w:val="00BC49C0"/>
    <w:rsid w:val="00BC4C07"/>
    <w:rsid w:val="00BC4C9B"/>
    <w:rsid w:val="00BC4E52"/>
    <w:rsid w:val="00BC4F06"/>
    <w:rsid w:val="00BC553B"/>
    <w:rsid w:val="00BC61F4"/>
    <w:rsid w:val="00BC6647"/>
    <w:rsid w:val="00BC6F05"/>
    <w:rsid w:val="00BC742C"/>
    <w:rsid w:val="00BC7810"/>
    <w:rsid w:val="00BC7B3D"/>
    <w:rsid w:val="00BD0A46"/>
    <w:rsid w:val="00BD12CA"/>
    <w:rsid w:val="00BD152E"/>
    <w:rsid w:val="00BD2467"/>
    <w:rsid w:val="00BD3C4F"/>
    <w:rsid w:val="00BD4161"/>
    <w:rsid w:val="00BD42DB"/>
    <w:rsid w:val="00BD485C"/>
    <w:rsid w:val="00BD49EA"/>
    <w:rsid w:val="00BD4F6B"/>
    <w:rsid w:val="00BD5309"/>
    <w:rsid w:val="00BD5363"/>
    <w:rsid w:val="00BD543D"/>
    <w:rsid w:val="00BD55AA"/>
    <w:rsid w:val="00BD5F09"/>
    <w:rsid w:val="00BD74B9"/>
    <w:rsid w:val="00BD7C06"/>
    <w:rsid w:val="00BE02B4"/>
    <w:rsid w:val="00BE0667"/>
    <w:rsid w:val="00BE13F2"/>
    <w:rsid w:val="00BE1D32"/>
    <w:rsid w:val="00BE1E6E"/>
    <w:rsid w:val="00BE2244"/>
    <w:rsid w:val="00BE2589"/>
    <w:rsid w:val="00BE2F7F"/>
    <w:rsid w:val="00BE36B4"/>
    <w:rsid w:val="00BE3A81"/>
    <w:rsid w:val="00BE3AD1"/>
    <w:rsid w:val="00BE3ED3"/>
    <w:rsid w:val="00BE438B"/>
    <w:rsid w:val="00BE4568"/>
    <w:rsid w:val="00BE4C11"/>
    <w:rsid w:val="00BE4DF6"/>
    <w:rsid w:val="00BE51F8"/>
    <w:rsid w:val="00BE52FF"/>
    <w:rsid w:val="00BE5408"/>
    <w:rsid w:val="00BE5718"/>
    <w:rsid w:val="00BE5880"/>
    <w:rsid w:val="00BE645F"/>
    <w:rsid w:val="00BE6850"/>
    <w:rsid w:val="00BE687A"/>
    <w:rsid w:val="00BE6A17"/>
    <w:rsid w:val="00BE6F02"/>
    <w:rsid w:val="00BE76CE"/>
    <w:rsid w:val="00BF0031"/>
    <w:rsid w:val="00BF0A07"/>
    <w:rsid w:val="00BF0CD7"/>
    <w:rsid w:val="00BF0E12"/>
    <w:rsid w:val="00BF17A2"/>
    <w:rsid w:val="00BF186D"/>
    <w:rsid w:val="00BF18AE"/>
    <w:rsid w:val="00BF1CB5"/>
    <w:rsid w:val="00BF2C3F"/>
    <w:rsid w:val="00BF2DB8"/>
    <w:rsid w:val="00BF2F8F"/>
    <w:rsid w:val="00BF3BD7"/>
    <w:rsid w:val="00BF409C"/>
    <w:rsid w:val="00BF40BD"/>
    <w:rsid w:val="00BF42B8"/>
    <w:rsid w:val="00BF4DBC"/>
    <w:rsid w:val="00BF52D1"/>
    <w:rsid w:val="00BF5F1B"/>
    <w:rsid w:val="00BF66B8"/>
    <w:rsid w:val="00BF6F66"/>
    <w:rsid w:val="00BF723C"/>
    <w:rsid w:val="00BF762A"/>
    <w:rsid w:val="00BF7799"/>
    <w:rsid w:val="00BF7A23"/>
    <w:rsid w:val="00C00141"/>
    <w:rsid w:val="00C00273"/>
    <w:rsid w:val="00C00751"/>
    <w:rsid w:val="00C008E4"/>
    <w:rsid w:val="00C00C76"/>
    <w:rsid w:val="00C00E71"/>
    <w:rsid w:val="00C013F8"/>
    <w:rsid w:val="00C01760"/>
    <w:rsid w:val="00C01A34"/>
    <w:rsid w:val="00C01A95"/>
    <w:rsid w:val="00C01EB9"/>
    <w:rsid w:val="00C01F14"/>
    <w:rsid w:val="00C02C14"/>
    <w:rsid w:val="00C032DF"/>
    <w:rsid w:val="00C03548"/>
    <w:rsid w:val="00C03BED"/>
    <w:rsid w:val="00C03E71"/>
    <w:rsid w:val="00C0413E"/>
    <w:rsid w:val="00C04AE2"/>
    <w:rsid w:val="00C04E50"/>
    <w:rsid w:val="00C0530E"/>
    <w:rsid w:val="00C05343"/>
    <w:rsid w:val="00C053C1"/>
    <w:rsid w:val="00C05412"/>
    <w:rsid w:val="00C05A97"/>
    <w:rsid w:val="00C07032"/>
    <w:rsid w:val="00C07ACE"/>
    <w:rsid w:val="00C07B40"/>
    <w:rsid w:val="00C07BBB"/>
    <w:rsid w:val="00C07D8F"/>
    <w:rsid w:val="00C07E40"/>
    <w:rsid w:val="00C105DE"/>
    <w:rsid w:val="00C10968"/>
    <w:rsid w:val="00C113C8"/>
    <w:rsid w:val="00C11865"/>
    <w:rsid w:val="00C1190D"/>
    <w:rsid w:val="00C11BE8"/>
    <w:rsid w:val="00C11C20"/>
    <w:rsid w:val="00C1209A"/>
    <w:rsid w:val="00C13C62"/>
    <w:rsid w:val="00C13D0F"/>
    <w:rsid w:val="00C14750"/>
    <w:rsid w:val="00C14963"/>
    <w:rsid w:val="00C14A1D"/>
    <w:rsid w:val="00C1524B"/>
    <w:rsid w:val="00C15387"/>
    <w:rsid w:val="00C16014"/>
    <w:rsid w:val="00C16348"/>
    <w:rsid w:val="00C16B6D"/>
    <w:rsid w:val="00C172F1"/>
    <w:rsid w:val="00C17349"/>
    <w:rsid w:val="00C17BA6"/>
    <w:rsid w:val="00C20108"/>
    <w:rsid w:val="00C201E9"/>
    <w:rsid w:val="00C2097C"/>
    <w:rsid w:val="00C20CE2"/>
    <w:rsid w:val="00C212E8"/>
    <w:rsid w:val="00C218C2"/>
    <w:rsid w:val="00C21E86"/>
    <w:rsid w:val="00C2277A"/>
    <w:rsid w:val="00C2293D"/>
    <w:rsid w:val="00C22F7B"/>
    <w:rsid w:val="00C23A13"/>
    <w:rsid w:val="00C23FFF"/>
    <w:rsid w:val="00C24166"/>
    <w:rsid w:val="00C24691"/>
    <w:rsid w:val="00C249FF"/>
    <w:rsid w:val="00C2578A"/>
    <w:rsid w:val="00C268FD"/>
    <w:rsid w:val="00C26DFD"/>
    <w:rsid w:val="00C27076"/>
    <w:rsid w:val="00C27078"/>
    <w:rsid w:val="00C2737E"/>
    <w:rsid w:val="00C273C8"/>
    <w:rsid w:val="00C27508"/>
    <w:rsid w:val="00C275A3"/>
    <w:rsid w:val="00C30507"/>
    <w:rsid w:val="00C30569"/>
    <w:rsid w:val="00C30590"/>
    <w:rsid w:val="00C30E3E"/>
    <w:rsid w:val="00C311B3"/>
    <w:rsid w:val="00C31866"/>
    <w:rsid w:val="00C31E29"/>
    <w:rsid w:val="00C3272D"/>
    <w:rsid w:val="00C32803"/>
    <w:rsid w:val="00C32A9A"/>
    <w:rsid w:val="00C32EBE"/>
    <w:rsid w:val="00C33331"/>
    <w:rsid w:val="00C335A2"/>
    <w:rsid w:val="00C3366F"/>
    <w:rsid w:val="00C338BE"/>
    <w:rsid w:val="00C34132"/>
    <w:rsid w:val="00C3417B"/>
    <w:rsid w:val="00C35097"/>
    <w:rsid w:val="00C356BD"/>
    <w:rsid w:val="00C3579D"/>
    <w:rsid w:val="00C35A99"/>
    <w:rsid w:val="00C364BF"/>
    <w:rsid w:val="00C371EC"/>
    <w:rsid w:val="00C37840"/>
    <w:rsid w:val="00C3787C"/>
    <w:rsid w:val="00C40BCA"/>
    <w:rsid w:val="00C40BE6"/>
    <w:rsid w:val="00C41464"/>
    <w:rsid w:val="00C41575"/>
    <w:rsid w:val="00C4174F"/>
    <w:rsid w:val="00C41AF8"/>
    <w:rsid w:val="00C41F41"/>
    <w:rsid w:val="00C4217B"/>
    <w:rsid w:val="00C42242"/>
    <w:rsid w:val="00C42A71"/>
    <w:rsid w:val="00C42AE6"/>
    <w:rsid w:val="00C42E95"/>
    <w:rsid w:val="00C43004"/>
    <w:rsid w:val="00C43199"/>
    <w:rsid w:val="00C43384"/>
    <w:rsid w:val="00C43621"/>
    <w:rsid w:val="00C43B40"/>
    <w:rsid w:val="00C43C1F"/>
    <w:rsid w:val="00C442BD"/>
    <w:rsid w:val="00C44478"/>
    <w:rsid w:val="00C449A5"/>
    <w:rsid w:val="00C44B31"/>
    <w:rsid w:val="00C450E7"/>
    <w:rsid w:val="00C45183"/>
    <w:rsid w:val="00C45701"/>
    <w:rsid w:val="00C4596E"/>
    <w:rsid w:val="00C45C9C"/>
    <w:rsid w:val="00C4626C"/>
    <w:rsid w:val="00C4655D"/>
    <w:rsid w:val="00C46FFC"/>
    <w:rsid w:val="00C47803"/>
    <w:rsid w:val="00C47E8A"/>
    <w:rsid w:val="00C50085"/>
    <w:rsid w:val="00C503D7"/>
    <w:rsid w:val="00C5047E"/>
    <w:rsid w:val="00C5074A"/>
    <w:rsid w:val="00C50843"/>
    <w:rsid w:val="00C50C0D"/>
    <w:rsid w:val="00C51572"/>
    <w:rsid w:val="00C520B7"/>
    <w:rsid w:val="00C52383"/>
    <w:rsid w:val="00C523E6"/>
    <w:rsid w:val="00C5268E"/>
    <w:rsid w:val="00C53FD2"/>
    <w:rsid w:val="00C54367"/>
    <w:rsid w:val="00C54B21"/>
    <w:rsid w:val="00C54C4E"/>
    <w:rsid w:val="00C5505B"/>
    <w:rsid w:val="00C553D2"/>
    <w:rsid w:val="00C55437"/>
    <w:rsid w:val="00C55697"/>
    <w:rsid w:val="00C55841"/>
    <w:rsid w:val="00C566E7"/>
    <w:rsid w:val="00C56894"/>
    <w:rsid w:val="00C56E61"/>
    <w:rsid w:val="00C56F3C"/>
    <w:rsid w:val="00C57198"/>
    <w:rsid w:val="00C57B48"/>
    <w:rsid w:val="00C57D6A"/>
    <w:rsid w:val="00C6040D"/>
    <w:rsid w:val="00C60619"/>
    <w:rsid w:val="00C6066F"/>
    <w:rsid w:val="00C61091"/>
    <w:rsid w:val="00C61920"/>
    <w:rsid w:val="00C61AD6"/>
    <w:rsid w:val="00C61CB6"/>
    <w:rsid w:val="00C61E54"/>
    <w:rsid w:val="00C6237D"/>
    <w:rsid w:val="00C625CD"/>
    <w:rsid w:val="00C62DDD"/>
    <w:rsid w:val="00C62FD2"/>
    <w:rsid w:val="00C638D9"/>
    <w:rsid w:val="00C63A55"/>
    <w:rsid w:val="00C63B83"/>
    <w:rsid w:val="00C6477A"/>
    <w:rsid w:val="00C648B1"/>
    <w:rsid w:val="00C649F3"/>
    <w:rsid w:val="00C64A77"/>
    <w:rsid w:val="00C64B14"/>
    <w:rsid w:val="00C64DEF"/>
    <w:rsid w:val="00C654D1"/>
    <w:rsid w:val="00C65E63"/>
    <w:rsid w:val="00C665CD"/>
    <w:rsid w:val="00C666A1"/>
    <w:rsid w:val="00C669D0"/>
    <w:rsid w:val="00C66C58"/>
    <w:rsid w:val="00C67B94"/>
    <w:rsid w:val="00C67D84"/>
    <w:rsid w:val="00C7092E"/>
    <w:rsid w:val="00C70FA6"/>
    <w:rsid w:val="00C71491"/>
    <w:rsid w:val="00C721CC"/>
    <w:rsid w:val="00C72AFD"/>
    <w:rsid w:val="00C733F3"/>
    <w:rsid w:val="00C7350A"/>
    <w:rsid w:val="00C735A5"/>
    <w:rsid w:val="00C73947"/>
    <w:rsid w:val="00C73950"/>
    <w:rsid w:val="00C73BEE"/>
    <w:rsid w:val="00C73E52"/>
    <w:rsid w:val="00C74EA4"/>
    <w:rsid w:val="00C74F41"/>
    <w:rsid w:val="00C7511A"/>
    <w:rsid w:val="00C753E3"/>
    <w:rsid w:val="00C759E9"/>
    <w:rsid w:val="00C75B3D"/>
    <w:rsid w:val="00C75E89"/>
    <w:rsid w:val="00C75F93"/>
    <w:rsid w:val="00C761F2"/>
    <w:rsid w:val="00C7681F"/>
    <w:rsid w:val="00C76945"/>
    <w:rsid w:val="00C76B55"/>
    <w:rsid w:val="00C76C63"/>
    <w:rsid w:val="00C773BB"/>
    <w:rsid w:val="00C774DA"/>
    <w:rsid w:val="00C775BB"/>
    <w:rsid w:val="00C777D1"/>
    <w:rsid w:val="00C77F52"/>
    <w:rsid w:val="00C77FC7"/>
    <w:rsid w:val="00C80755"/>
    <w:rsid w:val="00C80A60"/>
    <w:rsid w:val="00C80DDF"/>
    <w:rsid w:val="00C811A3"/>
    <w:rsid w:val="00C8161B"/>
    <w:rsid w:val="00C81628"/>
    <w:rsid w:val="00C81A56"/>
    <w:rsid w:val="00C82075"/>
    <w:rsid w:val="00C82DED"/>
    <w:rsid w:val="00C83195"/>
    <w:rsid w:val="00C8373D"/>
    <w:rsid w:val="00C838B3"/>
    <w:rsid w:val="00C83A3D"/>
    <w:rsid w:val="00C83D8F"/>
    <w:rsid w:val="00C83F6F"/>
    <w:rsid w:val="00C840B0"/>
    <w:rsid w:val="00C84AD1"/>
    <w:rsid w:val="00C84B88"/>
    <w:rsid w:val="00C84D3A"/>
    <w:rsid w:val="00C854D0"/>
    <w:rsid w:val="00C85688"/>
    <w:rsid w:val="00C869CB"/>
    <w:rsid w:val="00C86F4B"/>
    <w:rsid w:val="00C8746C"/>
    <w:rsid w:val="00C87A5C"/>
    <w:rsid w:val="00C87E92"/>
    <w:rsid w:val="00C87F15"/>
    <w:rsid w:val="00C90090"/>
    <w:rsid w:val="00C903E3"/>
    <w:rsid w:val="00C90593"/>
    <w:rsid w:val="00C91057"/>
    <w:rsid w:val="00C9106B"/>
    <w:rsid w:val="00C91669"/>
    <w:rsid w:val="00C91896"/>
    <w:rsid w:val="00C91F38"/>
    <w:rsid w:val="00C92CB6"/>
    <w:rsid w:val="00C93861"/>
    <w:rsid w:val="00C93D3D"/>
    <w:rsid w:val="00C93F9B"/>
    <w:rsid w:val="00C942D5"/>
    <w:rsid w:val="00C944E6"/>
    <w:rsid w:val="00C947D0"/>
    <w:rsid w:val="00C94BEC"/>
    <w:rsid w:val="00C94C7E"/>
    <w:rsid w:val="00C952E4"/>
    <w:rsid w:val="00C95568"/>
    <w:rsid w:val="00C95D61"/>
    <w:rsid w:val="00C96126"/>
    <w:rsid w:val="00C96B13"/>
    <w:rsid w:val="00C96F77"/>
    <w:rsid w:val="00C976FB"/>
    <w:rsid w:val="00C977B3"/>
    <w:rsid w:val="00CA0FEF"/>
    <w:rsid w:val="00CA1C54"/>
    <w:rsid w:val="00CA1D7D"/>
    <w:rsid w:val="00CA2127"/>
    <w:rsid w:val="00CA2263"/>
    <w:rsid w:val="00CA25EC"/>
    <w:rsid w:val="00CA3153"/>
    <w:rsid w:val="00CA36BD"/>
    <w:rsid w:val="00CA385C"/>
    <w:rsid w:val="00CA515F"/>
    <w:rsid w:val="00CA536E"/>
    <w:rsid w:val="00CA5750"/>
    <w:rsid w:val="00CA5E46"/>
    <w:rsid w:val="00CA61C6"/>
    <w:rsid w:val="00CA6415"/>
    <w:rsid w:val="00CA65A6"/>
    <w:rsid w:val="00CA7181"/>
    <w:rsid w:val="00CA73C5"/>
    <w:rsid w:val="00CA7566"/>
    <w:rsid w:val="00CA7A78"/>
    <w:rsid w:val="00CA7AFE"/>
    <w:rsid w:val="00CA7B4C"/>
    <w:rsid w:val="00CB0782"/>
    <w:rsid w:val="00CB0A6A"/>
    <w:rsid w:val="00CB0A7A"/>
    <w:rsid w:val="00CB0D94"/>
    <w:rsid w:val="00CB1965"/>
    <w:rsid w:val="00CB1B41"/>
    <w:rsid w:val="00CB1E5A"/>
    <w:rsid w:val="00CB29BF"/>
    <w:rsid w:val="00CB31C9"/>
    <w:rsid w:val="00CB3C7D"/>
    <w:rsid w:val="00CB44B8"/>
    <w:rsid w:val="00CB4535"/>
    <w:rsid w:val="00CB4D71"/>
    <w:rsid w:val="00CB51E8"/>
    <w:rsid w:val="00CB5298"/>
    <w:rsid w:val="00CB55A2"/>
    <w:rsid w:val="00CB6F0A"/>
    <w:rsid w:val="00CB7144"/>
    <w:rsid w:val="00CB7392"/>
    <w:rsid w:val="00CB77AA"/>
    <w:rsid w:val="00CC0B29"/>
    <w:rsid w:val="00CC0D33"/>
    <w:rsid w:val="00CC0FAA"/>
    <w:rsid w:val="00CC1AED"/>
    <w:rsid w:val="00CC1B37"/>
    <w:rsid w:val="00CC1B69"/>
    <w:rsid w:val="00CC1DBA"/>
    <w:rsid w:val="00CC1E03"/>
    <w:rsid w:val="00CC217C"/>
    <w:rsid w:val="00CC25CB"/>
    <w:rsid w:val="00CC29F0"/>
    <w:rsid w:val="00CC2D0E"/>
    <w:rsid w:val="00CC2F58"/>
    <w:rsid w:val="00CC3518"/>
    <w:rsid w:val="00CC3BE9"/>
    <w:rsid w:val="00CC4090"/>
    <w:rsid w:val="00CC446C"/>
    <w:rsid w:val="00CC4516"/>
    <w:rsid w:val="00CC4AEE"/>
    <w:rsid w:val="00CC4D11"/>
    <w:rsid w:val="00CC6BF4"/>
    <w:rsid w:val="00CC6E43"/>
    <w:rsid w:val="00CC7204"/>
    <w:rsid w:val="00CC7DB5"/>
    <w:rsid w:val="00CC7F2E"/>
    <w:rsid w:val="00CD02FB"/>
    <w:rsid w:val="00CD06DA"/>
    <w:rsid w:val="00CD071F"/>
    <w:rsid w:val="00CD083B"/>
    <w:rsid w:val="00CD08DF"/>
    <w:rsid w:val="00CD0E75"/>
    <w:rsid w:val="00CD1474"/>
    <w:rsid w:val="00CD1984"/>
    <w:rsid w:val="00CD1AEF"/>
    <w:rsid w:val="00CD1BAD"/>
    <w:rsid w:val="00CD2375"/>
    <w:rsid w:val="00CD27F2"/>
    <w:rsid w:val="00CD2995"/>
    <w:rsid w:val="00CD2E1C"/>
    <w:rsid w:val="00CD31F5"/>
    <w:rsid w:val="00CD32AD"/>
    <w:rsid w:val="00CD34FE"/>
    <w:rsid w:val="00CD3941"/>
    <w:rsid w:val="00CD3B4E"/>
    <w:rsid w:val="00CD3C06"/>
    <w:rsid w:val="00CD3C24"/>
    <w:rsid w:val="00CD408C"/>
    <w:rsid w:val="00CD48E1"/>
    <w:rsid w:val="00CD4ACB"/>
    <w:rsid w:val="00CD4D8E"/>
    <w:rsid w:val="00CD5158"/>
    <w:rsid w:val="00CD63D9"/>
    <w:rsid w:val="00CD6818"/>
    <w:rsid w:val="00CD6B27"/>
    <w:rsid w:val="00CD6CB3"/>
    <w:rsid w:val="00CD7CF9"/>
    <w:rsid w:val="00CE05E0"/>
    <w:rsid w:val="00CE0B8D"/>
    <w:rsid w:val="00CE104B"/>
    <w:rsid w:val="00CE1D00"/>
    <w:rsid w:val="00CE1F65"/>
    <w:rsid w:val="00CE2808"/>
    <w:rsid w:val="00CE2F7B"/>
    <w:rsid w:val="00CE32B5"/>
    <w:rsid w:val="00CE354B"/>
    <w:rsid w:val="00CE47D6"/>
    <w:rsid w:val="00CE52C5"/>
    <w:rsid w:val="00CE59EA"/>
    <w:rsid w:val="00CE646A"/>
    <w:rsid w:val="00CE64C4"/>
    <w:rsid w:val="00CE6D3B"/>
    <w:rsid w:val="00CE6D62"/>
    <w:rsid w:val="00CE6E68"/>
    <w:rsid w:val="00CE77DB"/>
    <w:rsid w:val="00CE7E28"/>
    <w:rsid w:val="00CF0365"/>
    <w:rsid w:val="00CF05C9"/>
    <w:rsid w:val="00CF067A"/>
    <w:rsid w:val="00CF0F42"/>
    <w:rsid w:val="00CF1288"/>
    <w:rsid w:val="00CF1910"/>
    <w:rsid w:val="00CF1B4B"/>
    <w:rsid w:val="00CF2102"/>
    <w:rsid w:val="00CF24BD"/>
    <w:rsid w:val="00CF2A9E"/>
    <w:rsid w:val="00CF2F64"/>
    <w:rsid w:val="00CF39E2"/>
    <w:rsid w:val="00CF3A80"/>
    <w:rsid w:val="00CF3ADC"/>
    <w:rsid w:val="00CF4234"/>
    <w:rsid w:val="00CF42B0"/>
    <w:rsid w:val="00CF482A"/>
    <w:rsid w:val="00CF4E13"/>
    <w:rsid w:val="00CF5368"/>
    <w:rsid w:val="00CF5761"/>
    <w:rsid w:val="00CF5F72"/>
    <w:rsid w:val="00CF6003"/>
    <w:rsid w:val="00CF6A61"/>
    <w:rsid w:val="00CF6FB7"/>
    <w:rsid w:val="00CF7E9C"/>
    <w:rsid w:val="00D003C9"/>
    <w:rsid w:val="00D009DB"/>
    <w:rsid w:val="00D00A07"/>
    <w:rsid w:val="00D00B6B"/>
    <w:rsid w:val="00D00CBE"/>
    <w:rsid w:val="00D00E66"/>
    <w:rsid w:val="00D012EA"/>
    <w:rsid w:val="00D01690"/>
    <w:rsid w:val="00D01CA4"/>
    <w:rsid w:val="00D02300"/>
    <w:rsid w:val="00D0304D"/>
    <w:rsid w:val="00D036B0"/>
    <w:rsid w:val="00D03B8B"/>
    <w:rsid w:val="00D03D0A"/>
    <w:rsid w:val="00D048D8"/>
    <w:rsid w:val="00D04F9D"/>
    <w:rsid w:val="00D05229"/>
    <w:rsid w:val="00D055D4"/>
    <w:rsid w:val="00D05A35"/>
    <w:rsid w:val="00D05B61"/>
    <w:rsid w:val="00D0628F"/>
    <w:rsid w:val="00D06414"/>
    <w:rsid w:val="00D068E8"/>
    <w:rsid w:val="00D06CB3"/>
    <w:rsid w:val="00D06CCA"/>
    <w:rsid w:val="00D07155"/>
    <w:rsid w:val="00D074E9"/>
    <w:rsid w:val="00D07A01"/>
    <w:rsid w:val="00D07F52"/>
    <w:rsid w:val="00D1052C"/>
    <w:rsid w:val="00D10C95"/>
    <w:rsid w:val="00D10CF1"/>
    <w:rsid w:val="00D110EB"/>
    <w:rsid w:val="00D1137D"/>
    <w:rsid w:val="00D11837"/>
    <w:rsid w:val="00D1188A"/>
    <w:rsid w:val="00D11A08"/>
    <w:rsid w:val="00D11F1B"/>
    <w:rsid w:val="00D129BC"/>
    <w:rsid w:val="00D12D50"/>
    <w:rsid w:val="00D12EF8"/>
    <w:rsid w:val="00D13153"/>
    <w:rsid w:val="00D137FD"/>
    <w:rsid w:val="00D14298"/>
    <w:rsid w:val="00D1478B"/>
    <w:rsid w:val="00D14AB1"/>
    <w:rsid w:val="00D14DBF"/>
    <w:rsid w:val="00D14DE2"/>
    <w:rsid w:val="00D15B9D"/>
    <w:rsid w:val="00D15FE0"/>
    <w:rsid w:val="00D16581"/>
    <w:rsid w:val="00D165B4"/>
    <w:rsid w:val="00D168EE"/>
    <w:rsid w:val="00D1699B"/>
    <w:rsid w:val="00D16A60"/>
    <w:rsid w:val="00D16C8F"/>
    <w:rsid w:val="00D17285"/>
    <w:rsid w:val="00D17B62"/>
    <w:rsid w:val="00D20137"/>
    <w:rsid w:val="00D2030F"/>
    <w:rsid w:val="00D20743"/>
    <w:rsid w:val="00D20C28"/>
    <w:rsid w:val="00D20C69"/>
    <w:rsid w:val="00D210DF"/>
    <w:rsid w:val="00D210EE"/>
    <w:rsid w:val="00D2128D"/>
    <w:rsid w:val="00D21495"/>
    <w:rsid w:val="00D215FE"/>
    <w:rsid w:val="00D21E0B"/>
    <w:rsid w:val="00D21F4E"/>
    <w:rsid w:val="00D22070"/>
    <w:rsid w:val="00D220E0"/>
    <w:rsid w:val="00D231E8"/>
    <w:rsid w:val="00D239C8"/>
    <w:rsid w:val="00D23B6A"/>
    <w:rsid w:val="00D23EED"/>
    <w:rsid w:val="00D24732"/>
    <w:rsid w:val="00D24822"/>
    <w:rsid w:val="00D25023"/>
    <w:rsid w:val="00D25CA4"/>
    <w:rsid w:val="00D26B81"/>
    <w:rsid w:val="00D26C75"/>
    <w:rsid w:val="00D26E1D"/>
    <w:rsid w:val="00D27D59"/>
    <w:rsid w:val="00D30134"/>
    <w:rsid w:val="00D30262"/>
    <w:rsid w:val="00D31438"/>
    <w:rsid w:val="00D31458"/>
    <w:rsid w:val="00D325C2"/>
    <w:rsid w:val="00D33106"/>
    <w:rsid w:val="00D33474"/>
    <w:rsid w:val="00D336CD"/>
    <w:rsid w:val="00D356CD"/>
    <w:rsid w:val="00D35ABB"/>
    <w:rsid w:val="00D35B44"/>
    <w:rsid w:val="00D36A65"/>
    <w:rsid w:val="00D3731B"/>
    <w:rsid w:val="00D402A1"/>
    <w:rsid w:val="00D402E4"/>
    <w:rsid w:val="00D403E4"/>
    <w:rsid w:val="00D407CF"/>
    <w:rsid w:val="00D40BD3"/>
    <w:rsid w:val="00D40E32"/>
    <w:rsid w:val="00D4100E"/>
    <w:rsid w:val="00D41709"/>
    <w:rsid w:val="00D41771"/>
    <w:rsid w:val="00D418BD"/>
    <w:rsid w:val="00D42421"/>
    <w:rsid w:val="00D42E0F"/>
    <w:rsid w:val="00D43369"/>
    <w:rsid w:val="00D43D68"/>
    <w:rsid w:val="00D43DEE"/>
    <w:rsid w:val="00D44003"/>
    <w:rsid w:val="00D442CB"/>
    <w:rsid w:val="00D4437C"/>
    <w:rsid w:val="00D44869"/>
    <w:rsid w:val="00D44A0B"/>
    <w:rsid w:val="00D45304"/>
    <w:rsid w:val="00D453B1"/>
    <w:rsid w:val="00D455D9"/>
    <w:rsid w:val="00D459AE"/>
    <w:rsid w:val="00D45EBF"/>
    <w:rsid w:val="00D463D1"/>
    <w:rsid w:val="00D4645D"/>
    <w:rsid w:val="00D46613"/>
    <w:rsid w:val="00D46987"/>
    <w:rsid w:val="00D46D7E"/>
    <w:rsid w:val="00D473C2"/>
    <w:rsid w:val="00D5020A"/>
    <w:rsid w:val="00D508C6"/>
    <w:rsid w:val="00D511D4"/>
    <w:rsid w:val="00D51686"/>
    <w:rsid w:val="00D5184C"/>
    <w:rsid w:val="00D51A74"/>
    <w:rsid w:val="00D51C9A"/>
    <w:rsid w:val="00D5236B"/>
    <w:rsid w:val="00D524B5"/>
    <w:rsid w:val="00D52669"/>
    <w:rsid w:val="00D529C7"/>
    <w:rsid w:val="00D52D77"/>
    <w:rsid w:val="00D534B9"/>
    <w:rsid w:val="00D536DE"/>
    <w:rsid w:val="00D538ED"/>
    <w:rsid w:val="00D53A82"/>
    <w:rsid w:val="00D53BDE"/>
    <w:rsid w:val="00D53DCB"/>
    <w:rsid w:val="00D5429D"/>
    <w:rsid w:val="00D544D3"/>
    <w:rsid w:val="00D54A8A"/>
    <w:rsid w:val="00D54B24"/>
    <w:rsid w:val="00D54F78"/>
    <w:rsid w:val="00D54F83"/>
    <w:rsid w:val="00D5564A"/>
    <w:rsid w:val="00D556EB"/>
    <w:rsid w:val="00D55E61"/>
    <w:rsid w:val="00D5602E"/>
    <w:rsid w:val="00D56F12"/>
    <w:rsid w:val="00D57F02"/>
    <w:rsid w:val="00D60D6A"/>
    <w:rsid w:val="00D61248"/>
    <w:rsid w:val="00D615B0"/>
    <w:rsid w:val="00D61D1F"/>
    <w:rsid w:val="00D620DB"/>
    <w:rsid w:val="00D62EE7"/>
    <w:rsid w:val="00D6302A"/>
    <w:rsid w:val="00D63131"/>
    <w:rsid w:val="00D63467"/>
    <w:rsid w:val="00D634A2"/>
    <w:rsid w:val="00D63A40"/>
    <w:rsid w:val="00D63FA2"/>
    <w:rsid w:val="00D64136"/>
    <w:rsid w:val="00D6413B"/>
    <w:rsid w:val="00D6418C"/>
    <w:rsid w:val="00D64806"/>
    <w:rsid w:val="00D64B49"/>
    <w:rsid w:val="00D64E7C"/>
    <w:rsid w:val="00D64F51"/>
    <w:rsid w:val="00D6516B"/>
    <w:rsid w:val="00D652D5"/>
    <w:rsid w:val="00D653B9"/>
    <w:rsid w:val="00D65A1E"/>
    <w:rsid w:val="00D666EA"/>
    <w:rsid w:val="00D66CF9"/>
    <w:rsid w:val="00D6763F"/>
    <w:rsid w:val="00D67856"/>
    <w:rsid w:val="00D67C2F"/>
    <w:rsid w:val="00D67D61"/>
    <w:rsid w:val="00D7029B"/>
    <w:rsid w:val="00D7063F"/>
    <w:rsid w:val="00D70831"/>
    <w:rsid w:val="00D708E6"/>
    <w:rsid w:val="00D70946"/>
    <w:rsid w:val="00D70D74"/>
    <w:rsid w:val="00D71003"/>
    <w:rsid w:val="00D71471"/>
    <w:rsid w:val="00D7150C"/>
    <w:rsid w:val="00D71DC2"/>
    <w:rsid w:val="00D72944"/>
    <w:rsid w:val="00D72AA1"/>
    <w:rsid w:val="00D72CB5"/>
    <w:rsid w:val="00D733E5"/>
    <w:rsid w:val="00D73DC7"/>
    <w:rsid w:val="00D73EB9"/>
    <w:rsid w:val="00D73EE2"/>
    <w:rsid w:val="00D7481A"/>
    <w:rsid w:val="00D74A2B"/>
    <w:rsid w:val="00D74E8D"/>
    <w:rsid w:val="00D7599B"/>
    <w:rsid w:val="00D75BED"/>
    <w:rsid w:val="00D762CF"/>
    <w:rsid w:val="00D766B4"/>
    <w:rsid w:val="00D7698D"/>
    <w:rsid w:val="00D76E8E"/>
    <w:rsid w:val="00D779BC"/>
    <w:rsid w:val="00D77B82"/>
    <w:rsid w:val="00D77EC1"/>
    <w:rsid w:val="00D77FBA"/>
    <w:rsid w:val="00D80260"/>
    <w:rsid w:val="00D8048C"/>
    <w:rsid w:val="00D809AF"/>
    <w:rsid w:val="00D80C4D"/>
    <w:rsid w:val="00D80F30"/>
    <w:rsid w:val="00D8141F"/>
    <w:rsid w:val="00D817B5"/>
    <w:rsid w:val="00D81A50"/>
    <w:rsid w:val="00D81BFB"/>
    <w:rsid w:val="00D82640"/>
    <w:rsid w:val="00D82965"/>
    <w:rsid w:val="00D82A20"/>
    <w:rsid w:val="00D82AD1"/>
    <w:rsid w:val="00D83468"/>
    <w:rsid w:val="00D83CA2"/>
    <w:rsid w:val="00D83D88"/>
    <w:rsid w:val="00D841C5"/>
    <w:rsid w:val="00D84656"/>
    <w:rsid w:val="00D8495A"/>
    <w:rsid w:val="00D84D1E"/>
    <w:rsid w:val="00D84ED5"/>
    <w:rsid w:val="00D8542C"/>
    <w:rsid w:val="00D85850"/>
    <w:rsid w:val="00D863B3"/>
    <w:rsid w:val="00D86970"/>
    <w:rsid w:val="00D86D13"/>
    <w:rsid w:val="00D86DF2"/>
    <w:rsid w:val="00D86F58"/>
    <w:rsid w:val="00D87173"/>
    <w:rsid w:val="00D872FE"/>
    <w:rsid w:val="00D8773D"/>
    <w:rsid w:val="00D87841"/>
    <w:rsid w:val="00D87EB7"/>
    <w:rsid w:val="00D903A8"/>
    <w:rsid w:val="00D90940"/>
    <w:rsid w:val="00D90DE9"/>
    <w:rsid w:val="00D91212"/>
    <w:rsid w:val="00D91641"/>
    <w:rsid w:val="00D91B21"/>
    <w:rsid w:val="00D91CB9"/>
    <w:rsid w:val="00D91F0D"/>
    <w:rsid w:val="00D92128"/>
    <w:rsid w:val="00D9228A"/>
    <w:rsid w:val="00D92E78"/>
    <w:rsid w:val="00D94598"/>
    <w:rsid w:val="00D94783"/>
    <w:rsid w:val="00D94C62"/>
    <w:rsid w:val="00D951E3"/>
    <w:rsid w:val="00D95665"/>
    <w:rsid w:val="00D966B7"/>
    <w:rsid w:val="00D96718"/>
    <w:rsid w:val="00D96957"/>
    <w:rsid w:val="00D9777E"/>
    <w:rsid w:val="00D97960"/>
    <w:rsid w:val="00D97A25"/>
    <w:rsid w:val="00D97E79"/>
    <w:rsid w:val="00D97F3F"/>
    <w:rsid w:val="00DA048D"/>
    <w:rsid w:val="00DA0F87"/>
    <w:rsid w:val="00DA0FFB"/>
    <w:rsid w:val="00DA11FB"/>
    <w:rsid w:val="00DA15B2"/>
    <w:rsid w:val="00DA1873"/>
    <w:rsid w:val="00DA19C8"/>
    <w:rsid w:val="00DA1DC9"/>
    <w:rsid w:val="00DA2444"/>
    <w:rsid w:val="00DA2A0A"/>
    <w:rsid w:val="00DA3052"/>
    <w:rsid w:val="00DA32D0"/>
    <w:rsid w:val="00DA38F0"/>
    <w:rsid w:val="00DA3A7E"/>
    <w:rsid w:val="00DA406F"/>
    <w:rsid w:val="00DA4088"/>
    <w:rsid w:val="00DA4C82"/>
    <w:rsid w:val="00DA4E83"/>
    <w:rsid w:val="00DA50BA"/>
    <w:rsid w:val="00DA5969"/>
    <w:rsid w:val="00DA598E"/>
    <w:rsid w:val="00DA59D0"/>
    <w:rsid w:val="00DA5BEB"/>
    <w:rsid w:val="00DA6396"/>
    <w:rsid w:val="00DA6541"/>
    <w:rsid w:val="00DA6AA7"/>
    <w:rsid w:val="00DA7875"/>
    <w:rsid w:val="00DA7945"/>
    <w:rsid w:val="00DA7967"/>
    <w:rsid w:val="00DA7AEC"/>
    <w:rsid w:val="00DA7B19"/>
    <w:rsid w:val="00DA7DB1"/>
    <w:rsid w:val="00DA7F1C"/>
    <w:rsid w:val="00DA7F7B"/>
    <w:rsid w:val="00DB0170"/>
    <w:rsid w:val="00DB0BA0"/>
    <w:rsid w:val="00DB0D92"/>
    <w:rsid w:val="00DB18D1"/>
    <w:rsid w:val="00DB1C00"/>
    <w:rsid w:val="00DB385A"/>
    <w:rsid w:val="00DB3BAC"/>
    <w:rsid w:val="00DB490C"/>
    <w:rsid w:val="00DB5431"/>
    <w:rsid w:val="00DB6AC2"/>
    <w:rsid w:val="00DB70C8"/>
    <w:rsid w:val="00DB798B"/>
    <w:rsid w:val="00DB7F1B"/>
    <w:rsid w:val="00DB7F7D"/>
    <w:rsid w:val="00DB7FA1"/>
    <w:rsid w:val="00DC0632"/>
    <w:rsid w:val="00DC06E0"/>
    <w:rsid w:val="00DC0781"/>
    <w:rsid w:val="00DC12FF"/>
    <w:rsid w:val="00DC193C"/>
    <w:rsid w:val="00DC194D"/>
    <w:rsid w:val="00DC22F1"/>
    <w:rsid w:val="00DC2712"/>
    <w:rsid w:val="00DC294E"/>
    <w:rsid w:val="00DC2977"/>
    <w:rsid w:val="00DC2A2F"/>
    <w:rsid w:val="00DC3802"/>
    <w:rsid w:val="00DC4965"/>
    <w:rsid w:val="00DC4EFF"/>
    <w:rsid w:val="00DC552B"/>
    <w:rsid w:val="00DC56F9"/>
    <w:rsid w:val="00DC5BCB"/>
    <w:rsid w:val="00DC5E6F"/>
    <w:rsid w:val="00DC7ACE"/>
    <w:rsid w:val="00DC7C91"/>
    <w:rsid w:val="00DD029C"/>
    <w:rsid w:val="00DD05E3"/>
    <w:rsid w:val="00DD0896"/>
    <w:rsid w:val="00DD101C"/>
    <w:rsid w:val="00DD102A"/>
    <w:rsid w:val="00DD1D37"/>
    <w:rsid w:val="00DD23F5"/>
    <w:rsid w:val="00DD274C"/>
    <w:rsid w:val="00DD28FC"/>
    <w:rsid w:val="00DD29E2"/>
    <w:rsid w:val="00DD2CA4"/>
    <w:rsid w:val="00DD2D8F"/>
    <w:rsid w:val="00DD2F73"/>
    <w:rsid w:val="00DD2FD7"/>
    <w:rsid w:val="00DD34C6"/>
    <w:rsid w:val="00DD3C8C"/>
    <w:rsid w:val="00DD4DF3"/>
    <w:rsid w:val="00DD55CA"/>
    <w:rsid w:val="00DD5832"/>
    <w:rsid w:val="00DD617B"/>
    <w:rsid w:val="00DD6858"/>
    <w:rsid w:val="00DD711E"/>
    <w:rsid w:val="00DD72EA"/>
    <w:rsid w:val="00DD7C1C"/>
    <w:rsid w:val="00DE0EB9"/>
    <w:rsid w:val="00DE0FAE"/>
    <w:rsid w:val="00DE11F4"/>
    <w:rsid w:val="00DE155E"/>
    <w:rsid w:val="00DE1723"/>
    <w:rsid w:val="00DE1A69"/>
    <w:rsid w:val="00DE1BB0"/>
    <w:rsid w:val="00DE2402"/>
    <w:rsid w:val="00DE264F"/>
    <w:rsid w:val="00DE2B21"/>
    <w:rsid w:val="00DE2DEC"/>
    <w:rsid w:val="00DE31FA"/>
    <w:rsid w:val="00DE33D6"/>
    <w:rsid w:val="00DE3542"/>
    <w:rsid w:val="00DE381E"/>
    <w:rsid w:val="00DE3823"/>
    <w:rsid w:val="00DE3846"/>
    <w:rsid w:val="00DE4132"/>
    <w:rsid w:val="00DE416B"/>
    <w:rsid w:val="00DE44D9"/>
    <w:rsid w:val="00DE46A7"/>
    <w:rsid w:val="00DE492F"/>
    <w:rsid w:val="00DE4955"/>
    <w:rsid w:val="00DE4E72"/>
    <w:rsid w:val="00DE4F6D"/>
    <w:rsid w:val="00DE511C"/>
    <w:rsid w:val="00DE5158"/>
    <w:rsid w:val="00DE5595"/>
    <w:rsid w:val="00DE5CA3"/>
    <w:rsid w:val="00DE5CE9"/>
    <w:rsid w:val="00DE626B"/>
    <w:rsid w:val="00DE6916"/>
    <w:rsid w:val="00DE6CDF"/>
    <w:rsid w:val="00DE74E6"/>
    <w:rsid w:val="00DE766A"/>
    <w:rsid w:val="00DE7AA1"/>
    <w:rsid w:val="00DF0013"/>
    <w:rsid w:val="00DF0049"/>
    <w:rsid w:val="00DF07A4"/>
    <w:rsid w:val="00DF08F3"/>
    <w:rsid w:val="00DF0AA1"/>
    <w:rsid w:val="00DF0E4A"/>
    <w:rsid w:val="00DF1073"/>
    <w:rsid w:val="00DF16AE"/>
    <w:rsid w:val="00DF330A"/>
    <w:rsid w:val="00DF3655"/>
    <w:rsid w:val="00DF3763"/>
    <w:rsid w:val="00DF37F9"/>
    <w:rsid w:val="00DF3A25"/>
    <w:rsid w:val="00DF4253"/>
    <w:rsid w:val="00DF4451"/>
    <w:rsid w:val="00DF4F7F"/>
    <w:rsid w:val="00DF5501"/>
    <w:rsid w:val="00DF5550"/>
    <w:rsid w:val="00DF5A94"/>
    <w:rsid w:val="00DF5C92"/>
    <w:rsid w:val="00DF5D6E"/>
    <w:rsid w:val="00DF6777"/>
    <w:rsid w:val="00DF688F"/>
    <w:rsid w:val="00DF6C99"/>
    <w:rsid w:val="00DF6D40"/>
    <w:rsid w:val="00DF71B8"/>
    <w:rsid w:val="00DF72CD"/>
    <w:rsid w:val="00DF78E7"/>
    <w:rsid w:val="00DF7AD1"/>
    <w:rsid w:val="00DF7BDD"/>
    <w:rsid w:val="00E008F0"/>
    <w:rsid w:val="00E009E9"/>
    <w:rsid w:val="00E00B0F"/>
    <w:rsid w:val="00E00CF5"/>
    <w:rsid w:val="00E0179A"/>
    <w:rsid w:val="00E0188F"/>
    <w:rsid w:val="00E01982"/>
    <w:rsid w:val="00E01B2A"/>
    <w:rsid w:val="00E023B5"/>
    <w:rsid w:val="00E023D7"/>
    <w:rsid w:val="00E0249A"/>
    <w:rsid w:val="00E025B7"/>
    <w:rsid w:val="00E027CB"/>
    <w:rsid w:val="00E02832"/>
    <w:rsid w:val="00E03537"/>
    <w:rsid w:val="00E03C7F"/>
    <w:rsid w:val="00E04520"/>
    <w:rsid w:val="00E05118"/>
    <w:rsid w:val="00E05351"/>
    <w:rsid w:val="00E06118"/>
    <w:rsid w:val="00E062D3"/>
    <w:rsid w:val="00E07310"/>
    <w:rsid w:val="00E076AD"/>
    <w:rsid w:val="00E0770F"/>
    <w:rsid w:val="00E07A08"/>
    <w:rsid w:val="00E07B63"/>
    <w:rsid w:val="00E102C6"/>
    <w:rsid w:val="00E10766"/>
    <w:rsid w:val="00E10A3D"/>
    <w:rsid w:val="00E10A67"/>
    <w:rsid w:val="00E1141E"/>
    <w:rsid w:val="00E1187A"/>
    <w:rsid w:val="00E1197C"/>
    <w:rsid w:val="00E11AF5"/>
    <w:rsid w:val="00E11BDB"/>
    <w:rsid w:val="00E126FE"/>
    <w:rsid w:val="00E129FF"/>
    <w:rsid w:val="00E133CF"/>
    <w:rsid w:val="00E1387C"/>
    <w:rsid w:val="00E13AC0"/>
    <w:rsid w:val="00E13DB5"/>
    <w:rsid w:val="00E140AB"/>
    <w:rsid w:val="00E1412B"/>
    <w:rsid w:val="00E147B6"/>
    <w:rsid w:val="00E14D51"/>
    <w:rsid w:val="00E14DE7"/>
    <w:rsid w:val="00E14E69"/>
    <w:rsid w:val="00E14F47"/>
    <w:rsid w:val="00E152FD"/>
    <w:rsid w:val="00E1544E"/>
    <w:rsid w:val="00E158DB"/>
    <w:rsid w:val="00E15F4C"/>
    <w:rsid w:val="00E16286"/>
    <w:rsid w:val="00E16335"/>
    <w:rsid w:val="00E16572"/>
    <w:rsid w:val="00E166EA"/>
    <w:rsid w:val="00E16B90"/>
    <w:rsid w:val="00E16DA6"/>
    <w:rsid w:val="00E16E60"/>
    <w:rsid w:val="00E171B9"/>
    <w:rsid w:val="00E1737B"/>
    <w:rsid w:val="00E17D4F"/>
    <w:rsid w:val="00E20214"/>
    <w:rsid w:val="00E203E6"/>
    <w:rsid w:val="00E20A92"/>
    <w:rsid w:val="00E20C72"/>
    <w:rsid w:val="00E2161E"/>
    <w:rsid w:val="00E21949"/>
    <w:rsid w:val="00E220FE"/>
    <w:rsid w:val="00E22542"/>
    <w:rsid w:val="00E22F66"/>
    <w:rsid w:val="00E23036"/>
    <w:rsid w:val="00E239BB"/>
    <w:rsid w:val="00E23BFE"/>
    <w:rsid w:val="00E23D8A"/>
    <w:rsid w:val="00E241DE"/>
    <w:rsid w:val="00E244A3"/>
    <w:rsid w:val="00E246F9"/>
    <w:rsid w:val="00E24707"/>
    <w:rsid w:val="00E24825"/>
    <w:rsid w:val="00E24BB3"/>
    <w:rsid w:val="00E24C4C"/>
    <w:rsid w:val="00E25242"/>
    <w:rsid w:val="00E257FE"/>
    <w:rsid w:val="00E259CF"/>
    <w:rsid w:val="00E25B0C"/>
    <w:rsid w:val="00E25B3F"/>
    <w:rsid w:val="00E25DE9"/>
    <w:rsid w:val="00E26BAA"/>
    <w:rsid w:val="00E27146"/>
    <w:rsid w:val="00E27303"/>
    <w:rsid w:val="00E2762E"/>
    <w:rsid w:val="00E27831"/>
    <w:rsid w:val="00E27949"/>
    <w:rsid w:val="00E30206"/>
    <w:rsid w:val="00E30E53"/>
    <w:rsid w:val="00E315F7"/>
    <w:rsid w:val="00E31BE0"/>
    <w:rsid w:val="00E32F11"/>
    <w:rsid w:val="00E33040"/>
    <w:rsid w:val="00E33AB7"/>
    <w:rsid w:val="00E34527"/>
    <w:rsid w:val="00E36313"/>
    <w:rsid w:val="00E36866"/>
    <w:rsid w:val="00E37296"/>
    <w:rsid w:val="00E37DC2"/>
    <w:rsid w:val="00E4059C"/>
    <w:rsid w:val="00E41801"/>
    <w:rsid w:val="00E421C6"/>
    <w:rsid w:val="00E42817"/>
    <w:rsid w:val="00E42971"/>
    <w:rsid w:val="00E42D8C"/>
    <w:rsid w:val="00E43214"/>
    <w:rsid w:val="00E443CD"/>
    <w:rsid w:val="00E4497C"/>
    <w:rsid w:val="00E45193"/>
    <w:rsid w:val="00E4541D"/>
    <w:rsid w:val="00E45E3B"/>
    <w:rsid w:val="00E46143"/>
    <w:rsid w:val="00E4624E"/>
    <w:rsid w:val="00E4631A"/>
    <w:rsid w:val="00E46572"/>
    <w:rsid w:val="00E47113"/>
    <w:rsid w:val="00E4718C"/>
    <w:rsid w:val="00E474C2"/>
    <w:rsid w:val="00E47B13"/>
    <w:rsid w:val="00E47EB1"/>
    <w:rsid w:val="00E47F29"/>
    <w:rsid w:val="00E50269"/>
    <w:rsid w:val="00E50699"/>
    <w:rsid w:val="00E51364"/>
    <w:rsid w:val="00E515E0"/>
    <w:rsid w:val="00E5175A"/>
    <w:rsid w:val="00E51766"/>
    <w:rsid w:val="00E51C8A"/>
    <w:rsid w:val="00E51F2C"/>
    <w:rsid w:val="00E526B6"/>
    <w:rsid w:val="00E5271B"/>
    <w:rsid w:val="00E53C70"/>
    <w:rsid w:val="00E53F00"/>
    <w:rsid w:val="00E53F99"/>
    <w:rsid w:val="00E54218"/>
    <w:rsid w:val="00E54287"/>
    <w:rsid w:val="00E544F1"/>
    <w:rsid w:val="00E5497F"/>
    <w:rsid w:val="00E54C59"/>
    <w:rsid w:val="00E54D62"/>
    <w:rsid w:val="00E550F7"/>
    <w:rsid w:val="00E5541A"/>
    <w:rsid w:val="00E558F3"/>
    <w:rsid w:val="00E55EE3"/>
    <w:rsid w:val="00E56080"/>
    <w:rsid w:val="00E562A2"/>
    <w:rsid w:val="00E562D2"/>
    <w:rsid w:val="00E568A1"/>
    <w:rsid w:val="00E5720B"/>
    <w:rsid w:val="00E57662"/>
    <w:rsid w:val="00E57757"/>
    <w:rsid w:val="00E57903"/>
    <w:rsid w:val="00E602FE"/>
    <w:rsid w:val="00E60818"/>
    <w:rsid w:val="00E608B8"/>
    <w:rsid w:val="00E6091F"/>
    <w:rsid w:val="00E609D6"/>
    <w:rsid w:val="00E60B98"/>
    <w:rsid w:val="00E60C37"/>
    <w:rsid w:val="00E60E2F"/>
    <w:rsid w:val="00E62432"/>
    <w:rsid w:val="00E627C0"/>
    <w:rsid w:val="00E62EC7"/>
    <w:rsid w:val="00E63475"/>
    <w:rsid w:val="00E634A8"/>
    <w:rsid w:val="00E63985"/>
    <w:rsid w:val="00E63B14"/>
    <w:rsid w:val="00E63EA2"/>
    <w:rsid w:val="00E64813"/>
    <w:rsid w:val="00E648E5"/>
    <w:rsid w:val="00E65B6B"/>
    <w:rsid w:val="00E661F9"/>
    <w:rsid w:val="00E666EF"/>
    <w:rsid w:val="00E667C5"/>
    <w:rsid w:val="00E66D56"/>
    <w:rsid w:val="00E672B1"/>
    <w:rsid w:val="00E6744F"/>
    <w:rsid w:val="00E67746"/>
    <w:rsid w:val="00E6781A"/>
    <w:rsid w:val="00E67DB3"/>
    <w:rsid w:val="00E7054C"/>
    <w:rsid w:val="00E70627"/>
    <w:rsid w:val="00E7068D"/>
    <w:rsid w:val="00E707EE"/>
    <w:rsid w:val="00E70EF7"/>
    <w:rsid w:val="00E7170E"/>
    <w:rsid w:val="00E71862"/>
    <w:rsid w:val="00E71DEE"/>
    <w:rsid w:val="00E72470"/>
    <w:rsid w:val="00E728AE"/>
    <w:rsid w:val="00E72C30"/>
    <w:rsid w:val="00E733D4"/>
    <w:rsid w:val="00E73865"/>
    <w:rsid w:val="00E73C61"/>
    <w:rsid w:val="00E73D00"/>
    <w:rsid w:val="00E73D35"/>
    <w:rsid w:val="00E74915"/>
    <w:rsid w:val="00E74F22"/>
    <w:rsid w:val="00E75027"/>
    <w:rsid w:val="00E75AD3"/>
    <w:rsid w:val="00E75BD3"/>
    <w:rsid w:val="00E75BDA"/>
    <w:rsid w:val="00E75E4F"/>
    <w:rsid w:val="00E768F1"/>
    <w:rsid w:val="00E77175"/>
    <w:rsid w:val="00E77AB0"/>
    <w:rsid w:val="00E800B3"/>
    <w:rsid w:val="00E8031C"/>
    <w:rsid w:val="00E80481"/>
    <w:rsid w:val="00E80B03"/>
    <w:rsid w:val="00E80DF3"/>
    <w:rsid w:val="00E8112A"/>
    <w:rsid w:val="00E81237"/>
    <w:rsid w:val="00E81680"/>
    <w:rsid w:val="00E81760"/>
    <w:rsid w:val="00E81BCC"/>
    <w:rsid w:val="00E81FAC"/>
    <w:rsid w:val="00E81FB6"/>
    <w:rsid w:val="00E81FF1"/>
    <w:rsid w:val="00E82083"/>
    <w:rsid w:val="00E82328"/>
    <w:rsid w:val="00E82A4C"/>
    <w:rsid w:val="00E835B2"/>
    <w:rsid w:val="00E839E2"/>
    <w:rsid w:val="00E844D9"/>
    <w:rsid w:val="00E84AB1"/>
    <w:rsid w:val="00E84DF3"/>
    <w:rsid w:val="00E8546D"/>
    <w:rsid w:val="00E8585D"/>
    <w:rsid w:val="00E85C76"/>
    <w:rsid w:val="00E85D7D"/>
    <w:rsid w:val="00E85DDE"/>
    <w:rsid w:val="00E86F36"/>
    <w:rsid w:val="00E8707F"/>
    <w:rsid w:val="00E87479"/>
    <w:rsid w:val="00E874E9"/>
    <w:rsid w:val="00E8792E"/>
    <w:rsid w:val="00E87C82"/>
    <w:rsid w:val="00E9020E"/>
    <w:rsid w:val="00E90D5F"/>
    <w:rsid w:val="00E9144C"/>
    <w:rsid w:val="00E91971"/>
    <w:rsid w:val="00E91CB2"/>
    <w:rsid w:val="00E92025"/>
    <w:rsid w:val="00E928B6"/>
    <w:rsid w:val="00E92920"/>
    <w:rsid w:val="00E92968"/>
    <w:rsid w:val="00E93675"/>
    <w:rsid w:val="00E939AE"/>
    <w:rsid w:val="00E93DA3"/>
    <w:rsid w:val="00E94599"/>
    <w:rsid w:val="00E94674"/>
    <w:rsid w:val="00E95AD6"/>
    <w:rsid w:val="00E95C7A"/>
    <w:rsid w:val="00E96174"/>
    <w:rsid w:val="00E963A1"/>
    <w:rsid w:val="00E96F98"/>
    <w:rsid w:val="00E96FC3"/>
    <w:rsid w:val="00E9716F"/>
    <w:rsid w:val="00E97717"/>
    <w:rsid w:val="00E97F7D"/>
    <w:rsid w:val="00EA0178"/>
    <w:rsid w:val="00EA0409"/>
    <w:rsid w:val="00EA07EB"/>
    <w:rsid w:val="00EA0895"/>
    <w:rsid w:val="00EA0968"/>
    <w:rsid w:val="00EA0B53"/>
    <w:rsid w:val="00EA0D52"/>
    <w:rsid w:val="00EA1B5F"/>
    <w:rsid w:val="00EA1C23"/>
    <w:rsid w:val="00EA223E"/>
    <w:rsid w:val="00EA2380"/>
    <w:rsid w:val="00EA25DF"/>
    <w:rsid w:val="00EA2691"/>
    <w:rsid w:val="00EA2B3D"/>
    <w:rsid w:val="00EA2DCB"/>
    <w:rsid w:val="00EA3040"/>
    <w:rsid w:val="00EA3BE0"/>
    <w:rsid w:val="00EA405E"/>
    <w:rsid w:val="00EA4976"/>
    <w:rsid w:val="00EA4BB4"/>
    <w:rsid w:val="00EA4D91"/>
    <w:rsid w:val="00EA51D8"/>
    <w:rsid w:val="00EA52B4"/>
    <w:rsid w:val="00EA560C"/>
    <w:rsid w:val="00EA565B"/>
    <w:rsid w:val="00EA5870"/>
    <w:rsid w:val="00EA59E3"/>
    <w:rsid w:val="00EA5B3F"/>
    <w:rsid w:val="00EA5B79"/>
    <w:rsid w:val="00EA5E9C"/>
    <w:rsid w:val="00EA5FBB"/>
    <w:rsid w:val="00EA6364"/>
    <w:rsid w:val="00EA69D8"/>
    <w:rsid w:val="00EA7618"/>
    <w:rsid w:val="00EA7C18"/>
    <w:rsid w:val="00EA7F98"/>
    <w:rsid w:val="00EB0052"/>
    <w:rsid w:val="00EB017E"/>
    <w:rsid w:val="00EB0868"/>
    <w:rsid w:val="00EB0C5F"/>
    <w:rsid w:val="00EB0F28"/>
    <w:rsid w:val="00EB0F6C"/>
    <w:rsid w:val="00EB10B3"/>
    <w:rsid w:val="00EB191E"/>
    <w:rsid w:val="00EB1D76"/>
    <w:rsid w:val="00EB1F32"/>
    <w:rsid w:val="00EB2759"/>
    <w:rsid w:val="00EB288C"/>
    <w:rsid w:val="00EB2971"/>
    <w:rsid w:val="00EB2A64"/>
    <w:rsid w:val="00EB31F9"/>
    <w:rsid w:val="00EB38B9"/>
    <w:rsid w:val="00EB400A"/>
    <w:rsid w:val="00EB45C3"/>
    <w:rsid w:val="00EB47A1"/>
    <w:rsid w:val="00EB51B2"/>
    <w:rsid w:val="00EB5A14"/>
    <w:rsid w:val="00EB5B14"/>
    <w:rsid w:val="00EB5CD6"/>
    <w:rsid w:val="00EB6410"/>
    <w:rsid w:val="00EB6C32"/>
    <w:rsid w:val="00EB7151"/>
    <w:rsid w:val="00EB73A7"/>
    <w:rsid w:val="00EC012A"/>
    <w:rsid w:val="00EC0474"/>
    <w:rsid w:val="00EC07CE"/>
    <w:rsid w:val="00EC08B0"/>
    <w:rsid w:val="00EC0A70"/>
    <w:rsid w:val="00EC0D31"/>
    <w:rsid w:val="00EC0ED2"/>
    <w:rsid w:val="00EC12A5"/>
    <w:rsid w:val="00EC1CAD"/>
    <w:rsid w:val="00EC1E49"/>
    <w:rsid w:val="00EC26D4"/>
    <w:rsid w:val="00EC308D"/>
    <w:rsid w:val="00EC3914"/>
    <w:rsid w:val="00EC3B76"/>
    <w:rsid w:val="00EC3BB3"/>
    <w:rsid w:val="00EC3D36"/>
    <w:rsid w:val="00EC3ED2"/>
    <w:rsid w:val="00EC3EF2"/>
    <w:rsid w:val="00EC47DD"/>
    <w:rsid w:val="00EC4E36"/>
    <w:rsid w:val="00EC5D03"/>
    <w:rsid w:val="00EC5DAF"/>
    <w:rsid w:val="00EC5F3A"/>
    <w:rsid w:val="00EC6841"/>
    <w:rsid w:val="00EC691F"/>
    <w:rsid w:val="00EC6FB3"/>
    <w:rsid w:val="00EC7127"/>
    <w:rsid w:val="00EC74DB"/>
    <w:rsid w:val="00EC7DE2"/>
    <w:rsid w:val="00EC7F28"/>
    <w:rsid w:val="00ED0075"/>
    <w:rsid w:val="00ED020E"/>
    <w:rsid w:val="00ED0750"/>
    <w:rsid w:val="00ED091F"/>
    <w:rsid w:val="00ED0F03"/>
    <w:rsid w:val="00ED2120"/>
    <w:rsid w:val="00ED2559"/>
    <w:rsid w:val="00ED2802"/>
    <w:rsid w:val="00ED290E"/>
    <w:rsid w:val="00ED2B0E"/>
    <w:rsid w:val="00ED2B88"/>
    <w:rsid w:val="00ED2BE6"/>
    <w:rsid w:val="00ED2C5D"/>
    <w:rsid w:val="00ED2EB2"/>
    <w:rsid w:val="00ED2F3B"/>
    <w:rsid w:val="00ED36EB"/>
    <w:rsid w:val="00ED3BCD"/>
    <w:rsid w:val="00ED3CB1"/>
    <w:rsid w:val="00ED3D4D"/>
    <w:rsid w:val="00ED3DFA"/>
    <w:rsid w:val="00ED3F0F"/>
    <w:rsid w:val="00ED4006"/>
    <w:rsid w:val="00ED4168"/>
    <w:rsid w:val="00ED4272"/>
    <w:rsid w:val="00ED4981"/>
    <w:rsid w:val="00ED4AE1"/>
    <w:rsid w:val="00ED4F2E"/>
    <w:rsid w:val="00ED521D"/>
    <w:rsid w:val="00ED5338"/>
    <w:rsid w:val="00ED5BCF"/>
    <w:rsid w:val="00ED64C3"/>
    <w:rsid w:val="00ED67CF"/>
    <w:rsid w:val="00ED6B26"/>
    <w:rsid w:val="00ED6B2B"/>
    <w:rsid w:val="00ED717E"/>
    <w:rsid w:val="00ED7490"/>
    <w:rsid w:val="00EE0765"/>
    <w:rsid w:val="00EE09B6"/>
    <w:rsid w:val="00EE0FC9"/>
    <w:rsid w:val="00EE1040"/>
    <w:rsid w:val="00EE1B12"/>
    <w:rsid w:val="00EE202B"/>
    <w:rsid w:val="00EE25D9"/>
    <w:rsid w:val="00EE2A35"/>
    <w:rsid w:val="00EE2B21"/>
    <w:rsid w:val="00EE3294"/>
    <w:rsid w:val="00EE3401"/>
    <w:rsid w:val="00EE39C1"/>
    <w:rsid w:val="00EE3DB8"/>
    <w:rsid w:val="00EE3E5F"/>
    <w:rsid w:val="00EE48EB"/>
    <w:rsid w:val="00EE490F"/>
    <w:rsid w:val="00EE4925"/>
    <w:rsid w:val="00EE5454"/>
    <w:rsid w:val="00EE5757"/>
    <w:rsid w:val="00EE655F"/>
    <w:rsid w:val="00EE67CC"/>
    <w:rsid w:val="00EE6DCC"/>
    <w:rsid w:val="00EE6E90"/>
    <w:rsid w:val="00EE73C3"/>
    <w:rsid w:val="00EE7417"/>
    <w:rsid w:val="00EE74A2"/>
    <w:rsid w:val="00EE7BDE"/>
    <w:rsid w:val="00EE7D16"/>
    <w:rsid w:val="00EF02FA"/>
    <w:rsid w:val="00EF0C65"/>
    <w:rsid w:val="00EF1238"/>
    <w:rsid w:val="00EF133E"/>
    <w:rsid w:val="00EF1621"/>
    <w:rsid w:val="00EF19AD"/>
    <w:rsid w:val="00EF1CCD"/>
    <w:rsid w:val="00EF2CBD"/>
    <w:rsid w:val="00EF33CE"/>
    <w:rsid w:val="00EF36CD"/>
    <w:rsid w:val="00EF440B"/>
    <w:rsid w:val="00EF44FA"/>
    <w:rsid w:val="00EF45C4"/>
    <w:rsid w:val="00EF4A19"/>
    <w:rsid w:val="00EF4ABA"/>
    <w:rsid w:val="00EF4C72"/>
    <w:rsid w:val="00EF4F93"/>
    <w:rsid w:val="00EF543F"/>
    <w:rsid w:val="00EF552F"/>
    <w:rsid w:val="00EF6452"/>
    <w:rsid w:val="00EF664D"/>
    <w:rsid w:val="00EF66DB"/>
    <w:rsid w:val="00EF6E13"/>
    <w:rsid w:val="00EF77CB"/>
    <w:rsid w:val="00EF78C7"/>
    <w:rsid w:val="00EF78C8"/>
    <w:rsid w:val="00EF794C"/>
    <w:rsid w:val="00EF79F4"/>
    <w:rsid w:val="00F001EE"/>
    <w:rsid w:val="00F0037A"/>
    <w:rsid w:val="00F003E5"/>
    <w:rsid w:val="00F005AC"/>
    <w:rsid w:val="00F00724"/>
    <w:rsid w:val="00F009FB"/>
    <w:rsid w:val="00F00A4C"/>
    <w:rsid w:val="00F00CD3"/>
    <w:rsid w:val="00F00EA5"/>
    <w:rsid w:val="00F0107A"/>
    <w:rsid w:val="00F02731"/>
    <w:rsid w:val="00F029E0"/>
    <w:rsid w:val="00F03173"/>
    <w:rsid w:val="00F03551"/>
    <w:rsid w:val="00F03C2A"/>
    <w:rsid w:val="00F041E1"/>
    <w:rsid w:val="00F0428B"/>
    <w:rsid w:val="00F04292"/>
    <w:rsid w:val="00F04442"/>
    <w:rsid w:val="00F048D7"/>
    <w:rsid w:val="00F055B1"/>
    <w:rsid w:val="00F058B4"/>
    <w:rsid w:val="00F0596A"/>
    <w:rsid w:val="00F05A89"/>
    <w:rsid w:val="00F05BDC"/>
    <w:rsid w:val="00F05F0F"/>
    <w:rsid w:val="00F068D3"/>
    <w:rsid w:val="00F06A7D"/>
    <w:rsid w:val="00F06E2A"/>
    <w:rsid w:val="00F07E2C"/>
    <w:rsid w:val="00F107AC"/>
    <w:rsid w:val="00F10B4F"/>
    <w:rsid w:val="00F1109C"/>
    <w:rsid w:val="00F119A9"/>
    <w:rsid w:val="00F12E1D"/>
    <w:rsid w:val="00F1349D"/>
    <w:rsid w:val="00F13523"/>
    <w:rsid w:val="00F13990"/>
    <w:rsid w:val="00F1407A"/>
    <w:rsid w:val="00F14E44"/>
    <w:rsid w:val="00F14FEF"/>
    <w:rsid w:val="00F1544C"/>
    <w:rsid w:val="00F15732"/>
    <w:rsid w:val="00F15882"/>
    <w:rsid w:val="00F15AB0"/>
    <w:rsid w:val="00F16982"/>
    <w:rsid w:val="00F16AA2"/>
    <w:rsid w:val="00F16D47"/>
    <w:rsid w:val="00F17411"/>
    <w:rsid w:val="00F2091B"/>
    <w:rsid w:val="00F20D3F"/>
    <w:rsid w:val="00F20E0E"/>
    <w:rsid w:val="00F20E75"/>
    <w:rsid w:val="00F20FF2"/>
    <w:rsid w:val="00F21C47"/>
    <w:rsid w:val="00F22E91"/>
    <w:rsid w:val="00F23014"/>
    <w:rsid w:val="00F23857"/>
    <w:rsid w:val="00F24383"/>
    <w:rsid w:val="00F24A3E"/>
    <w:rsid w:val="00F24E7A"/>
    <w:rsid w:val="00F252CB"/>
    <w:rsid w:val="00F25406"/>
    <w:rsid w:val="00F25D75"/>
    <w:rsid w:val="00F2626E"/>
    <w:rsid w:val="00F264FC"/>
    <w:rsid w:val="00F26750"/>
    <w:rsid w:val="00F267BA"/>
    <w:rsid w:val="00F26DAC"/>
    <w:rsid w:val="00F26EEA"/>
    <w:rsid w:val="00F2711F"/>
    <w:rsid w:val="00F272EC"/>
    <w:rsid w:val="00F27F90"/>
    <w:rsid w:val="00F30101"/>
    <w:rsid w:val="00F30669"/>
    <w:rsid w:val="00F3072A"/>
    <w:rsid w:val="00F309CC"/>
    <w:rsid w:val="00F30F5A"/>
    <w:rsid w:val="00F3114A"/>
    <w:rsid w:val="00F314D8"/>
    <w:rsid w:val="00F316D4"/>
    <w:rsid w:val="00F316D7"/>
    <w:rsid w:val="00F317DA"/>
    <w:rsid w:val="00F31DC6"/>
    <w:rsid w:val="00F32D6E"/>
    <w:rsid w:val="00F32F8E"/>
    <w:rsid w:val="00F33122"/>
    <w:rsid w:val="00F33EAA"/>
    <w:rsid w:val="00F340E4"/>
    <w:rsid w:val="00F34309"/>
    <w:rsid w:val="00F35131"/>
    <w:rsid w:val="00F356F7"/>
    <w:rsid w:val="00F359A6"/>
    <w:rsid w:val="00F35F79"/>
    <w:rsid w:val="00F36239"/>
    <w:rsid w:val="00F36BDA"/>
    <w:rsid w:val="00F36E37"/>
    <w:rsid w:val="00F36F2B"/>
    <w:rsid w:val="00F3775B"/>
    <w:rsid w:val="00F401ED"/>
    <w:rsid w:val="00F4069B"/>
    <w:rsid w:val="00F40E20"/>
    <w:rsid w:val="00F40F01"/>
    <w:rsid w:val="00F40F82"/>
    <w:rsid w:val="00F41378"/>
    <w:rsid w:val="00F41625"/>
    <w:rsid w:val="00F4179D"/>
    <w:rsid w:val="00F41998"/>
    <w:rsid w:val="00F42385"/>
    <w:rsid w:val="00F4281B"/>
    <w:rsid w:val="00F42B34"/>
    <w:rsid w:val="00F42E60"/>
    <w:rsid w:val="00F431A4"/>
    <w:rsid w:val="00F432C9"/>
    <w:rsid w:val="00F43342"/>
    <w:rsid w:val="00F433E4"/>
    <w:rsid w:val="00F4405A"/>
    <w:rsid w:val="00F44094"/>
    <w:rsid w:val="00F44655"/>
    <w:rsid w:val="00F449BD"/>
    <w:rsid w:val="00F44A74"/>
    <w:rsid w:val="00F44C20"/>
    <w:rsid w:val="00F4517B"/>
    <w:rsid w:val="00F45861"/>
    <w:rsid w:val="00F46127"/>
    <w:rsid w:val="00F463DD"/>
    <w:rsid w:val="00F46EBC"/>
    <w:rsid w:val="00F46FEE"/>
    <w:rsid w:val="00F473BE"/>
    <w:rsid w:val="00F47EF4"/>
    <w:rsid w:val="00F4B525"/>
    <w:rsid w:val="00F5053E"/>
    <w:rsid w:val="00F50AD2"/>
    <w:rsid w:val="00F51919"/>
    <w:rsid w:val="00F51AF3"/>
    <w:rsid w:val="00F51C5C"/>
    <w:rsid w:val="00F51C69"/>
    <w:rsid w:val="00F52B72"/>
    <w:rsid w:val="00F52CE3"/>
    <w:rsid w:val="00F52DDD"/>
    <w:rsid w:val="00F53D4D"/>
    <w:rsid w:val="00F53D80"/>
    <w:rsid w:val="00F53F9F"/>
    <w:rsid w:val="00F54255"/>
    <w:rsid w:val="00F54375"/>
    <w:rsid w:val="00F5478E"/>
    <w:rsid w:val="00F5535F"/>
    <w:rsid w:val="00F55637"/>
    <w:rsid w:val="00F5567A"/>
    <w:rsid w:val="00F55785"/>
    <w:rsid w:val="00F57763"/>
    <w:rsid w:val="00F57D4D"/>
    <w:rsid w:val="00F57DB3"/>
    <w:rsid w:val="00F605D6"/>
    <w:rsid w:val="00F608BD"/>
    <w:rsid w:val="00F60B23"/>
    <w:rsid w:val="00F60BFD"/>
    <w:rsid w:val="00F60D24"/>
    <w:rsid w:val="00F60F3F"/>
    <w:rsid w:val="00F6127E"/>
    <w:rsid w:val="00F615C0"/>
    <w:rsid w:val="00F6180B"/>
    <w:rsid w:val="00F6183C"/>
    <w:rsid w:val="00F61CAD"/>
    <w:rsid w:val="00F62A51"/>
    <w:rsid w:val="00F62AE0"/>
    <w:rsid w:val="00F62B54"/>
    <w:rsid w:val="00F62C5F"/>
    <w:rsid w:val="00F62D22"/>
    <w:rsid w:val="00F63211"/>
    <w:rsid w:val="00F634C5"/>
    <w:rsid w:val="00F63694"/>
    <w:rsid w:val="00F639EC"/>
    <w:rsid w:val="00F63E35"/>
    <w:rsid w:val="00F640CC"/>
    <w:rsid w:val="00F6415D"/>
    <w:rsid w:val="00F64630"/>
    <w:rsid w:val="00F6484E"/>
    <w:rsid w:val="00F6485C"/>
    <w:rsid w:val="00F64DC0"/>
    <w:rsid w:val="00F64E03"/>
    <w:rsid w:val="00F6518B"/>
    <w:rsid w:val="00F6518F"/>
    <w:rsid w:val="00F65221"/>
    <w:rsid w:val="00F65495"/>
    <w:rsid w:val="00F654FB"/>
    <w:rsid w:val="00F659E6"/>
    <w:rsid w:val="00F65FFE"/>
    <w:rsid w:val="00F665A4"/>
    <w:rsid w:val="00F66EFF"/>
    <w:rsid w:val="00F67200"/>
    <w:rsid w:val="00F67269"/>
    <w:rsid w:val="00F6746B"/>
    <w:rsid w:val="00F67696"/>
    <w:rsid w:val="00F67C29"/>
    <w:rsid w:val="00F71356"/>
    <w:rsid w:val="00F71DBB"/>
    <w:rsid w:val="00F720E4"/>
    <w:rsid w:val="00F7222C"/>
    <w:rsid w:val="00F72939"/>
    <w:rsid w:val="00F72955"/>
    <w:rsid w:val="00F72E96"/>
    <w:rsid w:val="00F73473"/>
    <w:rsid w:val="00F73694"/>
    <w:rsid w:val="00F737D1"/>
    <w:rsid w:val="00F7394F"/>
    <w:rsid w:val="00F73C90"/>
    <w:rsid w:val="00F73D49"/>
    <w:rsid w:val="00F74583"/>
    <w:rsid w:val="00F75114"/>
    <w:rsid w:val="00F751E1"/>
    <w:rsid w:val="00F75396"/>
    <w:rsid w:val="00F75533"/>
    <w:rsid w:val="00F7565B"/>
    <w:rsid w:val="00F75765"/>
    <w:rsid w:val="00F758FC"/>
    <w:rsid w:val="00F75DB2"/>
    <w:rsid w:val="00F7600B"/>
    <w:rsid w:val="00F76504"/>
    <w:rsid w:val="00F7662C"/>
    <w:rsid w:val="00F766C4"/>
    <w:rsid w:val="00F767EB"/>
    <w:rsid w:val="00F76BB7"/>
    <w:rsid w:val="00F76C8C"/>
    <w:rsid w:val="00F76C97"/>
    <w:rsid w:val="00F76F36"/>
    <w:rsid w:val="00F76FF1"/>
    <w:rsid w:val="00F773B1"/>
    <w:rsid w:val="00F776C2"/>
    <w:rsid w:val="00F777D4"/>
    <w:rsid w:val="00F77D3A"/>
    <w:rsid w:val="00F77F7F"/>
    <w:rsid w:val="00F808A0"/>
    <w:rsid w:val="00F809B8"/>
    <w:rsid w:val="00F80B9B"/>
    <w:rsid w:val="00F80CF3"/>
    <w:rsid w:val="00F8115C"/>
    <w:rsid w:val="00F81177"/>
    <w:rsid w:val="00F817FD"/>
    <w:rsid w:val="00F81A7A"/>
    <w:rsid w:val="00F81B35"/>
    <w:rsid w:val="00F81BD0"/>
    <w:rsid w:val="00F81D4A"/>
    <w:rsid w:val="00F821F8"/>
    <w:rsid w:val="00F82529"/>
    <w:rsid w:val="00F827F3"/>
    <w:rsid w:val="00F829E8"/>
    <w:rsid w:val="00F82CB4"/>
    <w:rsid w:val="00F82D54"/>
    <w:rsid w:val="00F8337E"/>
    <w:rsid w:val="00F844EC"/>
    <w:rsid w:val="00F846B0"/>
    <w:rsid w:val="00F850C5"/>
    <w:rsid w:val="00F85267"/>
    <w:rsid w:val="00F85370"/>
    <w:rsid w:val="00F85510"/>
    <w:rsid w:val="00F85DB9"/>
    <w:rsid w:val="00F863BE"/>
    <w:rsid w:val="00F86487"/>
    <w:rsid w:val="00F86A80"/>
    <w:rsid w:val="00F86D5F"/>
    <w:rsid w:val="00F86EA5"/>
    <w:rsid w:val="00F86F55"/>
    <w:rsid w:val="00F871AE"/>
    <w:rsid w:val="00F873C7"/>
    <w:rsid w:val="00F90371"/>
    <w:rsid w:val="00F90BA2"/>
    <w:rsid w:val="00F910F6"/>
    <w:rsid w:val="00F9117B"/>
    <w:rsid w:val="00F91973"/>
    <w:rsid w:val="00F921B5"/>
    <w:rsid w:val="00F92A75"/>
    <w:rsid w:val="00F92B54"/>
    <w:rsid w:val="00F93279"/>
    <w:rsid w:val="00F94423"/>
    <w:rsid w:val="00F9496B"/>
    <w:rsid w:val="00F9535E"/>
    <w:rsid w:val="00F9560E"/>
    <w:rsid w:val="00F96115"/>
    <w:rsid w:val="00F96A4D"/>
    <w:rsid w:val="00F96AA9"/>
    <w:rsid w:val="00F9707E"/>
    <w:rsid w:val="00F972EB"/>
    <w:rsid w:val="00F979F6"/>
    <w:rsid w:val="00FA0AA0"/>
    <w:rsid w:val="00FA0B94"/>
    <w:rsid w:val="00FA1CCC"/>
    <w:rsid w:val="00FA2E33"/>
    <w:rsid w:val="00FA2ECA"/>
    <w:rsid w:val="00FA3B3C"/>
    <w:rsid w:val="00FA4922"/>
    <w:rsid w:val="00FA5092"/>
    <w:rsid w:val="00FA533D"/>
    <w:rsid w:val="00FA5520"/>
    <w:rsid w:val="00FA606B"/>
    <w:rsid w:val="00FA608F"/>
    <w:rsid w:val="00FA6437"/>
    <w:rsid w:val="00FA65F3"/>
    <w:rsid w:val="00FA686A"/>
    <w:rsid w:val="00FA6ED3"/>
    <w:rsid w:val="00FA7221"/>
    <w:rsid w:val="00FA72DA"/>
    <w:rsid w:val="00FA76DF"/>
    <w:rsid w:val="00FA7C26"/>
    <w:rsid w:val="00FA7CB8"/>
    <w:rsid w:val="00FB0468"/>
    <w:rsid w:val="00FB0B88"/>
    <w:rsid w:val="00FB0BDC"/>
    <w:rsid w:val="00FB0E27"/>
    <w:rsid w:val="00FB1276"/>
    <w:rsid w:val="00FB1752"/>
    <w:rsid w:val="00FB20D0"/>
    <w:rsid w:val="00FB2121"/>
    <w:rsid w:val="00FB2205"/>
    <w:rsid w:val="00FB2801"/>
    <w:rsid w:val="00FB2A3D"/>
    <w:rsid w:val="00FB2AE2"/>
    <w:rsid w:val="00FB2E60"/>
    <w:rsid w:val="00FB31B9"/>
    <w:rsid w:val="00FB38D3"/>
    <w:rsid w:val="00FB3ACA"/>
    <w:rsid w:val="00FB3B01"/>
    <w:rsid w:val="00FB42B7"/>
    <w:rsid w:val="00FB46B6"/>
    <w:rsid w:val="00FB4924"/>
    <w:rsid w:val="00FB4979"/>
    <w:rsid w:val="00FB5CD0"/>
    <w:rsid w:val="00FB6375"/>
    <w:rsid w:val="00FB6422"/>
    <w:rsid w:val="00FB64BA"/>
    <w:rsid w:val="00FB66F3"/>
    <w:rsid w:val="00FB6D17"/>
    <w:rsid w:val="00FB724C"/>
    <w:rsid w:val="00FB740C"/>
    <w:rsid w:val="00FB7A1D"/>
    <w:rsid w:val="00FC0377"/>
    <w:rsid w:val="00FC03D4"/>
    <w:rsid w:val="00FC0404"/>
    <w:rsid w:val="00FC0700"/>
    <w:rsid w:val="00FC0A49"/>
    <w:rsid w:val="00FC1017"/>
    <w:rsid w:val="00FC1B85"/>
    <w:rsid w:val="00FC1C9F"/>
    <w:rsid w:val="00FC30C0"/>
    <w:rsid w:val="00FC3356"/>
    <w:rsid w:val="00FC469B"/>
    <w:rsid w:val="00FC4FC0"/>
    <w:rsid w:val="00FC52EE"/>
    <w:rsid w:val="00FC5D4C"/>
    <w:rsid w:val="00FC6171"/>
    <w:rsid w:val="00FC639E"/>
    <w:rsid w:val="00FC63AD"/>
    <w:rsid w:val="00FC6432"/>
    <w:rsid w:val="00FC6C93"/>
    <w:rsid w:val="00FC6CA9"/>
    <w:rsid w:val="00FC7109"/>
    <w:rsid w:val="00FC71D5"/>
    <w:rsid w:val="00FC76E3"/>
    <w:rsid w:val="00FC78F4"/>
    <w:rsid w:val="00FD0664"/>
    <w:rsid w:val="00FD09FB"/>
    <w:rsid w:val="00FD0C3B"/>
    <w:rsid w:val="00FD0CF1"/>
    <w:rsid w:val="00FD1307"/>
    <w:rsid w:val="00FD1369"/>
    <w:rsid w:val="00FD14C5"/>
    <w:rsid w:val="00FD186D"/>
    <w:rsid w:val="00FD1A5F"/>
    <w:rsid w:val="00FD1B46"/>
    <w:rsid w:val="00FD1F04"/>
    <w:rsid w:val="00FD207A"/>
    <w:rsid w:val="00FD2641"/>
    <w:rsid w:val="00FD29BE"/>
    <w:rsid w:val="00FD29FD"/>
    <w:rsid w:val="00FD2D12"/>
    <w:rsid w:val="00FD3A08"/>
    <w:rsid w:val="00FD3BB4"/>
    <w:rsid w:val="00FD425C"/>
    <w:rsid w:val="00FD429F"/>
    <w:rsid w:val="00FD4987"/>
    <w:rsid w:val="00FD4C44"/>
    <w:rsid w:val="00FD524A"/>
    <w:rsid w:val="00FD55D6"/>
    <w:rsid w:val="00FD5837"/>
    <w:rsid w:val="00FD5879"/>
    <w:rsid w:val="00FD59C0"/>
    <w:rsid w:val="00FD5CB4"/>
    <w:rsid w:val="00FD61D6"/>
    <w:rsid w:val="00FD6668"/>
    <w:rsid w:val="00FD6B3C"/>
    <w:rsid w:val="00FD6D63"/>
    <w:rsid w:val="00FD7D75"/>
    <w:rsid w:val="00FE04A7"/>
    <w:rsid w:val="00FE0D7B"/>
    <w:rsid w:val="00FE1268"/>
    <w:rsid w:val="00FE19D6"/>
    <w:rsid w:val="00FE1E7B"/>
    <w:rsid w:val="00FE1FCC"/>
    <w:rsid w:val="00FE3056"/>
    <w:rsid w:val="00FE31BE"/>
    <w:rsid w:val="00FE3402"/>
    <w:rsid w:val="00FE3476"/>
    <w:rsid w:val="00FE359E"/>
    <w:rsid w:val="00FE4855"/>
    <w:rsid w:val="00FE4B9C"/>
    <w:rsid w:val="00FE4BDD"/>
    <w:rsid w:val="00FE4BF4"/>
    <w:rsid w:val="00FE5514"/>
    <w:rsid w:val="00FE56C2"/>
    <w:rsid w:val="00FE5DDA"/>
    <w:rsid w:val="00FE6A3F"/>
    <w:rsid w:val="00FE6D47"/>
    <w:rsid w:val="00FE6F99"/>
    <w:rsid w:val="00FE71E0"/>
    <w:rsid w:val="00FE73DF"/>
    <w:rsid w:val="00FF07BA"/>
    <w:rsid w:val="00FF09FC"/>
    <w:rsid w:val="00FF0C47"/>
    <w:rsid w:val="00FF0E05"/>
    <w:rsid w:val="00FF0ECE"/>
    <w:rsid w:val="00FF14F4"/>
    <w:rsid w:val="00FF172D"/>
    <w:rsid w:val="00FF194B"/>
    <w:rsid w:val="00FF1BD5"/>
    <w:rsid w:val="00FF1EFA"/>
    <w:rsid w:val="00FF2758"/>
    <w:rsid w:val="00FF2915"/>
    <w:rsid w:val="00FF29C4"/>
    <w:rsid w:val="00FF31CA"/>
    <w:rsid w:val="00FF39E5"/>
    <w:rsid w:val="00FF3ED1"/>
    <w:rsid w:val="00FF4023"/>
    <w:rsid w:val="00FF4338"/>
    <w:rsid w:val="00FF4634"/>
    <w:rsid w:val="00FF49B4"/>
    <w:rsid w:val="00FF53F2"/>
    <w:rsid w:val="00FF5B22"/>
    <w:rsid w:val="00FF5D51"/>
    <w:rsid w:val="00FF6114"/>
    <w:rsid w:val="00FF6234"/>
    <w:rsid w:val="00FF65BF"/>
    <w:rsid w:val="00FF68A4"/>
    <w:rsid w:val="00FF70DA"/>
    <w:rsid w:val="00FF73EA"/>
    <w:rsid w:val="00FF7898"/>
    <w:rsid w:val="00FF7CC0"/>
    <w:rsid w:val="00FF7E7D"/>
    <w:rsid w:val="01CF5EFC"/>
    <w:rsid w:val="01EEC85E"/>
    <w:rsid w:val="01F44F89"/>
    <w:rsid w:val="02113D5E"/>
    <w:rsid w:val="031A9953"/>
    <w:rsid w:val="034E1A8D"/>
    <w:rsid w:val="04030D53"/>
    <w:rsid w:val="047284F6"/>
    <w:rsid w:val="04E8E7FA"/>
    <w:rsid w:val="057AEB5B"/>
    <w:rsid w:val="05A06E3F"/>
    <w:rsid w:val="05B17187"/>
    <w:rsid w:val="05EE0C26"/>
    <w:rsid w:val="0643FB95"/>
    <w:rsid w:val="0750C43C"/>
    <w:rsid w:val="07C9CDDB"/>
    <w:rsid w:val="07EEBB57"/>
    <w:rsid w:val="07F7D09A"/>
    <w:rsid w:val="08D1C8DD"/>
    <w:rsid w:val="0906E505"/>
    <w:rsid w:val="09B7C679"/>
    <w:rsid w:val="0A33DA4E"/>
    <w:rsid w:val="0A7E99E9"/>
    <w:rsid w:val="0ADEE8E1"/>
    <w:rsid w:val="0B4BEBD2"/>
    <w:rsid w:val="0B7AD00A"/>
    <w:rsid w:val="0B7F2AE7"/>
    <w:rsid w:val="0BAC567B"/>
    <w:rsid w:val="0C10A724"/>
    <w:rsid w:val="0C2E5C5B"/>
    <w:rsid w:val="0C79B1F0"/>
    <w:rsid w:val="0C9A6B97"/>
    <w:rsid w:val="0CAA991C"/>
    <w:rsid w:val="0D08FAA1"/>
    <w:rsid w:val="0D848F8B"/>
    <w:rsid w:val="0D92EDF5"/>
    <w:rsid w:val="0DD107DC"/>
    <w:rsid w:val="0E017EA4"/>
    <w:rsid w:val="0E56DB06"/>
    <w:rsid w:val="0E75E1DC"/>
    <w:rsid w:val="0FE7FD90"/>
    <w:rsid w:val="10974D3D"/>
    <w:rsid w:val="10F3DCDA"/>
    <w:rsid w:val="10F6679E"/>
    <w:rsid w:val="112A07A5"/>
    <w:rsid w:val="11A5E640"/>
    <w:rsid w:val="125FBF29"/>
    <w:rsid w:val="1266C04B"/>
    <w:rsid w:val="12A34833"/>
    <w:rsid w:val="1309914F"/>
    <w:rsid w:val="13AEB735"/>
    <w:rsid w:val="13C89889"/>
    <w:rsid w:val="13DCE508"/>
    <w:rsid w:val="146A9388"/>
    <w:rsid w:val="147645B7"/>
    <w:rsid w:val="147F6B1D"/>
    <w:rsid w:val="1493F1EB"/>
    <w:rsid w:val="14A225AA"/>
    <w:rsid w:val="14DC5B79"/>
    <w:rsid w:val="1502B658"/>
    <w:rsid w:val="15B0EBDA"/>
    <w:rsid w:val="163BB8D3"/>
    <w:rsid w:val="16C0CB3E"/>
    <w:rsid w:val="1760FF6B"/>
    <w:rsid w:val="1819F7F3"/>
    <w:rsid w:val="1831E52C"/>
    <w:rsid w:val="186024CD"/>
    <w:rsid w:val="188B53F0"/>
    <w:rsid w:val="18F51868"/>
    <w:rsid w:val="199F15A4"/>
    <w:rsid w:val="1A7AF1F4"/>
    <w:rsid w:val="1AF01B82"/>
    <w:rsid w:val="1B50629A"/>
    <w:rsid w:val="1B90EC4C"/>
    <w:rsid w:val="1C9CE50A"/>
    <w:rsid w:val="1CAD378F"/>
    <w:rsid w:val="1CD8AEB3"/>
    <w:rsid w:val="1D07B63E"/>
    <w:rsid w:val="1D17B592"/>
    <w:rsid w:val="1D21F10F"/>
    <w:rsid w:val="1D65D749"/>
    <w:rsid w:val="1D6D72DE"/>
    <w:rsid w:val="1DA972F2"/>
    <w:rsid w:val="1DDDEE89"/>
    <w:rsid w:val="1E90148C"/>
    <w:rsid w:val="1EAECD29"/>
    <w:rsid w:val="1ECD22F1"/>
    <w:rsid w:val="1EE19341"/>
    <w:rsid w:val="1F4EEAFB"/>
    <w:rsid w:val="1F890B52"/>
    <w:rsid w:val="1FC20524"/>
    <w:rsid w:val="2025111A"/>
    <w:rsid w:val="206E7348"/>
    <w:rsid w:val="20898BC0"/>
    <w:rsid w:val="20D85962"/>
    <w:rsid w:val="2122B844"/>
    <w:rsid w:val="212EB7A8"/>
    <w:rsid w:val="213BBC94"/>
    <w:rsid w:val="2299AE72"/>
    <w:rsid w:val="22E09413"/>
    <w:rsid w:val="23B9C20D"/>
    <w:rsid w:val="23CF51CE"/>
    <w:rsid w:val="243461BD"/>
    <w:rsid w:val="250EAD0A"/>
    <w:rsid w:val="25627849"/>
    <w:rsid w:val="25D3A1CB"/>
    <w:rsid w:val="25DD1EA8"/>
    <w:rsid w:val="271C289D"/>
    <w:rsid w:val="2723DFC1"/>
    <w:rsid w:val="27EFAA99"/>
    <w:rsid w:val="289BAFCF"/>
    <w:rsid w:val="28C5D402"/>
    <w:rsid w:val="29240203"/>
    <w:rsid w:val="299064B6"/>
    <w:rsid w:val="29BE623C"/>
    <w:rsid w:val="2A11910F"/>
    <w:rsid w:val="2A2BB4EB"/>
    <w:rsid w:val="2A458650"/>
    <w:rsid w:val="2AB84FCB"/>
    <w:rsid w:val="2B1CA915"/>
    <w:rsid w:val="2B5FF091"/>
    <w:rsid w:val="2BDE2F74"/>
    <w:rsid w:val="2C060338"/>
    <w:rsid w:val="2C0D1A2C"/>
    <w:rsid w:val="2C0E5D9F"/>
    <w:rsid w:val="2C50ECDF"/>
    <w:rsid w:val="2C83C4BC"/>
    <w:rsid w:val="2D3B538E"/>
    <w:rsid w:val="2D86C90F"/>
    <w:rsid w:val="2DA74FC0"/>
    <w:rsid w:val="2E042B2A"/>
    <w:rsid w:val="2E1FEE34"/>
    <w:rsid w:val="2E6D6C53"/>
    <w:rsid w:val="2E71A09C"/>
    <w:rsid w:val="2EB91C6D"/>
    <w:rsid w:val="2EDFF991"/>
    <w:rsid w:val="2F029A67"/>
    <w:rsid w:val="2F503793"/>
    <w:rsid w:val="2F569253"/>
    <w:rsid w:val="2F577AF8"/>
    <w:rsid w:val="2F5D018B"/>
    <w:rsid w:val="2F9E2052"/>
    <w:rsid w:val="2FE3B51E"/>
    <w:rsid w:val="30281492"/>
    <w:rsid w:val="3036F6E7"/>
    <w:rsid w:val="303FEB94"/>
    <w:rsid w:val="304E1B46"/>
    <w:rsid w:val="306524EB"/>
    <w:rsid w:val="313371A0"/>
    <w:rsid w:val="314F50AF"/>
    <w:rsid w:val="31536FC9"/>
    <w:rsid w:val="31E582F8"/>
    <w:rsid w:val="32033DF7"/>
    <w:rsid w:val="323574F6"/>
    <w:rsid w:val="32FA73C9"/>
    <w:rsid w:val="33104538"/>
    <w:rsid w:val="33163CAC"/>
    <w:rsid w:val="33A35A4B"/>
    <w:rsid w:val="33A779C1"/>
    <w:rsid w:val="3464136C"/>
    <w:rsid w:val="348AF055"/>
    <w:rsid w:val="34ACF3AF"/>
    <w:rsid w:val="3600805B"/>
    <w:rsid w:val="3601D3E8"/>
    <w:rsid w:val="361B0885"/>
    <w:rsid w:val="364FC119"/>
    <w:rsid w:val="3679EB57"/>
    <w:rsid w:val="36EB9900"/>
    <w:rsid w:val="374786EF"/>
    <w:rsid w:val="37B22E87"/>
    <w:rsid w:val="37E883DB"/>
    <w:rsid w:val="37EA2266"/>
    <w:rsid w:val="37F5F39E"/>
    <w:rsid w:val="38404911"/>
    <w:rsid w:val="38E6F05C"/>
    <w:rsid w:val="3990A38A"/>
    <w:rsid w:val="3AD3B1E3"/>
    <w:rsid w:val="3B079517"/>
    <w:rsid w:val="3B284FA3"/>
    <w:rsid w:val="3B2E1FCE"/>
    <w:rsid w:val="3B459627"/>
    <w:rsid w:val="3B83EC72"/>
    <w:rsid w:val="3C1E016F"/>
    <w:rsid w:val="3C372123"/>
    <w:rsid w:val="3D7326FD"/>
    <w:rsid w:val="3D843513"/>
    <w:rsid w:val="3DFD2028"/>
    <w:rsid w:val="3E01BFA9"/>
    <w:rsid w:val="3E0245E2"/>
    <w:rsid w:val="3EBE4CDF"/>
    <w:rsid w:val="3ECE61D7"/>
    <w:rsid w:val="40B94FA8"/>
    <w:rsid w:val="40FA3FCB"/>
    <w:rsid w:val="4101FBB0"/>
    <w:rsid w:val="41856254"/>
    <w:rsid w:val="420918F7"/>
    <w:rsid w:val="42245447"/>
    <w:rsid w:val="42520022"/>
    <w:rsid w:val="4395C68C"/>
    <w:rsid w:val="439F64A9"/>
    <w:rsid w:val="43EEEA6A"/>
    <w:rsid w:val="45376F01"/>
    <w:rsid w:val="454C147D"/>
    <w:rsid w:val="455CF128"/>
    <w:rsid w:val="45A4C1BF"/>
    <w:rsid w:val="45B58A9D"/>
    <w:rsid w:val="45CABCCA"/>
    <w:rsid w:val="460B94A3"/>
    <w:rsid w:val="46109091"/>
    <w:rsid w:val="46D93BC1"/>
    <w:rsid w:val="4700AF0F"/>
    <w:rsid w:val="471AEC2B"/>
    <w:rsid w:val="4722102E"/>
    <w:rsid w:val="4779C0DF"/>
    <w:rsid w:val="478773FB"/>
    <w:rsid w:val="48664257"/>
    <w:rsid w:val="4883605C"/>
    <w:rsid w:val="48E9E265"/>
    <w:rsid w:val="49438FF6"/>
    <w:rsid w:val="4966508B"/>
    <w:rsid w:val="4A8F604A"/>
    <w:rsid w:val="4A973862"/>
    <w:rsid w:val="4ABD85CC"/>
    <w:rsid w:val="4AED08D8"/>
    <w:rsid w:val="4AF29B11"/>
    <w:rsid w:val="4B641CBE"/>
    <w:rsid w:val="4B909976"/>
    <w:rsid w:val="4BB89B91"/>
    <w:rsid w:val="4BD19159"/>
    <w:rsid w:val="4C1008B3"/>
    <w:rsid w:val="4C5A58B3"/>
    <w:rsid w:val="4C65D737"/>
    <w:rsid w:val="4D096465"/>
    <w:rsid w:val="4D0BDCFA"/>
    <w:rsid w:val="4DC80B03"/>
    <w:rsid w:val="4DF102D4"/>
    <w:rsid w:val="4E170241"/>
    <w:rsid w:val="4F36BE55"/>
    <w:rsid w:val="50782795"/>
    <w:rsid w:val="50F940F8"/>
    <w:rsid w:val="515DF9C0"/>
    <w:rsid w:val="51C6F952"/>
    <w:rsid w:val="52183370"/>
    <w:rsid w:val="5268C89A"/>
    <w:rsid w:val="52834B06"/>
    <w:rsid w:val="52F13B54"/>
    <w:rsid w:val="530826AA"/>
    <w:rsid w:val="5368CED5"/>
    <w:rsid w:val="538087DC"/>
    <w:rsid w:val="5388AF32"/>
    <w:rsid w:val="54527D23"/>
    <w:rsid w:val="5476FA52"/>
    <w:rsid w:val="56087843"/>
    <w:rsid w:val="566E6C12"/>
    <w:rsid w:val="56E555B1"/>
    <w:rsid w:val="570F3EDF"/>
    <w:rsid w:val="579F9D15"/>
    <w:rsid w:val="581B12A3"/>
    <w:rsid w:val="582E1A6E"/>
    <w:rsid w:val="58579689"/>
    <w:rsid w:val="5889C380"/>
    <w:rsid w:val="588EA3AE"/>
    <w:rsid w:val="58DC9BA6"/>
    <w:rsid w:val="593C1306"/>
    <w:rsid w:val="5A2D2BE2"/>
    <w:rsid w:val="5A361587"/>
    <w:rsid w:val="5A69C1F0"/>
    <w:rsid w:val="5A6F1ABE"/>
    <w:rsid w:val="5AE77C8F"/>
    <w:rsid w:val="5B074A35"/>
    <w:rsid w:val="5B53C9ED"/>
    <w:rsid w:val="5B80C761"/>
    <w:rsid w:val="5BC0F16A"/>
    <w:rsid w:val="5BFAA621"/>
    <w:rsid w:val="5C6A2DC8"/>
    <w:rsid w:val="5D0904BD"/>
    <w:rsid w:val="5D19E908"/>
    <w:rsid w:val="5D5A14F3"/>
    <w:rsid w:val="5D61A948"/>
    <w:rsid w:val="5DAA9B2C"/>
    <w:rsid w:val="5DC9137E"/>
    <w:rsid w:val="5E31C640"/>
    <w:rsid w:val="5EAE5439"/>
    <w:rsid w:val="5ED74DAB"/>
    <w:rsid w:val="5EEBE1E7"/>
    <w:rsid w:val="5EF3952B"/>
    <w:rsid w:val="5F0D108E"/>
    <w:rsid w:val="5F631925"/>
    <w:rsid w:val="5FBF1C92"/>
    <w:rsid w:val="5FC1001A"/>
    <w:rsid w:val="601F3F54"/>
    <w:rsid w:val="609CFE63"/>
    <w:rsid w:val="60A1979C"/>
    <w:rsid w:val="60F36C32"/>
    <w:rsid w:val="622AB53D"/>
    <w:rsid w:val="627AA979"/>
    <w:rsid w:val="62AB56CA"/>
    <w:rsid w:val="62BD20E6"/>
    <w:rsid w:val="62BDA0D4"/>
    <w:rsid w:val="62E5574C"/>
    <w:rsid w:val="63154445"/>
    <w:rsid w:val="632C0A03"/>
    <w:rsid w:val="635C34D7"/>
    <w:rsid w:val="6364AD1D"/>
    <w:rsid w:val="638843DA"/>
    <w:rsid w:val="63922531"/>
    <w:rsid w:val="63DC3A3A"/>
    <w:rsid w:val="6401AC6B"/>
    <w:rsid w:val="642D9CA2"/>
    <w:rsid w:val="64850ECA"/>
    <w:rsid w:val="648CB195"/>
    <w:rsid w:val="64C0A3EA"/>
    <w:rsid w:val="64DD797C"/>
    <w:rsid w:val="65322AED"/>
    <w:rsid w:val="66033353"/>
    <w:rsid w:val="6633445C"/>
    <w:rsid w:val="66400FA2"/>
    <w:rsid w:val="67C20F1B"/>
    <w:rsid w:val="6891F074"/>
    <w:rsid w:val="68F7C451"/>
    <w:rsid w:val="6940184A"/>
    <w:rsid w:val="69608F99"/>
    <w:rsid w:val="69DFD55C"/>
    <w:rsid w:val="69FCD32E"/>
    <w:rsid w:val="6A0166B5"/>
    <w:rsid w:val="6A2CB800"/>
    <w:rsid w:val="6AD66531"/>
    <w:rsid w:val="6AF9B924"/>
    <w:rsid w:val="6B2B037A"/>
    <w:rsid w:val="6BBC3DD8"/>
    <w:rsid w:val="6BC20B7D"/>
    <w:rsid w:val="6BD01646"/>
    <w:rsid w:val="6D2F15C9"/>
    <w:rsid w:val="6D835E09"/>
    <w:rsid w:val="6D983EDB"/>
    <w:rsid w:val="6E07595A"/>
    <w:rsid w:val="6E497728"/>
    <w:rsid w:val="6EA7A431"/>
    <w:rsid w:val="6EDA1AA8"/>
    <w:rsid w:val="6EFD6FE5"/>
    <w:rsid w:val="6F2532A4"/>
    <w:rsid w:val="6FBE3FFD"/>
    <w:rsid w:val="6FFC4CB5"/>
    <w:rsid w:val="712540BA"/>
    <w:rsid w:val="713CFC55"/>
    <w:rsid w:val="713F3972"/>
    <w:rsid w:val="71402088"/>
    <w:rsid w:val="71B5468B"/>
    <w:rsid w:val="72052705"/>
    <w:rsid w:val="720842EF"/>
    <w:rsid w:val="722396AB"/>
    <w:rsid w:val="722CB709"/>
    <w:rsid w:val="7264E854"/>
    <w:rsid w:val="72C1F949"/>
    <w:rsid w:val="73B76CD3"/>
    <w:rsid w:val="73C8C66B"/>
    <w:rsid w:val="73EDD4A8"/>
    <w:rsid w:val="7464179E"/>
    <w:rsid w:val="748A93AE"/>
    <w:rsid w:val="74CCEBE4"/>
    <w:rsid w:val="74EB72EE"/>
    <w:rsid w:val="74EE2D15"/>
    <w:rsid w:val="74FF5DEC"/>
    <w:rsid w:val="7548472D"/>
    <w:rsid w:val="75D2B6AF"/>
    <w:rsid w:val="760026E3"/>
    <w:rsid w:val="7622E94D"/>
    <w:rsid w:val="76418A83"/>
    <w:rsid w:val="76681556"/>
    <w:rsid w:val="76FE21A5"/>
    <w:rsid w:val="770D7380"/>
    <w:rsid w:val="776CD273"/>
    <w:rsid w:val="77A3E88A"/>
    <w:rsid w:val="77DD3681"/>
    <w:rsid w:val="78D30EA4"/>
    <w:rsid w:val="791A78C1"/>
    <w:rsid w:val="795F3641"/>
    <w:rsid w:val="7A5A07B9"/>
    <w:rsid w:val="7A945830"/>
    <w:rsid w:val="7B50BA1B"/>
    <w:rsid w:val="7BBB19C4"/>
    <w:rsid w:val="7C24FBBD"/>
    <w:rsid w:val="7C777700"/>
    <w:rsid w:val="7C8F94DB"/>
    <w:rsid w:val="7CCFAD2F"/>
    <w:rsid w:val="7CEC3F94"/>
    <w:rsid w:val="7CED5994"/>
    <w:rsid w:val="7D2B0A39"/>
    <w:rsid w:val="7DCBC0BC"/>
    <w:rsid w:val="7DCEFF0B"/>
    <w:rsid w:val="7E44D3EC"/>
    <w:rsid w:val="7F38BBC2"/>
    <w:rsid w:val="7F8C7B8C"/>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4EC69E"/>
  <w15:chartTrackingRefBased/>
  <w15:docId w15:val="{969E4AC5-E275-4BCB-AAB1-214D6E676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3">
    <w:name w:val="Normal"/>
    <w:qFormat/>
    <w:rsid w:val="00BF5F1B"/>
    <w:pPr>
      <w:widowControl w:val="0"/>
      <w:spacing w:line="360" w:lineRule="auto"/>
      <w:jc w:val="both"/>
    </w:pPr>
    <w:rPr>
      <w:rFonts w:ascii="Times New Roman" w:eastAsia="標楷體" w:hAnsi="Times New Roman" w:cs="Times New Roman"/>
    </w:rPr>
  </w:style>
  <w:style w:type="paragraph" w:styleId="1">
    <w:name w:val="heading 1"/>
    <w:basedOn w:val="a3"/>
    <w:link w:val="10"/>
    <w:uiPriority w:val="9"/>
    <w:qFormat/>
    <w:rsid w:val="00424873"/>
    <w:pPr>
      <w:suppressAutoHyphens/>
      <w:autoSpaceDE w:val="0"/>
      <w:autoSpaceDN w:val="0"/>
      <w:spacing w:line="240" w:lineRule="auto"/>
      <w:ind w:left="1714" w:right="1194"/>
      <w:jc w:val="center"/>
      <w:textAlignment w:val="baseline"/>
      <w:outlineLvl w:val="0"/>
    </w:pPr>
    <w:rPr>
      <w:rFonts w:ascii="標楷體" w:hAnsi="標楷體" w:cs="標楷體"/>
      <w:kern w:val="0"/>
      <w:sz w:val="36"/>
      <w:szCs w:val="36"/>
      <w:lang w:eastAsia="en-US"/>
    </w:rPr>
  </w:style>
  <w:style w:type="paragraph" w:styleId="2">
    <w:name w:val="heading 2"/>
    <w:basedOn w:val="a3"/>
    <w:link w:val="20"/>
    <w:uiPriority w:val="9"/>
    <w:unhideWhenUsed/>
    <w:qFormat/>
    <w:rsid w:val="0002350B"/>
    <w:pPr>
      <w:suppressAutoHyphens/>
      <w:autoSpaceDE w:val="0"/>
      <w:autoSpaceDN w:val="0"/>
      <w:spacing w:line="364" w:lineRule="exact"/>
      <w:ind w:left="1518"/>
      <w:jc w:val="left"/>
      <w:textAlignment w:val="baseline"/>
      <w:outlineLvl w:val="1"/>
    </w:pPr>
    <w:rPr>
      <w:rFonts w:ascii="標楷體" w:hAnsi="標楷體" w:cs="標楷體"/>
      <w:kern w:val="0"/>
      <w:sz w:val="28"/>
      <w:szCs w:val="28"/>
      <w:lang w:eastAsia="en-US"/>
    </w:rPr>
  </w:style>
  <w:style w:type="paragraph" w:styleId="3">
    <w:name w:val="heading 3"/>
    <w:basedOn w:val="a3"/>
    <w:next w:val="a3"/>
    <w:link w:val="30"/>
    <w:uiPriority w:val="9"/>
    <w:semiHidden/>
    <w:unhideWhenUsed/>
    <w:qFormat/>
    <w:rsid w:val="009A033F"/>
    <w:pPr>
      <w:keepNext/>
      <w:spacing w:line="720" w:lineRule="auto"/>
      <w:outlineLvl w:val="2"/>
    </w:pPr>
    <w:rPr>
      <w:rFonts w:asciiTheme="majorHAnsi" w:eastAsiaTheme="majorEastAsia" w:hAnsiTheme="majorHAnsi" w:cstheme="majorBidi"/>
      <w:b/>
      <w:bCs/>
      <w:sz w:val="36"/>
      <w:szCs w:val="36"/>
    </w:rPr>
  </w:style>
  <w:style w:type="paragraph" w:styleId="6">
    <w:name w:val="heading 6"/>
    <w:basedOn w:val="a3"/>
    <w:next w:val="a3"/>
    <w:link w:val="60"/>
    <w:uiPriority w:val="9"/>
    <w:semiHidden/>
    <w:unhideWhenUsed/>
    <w:qFormat/>
    <w:rsid w:val="00CE2808"/>
    <w:pPr>
      <w:keepNext/>
      <w:spacing w:line="720" w:lineRule="auto"/>
      <w:ind w:leftChars="200" w:left="200"/>
      <w:outlineLvl w:val="5"/>
    </w:pPr>
    <w:rPr>
      <w:rFonts w:asciiTheme="majorHAnsi" w:eastAsiaTheme="majorEastAsia" w:hAnsiTheme="majorHAnsi" w:cstheme="majorBidi"/>
      <w:sz w:val="36"/>
      <w:szCs w:val="36"/>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List Paragraph"/>
    <w:basedOn w:val="a3"/>
    <w:link w:val="a8"/>
    <w:uiPriority w:val="34"/>
    <w:qFormat/>
    <w:rsid w:val="002F4062"/>
    <w:pPr>
      <w:ind w:leftChars="200" w:left="480"/>
    </w:pPr>
  </w:style>
  <w:style w:type="paragraph" w:customStyle="1" w:styleId="a0">
    <w:name w:val="章次"/>
    <w:link w:val="a9"/>
    <w:qFormat/>
    <w:rsid w:val="005E4367"/>
    <w:pPr>
      <w:pageBreakBefore/>
      <w:numPr>
        <w:numId w:val="3"/>
      </w:numPr>
      <w:spacing w:line="360" w:lineRule="auto"/>
      <w:jc w:val="center"/>
      <w:outlineLvl w:val="0"/>
    </w:pPr>
    <w:rPr>
      <w:rFonts w:ascii="Times New Roman" w:eastAsia="標楷體" w:hAnsi="Times New Roman" w:cs="Times New Roman"/>
      <w:b/>
      <w:sz w:val="40"/>
    </w:rPr>
  </w:style>
  <w:style w:type="paragraph" w:customStyle="1" w:styleId="a1">
    <w:name w:val="節次"/>
    <w:link w:val="aa"/>
    <w:qFormat/>
    <w:rsid w:val="0095389B"/>
    <w:pPr>
      <w:numPr>
        <w:ilvl w:val="1"/>
        <w:numId w:val="3"/>
      </w:numPr>
      <w:spacing w:line="360" w:lineRule="auto"/>
      <w:outlineLvl w:val="1"/>
    </w:pPr>
    <w:rPr>
      <w:rFonts w:ascii="Times New Roman" w:eastAsia="標楷體" w:hAnsi="Times New Roman" w:cs="Times New Roman"/>
      <w:b/>
      <w:sz w:val="28"/>
    </w:rPr>
  </w:style>
  <w:style w:type="character" w:customStyle="1" w:styleId="a8">
    <w:name w:val="清單段落 字元"/>
    <w:basedOn w:val="a4"/>
    <w:link w:val="a7"/>
    <w:uiPriority w:val="34"/>
    <w:rsid w:val="00C30507"/>
    <w:rPr>
      <w:rFonts w:ascii="Times New Roman" w:eastAsia="標楷體" w:hAnsi="Times New Roman" w:cs="Times New Roman"/>
    </w:rPr>
  </w:style>
  <w:style w:type="character" w:customStyle="1" w:styleId="a9">
    <w:name w:val="章次 字元"/>
    <w:basedOn w:val="a8"/>
    <w:link w:val="a0"/>
    <w:rsid w:val="005E4367"/>
    <w:rPr>
      <w:rFonts w:ascii="Times New Roman" w:eastAsia="標楷體" w:hAnsi="Times New Roman" w:cs="Times New Roman"/>
      <w:b/>
      <w:sz w:val="40"/>
    </w:rPr>
  </w:style>
  <w:style w:type="paragraph" w:customStyle="1" w:styleId="a2">
    <w:name w:val="節次小"/>
    <w:link w:val="ab"/>
    <w:autoRedefine/>
    <w:qFormat/>
    <w:rsid w:val="00BC4C07"/>
    <w:pPr>
      <w:numPr>
        <w:ilvl w:val="2"/>
        <w:numId w:val="3"/>
      </w:numPr>
      <w:ind w:left="709" w:rightChars="100" w:right="100"/>
      <w:jc w:val="both"/>
      <w:outlineLvl w:val="2"/>
    </w:pPr>
    <w:rPr>
      <w:rFonts w:ascii="Times New Roman" w:eastAsia="標楷體" w:hAnsi="Times New Roman" w:cs="Times New Roman"/>
      <w:b/>
      <w:sz w:val="28"/>
    </w:rPr>
  </w:style>
  <w:style w:type="character" w:customStyle="1" w:styleId="aa">
    <w:name w:val="節次 字元"/>
    <w:basedOn w:val="a8"/>
    <w:link w:val="a1"/>
    <w:rsid w:val="0095389B"/>
    <w:rPr>
      <w:rFonts w:ascii="Times New Roman" w:eastAsia="標楷體" w:hAnsi="Times New Roman" w:cs="Times New Roman"/>
      <w:b/>
      <w:sz w:val="28"/>
    </w:rPr>
  </w:style>
  <w:style w:type="character" w:customStyle="1" w:styleId="ab">
    <w:name w:val="節次小 字元"/>
    <w:basedOn w:val="a8"/>
    <w:link w:val="a2"/>
    <w:rsid w:val="00BC4C07"/>
    <w:rPr>
      <w:rFonts w:ascii="Times New Roman" w:eastAsia="標楷體" w:hAnsi="Times New Roman" w:cs="Times New Roman"/>
      <w:b/>
      <w:sz w:val="28"/>
    </w:rPr>
  </w:style>
  <w:style w:type="paragraph" w:customStyle="1" w:styleId="ac">
    <w:name w:val="章次(序)"/>
    <w:link w:val="ad"/>
    <w:qFormat/>
    <w:rsid w:val="001C1C31"/>
    <w:pPr>
      <w:spacing w:line="360" w:lineRule="auto"/>
      <w:jc w:val="center"/>
      <w:outlineLvl w:val="0"/>
    </w:pPr>
    <w:rPr>
      <w:rFonts w:ascii="Times New Roman" w:eastAsia="標楷體" w:hAnsi="Times New Roman" w:cs="Times New Roman"/>
      <w:sz w:val="40"/>
    </w:rPr>
  </w:style>
  <w:style w:type="paragraph" w:styleId="11">
    <w:name w:val="toc 1"/>
    <w:basedOn w:val="a3"/>
    <w:next w:val="a3"/>
    <w:autoRedefine/>
    <w:uiPriority w:val="39"/>
    <w:unhideWhenUsed/>
    <w:rsid w:val="006E3553"/>
  </w:style>
  <w:style w:type="character" w:customStyle="1" w:styleId="ad">
    <w:name w:val="章次(序) 字元"/>
    <w:basedOn w:val="a4"/>
    <w:link w:val="ac"/>
    <w:rsid w:val="006E3553"/>
    <w:rPr>
      <w:rFonts w:ascii="Times New Roman" w:eastAsia="標楷體" w:hAnsi="Times New Roman" w:cs="Times New Roman"/>
      <w:sz w:val="40"/>
    </w:rPr>
  </w:style>
  <w:style w:type="paragraph" w:styleId="21">
    <w:name w:val="toc 2"/>
    <w:basedOn w:val="a3"/>
    <w:next w:val="a3"/>
    <w:autoRedefine/>
    <w:uiPriority w:val="39"/>
    <w:unhideWhenUsed/>
    <w:rsid w:val="006E3553"/>
    <w:pPr>
      <w:ind w:leftChars="200" w:left="480"/>
    </w:pPr>
  </w:style>
  <w:style w:type="paragraph" w:styleId="31">
    <w:name w:val="toc 3"/>
    <w:basedOn w:val="a3"/>
    <w:next w:val="a3"/>
    <w:autoRedefine/>
    <w:uiPriority w:val="39"/>
    <w:unhideWhenUsed/>
    <w:rsid w:val="006E3553"/>
    <w:pPr>
      <w:ind w:leftChars="400" w:left="960"/>
    </w:pPr>
  </w:style>
  <w:style w:type="character" w:styleId="ae">
    <w:name w:val="Hyperlink"/>
    <w:basedOn w:val="a4"/>
    <w:uiPriority w:val="99"/>
    <w:unhideWhenUsed/>
    <w:rsid w:val="006E3553"/>
    <w:rPr>
      <w:color w:val="0563C1" w:themeColor="hyperlink"/>
      <w:u w:val="single"/>
    </w:rPr>
  </w:style>
  <w:style w:type="paragraph" w:styleId="af">
    <w:name w:val="header"/>
    <w:basedOn w:val="a3"/>
    <w:link w:val="af0"/>
    <w:uiPriority w:val="99"/>
    <w:unhideWhenUsed/>
    <w:rsid w:val="005D34E3"/>
    <w:pPr>
      <w:tabs>
        <w:tab w:val="center" w:pos="4153"/>
        <w:tab w:val="right" w:pos="8306"/>
      </w:tabs>
      <w:snapToGrid w:val="0"/>
    </w:pPr>
    <w:rPr>
      <w:sz w:val="20"/>
      <w:szCs w:val="20"/>
    </w:rPr>
  </w:style>
  <w:style w:type="character" w:customStyle="1" w:styleId="af0">
    <w:name w:val="頁首 字元"/>
    <w:basedOn w:val="a4"/>
    <w:link w:val="af"/>
    <w:uiPriority w:val="99"/>
    <w:rsid w:val="005D34E3"/>
    <w:rPr>
      <w:rFonts w:ascii="Times New Roman" w:eastAsia="標楷體" w:hAnsi="Times New Roman" w:cs="Times New Roman"/>
      <w:sz w:val="20"/>
      <w:szCs w:val="20"/>
    </w:rPr>
  </w:style>
  <w:style w:type="paragraph" w:styleId="af1">
    <w:name w:val="footer"/>
    <w:basedOn w:val="a3"/>
    <w:link w:val="af2"/>
    <w:uiPriority w:val="99"/>
    <w:unhideWhenUsed/>
    <w:rsid w:val="005D34E3"/>
    <w:pPr>
      <w:tabs>
        <w:tab w:val="center" w:pos="4153"/>
        <w:tab w:val="right" w:pos="8306"/>
      </w:tabs>
      <w:snapToGrid w:val="0"/>
    </w:pPr>
    <w:rPr>
      <w:sz w:val="20"/>
      <w:szCs w:val="20"/>
    </w:rPr>
  </w:style>
  <w:style w:type="character" w:customStyle="1" w:styleId="af2">
    <w:name w:val="頁尾 字元"/>
    <w:basedOn w:val="a4"/>
    <w:link w:val="af1"/>
    <w:uiPriority w:val="99"/>
    <w:rsid w:val="005D34E3"/>
    <w:rPr>
      <w:rFonts w:ascii="Times New Roman" w:eastAsia="標楷體" w:hAnsi="Times New Roman" w:cs="Times New Roman"/>
      <w:sz w:val="20"/>
      <w:szCs w:val="20"/>
    </w:rPr>
  </w:style>
  <w:style w:type="table" w:styleId="af3">
    <w:name w:val="Table Grid"/>
    <w:basedOn w:val="a5"/>
    <w:uiPriority w:val="39"/>
    <w:rsid w:val="00367D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圖"/>
    <w:link w:val="af5"/>
    <w:qFormat/>
    <w:rsid w:val="001C1C31"/>
    <w:pPr>
      <w:jc w:val="center"/>
    </w:pPr>
    <w:rPr>
      <w:rFonts w:ascii="Times New Roman" w:eastAsia="標楷體" w:hAnsi="Times New Roman" w:cs="Times New Roman"/>
    </w:rPr>
  </w:style>
  <w:style w:type="paragraph" w:customStyle="1" w:styleId="af6">
    <w:name w:val="表"/>
    <w:link w:val="af7"/>
    <w:qFormat/>
    <w:rsid w:val="001C1C31"/>
    <w:pPr>
      <w:jc w:val="center"/>
    </w:pPr>
    <w:rPr>
      <w:rFonts w:ascii="Times New Roman" w:eastAsia="標楷體" w:hAnsi="Times New Roman" w:cs="Times New Roman"/>
    </w:rPr>
  </w:style>
  <w:style w:type="character" w:customStyle="1" w:styleId="af5">
    <w:name w:val="圖 字元"/>
    <w:basedOn w:val="ab"/>
    <w:link w:val="af4"/>
    <w:rsid w:val="00367DE2"/>
    <w:rPr>
      <w:rFonts w:ascii="Times New Roman" w:eastAsia="標楷體" w:hAnsi="Times New Roman" w:cs="Times New Roman"/>
      <w:b/>
      <w:sz w:val="28"/>
    </w:rPr>
  </w:style>
  <w:style w:type="paragraph" w:styleId="af8">
    <w:name w:val="caption"/>
    <w:basedOn w:val="a3"/>
    <w:next w:val="a3"/>
    <w:uiPriority w:val="35"/>
    <w:unhideWhenUsed/>
    <w:qFormat/>
    <w:rsid w:val="00DA4088"/>
    <w:rPr>
      <w:sz w:val="20"/>
      <w:szCs w:val="20"/>
    </w:rPr>
  </w:style>
  <w:style w:type="character" w:customStyle="1" w:styleId="af7">
    <w:name w:val="表 字元"/>
    <w:basedOn w:val="ab"/>
    <w:link w:val="af6"/>
    <w:rsid w:val="00367DE2"/>
    <w:rPr>
      <w:rFonts w:ascii="Times New Roman" w:eastAsia="標楷體" w:hAnsi="Times New Roman" w:cs="Times New Roman"/>
      <w:b/>
      <w:sz w:val="28"/>
    </w:rPr>
  </w:style>
  <w:style w:type="paragraph" w:styleId="af9">
    <w:name w:val="table of figures"/>
    <w:basedOn w:val="a3"/>
    <w:next w:val="a3"/>
    <w:uiPriority w:val="99"/>
    <w:unhideWhenUsed/>
    <w:rsid w:val="00682C72"/>
  </w:style>
  <w:style w:type="character" w:styleId="afa">
    <w:name w:val="Placeholder Text"/>
    <w:basedOn w:val="a4"/>
    <w:uiPriority w:val="99"/>
    <w:semiHidden/>
    <w:rsid w:val="006A6F86"/>
    <w:rPr>
      <w:color w:val="808080"/>
    </w:rPr>
  </w:style>
  <w:style w:type="paragraph" w:customStyle="1" w:styleId="EndNoteBibliographyTitle">
    <w:name w:val="EndNote Bibliography Title"/>
    <w:basedOn w:val="a3"/>
    <w:link w:val="EndNoteBibliographyTitle0"/>
    <w:rsid w:val="00876058"/>
    <w:pPr>
      <w:jc w:val="center"/>
    </w:pPr>
    <w:rPr>
      <w:noProof/>
    </w:rPr>
  </w:style>
  <w:style w:type="character" w:customStyle="1" w:styleId="EndNoteBibliographyTitle0">
    <w:name w:val="EndNote Bibliography Title 字元"/>
    <w:basedOn w:val="a4"/>
    <w:link w:val="EndNoteBibliographyTitle"/>
    <w:rsid w:val="00876058"/>
    <w:rPr>
      <w:rFonts w:ascii="Times New Roman" w:eastAsia="標楷體" w:hAnsi="Times New Roman" w:cs="Times New Roman"/>
      <w:noProof/>
    </w:rPr>
  </w:style>
  <w:style w:type="paragraph" w:customStyle="1" w:styleId="EndNoteBibliography">
    <w:name w:val="EndNote Bibliography"/>
    <w:basedOn w:val="a3"/>
    <w:link w:val="EndNoteBibliography0"/>
    <w:rsid w:val="00876058"/>
    <w:pPr>
      <w:spacing w:line="240" w:lineRule="auto"/>
    </w:pPr>
    <w:rPr>
      <w:noProof/>
    </w:rPr>
  </w:style>
  <w:style w:type="character" w:customStyle="1" w:styleId="EndNoteBibliography0">
    <w:name w:val="EndNote Bibliography 字元"/>
    <w:basedOn w:val="a4"/>
    <w:link w:val="EndNoteBibliography"/>
    <w:rsid w:val="00876058"/>
    <w:rPr>
      <w:rFonts w:ascii="Times New Roman" w:eastAsia="標楷體" w:hAnsi="Times New Roman" w:cs="Times New Roman"/>
      <w:noProof/>
    </w:rPr>
  </w:style>
  <w:style w:type="character" w:customStyle="1" w:styleId="fontstyle01">
    <w:name w:val="fontstyle01"/>
    <w:basedOn w:val="a4"/>
    <w:rsid w:val="003978AF"/>
    <w:rPr>
      <w:rFonts w:ascii="DFKaiShu-SB-Estd-BF" w:hAnsi="DFKaiShu-SB-Estd-BF" w:hint="default"/>
      <w:b w:val="0"/>
      <w:bCs w:val="0"/>
      <w:i w:val="0"/>
      <w:iCs w:val="0"/>
      <w:color w:val="000000"/>
      <w:sz w:val="24"/>
      <w:szCs w:val="24"/>
    </w:rPr>
  </w:style>
  <w:style w:type="character" w:customStyle="1" w:styleId="fontstyle21">
    <w:name w:val="fontstyle21"/>
    <w:basedOn w:val="a4"/>
    <w:rsid w:val="003978AF"/>
    <w:rPr>
      <w:rFonts w:ascii="Calibri" w:hAnsi="Calibri" w:cs="Calibri" w:hint="default"/>
      <w:b w:val="0"/>
      <w:bCs w:val="0"/>
      <w:i w:val="0"/>
      <w:iCs w:val="0"/>
      <w:color w:val="000000"/>
      <w:sz w:val="24"/>
      <w:szCs w:val="24"/>
    </w:rPr>
  </w:style>
  <w:style w:type="paragraph" w:customStyle="1" w:styleId="a">
    <w:name w:val="參考資料"/>
    <w:link w:val="afb"/>
    <w:qFormat/>
    <w:rsid w:val="001C1C31"/>
    <w:pPr>
      <w:numPr>
        <w:numId w:val="1"/>
      </w:numPr>
    </w:pPr>
    <w:rPr>
      <w:rFonts w:ascii="Times New Roman" w:eastAsia="標楷體" w:hAnsi="Times New Roman" w:cs="Times New Roman"/>
      <w:noProof/>
    </w:rPr>
  </w:style>
  <w:style w:type="paragraph" w:customStyle="1" w:styleId="EndNoteCategoryHeading">
    <w:name w:val="EndNote Category Heading"/>
    <w:basedOn w:val="a3"/>
    <w:link w:val="EndNoteCategoryHeading0"/>
    <w:rsid w:val="00A37B83"/>
    <w:pPr>
      <w:spacing w:before="120" w:after="120"/>
      <w:jc w:val="left"/>
    </w:pPr>
    <w:rPr>
      <w:b/>
      <w:noProof/>
    </w:rPr>
  </w:style>
  <w:style w:type="character" w:customStyle="1" w:styleId="afb">
    <w:name w:val="參考資料 字元"/>
    <w:basedOn w:val="a4"/>
    <w:link w:val="a"/>
    <w:rsid w:val="00D7029B"/>
    <w:rPr>
      <w:rFonts w:ascii="Times New Roman" w:eastAsia="標楷體" w:hAnsi="Times New Roman" w:cs="Times New Roman"/>
      <w:noProof/>
    </w:rPr>
  </w:style>
  <w:style w:type="character" w:customStyle="1" w:styleId="EndNoteCategoryHeading0">
    <w:name w:val="EndNote Category Heading 字元"/>
    <w:basedOn w:val="a4"/>
    <w:link w:val="EndNoteCategoryHeading"/>
    <w:rsid w:val="00A37B83"/>
    <w:rPr>
      <w:rFonts w:ascii="Times New Roman" w:eastAsia="標楷體" w:hAnsi="Times New Roman" w:cs="Times New Roman"/>
      <w:b/>
      <w:noProof/>
    </w:rPr>
  </w:style>
  <w:style w:type="character" w:styleId="afc">
    <w:name w:val="Unresolved Mention"/>
    <w:basedOn w:val="a4"/>
    <w:uiPriority w:val="99"/>
    <w:semiHidden/>
    <w:unhideWhenUsed/>
    <w:rsid w:val="000701A1"/>
    <w:rPr>
      <w:color w:val="605E5C"/>
      <w:shd w:val="clear" w:color="auto" w:fill="E1DFDD"/>
    </w:rPr>
  </w:style>
  <w:style w:type="paragraph" w:styleId="HTML">
    <w:name w:val="HTML Preformatted"/>
    <w:basedOn w:val="a3"/>
    <w:link w:val="HTML0"/>
    <w:uiPriority w:val="99"/>
    <w:semiHidden/>
    <w:unhideWhenUsed/>
    <w:rsid w:val="000701A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細明體" w:eastAsia="細明體" w:hAnsi="細明體" w:cs="細明體"/>
      <w:kern w:val="0"/>
      <w:szCs w:val="24"/>
    </w:rPr>
  </w:style>
  <w:style w:type="character" w:customStyle="1" w:styleId="HTML0">
    <w:name w:val="HTML 預設格式 字元"/>
    <w:basedOn w:val="a4"/>
    <w:link w:val="HTML"/>
    <w:uiPriority w:val="99"/>
    <w:semiHidden/>
    <w:rsid w:val="000701A1"/>
    <w:rPr>
      <w:rFonts w:ascii="細明體" w:eastAsia="細明體" w:hAnsi="細明體" w:cs="細明體"/>
      <w:kern w:val="0"/>
      <w:szCs w:val="24"/>
    </w:rPr>
  </w:style>
  <w:style w:type="character" w:customStyle="1" w:styleId="y2iqfc">
    <w:name w:val="y2iqfc"/>
    <w:basedOn w:val="a4"/>
    <w:rsid w:val="000701A1"/>
  </w:style>
  <w:style w:type="paragraph" w:customStyle="1" w:styleId="afd">
    <w:name w:val="程式碼"/>
    <w:basedOn w:val="af4"/>
    <w:link w:val="afe"/>
    <w:qFormat/>
    <w:rsid w:val="008D71B7"/>
    <w:pPr>
      <w:jc w:val="left"/>
    </w:pPr>
    <w:rPr>
      <w:rFonts w:ascii="Consolas" w:eastAsiaTheme="minorEastAsia" w:hAnsi="Consolas" w:cs="Courier New"/>
      <w:spacing w:val="12"/>
    </w:rPr>
  </w:style>
  <w:style w:type="character" w:customStyle="1" w:styleId="afe">
    <w:name w:val="程式碼 字元"/>
    <w:basedOn w:val="af5"/>
    <w:link w:val="afd"/>
    <w:rsid w:val="008D71B7"/>
    <w:rPr>
      <w:rFonts w:ascii="Consolas" w:eastAsia="標楷體" w:hAnsi="Consolas" w:cs="Courier New"/>
      <w:b w:val="0"/>
      <w:spacing w:val="12"/>
      <w:sz w:val="28"/>
    </w:rPr>
  </w:style>
  <w:style w:type="paragraph" w:styleId="aff">
    <w:name w:val="Revision"/>
    <w:hidden/>
    <w:uiPriority w:val="99"/>
    <w:semiHidden/>
    <w:rsid w:val="003A486E"/>
    <w:rPr>
      <w:rFonts w:ascii="Times New Roman" w:eastAsia="標楷體" w:hAnsi="Times New Roman" w:cs="Times New Roman"/>
    </w:rPr>
  </w:style>
  <w:style w:type="paragraph" w:styleId="aff0">
    <w:name w:val="Balloon Text"/>
    <w:basedOn w:val="a3"/>
    <w:link w:val="aff1"/>
    <w:uiPriority w:val="99"/>
    <w:semiHidden/>
    <w:unhideWhenUsed/>
    <w:rsid w:val="003A486E"/>
    <w:pPr>
      <w:spacing w:line="240" w:lineRule="auto"/>
    </w:pPr>
    <w:rPr>
      <w:rFonts w:asciiTheme="majorHAnsi" w:eastAsiaTheme="majorEastAsia" w:hAnsiTheme="majorHAnsi" w:cstheme="majorBidi"/>
      <w:sz w:val="18"/>
      <w:szCs w:val="18"/>
    </w:rPr>
  </w:style>
  <w:style w:type="character" w:customStyle="1" w:styleId="aff1">
    <w:name w:val="註解方塊文字 字元"/>
    <w:basedOn w:val="a4"/>
    <w:link w:val="aff0"/>
    <w:uiPriority w:val="99"/>
    <w:semiHidden/>
    <w:rsid w:val="003A486E"/>
    <w:rPr>
      <w:rFonts w:asciiTheme="majorHAnsi" w:eastAsiaTheme="majorEastAsia" w:hAnsiTheme="majorHAnsi" w:cstheme="majorBidi"/>
      <w:sz w:val="18"/>
      <w:szCs w:val="18"/>
    </w:rPr>
  </w:style>
  <w:style w:type="paragraph" w:customStyle="1" w:styleId="aff2">
    <w:name w:val="程式"/>
    <w:link w:val="aff3"/>
    <w:qFormat/>
    <w:rsid w:val="00B10232"/>
    <w:pPr>
      <w:keepNext/>
    </w:pPr>
    <w:rPr>
      <w:rFonts w:ascii="Times New Roman" w:eastAsia="標楷體" w:hAnsi="Times New Roman" w:cs="Times New Roman"/>
    </w:rPr>
  </w:style>
  <w:style w:type="character" w:customStyle="1" w:styleId="aff3">
    <w:name w:val="程式 字元"/>
    <w:basedOn w:val="a4"/>
    <w:link w:val="aff2"/>
    <w:rsid w:val="00B10232"/>
    <w:rPr>
      <w:rFonts w:ascii="Times New Roman" w:eastAsia="標楷體" w:hAnsi="Times New Roman" w:cs="Times New Roman"/>
    </w:rPr>
  </w:style>
  <w:style w:type="paragraph" w:customStyle="1" w:styleId="aff4">
    <w:name w:val="程式碼行數"/>
    <w:basedOn w:val="afd"/>
    <w:link w:val="aff5"/>
    <w:rsid w:val="007873BF"/>
    <w:pPr>
      <w:jc w:val="right"/>
    </w:pPr>
  </w:style>
  <w:style w:type="character" w:customStyle="1" w:styleId="aff5">
    <w:name w:val="程式碼行數 字元"/>
    <w:basedOn w:val="afe"/>
    <w:link w:val="aff4"/>
    <w:rsid w:val="007873BF"/>
    <w:rPr>
      <w:rFonts w:ascii="Consolas" w:eastAsia="標楷體" w:hAnsi="Consolas" w:cs="Courier New"/>
      <w:b w:val="0"/>
      <w:spacing w:val="12"/>
      <w:sz w:val="28"/>
    </w:rPr>
  </w:style>
  <w:style w:type="paragraph" w:customStyle="1" w:styleId="aff6">
    <w:name w:val="程式行數"/>
    <w:basedOn w:val="afd"/>
    <w:link w:val="aff7"/>
    <w:qFormat/>
    <w:rsid w:val="004F7FAB"/>
    <w:pPr>
      <w:jc w:val="right"/>
    </w:pPr>
  </w:style>
  <w:style w:type="character" w:customStyle="1" w:styleId="aff7">
    <w:name w:val="程式行數 字元"/>
    <w:basedOn w:val="afe"/>
    <w:link w:val="aff6"/>
    <w:rsid w:val="004F7FAB"/>
    <w:rPr>
      <w:rFonts w:ascii="Consolas" w:eastAsia="標楷體" w:hAnsi="Consolas" w:cs="Courier New"/>
      <w:b w:val="0"/>
      <w:spacing w:val="12"/>
      <w:sz w:val="28"/>
    </w:rPr>
  </w:style>
  <w:style w:type="character" w:styleId="aff8">
    <w:name w:val="annotation reference"/>
    <w:basedOn w:val="a4"/>
    <w:uiPriority w:val="99"/>
    <w:semiHidden/>
    <w:unhideWhenUsed/>
    <w:rsid w:val="005F4988"/>
    <w:rPr>
      <w:sz w:val="18"/>
      <w:szCs w:val="18"/>
    </w:rPr>
  </w:style>
  <w:style w:type="paragraph" w:styleId="aff9">
    <w:name w:val="annotation text"/>
    <w:basedOn w:val="a3"/>
    <w:link w:val="affa"/>
    <w:uiPriority w:val="99"/>
    <w:semiHidden/>
    <w:unhideWhenUsed/>
    <w:rsid w:val="005F4988"/>
    <w:pPr>
      <w:jc w:val="left"/>
    </w:pPr>
  </w:style>
  <w:style w:type="character" w:customStyle="1" w:styleId="affa">
    <w:name w:val="註解文字 字元"/>
    <w:basedOn w:val="a4"/>
    <w:link w:val="aff9"/>
    <w:uiPriority w:val="99"/>
    <w:semiHidden/>
    <w:rsid w:val="005F4988"/>
    <w:rPr>
      <w:rFonts w:ascii="Times New Roman" w:eastAsia="標楷體" w:hAnsi="Times New Roman" w:cs="Times New Roman"/>
    </w:rPr>
  </w:style>
  <w:style w:type="paragraph" w:styleId="affb">
    <w:name w:val="annotation subject"/>
    <w:basedOn w:val="aff9"/>
    <w:next w:val="aff9"/>
    <w:link w:val="affc"/>
    <w:uiPriority w:val="99"/>
    <w:semiHidden/>
    <w:unhideWhenUsed/>
    <w:rsid w:val="005F4988"/>
    <w:rPr>
      <w:b/>
      <w:bCs/>
    </w:rPr>
  </w:style>
  <w:style w:type="character" w:customStyle="1" w:styleId="affc">
    <w:name w:val="註解主旨 字元"/>
    <w:basedOn w:val="affa"/>
    <w:link w:val="affb"/>
    <w:uiPriority w:val="99"/>
    <w:semiHidden/>
    <w:rsid w:val="005F4988"/>
    <w:rPr>
      <w:rFonts w:ascii="Times New Roman" w:eastAsia="標楷體" w:hAnsi="Times New Roman" w:cs="Times New Roman"/>
      <w:b/>
      <w:bCs/>
    </w:rPr>
  </w:style>
  <w:style w:type="character" w:styleId="affd">
    <w:name w:val="FollowedHyperlink"/>
    <w:basedOn w:val="a4"/>
    <w:uiPriority w:val="99"/>
    <w:semiHidden/>
    <w:unhideWhenUsed/>
    <w:rsid w:val="00FC1C9F"/>
    <w:rPr>
      <w:color w:val="954F72" w:themeColor="followedHyperlink"/>
      <w:u w:val="single"/>
    </w:rPr>
  </w:style>
  <w:style w:type="paragraph" w:customStyle="1" w:styleId="affe">
    <w:name w:val="公式"/>
    <w:basedOn w:val="a3"/>
    <w:link w:val="afff"/>
    <w:qFormat/>
    <w:rsid w:val="00E77AB0"/>
    <w:pPr>
      <w:ind w:firstLine="480"/>
    </w:pPr>
  </w:style>
  <w:style w:type="character" w:customStyle="1" w:styleId="afff">
    <w:name w:val="公式 字元"/>
    <w:basedOn w:val="a4"/>
    <w:link w:val="affe"/>
    <w:rsid w:val="00E77AB0"/>
    <w:rPr>
      <w:rFonts w:ascii="Times New Roman" w:eastAsia="標楷體" w:hAnsi="Times New Roman" w:cs="Times New Roman"/>
    </w:rPr>
  </w:style>
  <w:style w:type="character" w:customStyle="1" w:styleId="20">
    <w:name w:val="標題 2 字元"/>
    <w:basedOn w:val="a4"/>
    <w:link w:val="2"/>
    <w:uiPriority w:val="9"/>
    <w:rsid w:val="0002350B"/>
    <w:rPr>
      <w:rFonts w:ascii="標楷體" w:eastAsia="標楷體" w:hAnsi="標楷體" w:cs="標楷體"/>
      <w:kern w:val="0"/>
      <w:sz w:val="28"/>
      <w:szCs w:val="28"/>
      <w:lang w:eastAsia="en-US"/>
    </w:rPr>
  </w:style>
  <w:style w:type="paragraph" w:styleId="afff0">
    <w:name w:val="Body Text"/>
    <w:basedOn w:val="a3"/>
    <w:link w:val="afff1"/>
    <w:rsid w:val="0002350B"/>
    <w:pPr>
      <w:suppressAutoHyphens/>
      <w:autoSpaceDE w:val="0"/>
      <w:autoSpaceDN w:val="0"/>
      <w:spacing w:line="240" w:lineRule="auto"/>
      <w:jc w:val="left"/>
      <w:textAlignment w:val="baseline"/>
    </w:pPr>
    <w:rPr>
      <w:rFonts w:eastAsia="Times New Roman"/>
      <w:kern w:val="0"/>
      <w:szCs w:val="24"/>
      <w:lang w:eastAsia="en-US"/>
    </w:rPr>
  </w:style>
  <w:style w:type="character" w:customStyle="1" w:styleId="afff1">
    <w:name w:val="本文 字元"/>
    <w:basedOn w:val="a4"/>
    <w:link w:val="afff0"/>
    <w:rsid w:val="0002350B"/>
    <w:rPr>
      <w:rFonts w:ascii="Times New Roman" w:eastAsia="Times New Roman" w:hAnsi="Times New Roman" w:cs="Times New Roman"/>
      <w:kern w:val="0"/>
      <w:szCs w:val="24"/>
      <w:lang w:eastAsia="en-US"/>
    </w:rPr>
  </w:style>
  <w:style w:type="character" w:customStyle="1" w:styleId="10">
    <w:name w:val="標題 1 字元"/>
    <w:basedOn w:val="a4"/>
    <w:link w:val="1"/>
    <w:uiPriority w:val="9"/>
    <w:rsid w:val="00424873"/>
    <w:rPr>
      <w:rFonts w:ascii="標楷體" w:eastAsia="標楷體" w:hAnsi="標楷體" w:cs="標楷體"/>
      <w:kern w:val="0"/>
      <w:sz w:val="36"/>
      <w:szCs w:val="36"/>
      <w:lang w:eastAsia="en-US"/>
    </w:rPr>
  </w:style>
  <w:style w:type="paragraph" w:customStyle="1" w:styleId="--18">
    <w:name w:val="封面 - 標題 - 18"/>
    <w:basedOn w:val="a3"/>
    <w:link w:val="--180"/>
    <w:qFormat/>
    <w:rsid w:val="006B03C6"/>
    <w:pPr>
      <w:jc w:val="center"/>
    </w:pPr>
    <w:rPr>
      <w:sz w:val="36"/>
    </w:rPr>
  </w:style>
  <w:style w:type="paragraph" w:customStyle="1" w:styleId="--14">
    <w:name w:val="封面 - 標題 - 14"/>
    <w:basedOn w:val="--18"/>
    <w:link w:val="--140"/>
    <w:qFormat/>
    <w:rsid w:val="003D5808"/>
    <w:rPr>
      <w:sz w:val="28"/>
    </w:rPr>
  </w:style>
  <w:style w:type="character" w:customStyle="1" w:styleId="--180">
    <w:name w:val="封面 - 標題 - 18 字元"/>
    <w:basedOn w:val="a4"/>
    <w:link w:val="--18"/>
    <w:rsid w:val="006B03C6"/>
    <w:rPr>
      <w:rFonts w:ascii="Times New Roman" w:eastAsia="標楷體" w:hAnsi="Times New Roman" w:cs="Times New Roman"/>
      <w:sz w:val="36"/>
    </w:rPr>
  </w:style>
  <w:style w:type="paragraph" w:customStyle="1" w:styleId="--16">
    <w:name w:val="封面 - 標題 - 16"/>
    <w:basedOn w:val="--18"/>
    <w:link w:val="--160"/>
    <w:qFormat/>
    <w:rsid w:val="003D5808"/>
    <w:rPr>
      <w:sz w:val="32"/>
    </w:rPr>
  </w:style>
  <w:style w:type="character" w:customStyle="1" w:styleId="--140">
    <w:name w:val="封面 - 標題 - 14 字元"/>
    <w:basedOn w:val="--180"/>
    <w:link w:val="--14"/>
    <w:rsid w:val="003D5808"/>
    <w:rPr>
      <w:rFonts w:ascii="Times New Roman" w:eastAsia="標楷體" w:hAnsi="Times New Roman" w:cs="Times New Roman"/>
      <w:sz w:val="28"/>
    </w:rPr>
  </w:style>
  <w:style w:type="paragraph" w:customStyle="1" w:styleId="18-1">
    <w:name w:val="標題 18 - 1"/>
    <w:basedOn w:val="--18"/>
    <w:link w:val="18-10"/>
    <w:qFormat/>
    <w:rsid w:val="00F0428B"/>
    <w:pPr>
      <w:spacing w:line="240" w:lineRule="auto"/>
    </w:pPr>
  </w:style>
  <w:style w:type="character" w:customStyle="1" w:styleId="--160">
    <w:name w:val="封面 - 標題 - 16 字元"/>
    <w:basedOn w:val="--180"/>
    <w:link w:val="--16"/>
    <w:rsid w:val="003D5808"/>
    <w:rPr>
      <w:rFonts w:ascii="Times New Roman" w:eastAsia="標楷體" w:hAnsi="Times New Roman" w:cs="Times New Roman"/>
      <w:sz w:val="32"/>
    </w:rPr>
  </w:style>
  <w:style w:type="character" w:customStyle="1" w:styleId="18-10">
    <w:name w:val="標題 18 - 1 字元"/>
    <w:basedOn w:val="--180"/>
    <w:link w:val="18-1"/>
    <w:rsid w:val="00F0428B"/>
    <w:rPr>
      <w:rFonts w:ascii="Times New Roman" w:eastAsia="標楷體" w:hAnsi="Times New Roman" w:cs="Times New Roman"/>
      <w:sz w:val="36"/>
    </w:rPr>
  </w:style>
  <w:style w:type="character" w:customStyle="1" w:styleId="30">
    <w:name w:val="標題 3 字元"/>
    <w:basedOn w:val="a4"/>
    <w:link w:val="3"/>
    <w:uiPriority w:val="9"/>
    <w:semiHidden/>
    <w:rsid w:val="009A033F"/>
    <w:rPr>
      <w:rFonts w:asciiTheme="majorHAnsi" w:eastAsiaTheme="majorEastAsia" w:hAnsiTheme="majorHAnsi" w:cstheme="majorBidi"/>
      <w:b/>
      <w:bCs/>
      <w:sz w:val="36"/>
      <w:szCs w:val="36"/>
    </w:rPr>
  </w:style>
  <w:style w:type="paragraph" w:styleId="Web">
    <w:name w:val="Normal (Web)"/>
    <w:basedOn w:val="a3"/>
    <w:uiPriority w:val="99"/>
    <w:unhideWhenUsed/>
    <w:rsid w:val="0041351F"/>
    <w:pPr>
      <w:widowControl/>
      <w:ind w:leftChars="150" w:left="150" w:firstLineChars="200" w:firstLine="200"/>
      <w:jc w:val="left"/>
    </w:pPr>
    <w:rPr>
      <w:rFonts w:cs="新細明體"/>
      <w:kern w:val="0"/>
      <w:szCs w:val="24"/>
    </w:rPr>
  </w:style>
  <w:style w:type="character" w:customStyle="1" w:styleId="60">
    <w:name w:val="標題 6 字元"/>
    <w:basedOn w:val="a4"/>
    <w:link w:val="6"/>
    <w:uiPriority w:val="9"/>
    <w:semiHidden/>
    <w:rsid w:val="00CE2808"/>
    <w:rPr>
      <w:rFonts w:asciiTheme="majorHAnsi" w:eastAsiaTheme="majorEastAsia" w:hAnsiTheme="majorHAnsi" w:cstheme="majorBidi"/>
      <w:sz w:val="36"/>
      <w:szCs w:val="36"/>
    </w:rPr>
  </w:style>
  <w:style w:type="paragraph" w:customStyle="1" w:styleId="BodyText0">
    <w:name w:val="Body Text0"/>
    <w:basedOn w:val="a7"/>
    <w:qFormat/>
    <w:rsid w:val="00D20C28"/>
    <w:pPr>
      <w:ind w:leftChars="0" w:left="482" w:firstLine="482"/>
    </w:pPr>
    <w:rPr>
      <w:szCs w:val="24"/>
    </w:rPr>
  </w:style>
  <w:style w:type="character" w:styleId="afff2">
    <w:name w:val="Strong"/>
    <w:basedOn w:val="a4"/>
    <w:uiPriority w:val="22"/>
    <w:qFormat/>
    <w:rsid w:val="00B45B56"/>
    <w:rPr>
      <w:b/>
      <w:bCs/>
    </w:rPr>
  </w:style>
  <w:style w:type="character" w:styleId="HTML1">
    <w:name w:val="HTML Code"/>
    <w:basedOn w:val="a4"/>
    <w:uiPriority w:val="99"/>
    <w:semiHidden/>
    <w:unhideWhenUsed/>
    <w:rsid w:val="00744DCB"/>
    <w:rPr>
      <w:rFonts w:ascii="細明體" w:eastAsia="細明體" w:hAnsi="細明體" w:cs="細明體"/>
      <w:sz w:val="24"/>
      <w:szCs w:val="24"/>
    </w:rPr>
  </w:style>
  <w:style w:type="table" w:customStyle="1" w:styleId="12">
    <w:name w:val="表格格線1"/>
    <w:basedOn w:val="a5"/>
    <w:next w:val="af3"/>
    <w:uiPriority w:val="39"/>
    <w:rsid w:val="005513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a4"/>
    <w:rsid w:val="008A2221"/>
  </w:style>
  <w:style w:type="character" w:customStyle="1" w:styleId="mord">
    <w:name w:val="mord"/>
    <w:basedOn w:val="a4"/>
    <w:rsid w:val="008A22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486760">
      <w:bodyDiv w:val="1"/>
      <w:marLeft w:val="0"/>
      <w:marRight w:val="0"/>
      <w:marTop w:val="0"/>
      <w:marBottom w:val="0"/>
      <w:divBdr>
        <w:top w:val="none" w:sz="0" w:space="0" w:color="auto"/>
        <w:left w:val="none" w:sz="0" w:space="0" w:color="auto"/>
        <w:bottom w:val="none" w:sz="0" w:space="0" w:color="auto"/>
        <w:right w:val="none" w:sz="0" w:space="0" w:color="auto"/>
      </w:divBdr>
    </w:div>
    <w:div w:id="34158564">
      <w:bodyDiv w:val="1"/>
      <w:marLeft w:val="0"/>
      <w:marRight w:val="0"/>
      <w:marTop w:val="0"/>
      <w:marBottom w:val="0"/>
      <w:divBdr>
        <w:top w:val="none" w:sz="0" w:space="0" w:color="auto"/>
        <w:left w:val="none" w:sz="0" w:space="0" w:color="auto"/>
        <w:bottom w:val="none" w:sz="0" w:space="0" w:color="auto"/>
        <w:right w:val="none" w:sz="0" w:space="0" w:color="auto"/>
      </w:divBdr>
    </w:div>
    <w:div w:id="69356959">
      <w:bodyDiv w:val="1"/>
      <w:marLeft w:val="0"/>
      <w:marRight w:val="0"/>
      <w:marTop w:val="0"/>
      <w:marBottom w:val="0"/>
      <w:divBdr>
        <w:top w:val="none" w:sz="0" w:space="0" w:color="auto"/>
        <w:left w:val="none" w:sz="0" w:space="0" w:color="auto"/>
        <w:bottom w:val="none" w:sz="0" w:space="0" w:color="auto"/>
        <w:right w:val="none" w:sz="0" w:space="0" w:color="auto"/>
      </w:divBdr>
    </w:div>
    <w:div w:id="72825301">
      <w:bodyDiv w:val="1"/>
      <w:marLeft w:val="0"/>
      <w:marRight w:val="0"/>
      <w:marTop w:val="0"/>
      <w:marBottom w:val="0"/>
      <w:divBdr>
        <w:top w:val="none" w:sz="0" w:space="0" w:color="auto"/>
        <w:left w:val="none" w:sz="0" w:space="0" w:color="auto"/>
        <w:bottom w:val="none" w:sz="0" w:space="0" w:color="auto"/>
        <w:right w:val="none" w:sz="0" w:space="0" w:color="auto"/>
      </w:divBdr>
      <w:divsChild>
        <w:div w:id="1113327336">
          <w:marLeft w:val="0"/>
          <w:marRight w:val="0"/>
          <w:marTop w:val="0"/>
          <w:marBottom w:val="0"/>
          <w:divBdr>
            <w:top w:val="none" w:sz="0" w:space="0" w:color="auto"/>
            <w:left w:val="none" w:sz="0" w:space="0" w:color="auto"/>
            <w:bottom w:val="none" w:sz="0" w:space="0" w:color="auto"/>
            <w:right w:val="none" w:sz="0" w:space="0" w:color="auto"/>
          </w:divBdr>
          <w:divsChild>
            <w:div w:id="1860045726">
              <w:marLeft w:val="0"/>
              <w:marRight w:val="0"/>
              <w:marTop w:val="0"/>
              <w:marBottom w:val="0"/>
              <w:divBdr>
                <w:top w:val="none" w:sz="0" w:space="0" w:color="auto"/>
                <w:left w:val="none" w:sz="0" w:space="0" w:color="auto"/>
                <w:bottom w:val="none" w:sz="0" w:space="0" w:color="auto"/>
                <w:right w:val="none" w:sz="0" w:space="0" w:color="auto"/>
              </w:divBdr>
              <w:divsChild>
                <w:div w:id="1495414223">
                  <w:marLeft w:val="0"/>
                  <w:marRight w:val="0"/>
                  <w:marTop w:val="0"/>
                  <w:marBottom w:val="0"/>
                  <w:divBdr>
                    <w:top w:val="none" w:sz="0" w:space="0" w:color="auto"/>
                    <w:left w:val="none" w:sz="0" w:space="0" w:color="auto"/>
                    <w:bottom w:val="none" w:sz="0" w:space="0" w:color="auto"/>
                    <w:right w:val="none" w:sz="0" w:space="0" w:color="auto"/>
                  </w:divBdr>
                  <w:divsChild>
                    <w:div w:id="2034112372">
                      <w:marLeft w:val="0"/>
                      <w:marRight w:val="0"/>
                      <w:marTop w:val="0"/>
                      <w:marBottom w:val="0"/>
                      <w:divBdr>
                        <w:top w:val="none" w:sz="0" w:space="0" w:color="auto"/>
                        <w:left w:val="none" w:sz="0" w:space="0" w:color="auto"/>
                        <w:bottom w:val="none" w:sz="0" w:space="0" w:color="auto"/>
                        <w:right w:val="none" w:sz="0" w:space="0" w:color="auto"/>
                      </w:divBdr>
                      <w:divsChild>
                        <w:div w:id="1255089188">
                          <w:marLeft w:val="0"/>
                          <w:marRight w:val="0"/>
                          <w:marTop w:val="0"/>
                          <w:marBottom w:val="0"/>
                          <w:divBdr>
                            <w:top w:val="none" w:sz="0" w:space="0" w:color="auto"/>
                            <w:left w:val="none" w:sz="0" w:space="0" w:color="auto"/>
                            <w:bottom w:val="none" w:sz="0" w:space="0" w:color="auto"/>
                            <w:right w:val="none" w:sz="0" w:space="0" w:color="auto"/>
                          </w:divBdr>
                          <w:divsChild>
                            <w:div w:id="65098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014335">
      <w:bodyDiv w:val="1"/>
      <w:marLeft w:val="0"/>
      <w:marRight w:val="0"/>
      <w:marTop w:val="0"/>
      <w:marBottom w:val="0"/>
      <w:divBdr>
        <w:top w:val="none" w:sz="0" w:space="0" w:color="auto"/>
        <w:left w:val="none" w:sz="0" w:space="0" w:color="auto"/>
        <w:bottom w:val="none" w:sz="0" w:space="0" w:color="auto"/>
        <w:right w:val="none" w:sz="0" w:space="0" w:color="auto"/>
      </w:divBdr>
    </w:div>
    <w:div w:id="93285670">
      <w:bodyDiv w:val="1"/>
      <w:marLeft w:val="0"/>
      <w:marRight w:val="0"/>
      <w:marTop w:val="0"/>
      <w:marBottom w:val="0"/>
      <w:divBdr>
        <w:top w:val="none" w:sz="0" w:space="0" w:color="auto"/>
        <w:left w:val="none" w:sz="0" w:space="0" w:color="auto"/>
        <w:bottom w:val="none" w:sz="0" w:space="0" w:color="auto"/>
        <w:right w:val="none" w:sz="0" w:space="0" w:color="auto"/>
      </w:divBdr>
    </w:div>
    <w:div w:id="104496894">
      <w:bodyDiv w:val="1"/>
      <w:marLeft w:val="0"/>
      <w:marRight w:val="0"/>
      <w:marTop w:val="0"/>
      <w:marBottom w:val="0"/>
      <w:divBdr>
        <w:top w:val="none" w:sz="0" w:space="0" w:color="auto"/>
        <w:left w:val="none" w:sz="0" w:space="0" w:color="auto"/>
        <w:bottom w:val="none" w:sz="0" w:space="0" w:color="auto"/>
        <w:right w:val="none" w:sz="0" w:space="0" w:color="auto"/>
      </w:divBdr>
      <w:divsChild>
        <w:div w:id="891579606">
          <w:marLeft w:val="0"/>
          <w:marRight w:val="0"/>
          <w:marTop w:val="0"/>
          <w:marBottom w:val="0"/>
          <w:divBdr>
            <w:top w:val="none" w:sz="0" w:space="0" w:color="auto"/>
            <w:left w:val="none" w:sz="0" w:space="0" w:color="auto"/>
            <w:bottom w:val="none" w:sz="0" w:space="0" w:color="auto"/>
            <w:right w:val="none" w:sz="0" w:space="0" w:color="auto"/>
          </w:divBdr>
          <w:divsChild>
            <w:div w:id="927882134">
              <w:marLeft w:val="0"/>
              <w:marRight w:val="0"/>
              <w:marTop w:val="0"/>
              <w:marBottom w:val="0"/>
              <w:divBdr>
                <w:top w:val="none" w:sz="0" w:space="0" w:color="auto"/>
                <w:left w:val="none" w:sz="0" w:space="0" w:color="auto"/>
                <w:bottom w:val="none" w:sz="0" w:space="0" w:color="auto"/>
                <w:right w:val="none" w:sz="0" w:space="0" w:color="auto"/>
              </w:divBdr>
              <w:divsChild>
                <w:div w:id="135294127">
                  <w:marLeft w:val="0"/>
                  <w:marRight w:val="0"/>
                  <w:marTop w:val="0"/>
                  <w:marBottom w:val="0"/>
                  <w:divBdr>
                    <w:top w:val="none" w:sz="0" w:space="0" w:color="auto"/>
                    <w:left w:val="none" w:sz="0" w:space="0" w:color="auto"/>
                    <w:bottom w:val="none" w:sz="0" w:space="0" w:color="auto"/>
                    <w:right w:val="none" w:sz="0" w:space="0" w:color="auto"/>
                  </w:divBdr>
                  <w:divsChild>
                    <w:div w:id="2034190801">
                      <w:marLeft w:val="0"/>
                      <w:marRight w:val="0"/>
                      <w:marTop w:val="0"/>
                      <w:marBottom w:val="0"/>
                      <w:divBdr>
                        <w:top w:val="none" w:sz="0" w:space="0" w:color="auto"/>
                        <w:left w:val="none" w:sz="0" w:space="0" w:color="auto"/>
                        <w:bottom w:val="none" w:sz="0" w:space="0" w:color="auto"/>
                        <w:right w:val="none" w:sz="0" w:space="0" w:color="auto"/>
                      </w:divBdr>
                      <w:divsChild>
                        <w:div w:id="607470893">
                          <w:marLeft w:val="0"/>
                          <w:marRight w:val="0"/>
                          <w:marTop w:val="0"/>
                          <w:marBottom w:val="0"/>
                          <w:divBdr>
                            <w:top w:val="none" w:sz="0" w:space="0" w:color="auto"/>
                            <w:left w:val="none" w:sz="0" w:space="0" w:color="auto"/>
                            <w:bottom w:val="none" w:sz="0" w:space="0" w:color="auto"/>
                            <w:right w:val="none" w:sz="0" w:space="0" w:color="auto"/>
                          </w:divBdr>
                          <w:divsChild>
                            <w:div w:id="879901878">
                              <w:marLeft w:val="0"/>
                              <w:marRight w:val="0"/>
                              <w:marTop w:val="0"/>
                              <w:marBottom w:val="0"/>
                              <w:divBdr>
                                <w:top w:val="none" w:sz="0" w:space="0" w:color="auto"/>
                                <w:left w:val="none" w:sz="0" w:space="0" w:color="auto"/>
                                <w:bottom w:val="none" w:sz="0" w:space="0" w:color="auto"/>
                                <w:right w:val="none" w:sz="0" w:space="0" w:color="auto"/>
                              </w:divBdr>
                              <w:divsChild>
                                <w:div w:id="154436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06751">
                  <w:marLeft w:val="0"/>
                  <w:marRight w:val="0"/>
                  <w:marTop w:val="0"/>
                  <w:marBottom w:val="0"/>
                  <w:divBdr>
                    <w:top w:val="none" w:sz="0" w:space="0" w:color="auto"/>
                    <w:left w:val="none" w:sz="0" w:space="0" w:color="auto"/>
                    <w:bottom w:val="none" w:sz="0" w:space="0" w:color="auto"/>
                    <w:right w:val="none" w:sz="0" w:space="0" w:color="auto"/>
                  </w:divBdr>
                  <w:divsChild>
                    <w:div w:id="192573651">
                      <w:marLeft w:val="0"/>
                      <w:marRight w:val="0"/>
                      <w:marTop w:val="0"/>
                      <w:marBottom w:val="0"/>
                      <w:divBdr>
                        <w:top w:val="none" w:sz="0" w:space="0" w:color="auto"/>
                        <w:left w:val="none" w:sz="0" w:space="0" w:color="auto"/>
                        <w:bottom w:val="none" w:sz="0" w:space="0" w:color="auto"/>
                        <w:right w:val="none" w:sz="0" w:space="0" w:color="auto"/>
                      </w:divBdr>
                      <w:divsChild>
                        <w:div w:id="679159003">
                          <w:marLeft w:val="0"/>
                          <w:marRight w:val="0"/>
                          <w:marTop w:val="0"/>
                          <w:marBottom w:val="0"/>
                          <w:divBdr>
                            <w:top w:val="none" w:sz="0" w:space="0" w:color="auto"/>
                            <w:left w:val="none" w:sz="0" w:space="0" w:color="auto"/>
                            <w:bottom w:val="none" w:sz="0" w:space="0" w:color="auto"/>
                            <w:right w:val="none" w:sz="0" w:space="0" w:color="auto"/>
                          </w:divBdr>
                          <w:divsChild>
                            <w:div w:id="1529443360">
                              <w:marLeft w:val="0"/>
                              <w:marRight w:val="0"/>
                              <w:marTop w:val="0"/>
                              <w:marBottom w:val="0"/>
                              <w:divBdr>
                                <w:top w:val="none" w:sz="0" w:space="0" w:color="auto"/>
                                <w:left w:val="none" w:sz="0" w:space="0" w:color="auto"/>
                                <w:bottom w:val="none" w:sz="0" w:space="0" w:color="auto"/>
                                <w:right w:val="none" w:sz="0" w:space="0" w:color="auto"/>
                              </w:divBdr>
                              <w:divsChild>
                                <w:div w:id="772018093">
                                  <w:marLeft w:val="0"/>
                                  <w:marRight w:val="0"/>
                                  <w:marTop w:val="0"/>
                                  <w:marBottom w:val="0"/>
                                  <w:divBdr>
                                    <w:top w:val="none" w:sz="0" w:space="0" w:color="auto"/>
                                    <w:left w:val="none" w:sz="0" w:space="0" w:color="auto"/>
                                    <w:bottom w:val="none" w:sz="0" w:space="0" w:color="auto"/>
                                    <w:right w:val="none" w:sz="0" w:space="0" w:color="auto"/>
                                  </w:divBdr>
                                  <w:divsChild>
                                    <w:div w:id="38413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895953">
      <w:bodyDiv w:val="1"/>
      <w:marLeft w:val="0"/>
      <w:marRight w:val="0"/>
      <w:marTop w:val="0"/>
      <w:marBottom w:val="0"/>
      <w:divBdr>
        <w:top w:val="none" w:sz="0" w:space="0" w:color="auto"/>
        <w:left w:val="none" w:sz="0" w:space="0" w:color="auto"/>
        <w:bottom w:val="none" w:sz="0" w:space="0" w:color="auto"/>
        <w:right w:val="none" w:sz="0" w:space="0" w:color="auto"/>
      </w:divBdr>
    </w:div>
    <w:div w:id="122315715">
      <w:bodyDiv w:val="1"/>
      <w:marLeft w:val="0"/>
      <w:marRight w:val="0"/>
      <w:marTop w:val="0"/>
      <w:marBottom w:val="0"/>
      <w:divBdr>
        <w:top w:val="none" w:sz="0" w:space="0" w:color="auto"/>
        <w:left w:val="none" w:sz="0" w:space="0" w:color="auto"/>
        <w:bottom w:val="none" w:sz="0" w:space="0" w:color="auto"/>
        <w:right w:val="none" w:sz="0" w:space="0" w:color="auto"/>
      </w:divBdr>
    </w:div>
    <w:div w:id="124931797">
      <w:bodyDiv w:val="1"/>
      <w:marLeft w:val="0"/>
      <w:marRight w:val="0"/>
      <w:marTop w:val="0"/>
      <w:marBottom w:val="0"/>
      <w:divBdr>
        <w:top w:val="none" w:sz="0" w:space="0" w:color="auto"/>
        <w:left w:val="none" w:sz="0" w:space="0" w:color="auto"/>
        <w:bottom w:val="none" w:sz="0" w:space="0" w:color="auto"/>
        <w:right w:val="none" w:sz="0" w:space="0" w:color="auto"/>
      </w:divBdr>
    </w:div>
    <w:div w:id="128017890">
      <w:bodyDiv w:val="1"/>
      <w:marLeft w:val="0"/>
      <w:marRight w:val="0"/>
      <w:marTop w:val="0"/>
      <w:marBottom w:val="0"/>
      <w:divBdr>
        <w:top w:val="none" w:sz="0" w:space="0" w:color="auto"/>
        <w:left w:val="none" w:sz="0" w:space="0" w:color="auto"/>
        <w:bottom w:val="none" w:sz="0" w:space="0" w:color="auto"/>
        <w:right w:val="none" w:sz="0" w:space="0" w:color="auto"/>
      </w:divBdr>
    </w:div>
    <w:div w:id="137966630">
      <w:bodyDiv w:val="1"/>
      <w:marLeft w:val="0"/>
      <w:marRight w:val="0"/>
      <w:marTop w:val="0"/>
      <w:marBottom w:val="0"/>
      <w:divBdr>
        <w:top w:val="none" w:sz="0" w:space="0" w:color="auto"/>
        <w:left w:val="none" w:sz="0" w:space="0" w:color="auto"/>
        <w:bottom w:val="none" w:sz="0" w:space="0" w:color="auto"/>
        <w:right w:val="none" w:sz="0" w:space="0" w:color="auto"/>
      </w:divBdr>
    </w:div>
    <w:div w:id="143157535">
      <w:bodyDiv w:val="1"/>
      <w:marLeft w:val="0"/>
      <w:marRight w:val="0"/>
      <w:marTop w:val="0"/>
      <w:marBottom w:val="0"/>
      <w:divBdr>
        <w:top w:val="none" w:sz="0" w:space="0" w:color="auto"/>
        <w:left w:val="none" w:sz="0" w:space="0" w:color="auto"/>
        <w:bottom w:val="none" w:sz="0" w:space="0" w:color="auto"/>
        <w:right w:val="none" w:sz="0" w:space="0" w:color="auto"/>
      </w:divBdr>
    </w:div>
    <w:div w:id="144783541">
      <w:bodyDiv w:val="1"/>
      <w:marLeft w:val="0"/>
      <w:marRight w:val="0"/>
      <w:marTop w:val="0"/>
      <w:marBottom w:val="0"/>
      <w:divBdr>
        <w:top w:val="none" w:sz="0" w:space="0" w:color="auto"/>
        <w:left w:val="none" w:sz="0" w:space="0" w:color="auto"/>
        <w:bottom w:val="none" w:sz="0" w:space="0" w:color="auto"/>
        <w:right w:val="none" w:sz="0" w:space="0" w:color="auto"/>
      </w:divBdr>
    </w:div>
    <w:div w:id="153883825">
      <w:bodyDiv w:val="1"/>
      <w:marLeft w:val="0"/>
      <w:marRight w:val="0"/>
      <w:marTop w:val="0"/>
      <w:marBottom w:val="0"/>
      <w:divBdr>
        <w:top w:val="none" w:sz="0" w:space="0" w:color="auto"/>
        <w:left w:val="none" w:sz="0" w:space="0" w:color="auto"/>
        <w:bottom w:val="none" w:sz="0" w:space="0" w:color="auto"/>
        <w:right w:val="none" w:sz="0" w:space="0" w:color="auto"/>
      </w:divBdr>
    </w:div>
    <w:div w:id="163860185">
      <w:bodyDiv w:val="1"/>
      <w:marLeft w:val="0"/>
      <w:marRight w:val="0"/>
      <w:marTop w:val="0"/>
      <w:marBottom w:val="0"/>
      <w:divBdr>
        <w:top w:val="none" w:sz="0" w:space="0" w:color="auto"/>
        <w:left w:val="none" w:sz="0" w:space="0" w:color="auto"/>
        <w:bottom w:val="none" w:sz="0" w:space="0" w:color="auto"/>
        <w:right w:val="none" w:sz="0" w:space="0" w:color="auto"/>
      </w:divBdr>
    </w:div>
    <w:div w:id="188107925">
      <w:bodyDiv w:val="1"/>
      <w:marLeft w:val="0"/>
      <w:marRight w:val="0"/>
      <w:marTop w:val="0"/>
      <w:marBottom w:val="0"/>
      <w:divBdr>
        <w:top w:val="none" w:sz="0" w:space="0" w:color="auto"/>
        <w:left w:val="none" w:sz="0" w:space="0" w:color="auto"/>
        <w:bottom w:val="none" w:sz="0" w:space="0" w:color="auto"/>
        <w:right w:val="none" w:sz="0" w:space="0" w:color="auto"/>
      </w:divBdr>
    </w:div>
    <w:div w:id="196503671">
      <w:bodyDiv w:val="1"/>
      <w:marLeft w:val="0"/>
      <w:marRight w:val="0"/>
      <w:marTop w:val="0"/>
      <w:marBottom w:val="0"/>
      <w:divBdr>
        <w:top w:val="none" w:sz="0" w:space="0" w:color="auto"/>
        <w:left w:val="none" w:sz="0" w:space="0" w:color="auto"/>
        <w:bottom w:val="none" w:sz="0" w:space="0" w:color="auto"/>
        <w:right w:val="none" w:sz="0" w:space="0" w:color="auto"/>
      </w:divBdr>
    </w:div>
    <w:div w:id="208228413">
      <w:bodyDiv w:val="1"/>
      <w:marLeft w:val="0"/>
      <w:marRight w:val="0"/>
      <w:marTop w:val="0"/>
      <w:marBottom w:val="0"/>
      <w:divBdr>
        <w:top w:val="none" w:sz="0" w:space="0" w:color="auto"/>
        <w:left w:val="none" w:sz="0" w:space="0" w:color="auto"/>
        <w:bottom w:val="none" w:sz="0" w:space="0" w:color="auto"/>
        <w:right w:val="none" w:sz="0" w:space="0" w:color="auto"/>
      </w:divBdr>
      <w:divsChild>
        <w:div w:id="907151558">
          <w:marLeft w:val="0"/>
          <w:marRight w:val="0"/>
          <w:marTop w:val="0"/>
          <w:marBottom w:val="0"/>
          <w:divBdr>
            <w:top w:val="none" w:sz="0" w:space="0" w:color="auto"/>
            <w:left w:val="none" w:sz="0" w:space="0" w:color="auto"/>
            <w:bottom w:val="none" w:sz="0" w:space="0" w:color="auto"/>
            <w:right w:val="none" w:sz="0" w:space="0" w:color="auto"/>
          </w:divBdr>
          <w:divsChild>
            <w:div w:id="1646422799">
              <w:marLeft w:val="0"/>
              <w:marRight w:val="0"/>
              <w:marTop w:val="0"/>
              <w:marBottom w:val="0"/>
              <w:divBdr>
                <w:top w:val="none" w:sz="0" w:space="0" w:color="auto"/>
                <w:left w:val="none" w:sz="0" w:space="0" w:color="auto"/>
                <w:bottom w:val="none" w:sz="0" w:space="0" w:color="auto"/>
                <w:right w:val="none" w:sz="0" w:space="0" w:color="auto"/>
              </w:divBdr>
              <w:divsChild>
                <w:div w:id="554270051">
                  <w:marLeft w:val="0"/>
                  <w:marRight w:val="0"/>
                  <w:marTop w:val="0"/>
                  <w:marBottom w:val="0"/>
                  <w:divBdr>
                    <w:top w:val="none" w:sz="0" w:space="0" w:color="auto"/>
                    <w:left w:val="none" w:sz="0" w:space="0" w:color="auto"/>
                    <w:bottom w:val="none" w:sz="0" w:space="0" w:color="auto"/>
                    <w:right w:val="none" w:sz="0" w:space="0" w:color="auto"/>
                  </w:divBdr>
                  <w:divsChild>
                    <w:div w:id="643776888">
                      <w:marLeft w:val="0"/>
                      <w:marRight w:val="0"/>
                      <w:marTop w:val="0"/>
                      <w:marBottom w:val="0"/>
                      <w:divBdr>
                        <w:top w:val="none" w:sz="0" w:space="0" w:color="auto"/>
                        <w:left w:val="none" w:sz="0" w:space="0" w:color="auto"/>
                        <w:bottom w:val="none" w:sz="0" w:space="0" w:color="auto"/>
                        <w:right w:val="none" w:sz="0" w:space="0" w:color="auto"/>
                      </w:divBdr>
                      <w:divsChild>
                        <w:div w:id="310840111">
                          <w:marLeft w:val="0"/>
                          <w:marRight w:val="0"/>
                          <w:marTop w:val="0"/>
                          <w:marBottom w:val="0"/>
                          <w:divBdr>
                            <w:top w:val="none" w:sz="0" w:space="0" w:color="auto"/>
                            <w:left w:val="none" w:sz="0" w:space="0" w:color="auto"/>
                            <w:bottom w:val="none" w:sz="0" w:space="0" w:color="auto"/>
                            <w:right w:val="none" w:sz="0" w:space="0" w:color="auto"/>
                          </w:divBdr>
                          <w:divsChild>
                            <w:div w:id="186135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0823393">
      <w:bodyDiv w:val="1"/>
      <w:marLeft w:val="0"/>
      <w:marRight w:val="0"/>
      <w:marTop w:val="0"/>
      <w:marBottom w:val="0"/>
      <w:divBdr>
        <w:top w:val="none" w:sz="0" w:space="0" w:color="auto"/>
        <w:left w:val="none" w:sz="0" w:space="0" w:color="auto"/>
        <w:bottom w:val="none" w:sz="0" w:space="0" w:color="auto"/>
        <w:right w:val="none" w:sz="0" w:space="0" w:color="auto"/>
      </w:divBdr>
    </w:div>
    <w:div w:id="229116658">
      <w:bodyDiv w:val="1"/>
      <w:marLeft w:val="0"/>
      <w:marRight w:val="0"/>
      <w:marTop w:val="0"/>
      <w:marBottom w:val="0"/>
      <w:divBdr>
        <w:top w:val="none" w:sz="0" w:space="0" w:color="auto"/>
        <w:left w:val="none" w:sz="0" w:space="0" w:color="auto"/>
        <w:bottom w:val="none" w:sz="0" w:space="0" w:color="auto"/>
        <w:right w:val="none" w:sz="0" w:space="0" w:color="auto"/>
      </w:divBdr>
    </w:div>
    <w:div w:id="289820869">
      <w:bodyDiv w:val="1"/>
      <w:marLeft w:val="0"/>
      <w:marRight w:val="0"/>
      <w:marTop w:val="0"/>
      <w:marBottom w:val="0"/>
      <w:divBdr>
        <w:top w:val="none" w:sz="0" w:space="0" w:color="auto"/>
        <w:left w:val="none" w:sz="0" w:space="0" w:color="auto"/>
        <w:bottom w:val="none" w:sz="0" w:space="0" w:color="auto"/>
        <w:right w:val="none" w:sz="0" w:space="0" w:color="auto"/>
      </w:divBdr>
    </w:div>
    <w:div w:id="340936308">
      <w:bodyDiv w:val="1"/>
      <w:marLeft w:val="0"/>
      <w:marRight w:val="0"/>
      <w:marTop w:val="0"/>
      <w:marBottom w:val="0"/>
      <w:divBdr>
        <w:top w:val="none" w:sz="0" w:space="0" w:color="auto"/>
        <w:left w:val="none" w:sz="0" w:space="0" w:color="auto"/>
        <w:bottom w:val="none" w:sz="0" w:space="0" w:color="auto"/>
        <w:right w:val="none" w:sz="0" w:space="0" w:color="auto"/>
      </w:divBdr>
      <w:divsChild>
        <w:div w:id="1160392029">
          <w:marLeft w:val="0"/>
          <w:marRight w:val="0"/>
          <w:marTop w:val="0"/>
          <w:marBottom w:val="0"/>
          <w:divBdr>
            <w:top w:val="none" w:sz="0" w:space="0" w:color="auto"/>
            <w:left w:val="none" w:sz="0" w:space="0" w:color="auto"/>
            <w:bottom w:val="none" w:sz="0" w:space="0" w:color="auto"/>
            <w:right w:val="none" w:sz="0" w:space="0" w:color="auto"/>
          </w:divBdr>
        </w:div>
        <w:div w:id="1364285068">
          <w:marLeft w:val="0"/>
          <w:marRight w:val="0"/>
          <w:marTop w:val="0"/>
          <w:marBottom w:val="0"/>
          <w:divBdr>
            <w:top w:val="none" w:sz="0" w:space="0" w:color="auto"/>
            <w:left w:val="none" w:sz="0" w:space="0" w:color="auto"/>
            <w:bottom w:val="none" w:sz="0" w:space="0" w:color="auto"/>
            <w:right w:val="none" w:sz="0" w:space="0" w:color="auto"/>
          </w:divBdr>
        </w:div>
        <w:div w:id="1564678468">
          <w:marLeft w:val="0"/>
          <w:marRight w:val="0"/>
          <w:marTop w:val="0"/>
          <w:marBottom w:val="0"/>
          <w:divBdr>
            <w:top w:val="none" w:sz="0" w:space="0" w:color="auto"/>
            <w:left w:val="none" w:sz="0" w:space="0" w:color="auto"/>
            <w:bottom w:val="none" w:sz="0" w:space="0" w:color="auto"/>
            <w:right w:val="none" w:sz="0" w:space="0" w:color="auto"/>
          </w:divBdr>
        </w:div>
        <w:div w:id="1639995649">
          <w:marLeft w:val="0"/>
          <w:marRight w:val="0"/>
          <w:marTop w:val="0"/>
          <w:marBottom w:val="0"/>
          <w:divBdr>
            <w:top w:val="none" w:sz="0" w:space="0" w:color="auto"/>
            <w:left w:val="none" w:sz="0" w:space="0" w:color="auto"/>
            <w:bottom w:val="none" w:sz="0" w:space="0" w:color="auto"/>
            <w:right w:val="none" w:sz="0" w:space="0" w:color="auto"/>
          </w:divBdr>
        </w:div>
      </w:divsChild>
    </w:div>
    <w:div w:id="341904279">
      <w:bodyDiv w:val="1"/>
      <w:marLeft w:val="0"/>
      <w:marRight w:val="0"/>
      <w:marTop w:val="0"/>
      <w:marBottom w:val="0"/>
      <w:divBdr>
        <w:top w:val="none" w:sz="0" w:space="0" w:color="auto"/>
        <w:left w:val="none" w:sz="0" w:space="0" w:color="auto"/>
        <w:bottom w:val="none" w:sz="0" w:space="0" w:color="auto"/>
        <w:right w:val="none" w:sz="0" w:space="0" w:color="auto"/>
      </w:divBdr>
    </w:div>
    <w:div w:id="345599442">
      <w:bodyDiv w:val="1"/>
      <w:marLeft w:val="0"/>
      <w:marRight w:val="0"/>
      <w:marTop w:val="0"/>
      <w:marBottom w:val="0"/>
      <w:divBdr>
        <w:top w:val="none" w:sz="0" w:space="0" w:color="auto"/>
        <w:left w:val="none" w:sz="0" w:space="0" w:color="auto"/>
        <w:bottom w:val="none" w:sz="0" w:space="0" w:color="auto"/>
        <w:right w:val="none" w:sz="0" w:space="0" w:color="auto"/>
      </w:divBdr>
    </w:div>
    <w:div w:id="358891999">
      <w:bodyDiv w:val="1"/>
      <w:marLeft w:val="0"/>
      <w:marRight w:val="0"/>
      <w:marTop w:val="0"/>
      <w:marBottom w:val="0"/>
      <w:divBdr>
        <w:top w:val="none" w:sz="0" w:space="0" w:color="auto"/>
        <w:left w:val="none" w:sz="0" w:space="0" w:color="auto"/>
        <w:bottom w:val="none" w:sz="0" w:space="0" w:color="auto"/>
        <w:right w:val="none" w:sz="0" w:space="0" w:color="auto"/>
      </w:divBdr>
    </w:div>
    <w:div w:id="370301283">
      <w:bodyDiv w:val="1"/>
      <w:marLeft w:val="0"/>
      <w:marRight w:val="0"/>
      <w:marTop w:val="0"/>
      <w:marBottom w:val="0"/>
      <w:divBdr>
        <w:top w:val="none" w:sz="0" w:space="0" w:color="auto"/>
        <w:left w:val="none" w:sz="0" w:space="0" w:color="auto"/>
        <w:bottom w:val="none" w:sz="0" w:space="0" w:color="auto"/>
        <w:right w:val="none" w:sz="0" w:space="0" w:color="auto"/>
      </w:divBdr>
      <w:divsChild>
        <w:div w:id="661203428">
          <w:marLeft w:val="0"/>
          <w:marRight w:val="0"/>
          <w:marTop w:val="0"/>
          <w:marBottom w:val="0"/>
          <w:divBdr>
            <w:top w:val="none" w:sz="0" w:space="0" w:color="auto"/>
            <w:left w:val="none" w:sz="0" w:space="0" w:color="auto"/>
            <w:bottom w:val="none" w:sz="0" w:space="0" w:color="auto"/>
            <w:right w:val="none" w:sz="0" w:space="0" w:color="auto"/>
          </w:divBdr>
          <w:divsChild>
            <w:div w:id="1650866885">
              <w:marLeft w:val="0"/>
              <w:marRight w:val="0"/>
              <w:marTop w:val="0"/>
              <w:marBottom w:val="0"/>
              <w:divBdr>
                <w:top w:val="none" w:sz="0" w:space="0" w:color="auto"/>
                <w:left w:val="none" w:sz="0" w:space="0" w:color="auto"/>
                <w:bottom w:val="none" w:sz="0" w:space="0" w:color="auto"/>
                <w:right w:val="none" w:sz="0" w:space="0" w:color="auto"/>
              </w:divBdr>
              <w:divsChild>
                <w:div w:id="2128229088">
                  <w:marLeft w:val="0"/>
                  <w:marRight w:val="0"/>
                  <w:marTop w:val="0"/>
                  <w:marBottom w:val="0"/>
                  <w:divBdr>
                    <w:top w:val="none" w:sz="0" w:space="0" w:color="auto"/>
                    <w:left w:val="none" w:sz="0" w:space="0" w:color="auto"/>
                    <w:bottom w:val="none" w:sz="0" w:space="0" w:color="auto"/>
                    <w:right w:val="none" w:sz="0" w:space="0" w:color="auto"/>
                  </w:divBdr>
                  <w:divsChild>
                    <w:div w:id="1893805413">
                      <w:marLeft w:val="0"/>
                      <w:marRight w:val="0"/>
                      <w:marTop w:val="0"/>
                      <w:marBottom w:val="0"/>
                      <w:divBdr>
                        <w:top w:val="none" w:sz="0" w:space="0" w:color="auto"/>
                        <w:left w:val="none" w:sz="0" w:space="0" w:color="auto"/>
                        <w:bottom w:val="none" w:sz="0" w:space="0" w:color="auto"/>
                        <w:right w:val="none" w:sz="0" w:space="0" w:color="auto"/>
                      </w:divBdr>
                      <w:divsChild>
                        <w:div w:id="1425758931">
                          <w:marLeft w:val="0"/>
                          <w:marRight w:val="0"/>
                          <w:marTop w:val="0"/>
                          <w:marBottom w:val="0"/>
                          <w:divBdr>
                            <w:top w:val="none" w:sz="0" w:space="0" w:color="auto"/>
                            <w:left w:val="none" w:sz="0" w:space="0" w:color="auto"/>
                            <w:bottom w:val="none" w:sz="0" w:space="0" w:color="auto"/>
                            <w:right w:val="none" w:sz="0" w:space="0" w:color="auto"/>
                          </w:divBdr>
                          <w:divsChild>
                            <w:div w:id="81568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0713834">
      <w:bodyDiv w:val="1"/>
      <w:marLeft w:val="0"/>
      <w:marRight w:val="0"/>
      <w:marTop w:val="0"/>
      <w:marBottom w:val="0"/>
      <w:divBdr>
        <w:top w:val="none" w:sz="0" w:space="0" w:color="auto"/>
        <w:left w:val="none" w:sz="0" w:space="0" w:color="auto"/>
        <w:bottom w:val="none" w:sz="0" w:space="0" w:color="auto"/>
        <w:right w:val="none" w:sz="0" w:space="0" w:color="auto"/>
      </w:divBdr>
      <w:divsChild>
        <w:div w:id="1750957464">
          <w:marLeft w:val="0"/>
          <w:marRight w:val="0"/>
          <w:marTop w:val="0"/>
          <w:marBottom w:val="0"/>
          <w:divBdr>
            <w:top w:val="none" w:sz="0" w:space="0" w:color="auto"/>
            <w:left w:val="none" w:sz="0" w:space="0" w:color="auto"/>
            <w:bottom w:val="none" w:sz="0" w:space="0" w:color="auto"/>
            <w:right w:val="none" w:sz="0" w:space="0" w:color="auto"/>
          </w:divBdr>
        </w:div>
      </w:divsChild>
    </w:div>
    <w:div w:id="383874685">
      <w:bodyDiv w:val="1"/>
      <w:marLeft w:val="0"/>
      <w:marRight w:val="0"/>
      <w:marTop w:val="0"/>
      <w:marBottom w:val="0"/>
      <w:divBdr>
        <w:top w:val="none" w:sz="0" w:space="0" w:color="auto"/>
        <w:left w:val="none" w:sz="0" w:space="0" w:color="auto"/>
        <w:bottom w:val="none" w:sz="0" w:space="0" w:color="auto"/>
        <w:right w:val="none" w:sz="0" w:space="0" w:color="auto"/>
      </w:divBdr>
    </w:div>
    <w:div w:id="402022205">
      <w:bodyDiv w:val="1"/>
      <w:marLeft w:val="0"/>
      <w:marRight w:val="0"/>
      <w:marTop w:val="0"/>
      <w:marBottom w:val="0"/>
      <w:divBdr>
        <w:top w:val="none" w:sz="0" w:space="0" w:color="auto"/>
        <w:left w:val="none" w:sz="0" w:space="0" w:color="auto"/>
        <w:bottom w:val="none" w:sz="0" w:space="0" w:color="auto"/>
        <w:right w:val="none" w:sz="0" w:space="0" w:color="auto"/>
      </w:divBdr>
    </w:div>
    <w:div w:id="417483413">
      <w:bodyDiv w:val="1"/>
      <w:marLeft w:val="0"/>
      <w:marRight w:val="0"/>
      <w:marTop w:val="0"/>
      <w:marBottom w:val="0"/>
      <w:divBdr>
        <w:top w:val="none" w:sz="0" w:space="0" w:color="auto"/>
        <w:left w:val="none" w:sz="0" w:space="0" w:color="auto"/>
        <w:bottom w:val="none" w:sz="0" w:space="0" w:color="auto"/>
        <w:right w:val="none" w:sz="0" w:space="0" w:color="auto"/>
      </w:divBdr>
    </w:div>
    <w:div w:id="426967767">
      <w:bodyDiv w:val="1"/>
      <w:marLeft w:val="0"/>
      <w:marRight w:val="0"/>
      <w:marTop w:val="0"/>
      <w:marBottom w:val="0"/>
      <w:divBdr>
        <w:top w:val="none" w:sz="0" w:space="0" w:color="auto"/>
        <w:left w:val="none" w:sz="0" w:space="0" w:color="auto"/>
        <w:bottom w:val="none" w:sz="0" w:space="0" w:color="auto"/>
        <w:right w:val="none" w:sz="0" w:space="0" w:color="auto"/>
      </w:divBdr>
    </w:div>
    <w:div w:id="432557759">
      <w:bodyDiv w:val="1"/>
      <w:marLeft w:val="0"/>
      <w:marRight w:val="0"/>
      <w:marTop w:val="0"/>
      <w:marBottom w:val="0"/>
      <w:divBdr>
        <w:top w:val="none" w:sz="0" w:space="0" w:color="auto"/>
        <w:left w:val="none" w:sz="0" w:space="0" w:color="auto"/>
        <w:bottom w:val="none" w:sz="0" w:space="0" w:color="auto"/>
        <w:right w:val="none" w:sz="0" w:space="0" w:color="auto"/>
      </w:divBdr>
    </w:div>
    <w:div w:id="438721994">
      <w:bodyDiv w:val="1"/>
      <w:marLeft w:val="0"/>
      <w:marRight w:val="0"/>
      <w:marTop w:val="0"/>
      <w:marBottom w:val="0"/>
      <w:divBdr>
        <w:top w:val="none" w:sz="0" w:space="0" w:color="auto"/>
        <w:left w:val="none" w:sz="0" w:space="0" w:color="auto"/>
        <w:bottom w:val="none" w:sz="0" w:space="0" w:color="auto"/>
        <w:right w:val="none" w:sz="0" w:space="0" w:color="auto"/>
      </w:divBdr>
    </w:div>
    <w:div w:id="441077583">
      <w:bodyDiv w:val="1"/>
      <w:marLeft w:val="0"/>
      <w:marRight w:val="0"/>
      <w:marTop w:val="0"/>
      <w:marBottom w:val="0"/>
      <w:divBdr>
        <w:top w:val="none" w:sz="0" w:space="0" w:color="auto"/>
        <w:left w:val="none" w:sz="0" w:space="0" w:color="auto"/>
        <w:bottom w:val="none" w:sz="0" w:space="0" w:color="auto"/>
        <w:right w:val="none" w:sz="0" w:space="0" w:color="auto"/>
      </w:divBdr>
      <w:divsChild>
        <w:div w:id="1880117891">
          <w:marLeft w:val="0"/>
          <w:marRight w:val="0"/>
          <w:marTop w:val="0"/>
          <w:marBottom w:val="0"/>
          <w:divBdr>
            <w:top w:val="none" w:sz="0" w:space="0" w:color="auto"/>
            <w:left w:val="none" w:sz="0" w:space="0" w:color="auto"/>
            <w:bottom w:val="none" w:sz="0" w:space="0" w:color="auto"/>
            <w:right w:val="none" w:sz="0" w:space="0" w:color="auto"/>
          </w:divBdr>
          <w:divsChild>
            <w:div w:id="982201374">
              <w:marLeft w:val="0"/>
              <w:marRight w:val="0"/>
              <w:marTop w:val="0"/>
              <w:marBottom w:val="0"/>
              <w:divBdr>
                <w:top w:val="none" w:sz="0" w:space="0" w:color="auto"/>
                <w:left w:val="none" w:sz="0" w:space="0" w:color="auto"/>
                <w:bottom w:val="none" w:sz="0" w:space="0" w:color="auto"/>
                <w:right w:val="none" w:sz="0" w:space="0" w:color="auto"/>
              </w:divBdr>
              <w:divsChild>
                <w:div w:id="641229519">
                  <w:marLeft w:val="0"/>
                  <w:marRight w:val="0"/>
                  <w:marTop w:val="0"/>
                  <w:marBottom w:val="0"/>
                  <w:divBdr>
                    <w:top w:val="none" w:sz="0" w:space="0" w:color="auto"/>
                    <w:left w:val="none" w:sz="0" w:space="0" w:color="auto"/>
                    <w:bottom w:val="none" w:sz="0" w:space="0" w:color="auto"/>
                    <w:right w:val="none" w:sz="0" w:space="0" w:color="auto"/>
                  </w:divBdr>
                  <w:divsChild>
                    <w:div w:id="638723926">
                      <w:marLeft w:val="0"/>
                      <w:marRight w:val="0"/>
                      <w:marTop w:val="0"/>
                      <w:marBottom w:val="0"/>
                      <w:divBdr>
                        <w:top w:val="none" w:sz="0" w:space="0" w:color="auto"/>
                        <w:left w:val="none" w:sz="0" w:space="0" w:color="auto"/>
                        <w:bottom w:val="none" w:sz="0" w:space="0" w:color="auto"/>
                        <w:right w:val="none" w:sz="0" w:space="0" w:color="auto"/>
                      </w:divBdr>
                      <w:divsChild>
                        <w:div w:id="732583739">
                          <w:marLeft w:val="0"/>
                          <w:marRight w:val="0"/>
                          <w:marTop w:val="0"/>
                          <w:marBottom w:val="0"/>
                          <w:divBdr>
                            <w:top w:val="none" w:sz="0" w:space="0" w:color="auto"/>
                            <w:left w:val="none" w:sz="0" w:space="0" w:color="auto"/>
                            <w:bottom w:val="none" w:sz="0" w:space="0" w:color="auto"/>
                            <w:right w:val="none" w:sz="0" w:space="0" w:color="auto"/>
                          </w:divBdr>
                          <w:divsChild>
                            <w:div w:id="184561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6291048">
      <w:bodyDiv w:val="1"/>
      <w:marLeft w:val="0"/>
      <w:marRight w:val="0"/>
      <w:marTop w:val="0"/>
      <w:marBottom w:val="0"/>
      <w:divBdr>
        <w:top w:val="none" w:sz="0" w:space="0" w:color="auto"/>
        <w:left w:val="none" w:sz="0" w:space="0" w:color="auto"/>
        <w:bottom w:val="none" w:sz="0" w:space="0" w:color="auto"/>
        <w:right w:val="none" w:sz="0" w:space="0" w:color="auto"/>
      </w:divBdr>
      <w:divsChild>
        <w:div w:id="1171994568">
          <w:marLeft w:val="0"/>
          <w:marRight w:val="0"/>
          <w:marTop w:val="0"/>
          <w:marBottom w:val="0"/>
          <w:divBdr>
            <w:top w:val="none" w:sz="0" w:space="0" w:color="auto"/>
            <w:left w:val="none" w:sz="0" w:space="0" w:color="auto"/>
            <w:bottom w:val="none" w:sz="0" w:space="0" w:color="auto"/>
            <w:right w:val="none" w:sz="0" w:space="0" w:color="auto"/>
          </w:divBdr>
          <w:divsChild>
            <w:div w:id="1115252915">
              <w:marLeft w:val="0"/>
              <w:marRight w:val="0"/>
              <w:marTop w:val="0"/>
              <w:marBottom w:val="0"/>
              <w:divBdr>
                <w:top w:val="none" w:sz="0" w:space="0" w:color="auto"/>
                <w:left w:val="none" w:sz="0" w:space="0" w:color="auto"/>
                <w:bottom w:val="none" w:sz="0" w:space="0" w:color="auto"/>
                <w:right w:val="none" w:sz="0" w:space="0" w:color="auto"/>
              </w:divBdr>
              <w:divsChild>
                <w:div w:id="1502306706">
                  <w:marLeft w:val="0"/>
                  <w:marRight w:val="0"/>
                  <w:marTop w:val="0"/>
                  <w:marBottom w:val="0"/>
                  <w:divBdr>
                    <w:top w:val="none" w:sz="0" w:space="0" w:color="auto"/>
                    <w:left w:val="none" w:sz="0" w:space="0" w:color="auto"/>
                    <w:bottom w:val="none" w:sz="0" w:space="0" w:color="auto"/>
                    <w:right w:val="none" w:sz="0" w:space="0" w:color="auto"/>
                  </w:divBdr>
                  <w:divsChild>
                    <w:div w:id="1249197166">
                      <w:marLeft w:val="0"/>
                      <w:marRight w:val="0"/>
                      <w:marTop w:val="0"/>
                      <w:marBottom w:val="0"/>
                      <w:divBdr>
                        <w:top w:val="none" w:sz="0" w:space="0" w:color="auto"/>
                        <w:left w:val="none" w:sz="0" w:space="0" w:color="auto"/>
                        <w:bottom w:val="none" w:sz="0" w:space="0" w:color="auto"/>
                        <w:right w:val="none" w:sz="0" w:space="0" w:color="auto"/>
                      </w:divBdr>
                      <w:divsChild>
                        <w:div w:id="1144003147">
                          <w:marLeft w:val="0"/>
                          <w:marRight w:val="0"/>
                          <w:marTop w:val="0"/>
                          <w:marBottom w:val="0"/>
                          <w:divBdr>
                            <w:top w:val="none" w:sz="0" w:space="0" w:color="auto"/>
                            <w:left w:val="none" w:sz="0" w:space="0" w:color="auto"/>
                            <w:bottom w:val="none" w:sz="0" w:space="0" w:color="auto"/>
                            <w:right w:val="none" w:sz="0" w:space="0" w:color="auto"/>
                          </w:divBdr>
                          <w:divsChild>
                            <w:div w:id="5557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2698512">
      <w:bodyDiv w:val="1"/>
      <w:marLeft w:val="0"/>
      <w:marRight w:val="0"/>
      <w:marTop w:val="0"/>
      <w:marBottom w:val="0"/>
      <w:divBdr>
        <w:top w:val="none" w:sz="0" w:space="0" w:color="auto"/>
        <w:left w:val="none" w:sz="0" w:space="0" w:color="auto"/>
        <w:bottom w:val="none" w:sz="0" w:space="0" w:color="auto"/>
        <w:right w:val="none" w:sz="0" w:space="0" w:color="auto"/>
      </w:divBdr>
    </w:div>
    <w:div w:id="488256682">
      <w:bodyDiv w:val="1"/>
      <w:marLeft w:val="0"/>
      <w:marRight w:val="0"/>
      <w:marTop w:val="0"/>
      <w:marBottom w:val="0"/>
      <w:divBdr>
        <w:top w:val="none" w:sz="0" w:space="0" w:color="auto"/>
        <w:left w:val="none" w:sz="0" w:space="0" w:color="auto"/>
        <w:bottom w:val="none" w:sz="0" w:space="0" w:color="auto"/>
        <w:right w:val="none" w:sz="0" w:space="0" w:color="auto"/>
      </w:divBdr>
    </w:div>
    <w:div w:id="499201992">
      <w:bodyDiv w:val="1"/>
      <w:marLeft w:val="0"/>
      <w:marRight w:val="0"/>
      <w:marTop w:val="0"/>
      <w:marBottom w:val="0"/>
      <w:divBdr>
        <w:top w:val="none" w:sz="0" w:space="0" w:color="auto"/>
        <w:left w:val="none" w:sz="0" w:space="0" w:color="auto"/>
        <w:bottom w:val="none" w:sz="0" w:space="0" w:color="auto"/>
        <w:right w:val="none" w:sz="0" w:space="0" w:color="auto"/>
      </w:divBdr>
    </w:div>
    <w:div w:id="506672156">
      <w:bodyDiv w:val="1"/>
      <w:marLeft w:val="0"/>
      <w:marRight w:val="0"/>
      <w:marTop w:val="0"/>
      <w:marBottom w:val="0"/>
      <w:divBdr>
        <w:top w:val="none" w:sz="0" w:space="0" w:color="auto"/>
        <w:left w:val="none" w:sz="0" w:space="0" w:color="auto"/>
        <w:bottom w:val="none" w:sz="0" w:space="0" w:color="auto"/>
        <w:right w:val="none" w:sz="0" w:space="0" w:color="auto"/>
      </w:divBdr>
    </w:div>
    <w:div w:id="519701729">
      <w:bodyDiv w:val="1"/>
      <w:marLeft w:val="0"/>
      <w:marRight w:val="0"/>
      <w:marTop w:val="0"/>
      <w:marBottom w:val="0"/>
      <w:divBdr>
        <w:top w:val="none" w:sz="0" w:space="0" w:color="auto"/>
        <w:left w:val="none" w:sz="0" w:space="0" w:color="auto"/>
        <w:bottom w:val="none" w:sz="0" w:space="0" w:color="auto"/>
        <w:right w:val="none" w:sz="0" w:space="0" w:color="auto"/>
      </w:divBdr>
    </w:div>
    <w:div w:id="532038535">
      <w:bodyDiv w:val="1"/>
      <w:marLeft w:val="0"/>
      <w:marRight w:val="0"/>
      <w:marTop w:val="0"/>
      <w:marBottom w:val="0"/>
      <w:divBdr>
        <w:top w:val="none" w:sz="0" w:space="0" w:color="auto"/>
        <w:left w:val="none" w:sz="0" w:space="0" w:color="auto"/>
        <w:bottom w:val="none" w:sz="0" w:space="0" w:color="auto"/>
        <w:right w:val="none" w:sz="0" w:space="0" w:color="auto"/>
      </w:divBdr>
    </w:div>
    <w:div w:id="548805312">
      <w:bodyDiv w:val="1"/>
      <w:marLeft w:val="0"/>
      <w:marRight w:val="0"/>
      <w:marTop w:val="0"/>
      <w:marBottom w:val="0"/>
      <w:divBdr>
        <w:top w:val="none" w:sz="0" w:space="0" w:color="auto"/>
        <w:left w:val="none" w:sz="0" w:space="0" w:color="auto"/>
        <w:bottom w:val="none" w:sz="0" w:space="0" w:color="auto"/>
        <w:right w:val="none" w:sz="0" w:space="0" w:color="auto"/>
      </w:divBdr>
    </w:div>
    <w:div w:id="553468998">
      <w:bodyDiv w:val="1"/>
      <w:marLeft w:val="0"/>
      <w:marRight w:val="0"/>
      <w:marTop w:val="0"/>
      <w:marBottom w:val="0"/>
      <w:divBdr>
        <w:top w:val="none" w:sz="0" w:space="0" w:color="auto"/>
        <w:left w:val="none" w:sz="0" w:space="0" w:color="auto"/>
        <w:bottom w:val="none" w:sz="0" w:space="0" w:color="auto"/>
        <w:right w:val="none" w:sz="0" w:space="0" w:color="auto"/>
      </w:divBdr>
    </w:div>
    <w:div w:id="561327016">
      <w:bodyDiv w:val="1"/>
      <w:marLeft w:val="0"/>
      <w:marRight w:val="0"/>
      <w:marTop w:val="0"/>
      <w:marBottom w:val="0"/>
      <w:divBdr>
        <w:top w:val="none" w:sz="0" w:space="0" w:color="auto"/>
        <w:left w:val="none" w:sz="0" w:space="0" w:color="auto"/>
        <w:bottom w:val="none" w:sz="0" w:space="0" w:color="auto"/>
        <w:right w:val="none" w:sz="0" w:space="0" w:color="auto"/>
      </w:divBdr>
    </w:div>
    <w:div w:id="569778704">
      <w:bodyDiv w:val="1"/>
      <w:marLeft w:val="0"/>
      <w:marRight w:val="0"/>
      <w:marTop w:val="0"/>
      <w:marBottom w:val="0"/>
      <w:divBdr>
        <w:top w:val="none" w:sz="0" w:space="0" w:color="auto"/>
        <w:left w:val="none" w:sz="0" w:space="0" w:color="auto"/>
        <w:bottom w:val="none" w:sz="0" w:space="0" w:color="auto"/>
        <w:right w:val="none" w:sz="0" w:space="0" w:color="auto"/>
      </w:divBdr>
    </w:div>
    <w:div w:id="573397722">
      <w:bodyDiv w:val="1"/>
      <w:marLeft w:val="0"/>
      <w:marRight w:val="0"/>
      <w:marTop w:val="0"/>
      <w:marBottom w:val="0"/>
      <w:divBdr>
        <w:top w:val="none" w:sz="0" w:space="0" w:color="auto"/>
        <w:left w:val="none" w:sz="0" w:space="0" w:color="auto"/>
        <w:bottom w:val="none" w:sz="0" w:space="0" w:color="auto"/>
        <w:right w:val="none" w:sz="0" w:space="0" w:color="auto"/>
      </w:divBdr>
    </w:div>
    <w:div w:id="593709892">
      <w:bodyDiv w:val="1"/>
      <w:marLeft w:val="0"/>
      <w:marRight w:val="0"/>
      <w:marTop w:val="0"/>
      <w:marBottom w:val="0"/>
      <w:divBdr>
        <w:top w:val="none" w:sz="0" w:space="0" w:color="auto"/>
        <w:left w:val="none" w:sz="0" w:space="0" w:color="auto"/>
        <w:bottom w:val="none" w:sz="0" w:space="0" w:color="auto"/>
        <w:right w:val="none" w:sz="0" w:space="0" w:color="auto"/>
      </w:divBdr>
    </w:div>
    <w:div w:id="604967819">
      <w:bodyDiv w:val="1"/>
      <w:marLeft w:val="0"/>
      <w:marRight w:val="0"/>
      <w:marTop w:val="0"/>
      <w:marBottom w:val="0"/>
      <w:divBdr>
        <w:top w:val="none" w:sz="0" w:space="0" w:color="auto"/>
        <w:left w:val="none" w:sz="0" w:space="0" w:color="auto"/>
        <w:bottom w:val="none" w:sz="0" w:space="0" w:color="auto"/>
        <w:right w:val="none" w:sz="0" w:space="0" w:color="auto"/>
      </w:divBdr>
    </w:div>
    <w:div w:id="607395350">
      <w:bodyDiv w:val="1"/>
      <w:marLeft w:val="0"/>
      <w:marRight w:val="0"/>
      <w:marTop w:val="0"/>
      <w:marBottom w:val="0"/>
      <w:divBdr>
        <w:top w:val="none" w:sz="0" w:space="0" w:color="auto"/>
        <w:left w:val="none" w:sz="0" w:space="0" w:color="auto"/>
        <w:bottom w:val="none" w:sz="0" w:space="0" w:color="auto"/>
        <w:right w:val="none" w:sz="0" w:space="0" w:color="auto"/>
      </w:divBdr>
    </w:div>
    <w:div w:id="607466578">
      <w:bodyDiv w:val="1"/>
      <w:marLeft w:val="0"/>
      <w:marRight w:val="0"/>
      <w:marTop w:val="0"/>
      <w:marBottom w:val="0"/>
      <w:divBdr>
        <w:top w:val="none" w:sz="0" w:space="0" w:color="auto"/>
        <w:left w:val="none" w:sz="0" w:space="0" w:color="auto"/>
        <w:bottom w:val="none" w:sz="0" w:space="0" w:color="auto"/>
        <w:right w:val="none" w:sz="0" w:space="0" w:color="auto"/>
      </w:divBdr>
    </w:div>
    <w:div w:id="620262383">
      <w:bodyDiv w:val="1"/>
      <w:marLeft w:val="0"/>
      <w:marRight w:val="0"/>
      <w:marTop w:val="0"/>
      <w:marBottom w:val="0"/>
      <w:divBdr>
        <w:top w:val="none" w:sz="0" w:space="0" w:color="auto"/>
        <w:left w:val="none" w:sz="0" w:space="0" w:color="auto"/>
        <w:bottom w:val="none" w:sz="0" w:space="0" w:color="auto"/>
        <w:right w:val="none" w:sz="0" w:space="0" w:color="auto"/>
      </w:divBdr>
    </w:div>
    <w:div w:id="629824544">
      <w:bodyDiv w:val="1"/>
      <w:marLeft w:val="0"/>
      <w:marRight w:val="0"/>
      <w:marTop w:val="0"/>
      <w:marBottom w:val="0"/>
      <w:divBdr>
        <w:top w:val="none" w:sz="0" w:space="0" w:color="auto"/>
        <w:left w:val="none" w:sz="0" w:space="0" w:color="auto"/>
        <w:bottom w:val="none" w:sz="0" w:space="0" w:color="auto"/>
        <w:right w:val="none" w:sz="0" w:space="0" w:color="auto"/>
      </w:divBdr>
    </w:div>
    <w:div w:id="631862235">
      <w:bodyDiv w:val="1"/>
      <w:marLeft w:val="0"/>
      <w:marRight w:val="0"/>
      <w:marTop w:val="0"/>
      <w:marBottom w:val="0"/>
      <w:divBdr>
        <w:top w:val="none" w:sz="0" w:space="0" w:color="auto"/>
        <w:left w:val="none" w:sz="0" w:space="0" w:color="auto"/>
        <w:bottom w:val="none" w:sz="0" w:space="0" w:color="auto"/>
        <w:right w:val="none" w:sz="0" w:space="0" w:color="auto"/>
      </w:divBdr>
    </w:div>
    <w:div w:id="637691008">
      <w:bodyDiv w:val="1"/>
      <w:marLeft w:val="0"/>
      <w:marRight w:val="0"/>
      <w:marTop w:val="0"/>
      <w:marBottom w:val="0"/>
      <w:divBdr>
        <w:top w:val="none" w:sz="0" w:space="0" w:color="auto"/>
        <w:left w:val="none" w:sz="0" w:space="0" w:color="auto"/>
        <w:bottom w:val="none" w:sz="0" w:space="0" w:color="auto"/>
        <w:right w:val="none" w:sz="0" w:space="0" w:color="auto"/>
      </w:divBdr>
    </w:div>
    <w:div w:id="645744848">
      <w:bodyDiv w:val="1"/>
      <w:marLeft w:val="0"/>
      <w:marRight w:val="0"/>
      <w:marTop w:val="0"/>
      <w:marBottom w:val="0"/>
      <w:divBdr>
        <w:top w:val="none" w:sz="0" w:space="0" w:color="auto"/>
        <w:left w:val="none" w:sz="0" w:space="0" w:color="auto"/>
        <w:bottom w:val="none" w:sz="0" w:space="0" w:color="auto"/>
        <w:right w:val="none" w:sz="0" w:space="0" w:color="auto"/>
      </w:divBdr>
    </w:div>
    <w:div w:id="694843236">
      <w:bodyDiv w:val="1"/>
      <w:marLeft w:val="0"/>
      <w:marRight w:val="0"/>
      <w:marTop w:val="0"/>
      <w:marBottom w:val="0"/>
      <w:divBdr>
        <w:top w:val="none" w:sz="0" w:space="0" w:color="auto"/>
        <w:left w:val="none" w:sz="0" w:space="0" w:color="auto"/>
        <w:bottom w:val="none" w:sz="0" w:space="0" w:color="auto"/>
        <w:right w:val="none" w:sz="0" w:space="0" w:color="auto"/>
      </w:divBdr>
      <w:divsChild>
        <w:div w:id="1686982469">
          <w:marLeft w:val="0"/>
          <w:marRight w:val="0"/>
          <w:marTop w:val="0"/>
          <w:marBottom w:val="0"/>
          <w:divBdr>
            <w:top w:val="none" w:sz="0" w:space="0" w:color="auto"/>
            <w:left w:val="none" w:sz="0" w:space="0" w:color="auto"/>
            <w:bottom w:val="none" w:sz="0" w:space="0" w:color="auto"/>
            <w:right w:val="none" w:sz="0" w:space="0" w:color="auto"/>
          </w:divBdr>
          <w:divsChild>
            <w:div w:id="75211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114542">
      <w:bodyDiv w:val="1"/>
      <w:marLeft w:val="0"/>
      <w:marRight w:val="0"/>
      <w:marTop w:val="0"/>
      <w:marBottom w:val="0"/>
      <w:divBdr>
        <w:top w:val="none" w:sz="0" w:space="0" w:color="auto"/>
        <w:left w:val="none" w:sz="0" w:space="0" w:color="auto"/>
        <w:bottom w:val="none" w:sz="0" w:space="0" w:color="auto"/>
        <w:right w:val="none" w:sz="0" w:space="0" w:color="auto"/>
      </w:divBdr>
    </w:div>
    <w:div w:id="753936316">
      <w:bodyDiv w:val="1"/>
      <w:marLeft w:val="0"/>
      <w:marRight w:val="0"/>
      <w:marTop w:val="0"/>
      <w:marBottom w:val="0"/>
      <w:divBdr>
        <w:top w:val="none" w:sz="0" w:space="0" w:color="auto"/>
        <w:left w:val="none" w:sz="0" w:space="0" w:color="auto"/>
        <w:bottom w:val="none" w:sz="0" w:space="0" w:color="auto"/>
        <w:right w:val="none" w:sz="0" w:space="0" w:color="auto"/>
      </w:divBdr>
      <w:divsChild>
        <w:div w:id="502471990">
          <w:marLeft w:val="0"/>
          <w:marRight w:val="0"/>
          <w:marTop w:val="0"/>
          <w:marBottom w:val="0"/>
          <w:divBdr>
            <w:top w:val="none" w:sz="0" w:space="0" w:color="auto"/>
            <w:left w:val="none" w:sz="0" w:space="0" w:color="auto"/>
            <w:bottom w:val="none" w:sz="0" w:space="0" w:color="auto"/>
            <w:right w:val="none" w:sz="0" w:space="0" w:color="auto"/>
          </w:divBdr>
          <w:divsChild>
            <w:div w:id="1574699052">
              <w:marLeft w:val="0"/>
              <w:marRight w:val="0"/>
              <w:marTop w:val="0"/>
              <w:marBottom w:val="0"/>
              <w:divBdr>
                <w:top w:val="none" w:sz="0" w:space="0" w:color="auto"/>
                <w:left w:val="none" w:sz="0" w:space="0" w:color="auto"/>
                <w:bottom w:val="none" w:sz="0" w:space="0" w:color="auto"/>
                <w:right w:val="none" w:sz="0" w:space="0" w:color="auto"/>
              </w:divBdr>
              <w:divsChild>
                <w:div w:id="2059164430">
                  <w:marLeft w:val="0"/>
                  <w:marRight w:val="0"/>
                  <w:marTop w:val="0"/>
                  <w:marBottom w:val="0"/>
                  <w:divBdr>
                    <w:top w:val="none" w:sz="0" w:space="0" w:color="auto"/>
                    <w:left w:val="none" w:sz="0" w:space="0" w:color="auto"/>
                    <w:bottom w:val="none" w:sz="0" w:space="0" w:color="auto"/>
                    <w:right w:val="none" w:sz="0" w:space="0" w:color="auto"/>
                  </w:divBdr>
                  <w:divsChild>
                    <w:div w:id="500389257">
                      <w:marLeft w:val="0"/>
                      <w:marRight w:val="0"/>
                      <w:marTop w:val="0"/>
                      <w:marBottom w:val="0"/>
                      <w:divBdr>
                        <w:top w:val="none" w:sz="0" w:space="0" w:color="auto"/>
                        <w:left w:val="none" w:sz="0" w:space="0" w:color="auto"/>
                        <w:bottom w:val="none" w:sz="0" w:space="0" w:color="auto"/>
                        <w:right w:val="none" w:sz="0" w:space="0" w:color="auto"/>
                      </w:divBdr>
                      <w:divsChild>
                        <w:div w:id="2007433664">
                          <w:marLeft w:val="0"/>
                          <w:marRight w:val="0"/>
                          <w:marTop w:val="0"/>
                          <w:marBottom w:val="0"/>
                          <w:divBdr>
                            <w:top w:val="none" w:sz="0" w:space="0" w:color="auto"/>
                            <w:left w:val="none" w:sz="0" w:space="0" w:color="auto"/>
                            <w:bottom w:val="none" w:sz="0" w:space="0" w:color="auto"/>
                            <w:right w:val="none" w:sz="0" w:space="0" w:color="auto"/>
                          </w:divBdr>
                          <w:divsChild>
                            <w:div w:id="3789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1361476">
      <w:bodyDiv w:val="1"/>
      <w:marLeft w:val="0"/>
      <w:marRight w:val="0"/>
      <w:marTop w:val="0"/>
      <w:marBottom w:val="0"/>
      <w:divBdr>
        <w:top w:val="none" w:sz="0" w:space="0" w:color="auto"/>
        <w:left w:val="none" w:sz="0" w:space="0" w:color="auto"/>
        <w:bottom w:val="none" w:sz="0" w:space="0" w:color="auto"/>
        <w:right w:val="none" w:sz="0" w:space="0" w:color="auto"/>
      </w:divBdr>
    </w:div>
    <w:div w:id="773287631">
      <w:bodyDiv w:val="1"/>
      <w:marLeft w:val="0"/>
      <w:marRight w:val="0"/>
      <w:marTop w:val="0"/>
      <w:marBottom w:val="0"/>
      <w:divBdr>
        <w:top w:val="none" w:sz="0" w:space="0" w:color="auto"/>
        <w:left w:val="none" w:sz="0" w:space="0" w:color="auto"/>
        <w:bottom w:val="none" w:sz="0" w:space="0" w:color="auto"/>
        <w:right w:val="none" w:sz="0" w:space="0" w:color="auto"/>
      </w:divBdr>
    </w:div>
    <w:div w:id="789400825">
      <w:bodyDiv w:val="1"/>
      <w:marLeft w:val="0"/>
      <w:marRight w:val="0"/>
      <w:marTop w:val="0"/>
      <w:marBottom w:val="0"/>
      <w:divBdr>
        <w:top w:val="none" w:sz="0" w:space="0" w:color="auto"/>
        <w:left w:val="none" w:sz="0" w:space="0" w:color="auto"/>
        <w:bottom w:val="none" w:sz="0" w:space="0" w:color="auto"/>
        <w:right w:val="none" w:sz="0" w:space="0" w:color="auto"/>
      </w:divBdr>
    </w:div>
    <w:div w:id="817116068">
      <w:bodyDiv w:val="1"/>
      <w:marLeft w:val="0"/>
      <w:marRight w:val="0"/>
      <w:marTop w:val="0"/>
      <w:marBottom w:val="0"/>
      <w:divBdr>
        <w:top w:val="none" w:sz="0" w:space="0" w:color="auto"/>
        <w:left w:val="none" w:sz="0" w:space="0" w:color="auto"/>
        <w:bottom w:val="none" w:sz="0" w:space="0" w:color="auto"/>
        <w:right w:val="none" w:sz="0" w:space="0" w:color="auto"/>
      </w:divBdr>
      <w:divsChild>
        <w:div w:id="1239633946">
          <w:marLeft w:val="288"/>
          <w:marRight w:val="0"/>
          <w:marTop w:val="115"/>
          <w:marBottom w:val="0"/>
          <w:divBdr>
            <w:top w:val="none" w:sz="0" w:space="0" w:color="auto"/>
            <w:left w:val="none" w:sz="0" w:space="0" w:color="auto"/>
            <w:bottom w:val="none" w:sz="0" w:space="0" w:color="auto"/>
            <w:right w:val="none" w:sz="0" w:space="0" w:color="auto"/>
          </w:divBdr>
        </w:div>
        <w:div w:id="1852063219">
          <w:marLeft w:val="720"/>
          <w:marRight w:val="0"/>
          <w:marTop w:val="96"/>
          <w:marBottom w:val="0"/>
          <w:divBdr>
            <w:top w:val="none" w:sz="0" w:space="0" w:color="auto"/>
            <w:left w:val="none" w:sz="0" w:space="0" w:color="auto"/>
            <w:bottom w:val="none" w:sz="0" w:space="0" w:color="auto"/>
            <w:right w:val="none" w:sz="0" w:space="0" w:color="auto"/>
          </w:divBdr>
        </w:div>
      </w:divsChild>
    </w:div>
    <w:div w:id="823743179">
      <w:bodyDiv w:val="1"/>
      <w:marLeft w:val="0"/>
      <w:marRight w:val="0"/>
      <w:marTop w:val="0"/>
      <w:marBottom w:val="0"/>
      <w:divBdr>
        <w:top w:val="none" w:sz="0" w:space="0" w:color="auto"/>
        <w:left w:val="none" w:sz="0" w:space="0" w:color="auto"/>
        <w:bottom w:val="none" w:sz="0" w:space="0" w:color="auto"/>
        <w:right w:val="none" w:sz="0" w:space="0" w:color="auto"/>
      </w:divBdr>
    </w:div>
    <w:div w:id="833449868">
      <w:bodyDiv w:val="1"/>
      <w:marLeft w:val="0"/>
      <w:marRight w:val="0"/>
      <w:marTop w:val="0"/>
      <w:marBottom w:val="0"/>
      <w:divBdr>
        <w:top w:val="none" w:sz="0" w:space="0" w:color="auto"/>
        <w:left w:val="none" w:sz="0" w:space="0" w:color="auto"/>
        <w:bottom w:val="none" w:sz="0" w:space="0" w:color="auto"/>
        <w:right w:val="none" w:sz="0" w:space="0" w:color="auto"/>
      </w:divBdr>
    </w:div>
    <w:div w:id="836306209">
      <w:bodyDiv w:val="1"/>
      <w:marLeft w:val="0"/>
      <w:marRight w:val="0"/>
      <w:marTop w:val="0"/>
      <w:marBottom w:val="0"/>
      <w:divBdr>
        <w:top w:val="none" w:sz="0" w:space="0" w:color="auto"/>
        <w:left w:val="none" w:sz="0" w:space="0" w:color="auto"/>
        <w:bottom w:val="none" w:sz="0" w:space="0" w:color="auto"/>
        <w:right w:val="none" w:sz="0" w:space="0" w:color="auto"/>
      </w:divBdr>
    </w:div>
    <w:div w:id="836729790">
      <w:bodyDiv w:val="1"/>
      <w:marLeft w:val="0"/>
      <w:marRight w:val="0"/>
      <w:marTop w:val="0"/>
      <w:marBottom w:val="0"/>
      <w:divBdr>
        <w:top w:val="none" w:sz="0" w:space="0" w:color="auto"/>
        <w:left w:val="none" w:sz="0" w:space="0" w:color="auto"/>
        <w:bottom w:val="none" w:sz="0" w:space="0" w:color="auto"/>
        <w:right w:val="none" w:sz="0" w:space="0" w:color="auto"/>
      </w:divBdr>
    </w:div>
    <w:div w:id="840582663">
      <w:bodyDiv w:val="1"/>
      <w:marLeft w:val="0"/>
      <w:marRight w:val="0"/>
      <w:marTop w:val="0"/>
      <w:marBottom w:val="0"/>
      <w:divBdr>
        <w:top w:val="none" w:sz="0" w:space="0" w:color="auto"/>
        <w:left w:val="none" w:sz="0" w:space="0" w:color="auto"/>
        <w:bottom w:val="none" w:sz="0" w:space="0" w:color="auto"/>
        <w:right w:val="none" w:sz="0" w:space="0" w:color="auto"/>
      </w:divBdr>
    </w:div>
    <w:div w:id="849568603">
      <w:bodyDiv w:val="1"/>
      <w:marLeft w:val="0"/>
      <w:marRight w:val="0"/>
      <w:marTop w:val="0"/>
      <w:marBottom w:val="0"/>
      <w:divBdr>
        <w:top w:val="none" w:sz="0" w:space="0" w:color="auto"/>
        <w:left w:val="none" w:sz="0" w:space="0" w:color="auto"/>
        <w:bottom w:val="none" w:sz="0" w:space="0" w:color="auto"/>
        <w:right w:val="none" w:sz="0" w:space="0" w:color="auto"/>
      </w:divBdr>
    </w:div>
    <w:div w:id="863402168">
      <w:bodyDiv w:val="1"/>
      <w:marLeft w:val="0"/>
      <w:marRight w:val="0"/>
      <w:marTop w:val="0"/>
      <w:marBottom w:val="0"/>
      <w:divBdr>
        <w:top w:val="none" w:sz="0" w:space="0" w:color="auto"/>
        <w:left w:val="none" w:sz="0" w:space="0" w:color="auto"/>
        <w:bottom w:val="none" w:sz="0" w:space="0" w:color="auto"/>
        <w:right w:val="none" w:sz="0" w:space="0" w:color="auto"/>
      </w:divBdr>
    </w:div>
    <w:div w:id="881749117">
      <w:bodyDiv w:val="1"/>
      <w:marLeft w:val="0"/>
      <w:marRight w:val="0"/>
      <w:marTop w:val="0"/>
      <w:marBottom w:val="0"/>
      <w:divBdr>
        <w:top w:val="none" w:sz="0" w:space="0" w:color="auto"/>
        <w:left w:val="none" w:sz="0" w:space="0" w:color="auto"/>
        <w:bottom w:val="none" w:sz="0" w:space="0" w:color="auto"/>
        <w:right w:val="none" w:sz="0" w:space="0" w:color="auto"/>
      </w:divBdr>
    </w:div>
    <w:div w:id="883248383">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sChild>
        <w:div w:id="984703481">
          <w:marLeft w:val="0"/>
          <w:marRight w:val="0"/>
          <w:marTop w:val="0"/>
          <w:marBottom w:val="0"/>
          <w:divBdr>
            <w:top w:val="none" w:sz="0" w:space="0" w:color="auto"/>
            <w:left w:val="none" w:sz="0" w:space="0" w:color="auto"/>
            <w:bottom w:val="none" w:sz="0" w:space="0" w:color="auto"/>
            <w:right w:val="none" w:sz="0" w:space="0" w:color="auto"/>
          </w:divBdr>
          <w:divsChild>
            <w:div w:id="665595458">
              <w:marLeft w:val="0"/>
              <w:marRight w:val="0"/>
              <w:marTop w:val="0"/>
              <w:marBottom w:val="0"/>
              <w:divBdr>
                <w:top w:val="none" w:sz="0" w:space="0" w:color="auto"/>
                <w:left w:val="none" w:sz="0" w:space="0" w:color="auto"/>
                <w:bottom w:val="none" w:sz="0" w:space="0" w:color="auto"/>
                <w:right w:val="none" w:sz="0" w:space="0" w:color="auto"/>
              </w:divBdr>
              <w:divsChild>
                <w:div w:id="454637986">
                  <w:marLeft w:val="0"/>
                  <w:marRight w:val="0"/>
                  <w:marTop w:val="0"/>
                  <w:marBottom w:val="0"/>
                  <w:divBdr>
                    <w:top w:val="none" w:sz="0" w:space="0" w:color="auto"/>
                    <w:left w:val="none" w:sz="0" w:space="0" w:color="auto"/>
                    <w:bottom w:val="none" w:sz="0" w:space="0" w:color="auto"/>
                    <w:right w:val="none" w:sz="0" w:space="0" w:color="auto"/>
                  </w:divBdr>
                  <w:divsChild>
                    <w:div w:id="1208685026">
                      <w:marLeft w:val="0"/>
                      <w:marRight w:val="0"/>
                      <w:marTop w:val="0"/>
                      <w:marBottom w:val="0"/>
                      <w:divBdr>
                        <w:top w:val="none" w:sz="0" w:space="0" w:color="auto"/>
                        <w:left w:val="none" w:sz="0" w:space="0" w:color="auto"/>
                        <w:bottom w:val="none" w:sz="0" w:space="0" w:color="auto"/>
                        <w:right w:val="none" w:sz="0" w:space="0" w:color="auto"/>
                      </w:divBdr>
                      <w:divsChild>
                        <w:div w:id="1395274057">
                          <w:marLeft w:val="0"/>
                          <w:marRight w:val="0"/>
                          <w:marTop w:val="0"/>
                          <w:marBottom w:val="0"/>
                          <w:divBdr>
                            <w:top w:val="none" w:sz="0" w:space="0" w:color="auto"/>
                            <w:left w:val="none" w:sz="0" w:space="0" w:color="auto"/>
                            <w:bottom w:val="none" w:sz="0" w:space="0" w:color="auto"/>
                            <w:right w:val="none" w:sz="0" w:space="0" w:color="auto"/>
                          </w:divBdr>
                          <w:divsChild>
                            <w:div w:id="163336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1964160">
      <w:bodyDiv w:val="1"/>
      <w:marLeft w:val="0"/>
      <w:marRight w:val="0"/>
      <w:marTop w:val="0"/>
      <w:marBottom w:val="0"/>
      <w:divBdr>
        <w:top w:val="none" w:sz="0" w:space="0" w:color="auto"/>
        <w:left w:val="none" w:sz="0" w:space="0" w:color="auto"/>
        <w:bottom w:val="none" w:sz="0" w:space="0" w:color="auto"/>
        <w:right w:val="none" w:sz="0" w:space="0" w:color="auto"/>
      </w:divBdr>
    </w:div>
    <w:div w:id="903183410">
      <w:bodyDiv w:val="1"/>
      <w:marLeft w:val="0"/>
      <w:marRight w:val="0"/>
      <w:marTop w:val="0"/>
      <w:marBottom w:val="0"/>
      <w:divBdr>
        <w:top w:val="none" w:sz="0" w:space="0" w:color="auto"/>
        <w:left w:val="none" w:sz="0" w:space="0" w:color="auto"/>
        <w:bottom w:val="none" w:sz="0" w:space="0" w:color="auto"/>
        <w:right w:val="none" w:sz="0" w:space="0" w:color="auto"/>
      </w:divBdr>
    </w:div>
    <w:div w:id="909577850">
      <w:bodyDiv w:val="1"/>
      <w:marLeft w:val="0"/>
      <w:marRight w:val="0"/>
      <w:marTop w:val="0"/>
      <w:marBottom w:val="0"/>
      <w:divBdr>
        <w:top w:val="none" w:sz="0" w:space="0" w:color="auto"/>
        <w:left w:val="none" w:sz="0" w:space="0" w:color="auto"/>
        <w:bottom w:val="none" w:sz="0" w:space="0" w:color="auto"/>
        <w:right w:val="none" w:sz="0" w:space="0" w:color="auto"/>
      </w:divBdr>
    </w:div>
    <w:div w:id="949168478">
      <w:bodyDiv w:val="1"/>
      <w:marLeft w:val="0"/>
      <w:marRight w:val="0"/>
      <w:marTop w:val="0"/>
      <w:marBottom w:val="0"/>
      <w:divBdr>
        <w:top w:val="none" w:sz="0" w:space="0" w:color="auto"/>
        <w:left w:val="none" w:sz="0" w:space="0" w:color="auto"/>
        <w:bottom w:val="none" w:sz="0" w:space="0" w:color="auto"/>
        <w:right w:val="none" w:sz="0" w:space="0" w:color="auto"/>
      </w:divBdr>
    </w:div>
    <w:div w:id="956260154">
      <w:bodyDiv w:val="1"/>
      <w:marLeft w:val="0"/>
      <w:marRight w:val="0"/>
      <w:marTop w:val="0"/>
      <w:marBottom w:val="0"/>
      <w:divBdr>
        <w:top w:val="none" w:sz="0" w:space="0" w:color="auto"/>
        <w:left w:val="none" w:sz="0" w:space="0" w:color="auto"/>
        <w:bottom w:val="none" w:sz="0" w:space="0" w:color="auto"/>
        <w:right w:val="none" w:sz="0" w:space="0" w:color="auto"/>
      </w:divBdr>
    </w:div>
    <w:div w:id="970329024">
      <w:bodyDiv w:val="1"/>
      <w:marLeft w:val="0"/>
      <w:marRight w:val="0"/>
      <w:marTop w:val="0"/>
      <w:marBottom w:val="0"/>
      <w:divBdr>
        <w:top w:val="none" w:sz="0" w:space="0" w:color="auto"/>
        <w:left w:val="none" w:sz="0" w:space="0" w:color="auto"/>
        <w:bottom w:val="none" w:sz="0" w:space="0" w:color="auto"/>
        <w:right w:val="none" w:sz="0" w:space="0" w:color="auto"/>
      </w:divBdr>
    </w:div>
    <w:div w:id="987125440">
      <w:bodyDiv w:val="1"/>
      <w:marLeft w:val="0"/>
      <w:marRight w:val="0"/>
      <w:marTop w:val="0"/>
      <w:marBottom w:val="0"/>
      <w:divBdr>
        <w:top w:val="none" w:sz="0" w:space="0" w:color="auto"/>
        <w:left w:val="none" w:sz="0" w:space="0" w:color="auto"/>
        <w:bottom w:val="none" w:sz="0" w:space="0" w:color="auto"/>
        <w:right w:val="none" w:sz="0" w:space="0" w:color="auto"/>
      </w:divBdr>
    </w:div>
    <w:div w:id="1001473489">
      <w:bodyDiv w:val="1"/>
      <w:marLeft w:val="0"/>
      <w:marRight w:val="0"/>
      <w:marTop w:val="0"/>
      <w:marBottom w:val="0"/>
      <w:divBdr>
        <w:top w:val="none" w:sz="0" w:space="0" w:color="auto"/>
        <w:left w:val="none" w:sz="0" w:space="0" w:color="auto"/>
        <w:bottom w:val="none" w:sz="0" w:space="0" w:color="auto"/>
        <w:right w:val="none" w:sz="0" w:space="0" w:color="auto"/>
      </w:divBdr>
      <w:divsChild>
        <w:div w:id="1502545598">
          <w:marLeft w:val="0"/>
          <w:marRight w:val="0"/>
          <w:marTop w:val="0"/>
          <w:marBottom w:val="0"/>
          <w:divBdr>
            <w:top w:val="none" w:sz="0" w:space="0" w:color="auto"/>
            <w:left w:val="none" w:sz="0" w:space="0" w:color="auto"/>
            <w:bottom w:val="none" w:sz="0" w:space="0" w:color="auto"/>
            <w:right w:val="none" w:sz="0" w:space="0" w:color="auto"/>
          </w:divBdr>
          <w:divsChild>
            <w:div w:id="22094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982946">
      <w:bodyDiv w:val="1"/>
      <w:marLeft w:val="0"/>
      <w:marRight w:val="0"/>
      <w:marTop w:val="0"/>
      <w:marBottom w:val="0"/>
      <w:divBdr>
        <w:top w:val="none" w:sz="0" w:space="0" w:color="auto"/>
        <w:left w:val="none" w:sz="0" w:space="0" w:color="auto"/>
        <w:bottom w:val="none" w:sz="0" w:space="0" w:color="auto"/>
        <w:right w:val="none" w:sz="0" w:space="0" w:color="auto"/>
      </w:divBdr>
    </w:div>
    <w:div w:id="1012151613">
      <w:bodyDiv w:val="1"/>
      <w:marLeft w:val="0"/>
      <w:marRight w:val="0"/>
      <w:marTop w:val="0"/>
      <w:marBottom w:val="0"/>
      <w:divBdr>
        <w:top w:val="none" w:sz="0" w:space="0" w:color="auto"/>
        <w:left w:val="none" w:sz="0" w:space="0" w:color="auto"/>
        <w:bottom w:val="none" w:sz="0" w:space="0" w:color="auto"/>
        <w:right w:val="none" w:sz="0" w:space="0" w:color="auto"/>
      </w:divBdr>
    </w:div>
    <w:div w:id="1049263291">
      <w:bodyDiv w:val="1"/>
      <w:marLeft w:val="0"/>
      <w:marRight w:val="0"/>
      <w:marTop w:val="0"/>
      <w:marBottom w:val="0"/>
      <w:divBdr>
        <w:top w:val="none" w:sz="0" w:space="0" w:color="auto"/>
        <w:left w:val="none" w:sz="0" w:space="0" w:color="auto"/>
        <w:bottom w:val="none" w:sz="0" w:space="0" w:color="auto"/>
        <w:right w:val="none" w:sz="0" w:space="0" w:color="auto"/>
      </w:divBdr>
    </w:div>
    <w:div w:id="1052538386">
      <w:bodyDiv w:val="1"/>
      <w:marLeft w:val="0"/>
      <w:marRight w:val="0"/>
      <w:marTop w:val="0"/>
      <w:marBottom w:val="0"/>
      <w:divBdr>
        <w:top w:val="none" w:sz="0" w:space="0" w:color="auto"/>
        <w:left w:val="none" w:sz="0" w:space="0" w:color="auto"/>
        <w:bottom w:val="none" w:sz="0" w:space="0" w:color="auto"/>
        <w:right w:val="none" w:sz="0" w:space="0" w:color="auto"/>
      </w:divBdr>
    </w:div>
    <w:div w:id="1055545052">
      <w:bodyDiv w:val="1"/>
      <w:marLeft w:val="0"/>
      <w:marRight w:val="0"/>
      <w:marTop w:val="0"/>
      <w:marBottom w:val="0"/>
      <w:divBdr>
        <w:top w:val="none" w:sz="0" w:space="0" w:color="auto"/>
        <w:left w:val="none" w:sz="0" w:space="0" w:color="auto"/>
        <w:bottom w:val="none" w:sz="0" w:space="0" w:color="auto"/>
        <w:right w:val="none" w:sz="0" w:space="0" w:color="auto"/>
      </w:divBdr>
      <w:divsChild>
        <w:div w:id="364209361">
          <w:marLeft w:val="0"/>
          <w:marRight w:val="0"/>
          <w:marTop w:val="0"/>
          <w:marBottom w:val="0"/>
          <w:divBdr>
            <w:top w:val="none" w:sz="0" w:space="0" w:color="auto"/>
            <w:left w:val="none" w:sz="0" w:space="0" w:color="auto"/>
            <w:bottom w:val="none" w:sz="0" w:space="0" w:color="auto"/>
            <w:right w:val="none" w:sz="0" w:space="0" w:color="auto"/>
          </w:divBdr>
          <w:divsChild>
            <w:div w:id="1744987300">
              <w:marLeft w:val="0"/>
              <w:marRight w:val="0"/>
              <w:marTop w:val="0"/>
              <w:marBottom w:val="0"/>
              <w:divBdr>
                <w:top w:val="none" w:sz="0" w:space="0" w:color="auto"/>
                <w:left w:val="none" w:sz="0" w:space="0" w:color="auto"/>
                <w:bottom w:val="none" w:sz="0" w:space="0" w:color="auto"/>
                <w:right w:val="none" w:sz="0" w:space="0" w:color="auto"/>
              </w:divBdr>
              <w:divsChild>
                <w:div w:id="1097364067">
                  <w:marLeft w:val="0"/>
                  <w:marRight w:val="0"/>
                  <w:marTop w:val="0"/>
                  <w:marBottom w:val="0"/>
                  <w:divBdr>
                    <w:top w:val="none" w:sz="0" w:space="0" w:color="auto"/>
                    <w:left w:val="none" w:sz="0" w:space="0" w:color="auto"/>
                    <w:bottom w:val="none" w:sz="0" w:space="0" w:color="auto"/>
                    <w:right w:val="none" w:sz="0" w:space="0" w:color="auto"/>
                  </w:divBdr>
                  <w:divsChild>
                    <w:div w:id="156460217">
                      <w:marLeft w:val="0"/>
                      <w:marRight w:val="0"/>
                      <w:marTop w:val="0"/>
                      <w:marBottom w:val="0"/>
                      <w:divBdr>
                        <w:top w:val="none" w:sz="0" w:space="0" w:color="auto"/>
                        <w:left w:val="none" w:sz="0" w:space="0" w:color="auto"/>
                        <w:bottom w:val="none" w:sz="0" w:space="0" w:color="auto"/>
                        <w:right w:val="none" w:sz="0" w:space="0" w:color="auto"/>
                      </w:divBdr>
                      <w:divsChild>
                        <w:div w:id="477114098">
                          <w:marLeft w:val="0"/>
                          <w:marRight w:val="0"/>
                          <w:marTop w:val="0"/>
                          <w:marBottom w:val="0"/>
                          <w:divBdr>
                            <w:top w:val="none" w:sz="0" w:space="0" w:color="auto"/>
                            <w:left w:val="none" w:sz="0" w:space="0" w:color="auto"/>
                            <w:bottom w:val="none" w:sz="0" w:space="0" w:color="auto"/>
                            <w:right w:val="none" w:sz="0" w:space="0" w:color="auto"/>
                          </w:divBdr>
                          <w:divsChild>
                            <w:div w:id="155801944">
                              <w:marLeft w:val="0"/>
                              <w:marRight w:val="0"/>
                              <w:marTop w:val="0"/>
                              <w:marBottom w:val="0"/>
                              <w:divBdr>
                                <w:top w:val="none" w:sz="0" w:space="0" w:color="auto"/>
                                <w:left w:val="none" w:sz="0" w:space="0" w:color="auto"/>
                                <w:bottom w:val="none" w:sz="0" w:space="0" w:color="auto"/>
                                <w:right w:val="none" w:sz="0" w:space="0" w:color="auto"/>
                              </w:divBdr>
                              <w:divsChild>
                                <w:div w:id="129829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242207">
                  <w:marLeft w:val="0"/>
                  <w:marRight w:val="0"/>
                  <w:marTop w:val="0"/>
                  <w:marBottom w:val="0"/>
                  <w:divBdr>
                    <w:top w:val="none" w:sz="0" w:space="0" w:color="auto"/>
                    <w:left w:val="none" w:sz="0" w:space="0" w:color="auto"/>
                    <w:bottom w:val="none" w:sz="0" w:space="0" w:color="auto"/>
                    <w:right w:val="none" w:sz="0" w:space="0" w:color="auto"/>
                  </w:divBdr>
                  <w:divsChild>
                    <w:div w:id="9183635">
                      <w:marLeft w:val="0"/>
                      <w:marRight w:val="0"/>
                      <w:marTop w:val="0"/>
                      <w:marBottom w:val="0"/>
                      <w:divBdr>
                        <w:top w:val="none" w:sz="0" w:space="0" w:color="auto"/>
                        <w:left w:val="none" w:sz="0" w:space="0" w:color="auto"/>
                        <w:bottom w:val="none" w:sz="0" w:space="0" w:color="auto"/>
                        <w:right w:val="none" w:sz="0" w:space="0" w:color="auto"/>
                      </w:divBdr>
                      <w:divsChild>
                        <w:div w:id="2138985197">
                          <w:marLeft w:val="0"/>
                          <w:marRight w:val="0"/>
                          <w:marTop w:val="0"/>
                          <w:marBottom w:val="0"/>
                          <w:divBdr>
                            <w:top w:val="none" w:sz="0" w:space="0" w:color="auto"/>
                            <w:left w:val="none" w:sz="0" w:space="0" w:color="auto"/>
                            <w:bottom w:val="none" w:sz="0" w:space="0" w:color="auto"/>
                            <w:right w:val="none" w:sz="0" w:space="0" w:color="auto"/>
                          </w:divBdr>
                          <w:divsChild>
                            <w:div w:id="320275052">
                              <w:marLeft w:val="0"/>
                              <w:marRight w:val="0"/>
                              <w:marTop w:val="0"/>
                              <w:marBottom w:val="0"/>
                              <w:divBdr>
                                <w:top w:val="none" w:sz="0" w:space="0" w:color="auto"/>
                                <w:left w:val="none" w:sz="0" w:space="0" w:color="auto"/>
                                <w:bottom w:val="none" w:sz="0" w:space="0" w:color="auto"/>
                                <w:right w:val="none" w:sz="0" w:space="0" w:color="auto"/>
                              </w:divBdr>
                              <w:divsChild>
                                <w:div w:id="1934047243">
                                  <w:marLeft w:val="0"/>
                                  <w:marRight w:val="0"/>
                                  <w:marTop w:val="0"/>
                                  <w:marBottom w:val="0"/>
                                  <w:divBdr>
                                    <w:top w:val="none" w:sz="0" w:space="0" w:color="auto"/>
                                    <w:left w:val="none" w:sz="0" w:space="0" w:color="auto"/>
                                    <w:bottom w:val="none" w:sz="0" w:space="0" w:color="auto"/>
                                    <w:right w:val="none" w:sz="0" w:space="0" w:color="auto"/>
                                  </w:divBdr>
                                  <w:divsChild>
                                    <w:div w:id="169452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6203424">
      <w:bodyDiv w:val="1"/>
      <w:marLeft w:val="0"/>
      <w:marRight w:val="0"/>
      <w:marTop w:val="0"/>
      <w:marBottom w:val="0"/>
      <w:divBdr>
        <w:top w:val="none" w:sz="0" w:space="0" w:color="auto"/>
        <w:left w:val="none" w:sz="0" w:space="0" w:color="auto"/>
        <w:bottom w:val="none" w:sz="0" w:space="0" w:color="auto"/>
        <w:right w:val="none" w:sz="0" w:space="0" w:color="auto"/>
      </w:divBdr>
      <w:divsChild>
        <w:div w:id="1878615142">
          <w:marLeft w:val="0"/>
          <w:marRight w:val="0"/>
          <w:marTop w:val="0"/>
          <w:marBottom w:val="0"/>
          <w:divBdr>
            <w:top w:val="none" w:sz="0" w:space="0" w:color="auto"/>
            <w:left w:val="none" w:sz="0" w:space="0" w:color="auto"/>
            <w:bottom w:val="none" w:sz="0" w:space="0" w:color="auto"/>
            <w:right w:val="none" w:sz="0" w:space="0" w:color="auto"/>
          </w:divBdr>
          <w:divsChild>
            <w:div w:id="1434931562">
              <w:marLeft w:val="0"/>
              <w:marRight w:val="0"/>
              <w:marTop w:val="0"/>
              <w:marBottom w:val="0"/>
              <w:divBdr>
                <w:top w:val="none" w:sz="0" w:space="0" w:color="auto"/>
                <w:left w:val="none" w:sz="0" w:space="0" w:color="auto"/>
                <w:bottom w:val="none" w:sz="0" w:space="0" w:color="auto"/>
                <w:right w:val="none" w:sz="0" w:space="0" w:color="auto"/>
              </w:divBdr>
              <w:divsChild>
                <w:div w:id="426074191">
                  <w:marLeft w:val="0"/>
                  <w:marRight w:val="0"/>
                  <w:marTop w:val="0"/>
                  <w:marBottom w:val="0"/>
                  <w:divBdr>
                    <w:top w:val="none" w:sz="0" w:space="0" w:color="auto"/>
                    <w:left w:val="none" w:sz="0" w:space="0" w:color="auto"/>
                    <w:bottom w:val="none" w:sz="0" w:space="0" w:color="auto"/>
                    <w:right w:val="none" w:sz="0" w:space="0" w:color="auto"/>
                  </w:divBdr>
                  <w:divsChild>
                    <w:div w:id="413362788">
                      <w:marLeft w:val="0"/>
                      <w:marRight w:val="0"/>
                      <w:marTop w:val="0"/>
                      <w:marBottom w:val="0"/>
                      <w:divBdr>
                        <w:top w:val="none" w:sz="0" w:space="0" w:color="auto"/>
                        <w:left w:val="none" w:sz="0" w:space="0" w:color="auto"/>
                        <w:bottom w:val="none" w:sz="0" w:space="0" w:color="auto"/>
                        <w:right w:val="none" w:sz="0" w:space="0" w:color="auto"/>
                      </w:divBdr>
                      <w:divsChild>
                        <w:div w:id="1023896050">
                          <w:marLeft w:val="0"/>
                          <w:marRight w:val="0"/>
                          <w:marTop w:val="0"/>
                          <w:marBottom w:val="0"/>
                          <w:divBdr>
                            <w:top w:val="none" w:sz="0" w:space="0" w:color="auto"/>
                            <w:left w:val="none" w:sz="0" w:space="0" w:color="auto"/>
                            <w:bottom w:val="none" w:sz="0" w:space="0" w:color="auto"/>
                            <w:right w:val="none" w:sz="0" w:space="0" w:color="auto"/>
                          </w:divBdr>
                          <w:divsChild>
                            <w:div w:id="172872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3097">
      <w:bodyDiv w:val="1"/>
      <w:marLeft w:val="0"/>
      <w:marRight w:val="0"/>
      <w:marTop w:val="0"/>
      <w:marBottom w:val="0"/>
      <w:divBdr>
        <w:top w:val="none" w:sz="0" w:space="0" w:color="auto"/>
        <w:left w:val="none" w:sz="0" w:space="0" w:color="auto"/>
        <w:bottom w:val="none" w:sz="0" w:space="0" w:color="auto"/>
        <w:right w:val="none" w:sz="0" w:space="0" w:color="auto"/>
      </w:divBdr>
    </w:div>
    <w:div w:id="1063479348">
      <w:bodyDiv w:val="1"/>
      <w:marLeft w:val="0"/>
      <w:marRight w:val="0"/>
      <w:marTop w:val="0"/>
      <w:marBottom w:val="0"/>
      <w:divBdr>
        <w:top w:val="none" w:sz="0" w:space="0" w:color="auto"/>
        <w:left w:val="none" w:sz="0" w:space="0" w:color="auto"/>
        <w:bottom w:val="none" w:sz="0" w:space="0" w:color="auto"/>
        <w:right w:val="none" w:sz="0" w:space="0" w:color="auto"/>
      </w:divBdr>
    </w:div>
    <w:div w:id="1077896069">
      <w:bodyDiv w:val="1"/>
      <w:marLeft w:val="0"/>
      <w:marRight w:val="0"/>
      <w:marTop w:val="0"/>
      <w:marBottom w:val="0"/>
      <w:divBdr>
        <w:top w:val="none" w:sz="0" w:space="0" w:color="auto"/>
        <w:left w:val="none" w:sz="0" w:space="0" w:color="auto"/>
        <w:bottom w:val="none" w:sz="0" w:space="0" w:color="auto"/>
        <w:right w:val="none" w:sz="0" w:space="0" w:color="auto"/>
      </w:divBdr>
    </w:div>
    <w:div w:id="1079641735">
      <w:bodyDiv w:val="1"/>
      <w:marLeft w:val="0"/>
      <w:marRight w:val="0"/>
      <w:marTop w:val="0"/>
      <w:marBottom w:val="0"/>
      <w:divBdr>
        <w:top w:val="none" w:sz="0" w:space="0" w:color="auto"/>
        <w:left w:val="none" w:sz="0" w:space="0" w:color="auto"/>
        <w:bottom w:val="none" w:sz="0" w:space="0" w:color="auto"/>
        <w:right w:val="none" w:sz="0" w:space="0" w:color="auto"/>
      </w:divBdr>
    </w:div>
    <w:div w:id="1081948699">
      <w:bodyDiv w:val="1"/>
      <w:marLeft w:val="0"/>
      <w:marRight w:val="0"/>
      <w:marTop w:val="0"/>
      <w:marBottom w:val="0"/>
      <w:divBdr>
        <w:top w:val="none" w:sz="0" w:space="0" w:color="auto"/>
        <w:left w:val="none" w:sz="0" w:space="0" w:color="auto"/>
        <w:bottom w:val="none" w:sz="0" w:space="0" w:color="auto"/>
        <w:right w:val="none" w:sz="0" w:space="0" w:color="auto"/>
      </w:divBdr>
    </w:div>
    <w:div w:id="1093629476">
      <w:bodyDiv w:val="1"/>
      <w:marLeft w:val="0"/>
      <w:marRight w:val="0"/>
      <w:marTop w:val="0"/>
      <w:marBottom w:val="0"/>
      <w:divBdr>
        <w:top w:val="none" w:sz="0" w:space="0" w:color="auto"/>
        <w:left w:val="none" w:sz="0" w:space="0" w:color="auto"/>
        <w:bottom w:val="none" w:sz="0" w:space="0" w:color="auto"/>
        <w:right w:val="none" w:sz="0" w:space="0" w:color="auto"/>
      </w:divBdr>
    </w:div>
    <w:div w:id="1106999780">
      <w:bodyDiv w:val="1"/>
      <w:marLeft w:val="0"/>
      <w:marRight w:val="0"/>
      <w:marTop w:val="0"/>
      <w:marBottom w:val="0"/>
      <w:divBdr>
        <w:top w:val="none" w:sz="0" w:space="0" w:color="auto"/>
        <w:left w:val="none" w:sz="0" w:space="0" w:color="auto"/>
        <w:bottom w:val="none" w:sz="0" w:space="0" w:color="auto"/>
        <w:right w:val="none" w:sz="0" w:space="0" w:color="auto"/>
      </w:divBdr>
    </w:div>
    <w:div w:id="1113984891">
      <w:bodyDiv w:val="1"/>
      <w:marLeft w:val="0"/>
      <w:marRight w:val="0"/>
      <w:marTop w:val="0"/>
      <w:marBottom w:val="0"/>
      <w:divBdr>
        <w:top w:val="none" w:sz="0" w:space="0" w:color="auto"/>
        <w:left w:val="none" w:sz="0" w:space="0" w:color="auto"/>
        <w:bottom w:val="none" w:sz="0" w:space="0" w:color="auto"/>
        <w:right w:val="none" w:sz="0" w:space="0" w:color="auto"/>
      </w:divBdr>
    </w:div>
    <w:div w:id="1120878798">
      <w:bodyDiv w:val="1"/>
      <w:marLeft w:val="0"/>
      <w:marRight w:val="0"/>
      <w:marTop w:val="0"/>
      <w:marBottom w:val="0"/>
      <w:divBdr>
        <w:top w:val="none" w:sz="0" w:space="0" w:color="auto"/>
        <w:left w:val="none" w:sz="0" w:space="0" w:color="auto"/>
        <w:bottom w:val="none" w:sz="0" w:space="0" w:color="auto"/>
        <w:right w:val="none" w:sz="0" w:space="0" w:color="auto"/>
      </w:divBdr>
      <w:divsChild>
        <w:div w:id="2033917786">
          <w:marLeft w:val="720"/>
          <w:marRight w:val="0"/>
          <w:marTop w:val="96"/>
          <w:marBottom w:val="0"/>
          <w:divBdr>
            <w:top w:val="none" w:sz="0" w:space="0" w:color="auto"/>
            <w:left w:val="none" w:sz="0" w:space="0" w:color="auto"/>
            <w:bottom w:val="none" w:sz="0" w:space="0" w:color="auto"/>
            <w:right w:val="none" w:sz="0" w:space="0" w:color="auto"/>
          </w:divBdr>
        </w:div>
      </w:divsChild>
    </w:div>
    <w:div w:id="1121342728">
      <w:bodyDiv w:val="1"/>
      <w:marLeft w:val="0"/>
      <w:marRight w:val="0"/>
      <w:marTop w:val="0"/>
      <w:marBottom w:val="0"/>
      <w:divBdr>
        <w:top w:val="none" w:sz="0" w:space="0" w:color="auto"/>
        <w:left w:val="none" w:sz="0" w:space="0" w:color="auto"/>
        <w:bottom w:val="none" w:sz="0" w:space="0" w:color="auto"/>
        <w:right w:val="none" w:sz="0" w:space="0" w:color="auto"/>
      </w:divBdr>
    </w:div>
    <w:div w:id="1122384319">
      <w:bodyDiv w:val="1"/>
      <w:marLeft w:val="0"/>
      <w:marRight w:val="0"/>
      <w:marTop w:val="0"/>
      <w:marBottom w:val="0"/>
      <w:divBdr>
        <w:top w:val="none" w:sz="0" w:space="0" w:color="auto"/>
        <w:left w:val="none" w:sz="0" w:space="0" w:color="auto"/>
        <w:bottom w:val="none" w:sz="0" w:space="0" w:color="auto"/>
        <w:right w:val="none" w:sz="0" w:space="0" w:color="auto"/>
      </w:divBdr>
    </w:div>
    <w:div w:id="1143548725">
      <w:bodyDiv w:val="1"/>
      <w:marLeft w:val="0"/>
      <w:marRight w:val="0"/>
      <w:marTop w:val="0"/>
      <w:marBottom w:val="0"/>
      <w:divBdr>
        <w:top w:val="none" w:sz="0" w:space="0" w:color="auto"/>
        <w:left w:val="none" w:sz="0" w:space="0" w:color="auto"/>
        <w:bottom w:val="none" w:sz="0" w:space="0" w:color="auto"/>
        <w:right w:val="none" w:sz="0" w:space="0" w:color="auto"/>
      </w:divBdr>
    </w:div>
    <w:div w:id="1148092024">
      <w:bodyDiv w:val="1"/>
      <w:marLeft w:val="0"/>
      <w:marRight w:val="0"/>
      <w:marTop w:val="0"/>
      <w:marBottom w:val="0"/>
      <w:divBdr>
        <w:top w:val="none" w:sz="0" w:space="0" w:color="auto"/>
        <w:left w:val="none" w:sz="0" w:space="0" w:color="auto"/>
        <w:bottom w:val="none" w:sz="0" w:space="0" w:color="auto"/>
        <w:right w:val="none" w:sz="0" w:space="0" w:color="auto"/>
      </w:divBdr>
    </w:div>
    <w:div w:id="1148942200">
      <w:bodyDiv w:val="1"/>
      <w:marLeft w:val="0"/>
      <w:marRight w:val="0"/>
      <w:marTop w:val="0"/>
      <w:marBottom w:val="0"/>
      <w:divBdr>
        <w:top w:val="none" w:sz="0" w:space="0" w:color="auto"/>
        <w:left w:val="none" w:sz="0" w:space="0" w:color="auto"/>
        <w:bottom w:val="none" w:sz="0" w:space="0" w:color="auto"/>
        <w:right w:val="none" w:sz="0" w:space="0" w:color="auto"/>
      </w:divBdr>
    </w:div>
    <w:div w:id="1157726101">
      <w:bodyDiv w:val="1"/>
      <w:marLeft w:val="0"/>
      <w:marRight w:val="0"/>
      <w:marTop w:val="0"/>
      <w:marBottom w:val="0"/>
      <w:divBdr>
        <w:top w:val="none" w:sz="0" w:space="0" w:color="auto"/>
        <w:left w:val="none" w:sz="0" w:space="0" w:color="auto"/>
        <w:bottom w:val="none" w:sz="0" w:space="0" w:color="auto"/>
        <w:right w:val="none" w:sz="0" w:space="0" w:color="auto"/>
      </w:divBdr>
    </w:div>
    <w:div w:id="1162818860">
      <w:bodyDiv w:val="1"/>
      <w:marLeft w:val="0"/>
      <w:marRight w:val="0"/>
      <w:marTop w:val="0"/>
      <w:marBottom w:val="0"/>
      <w:divBdr>
        <w:top w:val="none" w:sz="0" w:space="0" w:color="auto"/>
        <w:left w:val="none" w:sz="0" w:space="0" w:color="auto"/>
        <w:bottom w:val="none" w:sz="0" w:space="0" w:color="auto"/>
        <w:right w:val="none" w:sz="0" w:space="0" w:color="auto"/>
      </w:divBdr>
    </w:div>
    <w:div w:id="1166017009">
      <w:bodyDiv w:val="1"/>
      <w:marLeft w:val="0"/>
      <w:marRight w:val="0"/>
      <w:marTop w:val="0"/>
      <w:marBottom w:val="0"/>
      <w:divBdr>
        <w:top w:val="none" w:sz="0" w:space="0" w:color="auto"/>
        <w:left w:val="none" w:sz="0" w:space="0" w:color="auto"/>
        <w:bottom w:val="none" w:sz="0" w:space="0" w:color="auto"/>
        <w:right w:val="none" w:sz="0" w:space="0" w:color="auto"/>
      </w:divBdr>
      <w:divsChild>
        <w:div w:id="948318180">
          <w:marLeft w:val="720"/>
          <w:marRight w:val="0"/>
          <w:marTop w:val="96"/>
          <w:marBottom w:val="0"/>
          <w:divBdr>
            <w:top w:val="none" w:sz="0" w:space="0" w:color="auto"/>
            <w:left w:val="none" w:sz="0" w:space="0" w:color="auto"/>
            <w:bottom w:val="none" w:sz="0" w:space="0" w:color="auto"/>
            <w:right w:val="none" w:sz="0" w:space="0" w:color="auto"/>
          </w:divBdr>
        </w:div>
      </w:divsChild>
    </w:div>
    <w:div w:id="1178427455">
      <w:bodyDiv w:val="1"/>
      <w:marLeft w:val="0"/>
      <w:marRight w:val="0"/>
      <w:marTop w:val="0"/>
      <w:marBottom w:val="0"/>
      <w:divBdr>
        <w:top w:val="none" w:sz="0" w:space="0" w:color="auto"/>
        <w:left w:val="none" w:sz="0" w:space="0" w:color="auto"/>
        <w:bottom w:val="none" w:sz="0" w:space="0" w:color="auto"/>
        <w:right w:val="none" w:sz="0" w:space="0" w:color="auto"/>
      </w:divBdr>
    </w:div>
    <w:div w:id="1179468200">
      <w:bodyDiv w:val="1"/>
      <w:marLeft w:val="0"/>
      <w:marRight w:val="0"/>
      <w:marTop w:val="0"/>
      <w:marBottom w:val="0"/>
      <w:divBdr>
        <w:top w:val="none" w:sz="0" w:space="0" w:color="auto"/>
        <w:left w:val="none" w:sz="0" w:space="0" w:color="auto"/>
        <w:bottom w:val="none" w:sz="0" w:space="0" w:color="auto"/>
        <w:right w:val="none" w:sz="0" w:space="0" w:color="auto"/>
      </w:divBdr>
    </w:div>
    <w:div w:id="1191721509">
      <w:bodyDiv w:val="1"/>
      <w:marLeft w:val="0"/>
      <w:marRight w:val="0"/>
      <w:marTop w:val="0"/>
      <w:marBottom w:val="0"/>
      <w:divBdr>
        <w:top w:val="none" w:sz="0" w:space="0" w:color="auto"/>
        <w:left w:val="none" w:sz="0" w:space="0" w:color="auto"/>
        <w:bottom w:val="none" w:sz="0" w:space="0" w:color="auto"/>
        <w:right w:val="none" w:sz="0" w:space="0" w:color="auto"/>
      </w:divBdr>
    </w:div>
    <w:div w:id="1232082134">
      <w:bodyDiv w:val="1"/>
      <w:marLeft w:val="0"/>
      <w:marRight w:val="0"/>
      <w:marTop w:val="0"/>
      <w:marBottom w:val="0"/>
      <w:divBdr>
        <w:top w:val="none" w:sz="0" w:space="0" w:color="auto"/>
        <w:left w:val="none" w:sz="0" w:space="0" w:color="auto"/>
        <w:bottom w:val="none" w:sz="0" w:space="0" w:color="auto"/>
        <w:right w:val="none" w:sz="0" w:space="0" w:color="auto"/>
      </w:divBdr>
    </w:div>
    <w:div w:id="1233586138">
      <w:bodyDiv w:val="1"/>
      <w:marLeft w:val="0"/>
      <w:marRight w:val="0"/>
      <w:marTop w:val="0"/>
      <w:marBottom w:val="0"/>
      <w:divBdr>
        <w:top w:val="none" w:sz="0" w:space="0" w:color="auto"/>
        <w:left w:val="none" w:sz="0" w:space="0" w:color="auto"/>
        <w:bottom w:val="none" w:sz="0" w:space="0" w:color="auto"/>
        <w:right w:val="none" w:sz="0" w:space="0" w:color="auto"/>
      </w:divBdr>
    </w:div>
    <w:div w:id="1263805066">
      <w:bodyDiv w:val="1"/>
      <w:marLeft w:val="0"/>
      <w:marRight w:val="0"/>
      <w:marTop w:val="0"/>
      <w:marBottom w:val="0"/>
      <w:divBdr>
        <w:top w:val="none" w:sz="0" w:space="0" w:color="auto"/>
        <w:left w:val="none" w:sz="0" w:space="0" w:color="auto"/>
        <w:bottom w:val="none" w:sz="0" w:space="0" w:color="auto"/>
        <w:right w:val="none" w:sz="0" w:space="0" w:color="auto"/>
      </w:divBdr>
      <w:divsChild>
        <w:div w:id="1259094166">
          <w:marLeft w:val="0"/>
          <w:marRight w:val="0"/>
          <w:marTop w:val="0"/>
          <w:marBottom w:val="0"/>
          <w:divBdr>
            <w:top w:val="none" w:sz="0" w:space="0" w:color="auto"/>
            <w:left w:val="none" w:sz="0" w:space="0" w:color="auto"/>
            <w:bottom w:val="none" w:sz="0" w:space="0" w:color="auto"/>
            <w:right w:val="none" w:sz="0" w:space="0" w:color="auto"/>
          </w:divBdr>
          <w:divsChild>
            <w:div w:id="1281909966">
              <w:marLeft w:val="0"/>
              <w:marRight w:val="0"/>
              <w:marTop w:val="0"/>
              <w:marBottom w:val="0"/>
              <w:divBdr>
                <w:top w:val="none" w:sz="0" w:space="0" w:color="auto"/>
                <w:left w:val="none" w:sz="0" w:space="0" w:color="auto"/>
                <w:bottom w:val="none" w:sz="0" w:space="0" w:color="auto"/>
                <w:right w:val="none" w:sz="0" w:space="0" w:color="auto"/>
              </w:divBdr>
              <w:divsChild>
                <w:div w:id="1748840480">
                  <w:marLeft w:val="0"/>
                  <w:marRight w:val="0"/>
                  <w:marTop w:val="0"/>
                  <w:marBottom w:val="0"/>
                  <w:divBdr>
                    <w:top w:val="none" w:sz="0" w:space="0" w:color="auto"/>
                    <w:left w:val="none" w:sz="0" w:space="0" w:color="auto"/>
                    <w:bottom w:val="none" w:sz="0" w:space="0" w:color="auto"/>
                    <w:right w:val="none" w:sz="0" w:space="0" w:color="auto"/>
                  </w:divBdr>
                  <w:divsChild>
                    <w:div w:id="986204061">
                      <w:marLeft w:val="0"/>
                      <w:marRight w:val="0"/>
                      <w:marTop w:val="0"/>
                      <w:marBottom w:val="0"/>
                      <w:divBdr>
                        <w:top w:val="none" w:sz="0" w:space="0" w:color="auto"/>
                        <w:left w:val="none" w:sz="0" w:space="0" w:color="auto"/>
                        <w:bottom w:val="none" w:sz="0" w:space="0" w:color="auto"/>
                        <w:right w:val="none" w:sz="0" w:space="0" w:color="auto"/>
                      </w:divBdr>
                      <w:divsChild>
                        <w:div w:id="1914121811">
                          <w:marLeft w:val="0"/>
                          <w:marRight w:val="0"/>
                          <w:marTop w:val="0"/>
                          <w:marBottom w:val="0"/>
                          <w:divBdr>
                            <w:top w:val="none" w:sz="0" w:space="0" w:color="auto"/>
                            <w:left w:val="none" w:sz="0" w:space="0" w:color="auto"/>
                            <w:bottom w:val="none" w:sz="0" w:space="0" w:color="auto"/>
                            <w:right w:val="none" w:sz="0" w:space="0" w:color="auto"/>
                          </w:divBdr>
                          <w:divsChild>
                            <w:div w:id="67642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4750950">
      <w:bodyDiv w:val="1"/>
      <w:marLeft w:val="0"/>
      <w:marRight w:val="0"/>
      <w:marTop w:val="0"/>
      <w:marBottom w:val="0"/>
      <w:divBdr>
        <w:top w:val="none" w:sz="0" w:space="0" w:color="auto"/>
        <w:left w:val="none" w:sz="0" w:space="0" w:color="auto"/>
        <w:bottom w:val="none" w:sz="0" w:space="0" w:color="auto"/>
        <w:right w:val="none" w:sz="0" w:space="0" w:color="auto"/>
      </w:divBdr>
      <w:divsChild>
        <w:div w:id="1275821821">
          <w:marLeft w:val="0"/>
          <w:marRight w:val="0"/>
          <w:marTop w:val="0"/>
          <w:marBottom w:val="0"/>
          <w:divBdr>
            <w:top w:val="none" w:sz="0" w:space="0" w:color="auto"/>
            <w:left w:val="none" w:sz="0" w:space="0" w:color="auto"/>
            <w:bottom w:val="none" w:sz="0" w:space="0" w:color="auto"/>
            <w:right w:val="none" w:sz="0" w:space="0" w:color="auto"/>
          </w:divBdr>
          <w:divsChild>
            <w:div w:id="1122305490">
              <w:marLeft w:val="0"/>
              <w:marRight w:val="0"/>
              <w:marTop w:val="0"/>
              <w:marBottom w:val="0"/>
              <w:divBdr>
                <w:top w:val="none" w:sz="0" w:space="0" w:color="auto"/>
                <w:left w:val="none" w:sz="0" w:space="0" w:color="auto"/>
                <w:bottom w:val="none" w:sz="0" w:space="0" w:color="auto"/>
                <w:right w:val="none" w:sz="0" w:space="0" w:color="auto"/>
              </w:divBdr>
              <w:divsChild>
                <w:div w:id="1492211193">
                  <w:marLeft w:val="0"/>
                  <w:marRight w:val="0"/>
                  <w:marTop w:val="0"/>
                  <w:marBottom w:val="0"/>
                  <w:divBdr>
                    <w:top w:val="none" w:sz="0" w:space="0" w:color="auto"/>
                    <w:left w:val="none" w:sz="0" w:space="0" w:color="auto"/>
                    <w:bottom w:val="none" w:sz="0" w:space="0" w:color="auto"/>
                    <w:right w:val="none" w:sz="0" w:space="0" w:color="auto"/>
                  </w:divBdr>
                  <w:divsChild>
                    <w:div w:id="167268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581478">
      <w:bodyDiv w:val="1"/>
      <w:marLeft w:val="0"/>
      <w:marRight w:val="0"/>
      <w:marTop w:val="0"/>
      <w:marBottom w:val="0"/>
      <w:divBdr>
        <w:top w:val="none" w:sz="0" w:space="0" w:color="auto"/>
        <w:left w:val="none" w:sz="0" w:space="0" w:color="auto"/>
        <w:bottom w:val="none" w:sz="0" w:space="0" w:color="auto"/>
        <w:right w:val="none" w:sz="0" w:space="0" w:color="auto"/>
      </w:divBdr>
      <w:divsChild>
        <w:div w:id="218444256">
          <w:marLeft w:val="288"/>
          <w:marRight w:val="0"/>
          <w:marTop w:val="115"/>
          <w:marBottom w:val="0"/>
          <w:divBdr>
            <w:top w:val="none" w:sz="0" w:space="0" w:color="auto"/>
            <w:left w:val="none" w:sz="0" w:space="0" w:color="auto"/>
            <w:bottom w:val="none" w:sz="0" w:space="0" w:color="auto"/>
            <w:right w:val="none" w:sz="0" w:space="0" w:color="auto"/>
          </w:divBdr>
        </w:div>
        <w:div w:id="278874402">
          <w:marLeft w:val="720"/>
          <w:marRight w:val="0"/>
          <w:marTop w:val="96"/>
          <w:marBottom w:val="0"/>
          <w:divBdr>
            <w:top w:val="none" w:sz="0" w:space="0" w:color="auto"/>
            <w:left w:val="none" w:sz="0" w:space="0" w:color="auto"/>
            <w:bottom w:val="none" w:sz="0" w:space="0" w:color="auto"/>
            <w:right w:val="none" w:sz="0" w:space="0" w:color="auto"/>
          </w:divBdr>
        </w:div>
      </w:divsChild>
    </w:div>
    <w:div w:id="1291934526">
      <w:bodyDiv w:val="1"/>
      <w:marLeft w:val="0"/>
      <w:marRight w:val="0"/>
      <w:marTop w:val="0"/>
      <w:marBottom w:val="0"/>
      <w:divBdr>
        <w:top w:val="none" w:sz="0" w:space="0" w:color="auto"/>
        <w:left w:val="none" w:sz="0" w:space="0" w:color="auto"/>
        <w:bottom w:val="none" w:sz="0" w:space="0" w:color="auto"/>
        <w:right w:val="none" w:sz="0" w:space="0" w:color="auto"/>
      </w:divBdr>
    </w:div>
    <w:div w:id="1299995781">
      <w:bodyDiv w:val="1"/>
      <w:marLeft w:val="0"/>
      <w:marRight w:val="0"/>
      <w:marTop w:val="0"/>
      <w:marBottom w:val="0"/>
      <w:divBdr>
        <w:top w:val="none" w:sz="0" w:space="0" w:color="auto"/>
        <w:left w:val="none" w:sz="0" w:space="0" w:color="auto"/>
        <w:bottom w:val="none" w:sz="0" w:space="0" w:color="auto"/>
        <w:right w:val="none" w:sz="0" w:space="0" w:color="auto"/>
      </w:divBdr>
      <w:divsChild>
        <w:div w:id="687372832">
          <w:marLeft w:val="0"/>
          <w:marRight w:val="0"/>
          <w:marTop w:val="0"/>
          <w:marBottom w:val="0"/>
          <w:divBdr>
            <w:top w:val="none" w:sz="0" w:space="0" w:color="auto"/>
            <w:left w:val="none" w:sz="0" w:space="0" w:color="auto"/>
            <w:bottom w:val="none" w:sz="0" w:space="0" w:color="auto"/>
            <w:right w:val="none" w:sz="0" w:space="0" w:color="auto"/>
          </w:divBdr>
          <w:divsChild>
            <w:div w:id="201983584">
              <w:marLeft w:val="0"/>
              <w:marRight w:val="0"/>
              <w:marTop w:val="0"/>
              <w:marBottom w:val="0"/>
              <w:divBdr>
                <w:top w:val="none" w:sz="0" w:space="0" w:color="auto"/>
                <w:left w:val="none" w:sz="0" w:space="0" w:color="auto"/>
                <w:bottom w:val="none" w:sz="0" w:space="0" w:color="auto"/>
                <w:right w:val="none" w:sz="0" w:space="0" w:color="auto"/>
              </w:divBdr>
              <w:divsChild>
                <w:div w:id="1051612763">
                  <w:marLeft w:val="0"/>
                  <w:marRight w:val="0"/>
                  <w:marTop w:val="0"/>
                  <w:marBottom w:val="0"/>
                  <w:divBdr>
                    <w:top w:val="none" w:sz="0" w:space="0" w:color="auto"/>
                    <w:left w:val="none" w:sz="0" w:space="0" w:color="auto"/>
                    <w:bottom w:val="none" w:sz="0" w:space="0" w:color="auto"/>
                    <w:right w:val="none" w:sz="0" w:space="0" w:color="auto"/>
                  </w:divBdr>
                  <w:divsChild>
                    <w:div w:id="186220438">
                      <w:marLeft w:val="0"/>
                      <w:marRight w:val="0"/>
                      <w:marTop w:val="0"/>
                      <w:marBottom w:val="0"/>
                      <w:divBdr>
                        <w:top w:val="none" w:sz="0" w:space="0" w:color="auto"/>
                        <w:left w:val="none" w:sz="0" w:space="0" w:color="auto"/>
                        <w:bottom w:val="none" w:sz="0" w:space="0" w:color="auto"/>
                        <w:right w:val="none" w:sz="0" w:space="0" w:color="auto"/>
                      </w:divBdr>
                      <w:divsChild>
                        <w:div w:id="316956088">
                          <w:marLeft w:val="0"/>
                          <w:marRight w:val="0"/>
                          <w:marTop w:val="0"/>
                          <w:marBottom w:val="0"/>
                          <w:divBdr>
                            <w:top w:val="none" w:sz="0" w:space="0" w:color="auto"/>
                            <w:left w:val="none" w:sz="0" w:space="0" w:color="auto"/>
                            <w:bottom w:val="none" w:sz="0" w:space="0" w:color="auto"/>
                            <w:right w:val="none" w:sz="0" w:space="0" w:color="auto"/>
                          </w:divBdr>
                          <w:divsChild>
                            <w:div w:id="10882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4190340">
      <w:bodyDiv w:val="1"/>
      <w:marLeft w:val="0"/>
      <w:marRight w:val="0"/>
      <w:marTop w:val="0"/>
      <w:marBottom w:val="0"/>
      <w:divBdr>
        <w:top w:val="none" w:sz="0" w:space="0" w:color="auto"/>
        <w:left w:val="none" w:sz="0" w:space="0" w:color="auto"/>
        <w:bottom w:val="none" w:sz="0" w:space="0" w:color="auto"/>
        <w:right w:val="none" w:sz="0" w:space="0" w:color="auto"/>
      </w:divBdr>
    </w:div>
    <w:div w:id="1315715980">
      <w:bodyDiv w:val="1"/>
      <w:marLeft w:val="0"/>
      <w:marRight w:val="0"/>
      <w:marTop w:val="0"/>
      <w:marBottom w:val="0"/>
      <w:divBdr>
        <w:top w:val="none" w:sz="0" w:space="0" w:color="auto"/>
        <w:left w:val="none" w:sz="0" w:space="0" w:color="auto"/>
        <w:bottom w:val="none" w:sz="0" w:space="0" w:color="auto"/>
        <w:right w:val="none" w:sz="0" w:space="0" w:color="auto"/>
      </w:divBdr>
    </w:div>
    <w:div w:id="1316422268">
      <w:bodyDiv w:val="1"/>
      <w:marLeft w:val="0"/>
      <w:marRight w:val="0"/>
      <w:marTop w:val="0"/>
      <w:marBottom w:val="0"/>
      <w:divBdr>
        <w:top w:val="none" w:sz="0" w:space="0" w:color="auto"/>
        <w:left w:val="none" w:sz="0" w:space="0" w:color="auto"/>
        <w:bottom w:val="none" w:sz="0" w:space="0" w:color="auto"/>
        <w:right w:val="none" w:sz="0" w:space="0" w:color="auto"/>
      </w:divBdr>
    </w:div>
    <w:div w:id="1363436303">
      <w:bodyDiv w:val="1"/>
      <w:marLeft w:val="0"/>
      <w:marRight w:val="0"/>
      <w:marTop w:val="0"/>
      <w:marBottom w:val="0"/>
      <w:divBdr>
        <w:top w:val="none" w:sz="0" w:space="0" w:color="auto"/>
        <w:left w:val="none" w:sz="0" w:space="0" w:color="auto"/>
        <w:bottom w:val="none" w:sz="0" w:space="0" w:color="auto"/>
        <w:right w:val="none" w:sz="0" w:space="0" w:color="auto"/>
      </w:divBdr>
    </w:div>
    <w:div w:id="1363634630">
      <w:bodyDiv w:val="1"/>
      <w:marLeft w:val="0"/>
      <w:marRight w:val="0"/>
      <w:marTop w:val="0"/>
      <w:marBottom w:val="0"/>
      <w:divBdr>
        <w:top w:val="none" w:sz="0" w:space="0" w:color="auto"/>
        <w:left w:val="none" w:sz="0" w:space="0" w:color="auto"/>
        <w:bottom w:val="none" w:sz="0" w:space="0" w:color="auto"/>
        <w:right w:val="none" w:sz="0" w:space="0" w:color="auto"/>
      </w:divBdr>
    </w:div>
    <w:div w:id="1373991478">
      <w:bodyDiv w:val="1"/>
      <w:marLeft w:val="0"/>
      <w:marRight w:val="0"/>
      <w:marTop w:val="0"/>
      <w:marBottom w:val="0"/>
      <w:divBdr>
        <w:top w:val="none" w:sz="0" w:space="0" w:color="auto"/>
        <w:left w:val="none" w:sz="0" w:space="0" w:color="auto"/>
        <w:bottom w:val="none" w:sz="0" w:space="0" w:color="auto"/>
        <w:right w:val="none" w:sz="0" w:space="0" w:color="auto"/>
      </w:divBdr>
      <w:divsChild>
        <w:div w:id="107508196">
          <w:marLeft w:val="0"/>
          <w:marRight w:val="0"/>
          <w:marTop w:val="0"/>
          <w:marBottom w:val="0"/>
          <w:divBdr>
            <w:top w:val="none" w:sz="0" w:space="0" w:color="auto"/>
            <w:left w:val="none" w:sz="0" w:space="0" w:color="auto"/>
            <w:bottom w:val="none" w:sz="0" w:space="0" w:color="auto"/>
            <w:right w:val="none" w:sz="0" w:space="0" w:color="auto"/>
          </w:divBdr>
          <w:divsChild>
            <w:div w:id="1066151175">
              <w:marLeft w:val="0"/>
              <w:marRight w:val="0"/>
              <w:marTop w:val="0"/>
              <w:marBottom w:val="0"/>
              <w:divBdr>
                <w:top w:val="none" w:sz="0" w:space="0" w:color="auto"/>
                <w:left w:val="none" w:sz="0" w:space="0" w:color="auto"/>
                <w:bottom w:val="none" w:sz="0" w:space="0" w:color="auto"/>
                <w:right w:val="none" w:sz="0" w:space="0" w:color="auto"/>
              </w:divBdr>
              <w:divsChild>
                <w:div w:id="1937325666">
                  <w:marLeft w:val="0"/>
                  <w:marRight w:val="0"/>
                  <w:marTop w:val="0"/>
                  <w:marBottom w:val="0"/>
                  <w:divBdr>
                    <w:top w:val="none" w:sz="0" w:space="0" w:color="auto"/>
                    <w:left w:val="none" w:sz="0" w:space="0" w:color="auto"/>
                    <w:bottom w:val="none" w:sz="0" w:space="0" w:color="auto"/>
                    <w:right w:val="none" w:sz="0" w:space="0" w:color="auto"/>
                  </w:divBdr>
                  <w:divsChild>
                    <w:div w:id="982586933">
                      <w:marLeft w:val="0"/>
                      <w:marRight w:val="0"/>
                      <w:marTop w:val="0"/>
                      <w:marBottom w:val="0"/>
                      <w:divBdr>
                        <w:top w:val="none" w:sz="0" w:space="0" w:color="auto"/>
                        <w:left w:val="none" w:sz="0" w:space="0" w:color="auto"/>
                        <w:bottom w:val="none" w:sz="0" w:space="0" w:color="auto"/>
                        <w:right w:val="none" w:sz="0" w:space="0" w:color="auto"/>
                      </w:divBdr>
                      <w:divsChild>
                        <w:div w:id="105543663">
                          <w:marLeft w:val="0"/>
                          <w:marRight w:val="0"/>
                          <w:marTop w:val="0"/>
                          <w:marBottom w:val="0"/>
                          <w:divBdr>
                            <w:top w:val="none" w:sz="0" w:space="0" w:color="auto"/>
                            <w:left w:val="none" w:sz="0" w:space="0" w:color="auto"/>
                            <w:bottom w:val="none" w:sz="0" w:space="0" w:color="auto"/>
                            <w:right w:val="none" w:sz="0" w:space="0" w:color="auto"/>
                          </w:divBdr>
                          <w:divsChild>
                            <w:div w:id="1156411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8623012">
      <w:bodyDiv w:val="1"/>
      <w:marLeft w:val="0"/>
      <w:marRight w:val="0"/>
      <w:marTop w:val="0"/>
      <w:marBottom w:val="0"/>
      <w:divBdr>
        <w:top w:val="none" w:sz="0" w:space="0" w:color="auto"/>
        <w:left w:val="none" w:sz="0" w:space="0" w:color="auto"/>
        <w:bottom w:val="none" w:sz="0" w:space="0" w:color="auto"/>
        <w:right w:val="none" w:sz="0" w:space="0" w:color="auto"/>
      </w:divBdr>
    </w:div>
    <w:div w:id="1381051825">
      <w:bodyDiv w:val="1"/>
      <w:marLeft w:val="0"/>
      <w:marRight w:val="0"/>
      <w:marTop w:val="0"/>
      <w:marBottom w:val="0"/>
      <w:divBdr>
        <w:top w:val="none" w:sz="0" w:space="0" w:color="auto"/>
        <w:left w:val="none" w:sz="0" w:space="0" w:color="auto"/>
        <w:bottom w:val="none" w:sz="0" w:space="0" w:color="auto"/>
        <w:right w:val="none" w:sz="0" w:space="0" w:color="auto"/>
      </w:divBdr>
    </w:div>
    <w:div w:id="1438598063">
      <w:bodyDiv w:val="1"/>
      <w:marLeft w:val="0"/>
      <w:marRight w:val="0"/>
      <w:marTop w:val="0"/>
      <w:marBottom w:val="0"/>
      <w:divBdr>
        <w:top w:val="none" w:sz="0" w:space="0" w:color="auto"/>
        <w:left w:val="none" w:sz="0" w:space="0" w:color="auto"/>
        <w:bottom w:val="none" w:sz="0" w:space="0" w:color="auto"/>
        <w:right w:val="none" w:sz="0" w:space="0" w:color="auto"/>
      </w:divBdr>
    </w:div>
    <w:div w:id="1449273458">
      <w:bodyDiv w:val="1"/>
      <w:marLeft w:val="0"/>
      <w:marRight w:val="0"/>
      <w:marTop w:val="0"/>
      <w:marBottom w:val="0"/>
      <w:divBdr>
        <w:top w:val="none" w:sz="0" w:space="0" w:color="auto"/>
        <w:left w:val="none" w:sz="0" w:space="0" w:color="auto"/>
        <w:bottom w:val="none" w:sz="0" w:space="0" w:color="auto"/>
        <w:right w:val="none" w:sz="0" w:space="0" w:color="auto"/>
      </w:divBdr>
      <w:divsChild>
        <w:div w:id="522985213">
          <w:marLeft w:val="0"/>
          <w:marRight w:val="0"/>
          <w:marTop w:val="0"/>
          <w:marBottom w:val="0"/>
          <w:divBdr>
            <w:top w:val="none" w:sz="0" w:space="0" w:color="auto"/>
            <w:left w:val="none" w:sz="0" w:space="0" w:color="auto"/>
            <w:bottom w:val="none" w:sz="0" w:space="0" w:color="auto"/>
            <w:right w:val="none" w:sz="0" w:space="0" w:color="auto"/>
          </w:divBdr>
          <w:divsChild>
            <w:div w:id="119805043">
              <w:marLeft w:val="0"/>
              <w:marRight w:val="0"/>
              <w:marTop w:val="0"/>
              <w:marBottom w:val="0"/>
              <w:divBdr>
                <w:top w:val="none" w:sz="0" w:space="0" w:color="auto"/>
                <w:left w:val="none" w:sz="0" w:space="0" w:color="auto"/>
                <w:bottom w:val="none" w:sz="0" w:space="0" w:color="auto"/>
                <w:right w:val="none" w:sz="0" w:space="0" w:color="auto"/>
              </w:divBdr>
              <w:divsChild>
                <w:div w:id="1774671525">
                  <w:marLeft w:val="0"/>
                  <w:marRight w:val="0"/>
                  <w:marTop w:val="0"/>
                  <w:marBottom w:val="0"/>
                  <w:divBdr>
                    <w:top w:val="none" w:sz="0" w:space="0" w:color="auto"/>
                    <w:left w:val="none" w:sz="0" w:space="0" w:color="auto"/>
                    <w:bottom w:val="none" w:sz="0" w:space="0" w:color="auto"/>
                    <w:right w:val="none" w:sz="0" w:space="0" w:color="auto"/>
                  </w:divBdr>
                  <w:divsChild>
                    <w:div w:id="555240076">
                      <w:marLeft w:val="0"/>
                      <w:marRight w:val="0"/>
                      <w:marTop w:val="0"/>
                      <w:marBottom w:val="0"/>
                      <w:divBdr>
                        <w:top w:val="none" w:sz="0" w:space="0" w:color="auto"/>
                        <w:left w:val="none" w:sz="0" w:space="0" w:color="auto"/>
                        <w:bottom w:val="none" w:sz="0" w:space="0" w:color="auto"/>
                        <w:right w:val="none" w:sz="0" w:space="0" w:color="auto"/>
                      </w:divBdr>
                      <w:divsChild>
                        <w:div w:id="794369177">
                          <w:marLeft w:val="0"/>
                          <w:marRight w:val="0"/>
                          <w:marTop w:val="0"/>
                          <w:marBottom w:val="0"/>
                          <w:divBdr>
                            <w:top w:val="none" w:sz="0" w:space="0" w:color="auto"/>
                            <w:left w:val="none" w:sz="0" w:space="0" w:color="auto"/>
                            <w:bottom w:val="none" w:sz="0" w:space="0" w:color="auto"/>
                            <w:right w:val="none" w:sz="0" w:space="0" w:color="auto"/>
                          </w:divBdr>
                          <w:divsChild>
                            <w:div w:id="183502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6212227">
      <w:bodyDiv w:val="1"/>
      <w:marLeft w:val="0"/>
      <w:marRight w:val="0"/>
      <w:marTop w:val="0"/>
      <w:marBottom w:val="0"/>
      <w:divBdr>
        <w:top w:val="none" w:sz="0" w:space="0" w:color="auto"/>
        <w:left w:val="none" w:sz="0" w:space="0" w:color="auto"/>
        <w:bottom w:val="none" w:sz="0" w:space="0" w:color="auto"/>
        <w:right w:val="none" w:sz="0" w:space="0" w:color="auto"/>
      </w:divBdr>
      <w:divsChild>
        <w:div w:id="1574663185">
          <w:marLeft w:val="0"/>
          <w:marRight w:val="0"/>
          <w:marTop w:val="0"/>
          <w:marBottom w:val="0"/>
          <w:divBdr>
            <w:top w:val="none" w:sz="0" w:space="0" w:color="auto"/>
            <w:left w:val="none" w:sz="0" w:space="0" w:color="auto"/>
            <w:bottom w:val="none" w:sz="0" w:space="0" w:color="auto"/>
            <w:right w:val="none" w:sz="0" w:space="0" w:color="auto"/>
          </w:divBdr>
          <w:divsChild>
            <w:div w:id="188698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110777">
      <w:bodyDiv w:val="1"/>
      <w:marLeft w:val="0"/>
      <w:marRight w:val="0"/>
      <w:marTop w:val="0"/>
      <w:marBottom w:val="0"/>
      <w:divBdr>
        <w:top w:val="none" w:sz="0" w:space="0" w:color="auto"/>
        <w:left w:val="none" w:sz="0" w:space="0" w:color="auto"/>
        <w:bottom w:val="none" w:sz="0" w:space="0" w:color="auto"/>
        <w:right w:val="none" w:sz="0" w:space="0" w:color="auto"/>
      </w:divBdr>
    </w:div>
    <w:div w:id="1505239889">
      <w:bodyDiv w:val="1"/>
      <w:marLeft w:val="0"/>
      <w:marRight w:val="0"/>
      <w:marTop w:val="0"/>
      <w:marBottom w:val="0"/>
      <w:divBdr>
        <w:top w:val="none" w:sz="0" w:space="0" w:color="auto"/>
        <w:left w:val="none" w:sz="0" w:space="0" w:color="auto"/>
        <w:bottom w:val="none" w:sz="0" w:space="0" w:color="auto"/>
        <w:right w:val="none" w:sz="0" w:space="0" w:color="auto"/>
      </w:divBdr>
      <w:divsChild>
        <w:div w:id="1744638069">
          <w:marLeft w:val="0"/>
          <w:marRight w:val="0"/>
          <w:marTop w:val="0"/>
          <w:marBottom w:val="0"/>
          <w:divBdr>
            <w:top w:val="none" w:sz="0" w:space="0" w:color="auto"/>
            <w:left w:val="none" w:sz="0" w:space="0" w:color="auto"/>
            <w:bottom w:val="none" w:sz="0" w:space="0" w:color="auto"/>
            <w:right w:val="none" w:sz="0" w:space="0" w:color="auto"/>
          </w:divBdr>
          <w:divsChild>
            <w:div w:id="301543643">
              <w:marLeft w:val="0"/>
              <w:marRight w:val="0"/>
              <w:marTop w:val="0"/>
              <w:marBottom w:val="0"/>
              <w:divBdr>
                <w:top w:val="none" w:sz="0" w:space="0" w:color="auto"/>
                <w:left w:val="none" w:sz="0" w:space="0" w:color="auto"/>
                <w:bottom w:val="none" w:sz="0" w:space="0" w:color="auto"/>
                <w:right w:val="none" w:sz="0" w:space="0" w:color="auto"/>
              </w:divBdr>
              <w:divsChild>
                <w:div w:id="1065495659">
                  <w:marLeft w:val="0"/>
                  <w:marRight w:val="0"/>
                  <w:marTop w:val="0"/>
                  <w:marBottom w:val="0"/>
                  <w:divBdr>
                    <w:top w:val="none" w:sz="0" w:space="0" w:color="auto"/>
                    <w:left w:val="none" w:sz="0" w:space="0" w:color="auto"/>
                    <w:bottom w:val="none" w:sz="0" w:space="0" w:color="auto"/>
                    <w:right w:val="none" w:sz="0" w:space="0" w:color="auto"/>
                  </w:divBdr>
                  <w:divsChild>
                    <w:div w:id="2060082905">
                      <w:marLeft w:val="0"/>
                      <w:marRight w:val="0"/>
                      <w:marTop w:val="0"/>
                      <w:marBottom w:val="0"/>
                      <w:divBdr>
                        <w:top w:val="none" w:sz="0" w:space="0" w:color="auto"/>
                        <w:left w:val="none" w:sz="0" w:space="0" w:color="auto"/>
                        <w:bottom w:val="none" w:sz="0" w:space="0" w:color="auto"/>
                        <w:right w:val="none" w:sz="0" w:space="0" w:color="auto"/>
                      </w:divBdr>
                      <w:divsChild>
                        <w:div w:id="2059237050">
                          <w:marLeft w:val="0"/>
                          <w:marRight w:val="0"/>
                          <w:marTop w:val="0"/>
                          <w:marBottom w:val="0"/>
                          <w:divBdr>
                            <w:top w:val="none" w:sz="0" w:space="0" w:color="auto"/>
                            <w:left w:val="none" w:sz="0" w:space="0" w:color="auto"/>
                            <w:bottom w:val="none" w:sz="0" w:space="0" w:color="auto"/>
                            <w:right w:val="none" w:sz="0" w:space="0" w:color="auto"/>
                          </w:divBdr>
                          <w:divsChild>
                            <w:div w:id="20826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3784684">
      <w:bodyDiv w:val="1"/>
      <w:marLeft w:val="0"/>
      <w:marRight w:val="0"/>
      <w:marTop w:val="0"/>
      <w:marBottom w:val="0"/>
      <w:divBdr>
        <w:top w:val="none" w:sz="0" w:space="0" w:color="auto"/>
        <w:left w:val="none" w:sz="0" w:space="0" w:color="auto"/>
        <w:bottom w:val="none" w:sz="0" w:space="0" w:color="auto"/>
        <w:right w:val="none" w:sz="0" w:space="0" w:color="auto"/>
      </w:divBdr>
    </w:div>
    <w:div w:id="1544174925">
      <w:bodyDiv w:val="1"/>
      <w:marLeft w:val="0"/>
      <w:marRight w:val="0"/>
      <w:marTop w:val="0"/>
      <w:marBottom w:val="0"/>
      <w:divBdr>
        <w:top w:val="none" w:sz="0" w:space="0" w:color="auto"/>
        <w:left w:val="none" w:sz="0" w:space="0" w:color="auto"/>
        <w:bottom w:val="none" w:sz="0" w:space="0" w:color="auto"/>
        <w:right w:val="none" w:sz="0" w:space="0" w:color="auto"/>
      </w:divBdr>
    </w:div>
    <w:div w:id="1556353436">
      <w:bodyDiv w:val="1"/>
      <w:marLeft w:val="0"/>
      <w:marRight w:val="0"/>
      <w:marTop w:val="0"/>
      <w:marBottom w:val="0"/>
      <w:divBdr>
        <w:top w:val="none" w:sz="0" w:space="0" w:color="auto"/>
        <w:left w:val="none" w:sz="0" w:space="0" w:color="auto"/>
        <w:bottom w:val="none" w:sz="0" w:space="0" w:color="auto"/>
        <w:right w:val="none" w:sz="0" w:space="0" w:color="auto"/>
      </w:divBdr>
    </w:div>
    <w:div w:id="1561015307">
      <w:bodyDiv w:val="1"/>
      <w:marLeft w:val="0"/>
      <w:marRight w:val="0"/>
      <w:marTop w:val="0"/>
      <w:marBottom w:val="0"/>
      <w:divBdr>
        <w:top w:val="none" w:sz="0" w:space="0" w:color="auto"/>
        <w:left w:val="none" w:sz="0" w:space="0" w:color="auto"/>
        <w:bottom w:val="none" w:sz="0" w:space="0" w:color="auto"/>
        <w:right w:val="none" w:sz="0" w:space="0" w:color="auto"/>
      </w:divBdr>
      <w:divsChild>
        <w:div w:id="2133087300">
          <w:marLeft w:val="0"/>
          <w:marRight w:val="0"/>
          <w:marTop w:val="0"/>
          <w:marBottom w:val="0"/>
          <w:divBdr>
            <w:top w:val="none" w:sz="0" w:space="0" w:color="auto"/>
            <w:left w:val="none" w:sz="0" w:space="0" w:color="auto"/>
            <w:bottom w:val="none" w:sz="0" w:space="0" w:color="auto"/>
            <w:right w:val="none" w:sz="0" w:space="0" w:color="auto"/>
          </w:divBdr>
          <w:divsChild>
            <w:div w:id="293602898">
              <w:marLeft w:val="0"/>
              <w:marRight w:val="0"/>
              <w:marTop w:val="0"/>
              <w:marBottom w:val="0"/>
              <w:divBdr>
                <w:top w:val="none" w:sz="0" w:space="0" w:color="auto"/>
                <w:left w:val="none" w:sz="0" w:space="0" w:color="auto"/>
                <w:bottom w:val="none" w:sz="0" w:space="0" w:color="auto"/>
                <w:right w:val="none" w:sz="0" w:space="0" w:color="auto"/>
              </w:divBdr>
              <w:divsChild>
                <w:div w:id="485629958">
                  <w:marLeft w:val="0"/>
                  <w:marRight w:val="0"/>
                  <w:marTop w:val="0"/>
                  <w:marBottom w:val="0"/>
                  <w:divBdr>
                    <w:top w:val="none" w:sz="0" w:space="0" w:color="auto"/>
                    <w:left w:val="none" w:sz="0" w:space="0" w:color="auto"/>
                    <w:bottom w:val="none" w:sz="0" w:space="0" w:color="auto"/>
                    <w:right w:val="none" w:sz="0" w:space="0" w:color="auto"/>
                  </w:divBdr>
                  <w:divsChild>
                    <w:div w:id="382992435">
                      <w:marLeft w:val="0"/>
                      <w:marRight w:val="0"/>
                      <w:marTop w:val="0"/>
                      <w:marBottom w:val="0"/>
                      <w:divBdr>
                        <w:top w:val="none" w:sz="0" w:space="0" w:color="auto"/>
                        <w:left w:val="none" w:sz="0" w:space="0" w:color="auto"/>
                        <w:bottom w:val="none" w:sz="0" w:space="0" w:color="auto"/>
                        <w:right w:val="none" w:sz="0" w:space="0" w:color="auto"/>
                      </w:divBdr>
                      <w:divsChild>
                        <w:div w:id="877863609">
                          <w:marLeft w:val="0"/>
                          <w:marRight w:val="0"/>
                          <w:marTop w:val="0"/>
                          <w:marBottom w:val="0"/>
                          <w:divBdr>
                            <w:top w:val="none" w:sz="0" w:space="0" w:color="auto"/>
                            <w:left w:val="none" w:sz="0" w:space="0" w:color="auto"/>
                            <w:bottom w:val="none" w:sz="0" w:space="0" w:color="auto"/>
                            <w:right w:val="none" w:sz="0" w:space="0" w:color="auto"/>
                          </w:divBdr>
                          <w:divsChild>
                            <w:div w:id="91181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3056520">
      <w:bodyDiv w:val="1"/>
      <w:marLeft w:val="0"/>
      <w:marRight w:val="0"/>
      <w:marTop w:val="0"/>
      <w:marBottom w:val="0"/>
      <w:divBdr>
        <w:top w:val="none" w:sz="0" w:space="0" w:color="auto"/>
        <w:left w:val="none" w:sz="0" w:space="0" w:color="auto"/>
        <w:bottom w:val="none" w:sz="0" w:space="0" w:color="auto"/>
        <w:right w:val="none" w:sz="0" w:space="0" w:color="auto"/>
      </w:divBdr>
    </w:div>
    <w:div w:id="1581938327">
      <w:bodyDiv w:val="1"/>
      <w:marLeft w:val="0"/>
      <w:marRight w:val="0"/>
      <w:marTop w:val="0"/>
      <w:marBottom w:val="0"/>
      <w:divBdr>
        <w:top w:val="none" w:sz="0" w:space="0" w:color="auto"/>
        <w:left w:val="none" w:sz="0" w:space="0" w:color="auto"/>
        <w:bottom w:val="none" w:sz="0" w:space="0" w:color="auto"/>
        <w:right w:val="none" w:sz="0" w:space="0" w:color="auto"/>
      </w:divBdr>
    </w:div>
    <w:div w:id="1619214520">
      <w:bodyDiv w:val="1"/>
      <w:marLeft w:val="0"/>
      <w:marRight w:val="0"/>
      <w:marTop w:val="0"/>
      <w:marBottom w:val="0"/>
      <w:divBdr>
        <w:top w:val="none" w:sz="0" w:space="0" w:color="auto"/>
        <w:left w:val="none" w:sz="0" w:space="0" w:color="auto"/>
        <w:bottom w:val="none" w:sz="0" w:space="0" w:color="auto"/>
        <w:right w:val="none" w:sz="0" w:space="0" w:color="auto"/>
      </w:divBdr>
    </w:div>
    <w:div w:id="1625115266">
      <w:bodyDiv w:val="1"/>
      <w:marLeft w:val="0"/>
      <w:marRight w:val="0"/>
      <w:marTop w:val="0"/>
      <w:marBottom w:val="0"/>
      <w:divBdr>
        <w:top w:val="none" w:sz="0" w:space="0" w:color="auto"/>
        <w:left w:val="none" w:sz="0" w:space="0" w:color="auto"/>
        <w:bottom w:val="none" w:sz="0" w:space="0" w:color="auto"/>
        <w:right w:val="none" w:sz="0" w:space="0" w:color="auto"/>
      </w:divBdr>
    </w:div>
    <w:div w:id="1635139873">
      <w:bodyDiv w:val="1"/>
      <w:marLeft w:val="0"/>
      <w:marRight w:val="0"/>
      <w:marTop w:val="0"/>
      <w:marBottom w:val="0"/>
      <w:divBdr>
        <w:top w:val="none" w:sz="0" w:space="0" w:color="auto"/>
        <w:left w:val="none" w:sz="0" w:space="0" w:color="auto"/>
        <w:bottom w:val="none" w:sz="0" w:space="0" w:color="auto"/>
        <w:right w:val="none" w:sz="0" w:space="0" w:color="auto"/>
      </w:divBdr>
    </w:div>
    <w:div w:id="1637026319">
      <w:bodyDiv w:val="1"/>
      <w:marLeft w:val="0"/>
      <w:marRight w:val="0"/>
      <w:marTop w:val="0"/>
      <w:marBottom w:val="0"/>
      <w:divBdr>
        <w:top w:val="none" w:sz="0" w:space="0" w:color="auto"/>
        <w:left w:val="none" w:sz="0" w:space="0" w:color="auto"/>
        <w:bottom w:val="none" w:sz="0" w:space="0" w:color="auto"/>
        <w:right w:val="none" w:sz="0" w:space="0" w:color="auto"/>
      </w:divBdr>
    </w:div>
    <w:div w:id="1643345213">
      <w:bodyDiv w:val="1"/>
      <w:marLeft w:val="0"/>
      <w:marRight w:val="0"/>
      <w:marTop w:val="0"/>
      <w:marBottom w:val="0"/>
      <w:divBdr>
        <w:top w:val="none" w:sz="0" w:space="0" w:color="auto"/>
        <w:left w:val="none" w:sz="0" w:space="0" w:color="auto"/>
        <w:bottom w:val="none" w:sz="0" w:space="0" w:color="auto"/>
        <w:right w:val="none" w:sz="0" w:space="0" w:color="auto"/>
      </w:divBdr>
    </w:div>
    <w:div w:id="1652715743">
      <w:bodyDiv w:val="1"/>
      <w:marLeft w:val="0"/>
      <w:marRight w:val="0"/>
      <w:marTop w:val="0"/>
      <w:marBottom w:val="0"/>
      <w:divBdr>
        <w:top w:val="none" w:sz="0" w:space="0" w:color="auto"/>
        <w:left w:val="none" w:sz="0" w:space="0" w:color="auto"/>
        <w:bottom w:val="none" w:sz="0" w:space="0" w:color="auto"/>
        <w:right w:val="none" w:sz="0" w:space="0" w:color="auto"/>
      </w:divBdr>
    </w:div>
    <w:div w:id="1653173039">
      <w:bodyDiv w:val="1"/>
      <w:marLeft w:val="0"/>
      <w:marRight w:val="0"/>
      <w:marTop w:val="0"/>
      <w:marBottom w:val="0"/>
      <w:divBdr>
        <w:top w:val="none" w:sz="0" w:space="0" w:color="auto"/>
        <w:left w:val="none" w:sz="0" w:space="0" w:color="auto"/>
        <w:bottom w:val="none" w:sz="0" w:space="0" w:color="auto"/>
        <w:right w:val="none" w:sz="0" w:space="0" w:color="auto"/>
      </w:divBdr>
      <w:divsChild>
        <w:div w:id="426078215">
          <w:marLeft w:val="0"/>
          <w:marRight w:val="0"/>
          <w:marTop w:val="0"/>
          <w:marBottom w:val="0"/>
          <w:divBdr>
            <w:top w:val="none" w:sz="0" w:space="0" w:color="auto"/>
            <w:left w:val="none" w:sz="0" w:space="0" w:color="auto"/>
            <w:bottom w:val="none" w:sz="0" w:space="0" w:color="auto"/>
            <w:right w:val="none" w:sz="0" w:space="0" w:color="auto"/>
          </w:divBdr>
          <w:divsChild>
            <w:div w:id="1765421333">
              <w:marLeft w:val="0"/>
              <w:marRight w:val="0"/>
              <w:marTop w:val="0"/>
              <w:marBottom w:val="0"/>
              <w:divBdr>
                <w:top w:val="none" w:sz="0" w:space="0" w:color="auto"/>
                <w:left w:val="none" w:sz="0" w:space="0" w:color="auto"/>
                <w:bottom w:val="none" w:sz="0" w:space="0" w:color="auto"/>
                <w:right w:val="none" w:sz="0" w:space="0" w:color="auto"/>
              </w:divBdr>
              <w:divsChild>
                <w:div w:id="2106800038">
                  <w:marLeft w:val="0"/>
                  <w:marRight w:val="0"/>
                  <w:marTop w:val="0"/>
                  <w:marBottom w:val="0"/>
                  <w:divBdr>
                    <w:top w:val="none" w:sz="0" w:space="0" w:color="auto"/>
                    <w:left w:val="none" w:sz="0" w:space="0" w:color="auto"/>
                    <w:bottom w:val="none" w:sz="0" w:space="0" w:color="auto"/>
                    <w:right w:val="none" w:sz="0" w:space="0" w:color="auto"/>
                  </w:divBdr>
                  <w:divsChild>
                    <w:div w:id="1035035571">
                      <w:marLeft w:val="0"/>
                      <w:marRight w:val="0"/>
                      <w:marTop w:val="0"/>
                      <w:marBottom w:val="0"/>
                      <w:divBdr>
                        <w:top w:val="none" w:sz="0" w:space="0" w:color="auto"/>
                        <w:left w:val="none" w:sz="0" w:space="0" w:color="auto"/>
                        <w:bottom w:val="none" w:sz="0" w:space="0" w:color="auto"/>
                        <w:right w:val="none" w:sz="0" w:space="0" w:color="auto"/>
                      </w:divBdr>
                      <w:divsChild>
                        <w:div w:id="1664358670">
                          <w:marLeft w:val="0"/>
                          <w:marRight w:val="0"/>
                          <w:marTop w:val="0"/>
                          <w:marBottom w:val="0"/>
                          <w:divBdr>
                            <w:top w:val="none" w:sz="0" w:space="0" w:color="auto"/>
                            <w:left w:val="none" w:sz="0" w:space="0" w:color="auto"/>
                            <w:bottom w:val="none" w:sz="0" w:space="0" w:color="auto"/>
                            <w:right w:val="none" w:sz="0" w:space="0" w:color="auto"/>
                          </w:divBdr>
                          <w:divsChild>
                            <w:div w:id="117303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7802017">
      <w:bodyDiv w:val="1"/>
      <w:marLeft w:val="0"/>
      <w:marRight w:val="0"/>
      <w:marTop w:val="0"/>
      <w:marBottom w:val="0"/>
      <w:divBdr>
        <w:top w:val="none" w:sz="0" w:space="0" w:color="auto"/>
        <w:left w:val="none" w:sz="0" w:space="0" w:color="auto"/>
        <w:bottom w:val="none" w:sz="0" w:space="0" w:color="auto"/>
        <w:right w:val="none" w:sz="0" w:space="0" w:color="auto"/>
      </w:divBdr>
      <w:divsChild>
        <w:div w:id="2034845755">
          <w:marLeft w:val="0"/>
          <w:marRight w:val="0"/>
          <w:marTop w:val="0"/>
          <w:marBottom w:val="0"/>
          <w:divBdr>
            <w:top w:val="none" w:sz="0" w:space="0" w:color="auto"/>
            <w:left w:val="none" w:sz="0" w:space="0" w:color="auto"/>
            <w:bottom w:val="none" w:sz="0" w:space="0" w:color="auto"/>
            <w:right w:val="none" w:sz="0" w:space="0" w:color="auto"/>
          </w:divBdr>
        </w:div>
      </w:divsChild>
    </w:div>
    <w:div w:id="1665008284">
      <w:bodyDiv w:val="1"/>
      <w:marLeft w:val="0"/>
      <w:marRight w:val="0"/>
      <w:marTop w:val="0"/>
      <w:marBottom w:val="0"/>
      <w:divBdr>
        <w:top w:val="none" w:sz="0" w:space="0" w:color="auto"/>
        <w:left w:val="none" w:sz="0" w:space="0" w:color="auto"/>
        <w:bottom w:val="none" w:sz="0" w:space="0" w:color="auto"/>
        <w:right w:val="none" w:sz="0" w:space="0" w:color="auto"/>
      </w:divBdr>
      <w:divsChild>
        <w:div w:id="1388648082">
          <w:marLeft w:val="0"/>
          <w:marRight w:val="0"/>
          <w:marTop w:val="0"/>
          <w:marBottom w:val="0"/>
          <w:divBdr>
            <w:top w:val="none" w:sz="0" w:space="0" w:color="auto"/>
            <w:left w:val="none" w:sz="0" w:space="0" w:color="auto"/>
            <w:bottom w:val="none" w:sz="0" w:space="0" w:color="auto"/>
            <w:right w:val="none" w:sz="0" w:space="0" w:color="auto"/>
          </w:divBdr>
          <w:divsChild>
            <w:div w:id="1511068462">
              <w:marLeft w:val="0"/>
              <w:marRight w:val="0"/>
              <w:marTop w:val="0"/>
              <w:marBottom w:val="0"/>
              <w:divBdr>
                <w:top w:val="none" w:sz="0" w:space="0" w:color="auto"/>
                <w:left w:val="none" w:sz="0" w:space="0" w:color="auto"/>
                <w:bottom w:val="none" w:sz="0" w:space="0" w:color="auto"/>
                <w:right w:val="none" w:sz="0" w:space="0" w:color="auto"/>
              </w:divBdr>
              <w:divsChild>
                <w:div w:id="1064913020">
                  <w:marLeft w:val="0"/>
                  <w:marRight w:val="0"/>
                  <w:marTop w:val="0"/>
                  <w:marBottom w:val="0"/>
                  <w:divBdr>
                    <w:top w:val="none" w:sz="0" w:space="0" w:color="auto"/>
                    <w:left w:val="none" w:sz="0" w:space="0" w:color="auto"/>
                    <w:bottom w:val="none" w:sz="0" w:space="0" w:color="auto"/>
                    <w:right w:val="none" w:sz="0" w:space="0" w:color="auto"/>
                  </w:divBdr>
                  <w:divsChild>
                    <w:div w:id="245382040">
                      <w:marLeft w:val="0"/>
                      <w:marRight w:val="0"/>
                      <w:marTop w:val="0"/>
                      <w:marBottom w:val="0"/>
                      <w:divBdr>
                        <w:top w:val="none" w:sz="0" w:space="0" w:color="auto"/>
                        <w:left w:val="none" w:sz="0" w:space="0" w:color="auto"/>
                        <w:bottom w:val="none" w:sz="0" w:space="0" w:color="auto"/>
                        <w:right w:val="none" w:sz="0" w:space="0" w:color="auto"/>
                      </w:divBdr>
                      <w:divsChild>
                        <w:div w:id="609552635">
                          <w:marLeft w:val="0"/>
                          <w:marRight w:val="0"/>
                          <w:marTop w:val="0"/>
                          <w:marBottom w:val="0"/>
                          <w:divBdr>
                            <w:top w:val="none" w:sz="0" w:space="0" w:color="auto"/>
                            <w:left w:val="none" w:sz="0" w:space="0" w:color="auto"/>
                            <w:bottom w:val="none" w:sz="0" w:space="0" w:color="auto"/>
                            <w:right w:val="none" w:sz="0" w:space="0" w:color="auto"/>
                          </w:divBdr>
                          <w:divsChild>
                            <w:div w:id="82335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2387342">
      <w:bodyDiv w:val="1"/>
      <w:marLeft w:val="0"/>
      <w:marRight w:val="0"/>
      <w:marTop w:val="0"/>
      <w:marBottom w:val="0"/>
      <w:divBdr>
        <w:top w:val="none" w:sz="0" w:space="0" w:color="auto"/>
        <w:left w:val="none" w:sz="0" w:space="0" w:color="auto"/>
        <w:bottom w:val="none" w:sz="0" w:space="0" w:color="auto"/>
        <w:right w:val="none" w:sz="0" w:space="0" w:color="auto"/>
      </w:divBdr>
      <w:divsChild>
        <w:div w:id="1651667261">
          <w:marLeft w:val="0"/>
          <w:marRight w:val="0"/>
          <w:marTop w:val="0"/>
          <w:marBottom w:val="0"/>
          <w:divBdr>
            <w:top w:val="none" w:sz="0" w:space="0" w:color="auto"/>
            <w:left w:val="none" w:sz="0" w:space="0" w:color="auto"/>
            <w:bottom w:val="none" w:sz="0" w:space="0" w:color="auto"/>
            <w:right w:val="none" w:sz="0" w:space="0" w:color="auto"/>
          </w:divBdr>
          <w:divsChild>
            <w:div w:id="9603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723471">
      <w:bodyDiv w:val="1"/>
      <w:marLeft w:val="0"/>
      <w:marRight w:val="0"/>
      <w:marTop w:val="0"/>
      <w:marBottom w:val="0"/>
      <w:divBdr>
        <w:top w:val="none" w:sz="0" w:space="0" w:color="auto"/>
        <w:left w:val="none" w:sz="0" w:space="0" w:color="auto"/>
        <w:bottom w:val="none" w:sz="0" w:space="0" w:color="auto"/>
        <w:right w:val="none" w:sz="0" w:space="0" w:color="auto"/>
      </w:divBdr>
    </w:div>
    <w:div w:id="1731608209">
      <w:bodyDiv w:val="1"/>
      <w:marLeft w:val="0"/>
      <w:marRight w:val="0"/>
      <w:marTop w:val="0"/>
      <w:marBottom w:val="0"/>
      <w:divBdr>
        <w:top w:val="none" w:sz="0" w:space="0" w:color="auto"/>
        <w:left w:val="none" w:sz="0" w:space="0" w:color="auto"/>
        <w:bottom w:val="none" w:sz="0" w:space="0" w:color="auto"/>
        <w:right w:val="none" w:sz="0" w:space="0" w:color="auto"/>
      </w:divBdr>
    </w:div>
    <w:div w:id="1732918700">
      <w:bodyDiv w:val="1"/>
      <w:marLeft w:val="0"/>
      <w:marRight w:val="0"/>
      <w:marTop w:val="0"/>
      <w:marBottom w:val="0"/>
      <w:divBdr>
        <w:top w:val="none" w:sz="0" w:space="0" w:color="auto"/>
        <w:left w:val="none" w:sz="0" w:space="0" w:color="auto"/>
        <w:bottom w:val="none" w:sz="0" w:space="0" w:color="auto"/>
        <w:right w:val="none" w:sz="0" w:space="0" w:color="auto"/>
      </w:divBdr>
      <w:divsChild>
        <w:div w:id="605968958">
          <w:marLeft w:val="288"/>
          <w:marRight w:val="0"/>
          <w:marTop w:val="360"/>
          <w:marBottom w:val="0"/>
          <w:divBdr>
            <w:top w:val="none" w:sz="0" w:space="0" w:color="auto"/>
            <w:left w:val="none" w:sz="0" w:space="0" w:color="auto"/>
            <w:bottom w:val="none" w:sz="0" w:space="0" w:color="auto"/>
            <w:right w:val="none" w:sz="0" w:space="0" w:color="auto"/>
          </w:divBdr>
        </w:div>
        <w:div w:id="1932854907">
          <w:marLeft w:val="720"/>
          <w:marRight w:val="0"/>
          <w:marTop w:val="360"/>
          <w:marBottom w:val="0"/>
          <w:divBdr>
            <w:top w:val="none" w:sz="0" w:space="0" w:color="auto"/>
            <w:left w:val="none" w:sz="0" w:space="0" w:color="auto"/>
            <w:bottom w:val="none" w:sz="0" w:space="0" w:color="auto"/>
            <w:right w:val="none" w:sz="0" w:space="0" w:color="auto"/>
          </w:divBdr>
        </w:div>
        <w:div w:id="1018310771">
          <w:marLeft w:val="720"/>
          <w:marRight w:val="0"/>
          <w:marTop w:val="360"/>
          <w:marBottom w:val="0"/>
          <w:divBdr>
            <w:top w:val="none" w:sz="0" w:space="0" w:color="auto"/>
            <w:left w:val="none" w:sz="0" w:space="0" w:color="auto"/>
            <w:bottom w:val="none" w:sz="0" w:space="0" w:color="auto"/>
            <w:right w:val="none" w:sz="0" w:space="0" w:color="auto"/>
          </w:divBdr>
        </w:div>
        <w:div w:id="662591763">
          <w:marLeft w:val="720"/>
          <w:marRight w:val="0"/>
          <w:marTop w:val="360"/>
          <w:marBottom w:val="0"/>
          <w:divBdr>
            <w:top w:val="none" w:sz="0" w:space="0" w:color="auto"/>
            <w:left w:val="none" w:sz="0" w:space="0" w:color="auto"/>
            <w:bottom w:val="none" w:sz="0" w:space="0" w:color="auto"/>
            <w:right w:val="none" w:sz="0" w:space="0" w:color="auto"/>
          </w:divBdr>
        </w:div>
        <w:div w:id="1480875676">
          <w:marLeft w:val="720"/>
          <w:marRight w:val="0"/>
          <w:marTop w:val="360"/>
          <w:marBottom w:val="0"/>
          <w:divBdr>
            <w:top w:val="none" w:sz="0" w:space="0" w:color="auto"/>
            <w:left w:val="none" w:sz="0" w:space="0" w:color="auto"/>
            <w:bottom w:val="none" w:sz="0" w:space="0" w:color="auto"/>
            <w:right w:val="none" w:sz="0" w:space="0" w:color="auto"/>
          </w:divBdr>
        </w:div>
        <w:div w:id="1781145211">
          <w:marLeft w:val="288"/>
          <w:marRight w:val="0"/>
          <w:marTop w:val="360"/>
          <w:marBottom w:val="0"/>
          <w:divBdr>
            <w:top w:val="none" w:sz="0" w:space="0" w:color="auto"/>
            <w:left w:val="none" w:sz="0" w:space="0" w:color="auto"/>
            <w:bottom w:val="none" w:sz="0" w:space="0" w:color="auto"/>
            <w:right w:val="none" w:sz="0" w:space="0" w:color="auto"/>
          </w:divBdr>
        </w:div>
        <w:div w:id="2981409">
          <w:marLeft w:val="720"/>
          <w:marRight w:val="0"/>
          <w:marTop w:val="360"/>
          <w:marBottom w:val="0"/>
          <w:divBdr>
            <w:top w:val="none" w:sz="0" w:space="0" w:color="auto"/>
            <w:left w:val="none" w:sz="0" w:space="0" w:color="auto"/>
            <w:bottom w:val="none" w:sz="0" w:space="0" w:color="auto"/>
            <w:right w:val="none" w:sz="0" w:space="0" w:color="auto"/>
          </w:divBdr>
        </w:div>
        <w:div w:id="1181626034">
          <w:marLeft w:val="720"/>
          <w:marRight w:val="0"/>
          <w:marTop w:val="360"/>
          <w:marBottom w:val="0"/>
          <w:divBdr>
            <w:top w:val="none" w:sz="0" w:space="0" w:color="auto"/>
            <w:left w:val="none" w:sz="0" w:space="0" w:color="auto"/>
            <w:bottom w:val="none" w:sz="0" w:space="0" w:color="auto"/>
            <w:right w:val="none" w:sz="0" w:space="0" w:color="auto"/>
          </w:divBdr>
        </w:div>
        <w:div w:id="479807732">
          <w:marLeft w:val="720"/>
          <w:marRight w:val="0"/>
          <w:marTop w:val="360"/>
          <w:marBottom w:val="0"/>
          <w:divBdr>
            <w:top w:val="none" w:sz="0" w:space="0" w:color="auto"/>
            <w:left w:val="none" w:sz="0" w:space="0" w:color="auto"/>
            <w:bottom w:val="none" w:sz="0" w:space="0" w:color="auto"/>
            <w:right w:val="none" w:sz="0" w:space="0" w:color="auto"/>
          </w:divBdr>
        </w:div>
      </w:divsChild>
    </w:div>
    <w:div w:id="1753357660">
      <w:bodyDiv w:val="1"/>
      <w:marLeft w:val="0"/>
      <w:marRight w:val="0"/>
      <w:marTop w:val="0"/>
      <w:marBottom w:val="0"/>
      <w:divBdr>
        <w:top w:val="none" w:sz="0" w:space="0" w:color="auto"/>
        <w:left w:val="none" w:sz="0" w:space="0" w:color="auto"/>
        <w:bottom w:val="none" w:sz="0" w:space="0" w:color="auto"/>
        <w:right w:val="none" w:sz="0" w:space="0" w:color="auto"/>
      </w:divBdr>
    </w:div>
    <w:div w:id="1755584104">
      <w:bodyDiv w:val="1"/>
      <w:marLeft w:val="0"/>
      <w:marRight w:val="0"/>
      <w:marTop w:val="0"/>
      <w:marBottom w:val="0"/>
      <w:divBdr>
        <w:top w:val="none" w:sz="0" w:space="0" w:color="auto"/>
        <w:left w:val="none" w:sz="0" w:space="0" w:color="auto"/>
        <w:bottom w:val="none" w:sz="0" w:space="0" w:color="auto"/>
        <w:right w:val="none" w:sz="0" w:space="0" w:color="auto"/>
      </w:divBdr>
    </w:div>
    <w:div w:id="1799183060">
      <w:bodyDiv w:val="1"/>
      <w:marLeft w:val="0"/>
      <w:marRight w:val="0"/>
      <w:marTop w:val="0"/>
      <w:marBottom w:val="0"/>
      <w:divBdr>
        <w:top w:val="none" w:sz="0" w:space="0" w:color="auto"/>
        <w:left w:val="none" w:sz="0" w:space="0" w:color="auto"/>
        <w:bottom w:val="none" w:sz="0" w:space="0" w:color="auto"/>
        <w:right w:val="none" w:sz="0" w:space="0" w:color="auto"/>
      </w:divBdr>
      <w:divsChild>
        <w:div w:id="927888705">
          <w:marLeft w:val="0"/>
          <w:marRight w:val="0"/>
          <w:marTop w:val="0"/>
          <w:marBottom w:val="0"/>
          <w:divBdr>
            <w:top w:val="none" w:sz="0" w:space="0" w:color="auto"/>
            <w:left w:val="none" w:sz="0" w:space="0" w:color="auto"/>
            <w:bottom w:val="none" w:sz="0" w:space="0" w:color="auto"/>
            <w:right w:val="none" w:sz="0" w:space="0" w:color="auto"/>
          </w:divBdr>
          <w:divsChild>
            <w:div w:id="159359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518499">
      <w:bodyDiv w:val="1"/>
      <w:marLeft w:val="0"/>
      <w:marRight w:val="0"/>
      <w:marTop w:val="0"/>
      <w:marBottom w:val="0"/>
      <w:divBdr>
        <w:top w:val="none" w:sz="0" w:space="0" w:color="auto"/>
        <w:left w:val="none" w:sz="0" w:space="0" w:color="auto"/>
        <w:bottom w:val="none" w:sz="0" w:space="0" w:color="auto"/>
        <w:right w:val="none" w:sz="0" w:space="0" w:color="auto"/>
      </w:divBdr>
    </w:div>
    <w:div w:id="1852526283">
      <w:bodyDiv w:val="1"/>
      <w:marLeft w:val="0"/>
      <w:marRight w:val="0"/>
      <w:marTop w:val="0"/>
      <w:marBottom w:val="0"/>
      <w:divBdr>
        <w:top w:val="none" w:sz="0" w:space="0" w:color="auto"/>
        <w:left w:val="none" w:sz="0" w:space="0" w:color="auto"/>
        <w:bottom w:val="none" w:sz="0" w:space="0" w:color="auto"/>
        <w:right w:val="none" w:sz="0" w:space="0" w:color="auto"/>
      </w:divBdr>
    </w:div>
    <w:div w:id="1856772771">
      <w:bodyDiv w:val="1"/>
      <w:marLeft w:val="0"/>
      <w:marRight w:val="0"/>
      <w:marTop w:val="0"/>
      <w:marBottom w:val="0"/>
      <w:divBdr>
        <w:top w:val="none" w:sz="0" w:space="0" w:color="auto"/>
        <w:left w:val="none" w:sz="0" w:space="0" w:color="auto"/>
        <w:bottom w:val="none" w:sz="0" w:space="0" w:color="auto"/>
        <w:right w:val="none" w:sz="0" w:space="0" w:color="auto"/>
      </w:divBdr>
      <w:divsChild>
        <w:div w:id="1617835815">
          <w:marLeft w:val="0"/>
          <w:marRight w:val="0"/>
          <w:marTop w:val="0"/>
          <w:marBottom w:val="0"/>
          <w:divBdr>
            <w:top w:val="none" w:sz="0" w:space="0" w:color="auto"/>
            <w:left w:val="none" w:sz="0" w:space="0" w:color="auto"/>
            <w:bottom w:val="none" w:sz="0" w:space="0" w:color="auto"/>
            <w:right w:val="none" w:sz="0" w:space="0" w:color="auto"/>
          </w:divBdr>
          <w:divsChild>
            <w:div w:id="918752884">
              <w:marLeft w:val="0"/>
              <w:marRight w:val="0"/>
              <w:marTop w:val="0"/>
              <w:marBottom w:val="0"/>
              <w:divBdr>
                <w:top w:val="none" w:sz="0" w:space="0" w:color="auto"/>
                <w:left w:val="none" w:sz="0" w:space="0" w:color="auto"/>
                <w:bottom w:val="none" w:sz="0" w:space="0" w:color="auto"/>
                <w:right w:val="none" w:sz="0" w:space="0" w:color="auto"/>
              </w:divBdr>
            </w:div>
            <w:div w:id="196504951">
              <w:marLeft w:val="0"/>
              <w:marRight w:val="0"/>
              <w:marTop w:val="0"/>
              <w:marBottom w:val="0"/>
              <w:divBdr>
                <w:top w:val="none" w:sz="0" w:space="0" w:color="auto"/>
                <w:left w:val="none" w:sz="0" w:space="0" w:color="auto"/>
                <w:bottom w:val="none" w:sz="0" w:space="0" w:color="auto"/>
                <w:right w:val="none" w:sz="0" w:space="0" w:color="auto"/>
              </w:divBdr>
            </w:div>
            <w:div w:id="34598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466164">
      <w:bodyDiv w:val="1"/>
      <w:marLeft w:val="0"/>
      <w:marRight w:val="0"/>
      <w:marTop w:val="0"/>
      <w:marBottom w:val="0"/>
      <w:divBdr>
        <w:top w:val="none" w:sz="0" w:space="0" w:color="auto"/>
        <w:left w:val="none" w:sz="0" w:space="0" w:color="auto"/>
        <w:bottom w:val="none" w:sz="0" w:space="0" w:color="auto"/>
        <w:right w:val="none" w:sz="0" w:space="0" w:color="auto"/>
      </w:divBdr>
    </w:div>
    <w:div w:id="1870681361">
      <w:bodyDiv w:val="1"/>
      <w:marLeft w:val="0"/>
      <w:marRight w:val="0"/>
      <w:marTop w:val="0"/>
      <w:marBottom w:val="0"/>
      <w:divBdr>
        <w:top w:val="none" w:sz="0" w:space="0" w:color="auto"/>
        <w:left w:val="none" w:sz="0" w:space="0" w:color="auto"/>
        <w:bottom w:val="none" w:sz="0" w:space="0" w:color="auto"/>
        <w:right w:val="none" w:sz="0" w:space="0" w:color="auto"/>
      </w:divBdr>
    </w:div>
    <w:div w:id="1875800808">
      <w:bodyDiv w:val="1"/>
      <w:marLeft w:val="0"/>
      <w:marRight w:val="0"/>
      <w:marTop w:val="0"/>
      <w:marBottom w:val="0"/>
      <w:divBdr>
        <w:top w:val="none" w:sz="0" w:space="0" w:color="auto"/>
        <w:left w:val="none" w:sz="0" w:space="0" w:color="auto"/>
        <w:bottom w:val="none" w:sz="0" w:space="0" w:color="auto"/>
        <w:right w:val="none" w:sz="0" w:space="0" w:color="auto"/>
      </w:divBdr>
    </w:div>
    <w:div w:id="1877232797">
      <w:bodyDiv w:val="1"/>
      <w:marLeft w:val="0"/>
      <w:marRight w:val="0"/>
      <w:marTop w:val="0"/>
      <w:marBottom w:val="0"/>
      <w:divBdr>
        <w:top w:val="none" w:sz="0" w:space="0" w:color="auto"/>
        <w:left w:val="none" w:sz="0" w:space="0" w:color="auto"/>
        <w:bottom w:val="none" w:sz="0" w:space="0" w:color="auto"/>
        <w:right w:val="none" w:sz="0" w:space="0" w:color="auto"/>
      </w:divBdr>
    </w:div>
    <w:div w:id="1885101041">
      <w:bodyDiv w:val="1"/>
      <w:marLeft w:val="0"/>
      <w:marRight w:val="0"/>
      <w:marTop w:val="0"/>
      <w:marBottom w:val="0"/>
      <w:divBdr>
        <w:top w:val="none" w:sz="0" w:space="0" w:color="auto"/>
        <w:left w:val="none" w:sz="0" w:space="0" w:color="auto"/>
        <w:bottom w:val="none" w:sz="0" w:space="0" w:color="auto"/>
        <w:right w:val="none" w:sz="0" w:space="0" w:color="auto"/>
      </w:divBdr>
    </w:div>
    <w:div w:id="1920214471">
      <w:bodyDiv w:val="1"/>
      <w:marLeft w:val="0"/>
      <w:marRight w:val="0"/>
      <w:marTop w:val="0"/>
      <w:marBottom w:val="0"/>
      <w:divBdr>
        <w:top w:val="none" w:sz="0" w:space="0" w:color="auto"/>
        <w:left w:val="none" w:sz="0" w:space="0" w:color="auto"/>
        <w:bottom w:val="none" w:sz="0" w:space="0" w:color="auto"/>
        <w:right w:val="none" w:sz="0" w:space="0" w:color="auto"/>
      </w:divBdr>
    </w:div>
    <w:div w:id="1943881286">
      <w:bodyDiv w:val="1"/>
      <w:marLeft w:val="0"/>
      <w:marRight w:val="0"/>
      <w:marTop w:val="0"/>
      <w:marBottom w:val="0"/>
      <w:divBdr>
        <w:top w:val="none" w:sz="0" w:space="0" w:color="auto"/>
        <w:left w:val="none" w:sz="0" w:space="0" w:color="auto"/>
        <w:bottom w:val="none" w:sz="0" w:space="0" w:color="auto"/>
        <w:right w:val="none" w:sz="0" w:space="0" w:color="auto"/>
      </w:divBdr>
      <w:divsChild>
        <w:div w:id="576866612">
          <w:marLeft w:val="0"/>
          <w:marRight w:val="0"/>
          <w:marTop w:val="0"/>
          <w:marBottom w:val="0"/>
          <w:divBdr>
            <w:top w:val="none" w:sz="0" w:space="0" w:color="auto"/>
            <w:left w:val="none" w:sz="0" w:space="0" w:color="auto"/>
            <w:bottom w:val="none" w:sz="0" w:space="0" w:color="auto"/>
            <w:right w:val="none" w:sz="0" w:space="0" w:color="auto"/>
          </w:divBdr>
          <w:divsChild>
            <w:div w:id="1512260036">
              <w:marLeft w:val="0"/>
              <w:marRight w:val="0"/>
              <w:marTop w:val="0"/>
              <w:marBottom w:val="0"/>
              <w:divBdr>
                <w:top w:val="none" w:sz="0" w:space="0" w:color="auto"/>
                <w:left w:val="none" w:sz="0" w:space="0" w:color="auto"/>
                <w:bottom w:val="none" w:sz="0" w:space="0" w:color="auto"/>
                <w:right w:val="none" w:sz="0" w:space="0" w:color="auto"/>
              </w:divBdr>
              <w:divsChild>
                <w:div w:id="393510676">
                  <w:marLeft w:val="0"/>
                  <w:marRight w:val="0"/>
                  <w:marTop w:val="0"/>
                  <w:marBottom w:val="0"/>
                  <w:divBdr>
                    <w:top w:val="none" w:sz="0" w:space="0" w:color="auto"/>
                    <w:left w:val="none" w:sz="0" w:space="0" w:color="auto"/>
                    <w:bottom w:val="none" w:sz="0" w:space="0" w:color="auto"/>
                    <w:right w:val="none" w:sz="0" w:space="0" w:color="auto"/>
                  </w:divBdr>
                  <w:divsChild>
                    <w:div w:id="1584073759">
                      <w:marLeft w:val="0"/>
                      <w:marRight w:val="0"/>
                      <w:marTop w:val="0"/>
                      <w:marBottom w:val="0"/>
                      <w:divBdr>
                        <w:top w:val="none" w:sz="0" w:space="0" w:color="auto"/>
                        <w:left w:val="none" w:sz="0" w:space="0" w:color="auto"/>
                        <w:bottom w:val="none" w:sz="0" w:space="0" w:color="auto"/>
                        <w:right w:val="none" w:sz="0" w:space="0" w:color="auto"/>
                      </w:divBdr>
                      <w:divsChild>
                        <w:div w:id="1299922887">
                          <w:marLeft w:val="0"/>
                          <w:marRight w:val="0"/>
                          <w:marTop w:val="0"/>
                          <w:marBottom w:val="0"/>
                          <w:divBdr>
                            <w:top w:val="none" w:sz="0" w:space="0" w:color="auto"/>
                            <w:left w:val="none" w:sz="0" w:space="0" w:color="auto"/>
                            <w:bottom w:val="none" w:sz="0" w:space="0" w:color="auto"/>
                            <w:right w:val="none" w:sz="0" w:space="0" w:color="auto"/>
                          </w:divBdr>
                          <w:divsChild>
                            <w:div w:id="2117022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7582877">
      <w:bodyDiv w:val="1"/>
      <w:marLeft w:val="0"/>
      <w:marRight w:val="0"/>
      <w:marTop w:val="0"/>
      <w:marBottom w:val="0"/>
      <w:divBdr>
        <w:top w:val="none" w:sz="0" w:space="0" w:color="auto"/>
        <w:left w:val="none" w:sz="0" w:space="0" w:color="auto"/>
        <w:bottom w:val="none" w:sz="0" w:space="0" w:color="auto"/>
        <w:right w:val="none" w:sz="0" w:space="0" w:color="auto"/>
      </w:divBdr>
      <w:divsChild>
        <w:div w:id="853375137">
          <w:marLeft w:val="0"/>
          <w:marRight w:val="0"/>
          <w:marTop w:val="0"/>
          <w:marBottom w:val="0"/>
          <w:divBdr>
            <w:top w:val="none" w:sz="0" w:space="0" w:color="auto"/>
            <w:left w:val="none" w:sz="0" w:space="0" w:color="auto"/>
            <w:bottom w:val="none" w:sz="0" w:space="0" w:color="auto"/>
            <w:right w:val="none" w:sz="0" w:space="0" w:color="auto"/>
          </w:divBdr>
          <w:divsChild>
            <w:div w:id="93625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072841">
      <w:bodyDiv w:val="1"/>
      <w:marLeft w:val="0"/>
      <w:marRight w:val="0"/>
      <w:marTop w:val="0"/>
      <w:marBottom w:val="0"/>
      <w:divBdr>
        <w:top w:val="none" w:sz="0" w:space="0" w:color="auto"/>
        <w:left w:val="none" w:sz="0" w:space="0" w:color="auto"/>
        <w:bottom w:val="none" w:sz="0" w:space="0" w:color="auto"/>
        <w:right w:val="none" w:sz="0" w:space="0" w:color="auto"/>
      </w:divBdr>
    </w:div>
    <w:div w:id="2013600707">
      <w:bodyDiv w:val="1"/>
      <w:marLeft w:val="0"/>
      <w:marRight w:val="0"/>
      <w:marTop w:val="0"/>
      <w:marBottom w:val="0"/>
      <w:divBdr>
        <w:top w:val="none" w:sz="0" w:space="0" w:color="auto"/>
        <w:left w:val="none" w:sz="0" w:space="0" w:color="auto"/>
        <w:bottom w:val="none" w:sz="0" w:space="0" w:color="auto"/>
        <w:right w:val="none" w:sz="0" w:space="0" w:color="auto"/>
      </w:divBdr>
    </w:div>
    <w:div w:id="2040662630">
      <w:bodyDiv w:val="1"/>
      <w:marLeft w:val="0"/>
      <w:marRight w:val="0"/>
      <w:marTop w:val="0"/>
      <w:marBottom w:val="0"/>
      <w:divBdr>
        <w:top w:val="none" w:sz="0" w:space="0" w:color="auto"/>
        <w:left w:val="none" w:sz="0" w:space="0" w:color="auto"/>
        <w:bottom w:val="none" w:sz="0" w:space="0" w:color="auto"/>
        <w:right w:val="none" w:sz="0" w:space="0" w:color="auto"/>
      </w:divBdr>
    </w:div>
    <w:div w:id="2059165583">
      <w:bodyDiv w:val="1"/>
      <w:marLeft w:val="0"/>
      <w:marRight w:val="0"/>
      <w:marTop w:val="0"/>
      <w:marBottom w:val="0"/>
      <w:divBdr>
        <w:top w:val="none" w:sz="0" w:space="0" w:color="auto"/>
        <w:left w:val="none" w:sz="0" w:space="0" w:color="auto"/>
        <w:bottom w:val="none" w:sz="0" w:space="0" w:color="auto"/>
        <w:right w:val="none" w:sz="0" w:space="0" w:color="auto"/>
      </w:divBdr>
    </w:div>
    <w:div w:id="2071415289">
      <w:bodyDiv w:val="1"/>
      <w:marLeft w:val="0"/>
      <w:marRight w:val="0"/>
      <w:marTop w:val="0"/>
      <w:marBottom w:val="0"/>
      <w:divBdr>
        <w:top w:val="none" w:sz="0" w:space="0" w:color="auto"/>
        <w:left w:val="none" w:sz="0" w:space="0" w:color="auto"/>
        <w:bottom w:val="none" w:sz="0" w:space="0" w:color="auto"/>
        <w:right w:val="none" w:sz="0" w:space="0" w:color="auto"/>
      </w:divBdr>
      <w:divsChild>
        <w:div w:id="41710029">
          <w:marLeft w:val="0"/>
          <w:marRight w:val="0"/>
          <w:marTop w:val="0"/>
          <w:marBottom w:val="0"/>
          <w:divBdr>
            <w:top w:val="none" w:sz="0" w:space="0" w:color="auto"/>
            <w:left w:val="none" w:sz="0" w:space="0" w:color="auto"/>
            <w:bottom w:val="none" w:sz="0" w:space="0" w:color="auto"/>
            <w:right w:val="none" w:sz="0" w:space="0" w:color="auto"/>
          </w:divBdr>
          <w:divsChild>
            <w:div w:id="2040080093">
              <w:marLeft w:val="0"/>
              <w:marRight w:val="0"/>
              <w:marTop w:val="0"/>
              <w:marBottom w:val="0"/>
              <w:divBdr>
                <w:top w:val="none" w:sz="0" w:space="0" w:color="auto"/>
                <w:left w:val="none" w:sz="0" w:space="0" w:color="auto"/>
                <w:bottom w:val="none" w:sz="0" w:space="0" w:color="auto"/>
                <w:right w:val="none" w:sz="0" w:space="0" w:color="auto"/>
              </w:divBdr>
              <w:divsChild>
                <w:div w:id="1720474747">
                  <w:marLeft w:val="0"/>
                  <w:marRight w:val="0"/>
                  <w:marTop w:val="0"/>
                  <w:marBottom w:val="0"/>
                  <w:divBdr>
                    <w:top w:val="none" w:sz="0" w:space="0" w:color="auto"/>
                    <w:left w:val="none" w:sz="0" w:space="0" w:color="auto"/>
                    <w:bottom w:val="none" w:sz="0" w:space="0" w:color="auto"/>
                    <w:right w:val="none" w:sz="0" w:space="0" w:color="auto"/>
                  </w:divBdr>
                  <w:divsChild>
                    <w:div w:id="41249352">
                      <w:marLeft w:val="0"/>
                      <w:marRight w:val="0"/>
                      <w:marTop w:val="0"/>
                      <w:marBottom w:val="0"/>
                      <w:divBdr>
                        <w:top w:val="none" w:sz="0" w:space="0" w:color="auto"/>
                        <w:left w:val="none" w:sz="0" w:space="0" w:color="auto"/>
                        <w:bottom w:val="none" w:sz="0" w:space="0" w:color="auto"/>
                        <w:right w:val="none" w:sz="0" w:space="0" w:color="auto"/>
                      </w:divBdr>
                      <w:divsChild>
                        <w:div w:id="778375076">
                          <w:marLeft w:val="0"/>
                          <w:marRight w:val="0"/>
                          <w:marTop w:val="0"/>
                          <w:marBottom w:val="0"/>
                          <w:divBdr>
                            <w:top w:val="none" w:sz="0" w:space="0" w:color="auto"/>
                            <w:left w:val="none" w:sz="0" w:space="0" w:color="auto"/>
                            <w:bottom w:val="none" w:sz="0" w:space="0" w:color="auto"/>
                            <w:right w:val="none" w:sz="0" w:space="0" w:color="auto"/>
                          </w:divBdr>
                          <w:divsChild>
                            <w:div w:id="13591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4690738">
      <w:bodyDiv w:val="1"/>
      <w:marLeft w:val="0"/>
      <w:marRight w:val="0"/>
      <w:marTop w:val="0"/>
      <w:marBottom w:val="0"/>
      <w:divBdr>
        <w:top w:val="none" w:sz="0" w:space="0" w:color="auto"/>
        <w:left w:val="none" w:sz="0" w:space="0" w:color="auto"/>
        <w:bottom w:val="none" w:sz="0" w:space="0" w:color="auto"/>
        <w:right w:val="none" w:sz="0" w:space="0" w:color="auto"/>
      </w:divBdr>
    </w:div>
    <w:div w:id="2106686112">
      <w:bodyDiv w:val="1"/>
      <w:marLeft w:val="0"/>
      <w:marRight w:val="0"/>
      <w:marTop w:val="0"/>
      <w:marBottom w:val="0"/>
      <w:divBdr>
        <w:top w:val="none" w:sz="0" w:space="0" w:color="auto"/>
        <w:left w:val="none" w:sz="0" w:space="0" w:color="auto"/>
        <w:bottom w:val="none" w:sz="0" w:space="0" w:color="auto"/>
        <w:right w:val="none" w:sz="0" w:space="0" w:color="auto"/>
      </w:divBdr>
      <w:divsChild>
        <w:div w:id="1988510421">
          <w:marLeft w:val="0"/>
          <w:marRight w:val="0"/>
          <w:marTop w:val="0"/>
          <w:marBottom w:val="0"/>
          <w:divBdr>
            <w:top w:val="none" w:sz="0" w:space="0" w:color="auto"/>
            <w:left w:val="none" w:sz="0" w:space="0" w:color="auto"/>
            <w:bottom w:val="none" w:sz="0" w:space="0" w:color="auto"/>
            <w:right w:val="none" w:sz="0" w:space="0" w:color="auto"/>
          </w:divBdr>
          <w:divsChild>
            <w:div w:id="122890559">
              <w:marLeft w:val="0"/>
              <w:marRight w:val="0"/>
              <w:marTop w:val="0"/>
              <w:marBottom w:val="0"/>
              <w:divBdr>
                <w:top w:val="none" w:sz="0" w:space="0" w:color="auto"/>
                <w:left w:val="none" w:sz="0" w:space="0" w:color="auto"/>
                <w:bottom w:val="none" w:sz="0" w:space="0" w:color="auto"/>
                <w:right w:val="none" w:sz="0" w:space="0" w:color="auto"/>
              </w:divBdr>
              <w:divsChild>
                <w:div w:id="465052374">
                  <w:marLeft w:val="0"/>
                  <w:marRight w:val="0"/>
                  <w:marTop w:val="0"/>
                  <w:marBottom w:val="0"/>
                  <w:divBdr>
                    <w:top w:val="none" w:sz="0" w:space="0" w:color="auto"/>
                    <w:left w:val="none" w:sz="0" w:space="0" w:color="auto"/>
                    <w:bottom w:val="none" w:sz="0" w:space="0" w:color="auto"/>
                    <w:right w:val="none" w:sz="0" w:space="0" w:color="auto"/>
                  </w:divBdr>
                  <w:divsChild>
                    <w:div w:id="1747724738">
                      <w:marLeft w:val="0"/>
                      <w:marRight w:val="0"/>
                      <w:marTop w:val="0"/>
                      <w:marBottom w:val="0"/>
                      <w:divBdr>
                        <w:top w:val="none" w:sz="0" w:space="0" w:color="auto"/>
                        <w:left w:val="none" w:sz="0" w:space="0" w:color="auto"/>
                        <w:bottom w:val="none" w:sz="0" w:space="0" w:color="auto"/>
                        <w:right w:val="none" w:sz="0" w:space="0" w:color="auto"/>
                      </w:divBdr>
                      <w:divsChild>
                        <w:div w:id="2059010394">
                          <w:marLeft w:val="0"/>
                          <w:marRight w:val="0"/>
                          <w:marTop w:val="0"/>
                          <w:marBottom w:val="0"/>
                          <w:divBdr>
                            <w:top w:val="none" w:sz="0" w:space="0" w:color="auto"/>
                            <w:left w:val="none" w:sz="0" w:space="0" w:color="auto"/>
                            <w:bottom w:val="none" w:sz="0" w:space="0" w:color="auto"/>
                            <w:right w:val="none" w:sz="0" w:space="0" w:color="auto"/>
                          </w:divBdr>
                          <w:divsChild>
                            <w:div w:id="1726367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9597361">
      <w:bodyDiv w:val="1"/>
      <w:marLeft w:val="0"/>
      <w:marRight w:val="0"/>
      <w:marTop w:val="0"/>
      <w:marBottom w:val="0"/>
      <w:divBdr>
        <w:top w:val="none" w:sz="0" w:space="0" w:color="auto"/>
        <w:left w:val="none" w:sz="0" w:space="0" w:color="auto"/>
        <w:bottom w:val="none" w:sz="0" w:space="0" w:color="auto"/>
        <w:right w:val="none" w:sz="0" w:space="0" w:color="auto"/>
      </w:divBdr>
    </w:div>
    <w:div w:id="212241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svg"/><Relationship Id="rId42" Type="http://schemas.openxmlformats.org/officeDocument/2006/relationships/image" Target="media/image22.jpeg"/><Relationship Id="rId47" Type="http://schemas.openxmlformats.org/officeDocument/2006/relationships/image" Target="media/image27.png"/><Relationship Id="rId63" Type="http://schemas.openxmlformats.org/officeDocument/2006/relationships/image" Target="media/image40.png"/><Relationship Id="rId68" Type="http://schemas.openxmlformats.org/officeDocument/2006/relationships/chart" Target="charts/chart1.xml"/><Relationship Id="rId84" Type="http://schemas.openxmlformats.org/officeDocument/2006/relationships/image" Target="media/image59.jpeg"/><Relationship Id="rId89" Type="http://schemas.openxmlformats.org/officeDocument/2006/relationships/image" Target="media/image64.jpeg"/><Relationship Id="rId16" Type="http://schemas.microsoft.com/office/2011/relationships/commentsExtended" Target="commentsExtended.xml"/><Relationship Id="rId11" Type="http://schemas.openxmlformats.org/officeDocument/2006/relationships/footer" Target="footer2.xml"/><Relationship Id="rId32" Type="http://schemas.openxmlformats.org/officeDocument/2006/relationships/image" Target="media/image10.jpeg"/><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image" Target="media/image42.png"/><Relationship Id="rId74" Type="http://schemas.openxmlformats.org/officeDocument/2006/relationships/image" Target="media/image50.jpeg"/><Relationship Id="rId79" Type="http://schemas.openxmlformats.org/officeDocument/2006/relationships/image" Target="media/image55.jpeg"/><Relationship Id="rId102" Type="http://schemas.openxmlformats.org/officeDocument/2006/relationships/header" Target="header6.xml"/><Relationship Id="rId5" Type="http://schemas.openxmlformats.org/officeDocument/2006/relationships/webSettings" Target="webSettings.xml"/><Relationship Id="rId90" Type="http://schemas.openxmlformats.org/officeDocument/2006/relationships/image" Target="media/image65.jpeg"/><Relationship Id="rId95" Type="http://schemas.openxmlformats.org/officeDocument/2006/relationships/hyperlink" Target="https://www.unrealengine.com" TargetMode="External"/><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3.png"/><Relationship Id="rId48" Type="http://schemas.openxmlformats.org/officeDocument/2006/relationships/image" Target="media/image28.png"/><Relationship Id="rId64" Type="http://schemas.openxmlformats.org/officeDocument/2006/relationships/image" Target="media/image41.png"/><Relationship Id="rId69" Type="http://schemas.openxmlformats.org/officeDocument/2006/relationships/chart" Target="charts/chart2.xml"/><Relationship Id="rId80" Type="http://schemas.openxmlformats.org/officeDocument/2006/relationships/image" Target="media/image56.jpeg"/><Relationship Id="rId85" Type="http://schemas.openxmlformats.org/officeDocument/2006/relationships/image" Target="media/image60.jpeg"/><Relationship Id="rId12" Type="http://schemas.openxmlformats.org/officeDocument/2006/relationships/header" Target="header3.xml"/><Relationship Id="rId17" Type="http://schemas.microsoft.com/office/2016/09/relationships/commentsIds" Target="commentsIds.xml"/><Relationship Id="rId33" Type="http://schemas.openxmlformats.org/officeDocument/2006/relationships/image" Target="media/image11.jpeg"/><Relationship Id="rId38" Type="http://schemas.openxmlformats.org/officeDocument/2006/relationships/image" Target="media/image18.jpeg"/><Relationship Id="rId59" Type="http://schemas.openxmlformats.org/officeDocument/2006/relationships/image" Target="media/image43.png"/><Relationship Id="rId103"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21.jpeg"/><Relationship Id="rId54" Type="http://schemas.openxmlformats.org/officeDocument/2006/relationships/image" Target="media/image34.png"/><Relationship Id="rId62" Type="http://schemas.openxmlformats.org/officeDocument/2006/relationships/image" Target="media/image39.png"/><Relationship Id="rId70" Type="http://schemas.openxmlformats.org/officeDocument/2006/relationships/image" Target="media/image46.jpeg"/><Relationship Id="rId75" Type="http://schemas.openxmlformats.org/officeDocument/2006/relationships/image" Target="media/image51.jpeg"/><Relationship Id="rId83" Type="http://schemas.openxmlformats.org/officeDocument/2006/relationships/image" Target="media/image58.jpeg"/><Relationship Id="rId88" Type="http://schemas.openxmlformats.org/officeDocument/2006/relationships/image" Target="media/image63.jpeg"/><Relationship Id="rId91" Type="http://schemas.openxmlformats.org/officeDocument/2006/relationships/image" Target="media/image66.jpeg"/><Relationship Id="rId96" Type="http://schemas.openxmlformats.org/officeDocument/2006/relationships/hyperlink" Target="https://www.pygame.org/doc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7.jfif"/><Relationship Id="rId28" Type="http://schemas.openxmlformats.org/officeDocument/2006/relationships/image" Target="media/image12.png"/><Relationship Id="rId36" Type="http://schemas.openxmlformats.org/officeDocument/2006/relationships/image" Target="media/image16.jpe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5.jpe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8.png"/><Relationship Id="rId65" Type="http://schemas.openxmlformats.org/officeDocument/2006/relationships/image" Target="media/image42.jpeg"/><Relationship Id="rId73" Type="http://schemas.openxmlformats.org/officeDocument/2006/relationships/image" Target="media/image49.jpeg"/><Relationship Id="rId78" Type="http://schemas.openxmlformats.org/officeDocument/2006/relationships/image" Target="media/image54.jpeg"/><Relationship Id="rId81" Type="http://schemas.openxmlformats.org/officeDocument/2006/relationships/image" Target="media/image57.jpeg"/><Relationship Id="rId86" Type="http://schemas.openxmlformats.org/officeDocument/2006/relationships/image" Target="media/image61.jpeg"/><Relationship Id="rId94" Type="http://schemas.openxmlformats.org/officeDocument/2006/relationships/image" Target="media/image69.jpeg"/><Relationship Id="rId99" Type="http://schemas.openxmlformats.org/officeDocument/2006/relationships/header" Target="header4.xml"/><Relationship Id="rId10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microsoft.com/office/2018/08/relationships/commentsExtensible" Target="commentsExtensible.xml"/><Relationship Id="rId39" Type="http://schemas.openxmlformats.org/officeDocument/2006/relationships/image" Target="media/image19.jpeg"/><Relationship Id="rId34" Type="http://schemas.openxmlformats.org/officeDocument/2006/relationships/image" Target="media/image12.jpe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2.jpeg"/><Relationship Id="rId97" Type="http://schemas.openxmlformats.org/officeDocument/2006/relationships/hyperlink" Target="https://github.com/ultralytics/yolov5" TargetMode="External"/><Relationship Id="rId104"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47.jpeg"/><Relationship Id="rId92" Type="http://schemas.openxmlformats.org/officeDocument/2006/relationships/image" Target="media/image67.jpe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8.png"/><Relationship Id="rId40" Type="http://schemas.openxmlformats.org/officeDocument/2006/relationships/image" Target="media/image20.jpeg"/><Relationship Id="rId45" Type="http://schemas.openxmlformats.org/officeDocument/2006/relationships/image" Target="media/image25.png"/><Relationship Id="rId66" Type="http://schemas.openxmlformats.org/officeDocument/2006/relationships/image" Target="media/image44.png"/><Relationship Id="rId87" Type="http://schemas.openxmlformats.org/officeDocument/2006/relationships/image" Target="media/image62.jpeg"/><Relationship Id="rId61" Type="http://schemas.openxmlformats.org/officeDocument/2006/relationships/image" Target="media/image45.png"/><Relationship Id="rId82" Type="http://schemas.openxmlformats.org/officeDocument/2006/relationships/chart" Target="charts/chart3.xml"/><Relationship Id="rId19" Type="http://schemas.openxmlformats.org/officeDocument/2006/relationships/image" Target="media/image3.png"/><Relationship Id="rId14" Type="http://schemas.openxmlformats.org/officeDocument/2006/relationships/hyperlink" Target="file:///C:\Users\minyun\Desktop\Master%20Thesis_1023.docx" TargetMode="External"/><Relationship Id="rId30" Type="http://schemas.openxmlformats.org/officeDocument/2006/relationships/image" Target="media/image14.png"/><Relationship Id="rId35" Type="http://schemas.openxmlformats.org/officeDocument/2006/relationships/image" Target="media/image14.jpeg"/><Relationship Id="rId56" Type="http://schemas.openxmlformats.org/officeDocument/2006/relationships/image" Target="media/image36.png"/><Relationship Id="rId77" Type="http://schemas.openxmlformats.org/officeDocument/2006/relationships/image" Target="media/image53.jpeg"/><Relationship Id="rId100" Type="http://schemas.openxmlformats.org/officeDocument/2006/relationships/header" Target="header5.xml"/><Relationship Id="rId105"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48.jpeg"/><Relationship Id="rId93" Type="http://schemas.openxmlformats.org/officeDocument/2006/relationships/image" Target="media/image68.jpeg"/><Relationship Id="rId98" Type="http://schemas.openxmlformats.org/officeDocument/2006/relationships/hyperlink" Target="https://github.com/HumanSignal/labelImg.git" TargetMode="External"/><Relationship Id="rId3" Type="http://schemas.openxmlformats.org/officeDocument/2006/relationships/styles" Target="styles.xml"/><Relationship Id="rId25" Type="http://schemas.openxmlformats.org/officeDocument/2006/relationships/image" Target="media/image9.jpeg"/><Relationship Id="rId46" Type="http://schemas.openxmlformats.org/officeDocument/2006/relationships/image" Target="media/image26.png"/><Relationship Id="rId67" Type="http://schemas.openxmlformats.org/officeDocument/2006/relationships/image" Target="media/image45.jpe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inyun\Desktop\&#27963;&#38913;&#31807;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工作表1!$H$27:$H$28</c:f>
              <c:strCache>
                <c:ptCount val="2"/>
                <c:pt idx="1">
                  <c:v>Clean Model Classification Accuracy(%)</c:v>
                </c:pt>
              </c:strCache>
            </c:strRef>
          </c:tx>
          <c:spPr>
            <a:solidFill>
              <a:srgbClr val="4472C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工作表1!$G$29:$G$33</c:f>
              <c:strCache>
                <c:ptCount val="5"/>
                <c:pt idx="0">
                  <c:v>數位層面</c:v>
                </c:pt>
                <c:pt idx="1">
                  <c:v>Normal</c:v>
                </c:pt>
                <c:pt idx="2">
                  <c:v>Rainy</c:v>
                </c:pt>
                <c:pt idx="3">
                  <c:v>Cloudy</c:v>
                </c:pt>
                <c:pt idx="4">
                  <c:v>Rainy + Cloudy</c:v>
                </c:pt>
              </c:strCache>
            </c:strRef>
          </c:cat>
          <c:val>
            <c:numRef>
              <c:f>工作表1!$H$29:$H$33</c:f>
              <c:numCache>
                <c:formatCode>General</c:formatCode>
                <c:ptCount val="5"/>
                <c:pt idx="0">
                  <c:v>99</c:v>
                </c:pt>
                <c:pt idx="1">
                  <c:v>99</c:v>
                </c:pt>
                <c:pt idx="2">
                  <c:v>98</c:v>
                </c:pt>
                <c:pt idx="3">
                  <c:v>98</c:v>
                </c:pt>
                <c:pt idx="4">
                  <c:v>97</c:v>
                </c:pt>
              </c:numCache>
            </c:numRef>
          </c:val>
          <c:extLst>
            <c:ext xmlns:c16="http://schemas.microsoft.com/office/drawing/2014/chart" uri="{C3380CC4-5D6E-409C-BE32-E72D297353CC}">
              <c16:uniqueId val="{00000000-A803-4000-9FCE-71B8C287410E}"/>
            </c:ext>
          </c:extLst>
        </c:ser>
        <c:ser>
          <c:idx val="1"/>
          <c:order val="1"/>
          <c:tx>
            <c:strRef>
              <c:f>工作表1!$I$27:$I$28</c:f>
              <c:strCache>
                <c:ptCount val="2"/>
                <c:pt idx="1">
                  <c:v>Poisoned Model Classification Accuracy(%)</c:v>
                </c:pt>
              </c:strCache>
            </c:strRef>
          </c:tx>
          <c:spPr>
            <a:solidFill>
              <a:srgbClr val="ED7D31"/>
            </a:solidFill>
            <a:ln>
              <a:solidFill>
                <a:srgbClr val="ED7D31"/>
              </a:solidFill>
            </a:ln>
            <a:effectLst/>
          </c:spPr>
          <c:invertIfNegative val="1"/>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工作表1!$G$29:$G$33</c:f>
              <c:strCache>
                <c:ptCount val="5"/>
                <c:pt idx="0">
                  <c:v>數位層面</c:v>
                </c:pt>
                <c:pt idx="1">
                  <c:v>Normal</c:v>
                </c:pt>
                <c:pt idx="2">
                  <c:v>Rainy</c:v>
                </c:pt>
                <c:pt idx="3">
                  <c:v>Cloudy</c:v>
                </c:pt>
                <c:pt idx="4">
                  <c:v>Rainy + Cloudy</c:v>
                </c:pt>
              </c:strCache>
            </c:strRef>
          </c:cat>
          <c:val>
            <c:numRef>
              <c:f>工作表1!$I$29:$I$33</c:f>
              <c:numCache>
                <c:formatCode>General</c:formatCode>
                <c:ptCount val="5"/>
                <c:pt idx="0">
                  <c:v>98</c:v>
                </c:pt>
                <c:pt idx="1">
                  <c:v>89</c:v>
                </c:pt>
                <c:pt idx="2">
                  <c:v>91</c:v>
                </c:pt>
                <c:pt idx="3">
                  <c:v>87</c:v>
                </c:pt>
                <c:pt idx="4">
                  <c:v>89</c:v>
                </c:pt>
              </c:numCache>
            </c:numRef>
          </c:val>
          <c:extLst>
            <c:ext xmlns:c14="http://schemas.microsoft.com/office/drawing/2007/8/2/chart" uri="{6F2FDCE9-48DA-4B69-8628-5D25D57E5C99}">
              <c14:invertSolidFillFmt>
                <c14:spPr xmlns:c14="http://schemas.microsoft.com/office/drawing/2007/8/2/chart">
                  <a:solidFill>
                    <a:srgbClr val="FFFFFF"/>
                  </a:solidFill>
                  <a:ln>
                    <a:solidFill>
                      <a:srgbClr val="ED7D31"/>
                    </a:solidFill>
                  </a:ln>
                  <a:effectLst/>
                </c14:spPr>
              </c14:invertSolidFillFmt>
            </c:ext>
            <c:ext xmlns:c16="http://schemas.microsoft.com/office/drawing/2014/chart" uri="{C3380CC4-5D6E-409C-BE32-E72D297353CC}">
              <c16:uniqueId val="{00000001-A803-4000-9FCE-71B8C287410E}"/>
            </c:ext>
          </c:extLst>
        </c:ser>
        <c:ser>
          <c:idx val="2"/>
          <c:order val="2"/>
          <c:tx>
            <c:strRef>
              <c:f>工作表1!$J$27:$J$28</c:f>
              <c:strCache>
                <c:ptCount val="2"/>
                <c:pt idx="1">
                  <c:v>Poisoned Model Attack Success Rate(%)</c:v>
                </c:pt>
              </c:strCache>
            </c:strRef>
          </c:tx>
          <c:spPr>
            <a:solidFill>
              <a:srgbClr val="A5A5A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工作表1!$G$29:$G$33</c:f>
              <c:strCache>
                <c:ptCount val="5"/>
                <c:pt idx="0">
                  <c:v>數位層面</c:v>
                </c:pt>
                <c:pt idx="1">
                  <c:v>Normal</c:v>
                </c:pt>
                <c:pt idx="2">
                  <c:v>Rainy</c:v>
                </c:pt>
                <c:pt idx="3">
                  <c:v>Cloudy</c:v>
                </c:pt>
                <c:pt idx="4">
                  <c:v>Rainy + Cloudy</c:v>
                </c:pt>
              </c:strCache>
            </c:strRef>
          </c:cat>
          <c:val>
            <c:numRef>
              <c:f>工作表1!$J$29:$J$33</c:f>
              <c:numCache>
                <c:formatCode>General</c:formatCode>
                <c:ptCount val="5"/>
                <c:pt idx="0">
                  <c:v>89</c:v>
                </c:pt>
                <c:pt idx="1">
                  <c:v>72</c:v>
                </c:pt>
                <c:pt idx="2">
                  <c:v>66</c:v>
                </c:pt>
                <c:pt idx="3">
                  <c:v>60</c:v>
                </c:pt>
                <c:pt idx="4">
                  <c:v>58</c:v>
                </c:pt>
              </c:numCache>
            </c:numRef>
          </c:val>
          <c:extLst>
            <c:ext xmlns:c16="http://schemas.microsoft.com/office/drawing/2014/chart" uri="{C3380CC4-5D6E-409C-BE32-E72D297353CC}">
              <c16:uniqueId val="{00000002-A803-4000-9FCE-71B8C287410E}"/>
            </c:ext>
          </c:extLst>
        </c:ser>
        <c:ser>
          <c:idx val="3"/>
          <c:order val="3"/>
          <c:tx>
            <c:strRef>
              <c:f>工作表1!$K$27:$K$28</c:f>
              <c:strCache>
                <c:ptCount val="2"/>
                <c:pt idx="1">
                  <c:v>Poisoned Model Attack Success Rate(%) in 45 degrees</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工作表1!$G$29:$G$33</c:f>
              <c:strCache>
                <c:ptCount val="5"/>
                <c:pt idx="0">
                  <c:v>數位層面</c:v>
                </c:pt>
                <c:pt idx="1">
                  <c:v>Normal</c:v>
                </c:pt>
                <c:pt idx="2">
                  <c:v>Rainy</c:v>
                </c:pt>
                <c:pt idx="3">
                  <c:v>Cloudy</c:v>
                </c:pt>
                <c:pt idx="4">
                  <c:v>Rainy + Cloudy</c:v>
                </c:pt>
              </c:strCache>
            </c:strRef>
          </c:cat>
          <c:val>
            <c:numRef>
              <c:f>工作表1!$K$29:$K$33</c:f>
              <c:numCache>
                <c:formatCode>General</c:formatCode>
                <c:ptCount val="5"/>
                <c:pt idx="1">
                  <c:v>70</c:v>
                </c:pt>
                <c:pt idx="2">
                  <c:v>64</c:v>
                </c:pt>
                <c:pt idx="3">
                  <c:v>64</c:v>
                </c:pt>
                <c:pt idx="4">
                  <c:v>58</c:v>
                </c:pt>
              </c:numCache>
            </c:numRef>
          </c:val>
          <c:extLst>
            <c:ext xmlns:c16="http://schemas.microsoft.com/office/drawing/2014/chart" uri="{C3380CC4-5D6E-409C-BE32-E72D297353CC}">
              <c16:uniqueId val="{00000003-A803-4000-9FCE-71B8C287410E}"/>
            </c:ext>
          </c:extLst>
        </c:ser>
        <c:dLbls>
          <c:dLblPos val="outEnd"/>
          <c:showLegendKey val="0"/>
          <c:showVal val="1"/>
          <c:showCatName val="0"/>
          <c:showSerName val="0"/>
          <c:showPercent val="0"/>
          <c:showBubbleSize val="0"/>
        </c:dLbls>
        <c:gapWidth val="219"/>
        <c:overlap val="-27"/>
        <c:axId val="1469884303"/>
        <c:axId val="1483431183"/>
      </c:barChart>
      <c:catAx>
        <c:axId val="14698843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dirty="0"/>
                  <a:t>天氣情況</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483431183"/>
        <c:crosses val="autoZero"/>
        <c:auto val="1"/>
        <c:lblAlgn val="ctr"/>
        <c:lblOffset val="100"/>
        <c:noMultiLvlLbl val="0"/>
      </c:catAx>
      <c:valAx>
        <c:axId val="1483431183"/>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469884303"/>
        <c:crosses val="autoZero"/>
        <c:crossBetween val="between"/>
      </c:valAx>
      <c:spPr>
        <a:noFill/>
        <a:ln>
          <a:noFill/>
        </a:ln>
        <a:effectLst/>
      </c:spPr>
    </c:plotArea>
    <c:legend>
      <c:legendPos val="b"/>
      <c:layout>
        <c:manualLayout>
          <c:xMode val="edge"/>
          <c:yMode val="edge"/>
          <c:x val="9.6543121594266382E-2"/>
          <c:y val="0.65198184124930603"/>
          <c:w val="0.84105492276080696"/>
          <c:h val="0.318664068113653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攻擊成功率</a:t>
            </a:r>
          </a:p>
        </c:rich>
      </c:tx>
      <c:layout>
        <c:manualLayout>
          <c:xMode val="edge"/>
          <c:yMode val="edge"/>
          <c:x val="0.4113651212919083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manualLayout>
          <c:layoutTarget val="inner"/>
          <c:xMode val="edge"/>
          <c:yMode val="edge"/>
          <c:x val="7.4315620339152136E-2"/>
          <c:y val="0.14393199716279095"/>
          <c:w val="0.89531173048766555"/>
          <c:h val="0.66052458307536577"/>
        </c:manualLayout>
      </c:layout>
      <c:lineChart>
        <c:grouping val="standard"/>
        <c:varyColors val="0"/>
        <c:ser>
          <c:idx val="0"/>
          <c:order val="0"/>
          <c:tx>
            <c:strRef>
              <c:f>工作表1!$T$99</c:f>
              <c:strCache>
                <c:ptCount val="1"/>
                <c:pt idx="0">
                  <c:v>攻擊成功率</c:v>
                </c:pt>
              </c:strCache>
            </c:strRef>
          </c:tx>
          <c:spPr>
            <a:ln w="28575" cap="rnd">
              <a:solidFill>
                <a:srgbClr val="FFC000"/>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工作表1!$U$98:$Y$98</c:f>
              <c:numCache>
                <c:formatCode>General</c:formatCode>
                <c:ptCount val="5"/>
                <c:pt idx="0">
                  <c:v>15</c:v>
                </c:pt>
                <c:pt idx="1">
                  <c:v>10</c:v>
                </c:pt>
                <c:pt idx="2">
                  <c:v>5</c:v>
                </c:pt>
                <c:pt idx="3">
                  <c:v>3</c:v>
                </c:pt>
                <c:pt idx="4">
                  <c:v>1</c:v>
                </c:pt>
              </c:numCache>
            </c:numRef>
          </c:cat>
          <c:val>
            <c:numRef>
              <c:f>工作表1!$U$99:$Y$99</c:f>
              <c:numCache>
                <c:formatCode>0%</c:formatCode>
                <c:ptCount val="5"/>
                <c:pt idx="0">
                  <c:v>0.57999999999999996</c:v>
                </c:pt>
                <c:pt idx="1">
                  <c:v>0.72</c:v>
                </c:pt>
                <c:pt idx="2">
                  <c:v>0.9</c:v>
                </c:pt>
                <c:pt idx="3">
                  <c:v>0.99</c:v>
                </c:pt>
                <c:pt idx="4">
                  <c:v>0.99</c:v>
                </c:pt>
              </c:numCache>
            </c:numRef>
          </c:val>
          <c:smooth val="0"/>
          <c:extLst>
            <c:ext xmlns:c16="http://schemas.microsoft.com/office/drawing/2014/chart" uri="{C3380CC4-5D6E-409C-BE32-E72D297353CC}">
              <c16:uniqueId val="{00000000-F191-4FBF-A207-FE6DCBF4A2EB}"/>
            </c:ext>
          </c:extLst>
        </c:ser>
        <c:dLbls>
          <c:dLblPos val="t"/>
          <c:showLegendKey val="0"/>
          <c:showVal val="1"/>
          <c:showCatName val="0"/>
          <c:showSerName val="0"/>
          <c:showPercent val="0"/>
          <c:showBubbleSize val="0"/>
        </c:dLbls>
        <c:smooth val="0"/>
        <c:axId val="1374637039"/>
        <c:axId val="1385615503"/>
      </c:lineChart>
      <c:catAx>
        <c:axId val="13746370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dirty="0">
                    <a:latin typeface="標楷體" panose="03000509000000000000" pitchFamily="65" charset="-120"/>
                    <a:ea typeface="標楷體" panose="03000509000000000000" pitchFamily="65" charset="-120"/>
                  </a:rPr>
                  <a:t>自駕車與交通號誌路牌距離</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385615503"/>
        <c:crosses val="autoZero"/>
        <c:auto val="1"/>
        <c:lblAlgn val="ctr"/>
        <c:lblOffset val="100"/>
        <c:noMultiLvlLbl val="0"/>
      </c:catAx>
      <c:valAx>
        <c:axId val="1385615503"/>
        <c:scaling>
          <c:orientation val="minMax"/>
          <c:max val="1"/>
          <c:min val="0.2"/>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37463703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攻擊成功率</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T$99</c:f>
              <c:strCache>
                <c:ptCount val="1"/>
                <c:pt idx="0">
                  <c:v>晴天</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工作表1!$U$98:$Y$98</c:f>
              <c:numCache>
                <c:formatCode>General</c:formatCode>
                <c:ptCount val="5"/>
                <c:pt idx="0">
                  <c:v>15</c:v>
                </c:pt>
                <c:pt idx="1">
                  <c:v>10</c:v>
                </c:pt>
                <c:pt idx="2">
                  <c:v>5</c:v>
                </c:pt>
                <c:pt idx="3">
                  <c:v>3</c:v>
                </c:pt>
                <c:pt idx="4">
                  <c:v>1</c:v>
                </c:pt>
              </c:numCache>
            </c:numRef>
          </c:cat>
          <c:val>
            <c:numRef>
              <c:f>工作表1!$U$99:$Y$99</c:f>
              <c:numCache>
                <c:formatCode>0%</c:formatCode>
                <c:ptCount val="5"/>
                <c:pt idx="0">
                  <c:v>0.57999999999999996</c:v>
                </c:pt>
                <c:pt idx="1">
                  <c:v>0.72</c:v>
                </c:pt>
                <c:pt idx="2">
                  <c:v>0.9</c:v>
                </c:pt>
                <c:pt idx="3">
                  <c:v>0.99</c:v>
                </c:pt>
                <c:pt idx="4">
                  <c:v>0.99</c:v>
                </c:pt>
              </c:numCache>
            </c:numRef>
          </c:val>
          <c:smooth val="0"/>
          <c:extLst>
            <c:ext xmlns:c16="http://schemas.microsoft.com/office/drawing/2014/chart" uri="{C3380CC4-5D6E-409C-BE32-E72D297353CC}">
              <c16:uniqueId val="{00000000-4144-42D4-8085-0D891BF8AA7E}"/>
            </c:ext>
          </c:extLst>
        </c:ser>
        <c:ser>
          <c:idx val="1"/>
          <c:order val="1"/>
          <c:tx>
            <c:strRef>
              <c:f>工作表1!$T$100</c:f>
              <c:strCache>
                <c:ptCount val="1"/>
                <c:pt idx="0">
                  <c:v>陰天</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工作表1!$U$98:$Y$98</c:f>
              <c:numCache>
                <c:formatCode>General</c:formatCode>
                <c:ptCount val="5"/>
                <c:pt idx="0">
                  <c:v>15</c:v>
                </c:pt>
                <c:pt idx="1">
                  <c:v>10</c:v>
                </c:pt>
                <c:pt idx="2">
                  <c:v>5</c:v>
                </c:pt>
                <c:pt idx="3">
                  <c:v>3</c:v>
                </c:pt>
                <c:pt idx="4">
                  <c:v>1</c:v>
                </c:pt>
              </c:numCache>
            </c:numRef>
          </c:cat>
          <c:val>
            <c:numRef>
              <c:f>工作表1!$U$100:$Y$100</c:f>
              <c:numCache>
                <c:formatCode>0%</c:formatCode>
                <c:ptCount val="5"/>
                <c:pt idx="0">
                  <c:v>0.44</c:v>
                </c:pt>
                <c:pt idx="1">
                  <c:v>0.6</c:v>
                </c:pt>
                <c:pt idx="2">
                  <c:v>0.72</c:v>
                </c:pt>
                <c:pt idx="3">
                  <c:v>0.96</c:v>
                </c:pt>
                <c:pt idx="4">
                  <c:v>0.99</c:v>
                </c:pt>
              </c:numCache>
            </c:numRef>
          </c:val>
          <c:smooth val="0"/>
          <c:extLst>
            <c:ext xmlns:c16="http://schemas.microsoft.com/office/drawing/2014/chart" uri="{C3380CC4-5D6E-409C-BE32-E72D297353CC}">
              <c16:uniqueId val="{00000001-4144-42D4-8085-0D891BF8AA7E}"/>
            </c:ext>
          </c:extLst>
        </c:ser>
        <c:dLbls>
          <c:dLblPos val="t"/>
          <c:showLegendKey val="0"/>
          <c:showVal val="1"/>
          <c:showCatName val="0"/>
          <c:showSerName val="0"/>
          <c:showPercent val="0"/>
          <c:showBubbleSize val="0"/>
        </c:dLbls>
        <c:smooth val="0"/>
        <c:axId val="1470749983"/>
        <c:axId val="1547862895"/>
      </c:lineChart>
      <c:catAx>
        <c:axId val="14707499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自駕車與交通號誌路牌距離 </a:t>
                </a:r>
                <a:r>
                  <a:rPr lang="en-US" altLang="zh-TW">
                    <a:latin typeface="標楷體" panose="03000509000000000000" pitchFamily="65" charset="-120"/>
                    <a:ea typeface="標楷體" panose="03000509000000000000" pitchFamily="65" charset="-120"/>
                  </a:rPr>
                  <a:t>(m)</a:t>
                </a:r>
                <a:endParaRPr lang="zh-TW" altLang="en-US">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547862895"/>
        <c:crosses val="autoZero"/>
        <c:auto val="1"/>
        <c:lblAlgn val="ctr"/>
        <c:lblOffset val="100"/>
        <c:noMultiLvlLbl val="0"/>
      </c:catAx>
      <c:valAx>
        <c:axId val="1547862895"/>
        <c:scaling>
          <c:orientation val="minMax"/>
          <c:max val="1"/>
          <c:min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攻擊成功率</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470749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標楷體" panose="03000509000000000000" pitchFamily="65" charset="-120"/>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98360-0ECF-4D2D-8E23-9DE77DF90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8808</Words>
  <Characters>50212</Characters>
  <Application>Microsoft Office Word</Application>
  <DocSecurity>0</DocSecurity>
  <Lines>418</Lines>
  <Paragraphs>117</Paragraphs>
  <ScaleCrop>false</ScaleCrop>
  <Company/>
  <LinksUpToDate>false</LinksUpToDate>
  <CharactersWithSpaces>58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朱 彥瑜</dc:creator>
  <cp:keywords/>
  <dc:description/>
  <cp:lastModifiedBy>謝旻紜</cp:lastModifiedBy>
  <cp:revision>3</cp:revision>
  <cp:lastPrinted>2024-10-23T19:10:00Z</cp:lastPrinted>
  <dcterms:created xsi:type="dcterms:W3CDTF">2024-10-23T19:10:00Z</dcterms:created>
  <dcterms:modified xsi:type="dcterms:W3CDTF">2024-10-23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9b7d8b63566333de99b545b8d5abf3a22532f8746679ff50c1c10ab03514df9</vt:lpwstr>
  </property>
</Properties>
</file>